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2BD7DAE" w14:textId="787A9F19" w:rsidR="004B7EEF" w:rsidRDefault="002E7402" w:rsidP="00F773D4">
      <w:pPr>
        <w:pStyle w:val="Heading1"/>
        <w:numPr>
          <w:ilvl w:val="0"/>
          <w:numId w:val="0"/>
        </w:numPr>
        <w:spacing w:before="0" w:line="240" w:lineRule="auto"/>
        <w:jc w:val="center"/>
        <w:rPr>
          <w:b w:val="0"/>
          <w:bCs/>
          <w:szCs w:val="24"/>
        </w:rPr>
      </w:pPr>
      <w:bookmarkStart w:id="0" w:name="_Hlk37837075"/>
      <w:r w:rsidRPr="005014E2">
        <w:rPr>
          <w:bCs/>
          <w:szCs w:val="24"/>
        </w:rPr>
        <w:t xml:space="preserve">Can Twitter messaging help corporations mitigate the </w:t>
      </w:r>
      <w:r w:rsidR="00B230B7" w:rsidRPr="005014E2">
        <w:rPr>
          <w:bCs/>
          <w:szCs w:val="24"/>
        </w:rPr>
        <w:t>impact of</w:t>
      </w:r>
      <w:r w:rsidRPr="005014E2">
        <w:rPr>
          <w:bCs/>
          <w:szCs w:val="24"/>
        </w:rPr>
        <w:t xml:space="preserve"> ethical scandals? </w:t>
      </w:r>
      <w:bookmarkStart w:id="1" w:name="_Hlk37837100"/>
      <w:bookmarkEnd w:id="0"/>
      <w:r w:rsidRPr="005014E2">
        <w:rPr>
          <w:b w:val="0"/>
          <w:bCs/>
          <w:szCs w:val="24"/>
        </w:rPr>
        <w:t xml:space="preserve">We </w:t>
      </w:r>
      <w:r w:rsidR="00015811" w:rsidRPr="005014E2">
        <w:rPr>
          <w:b w:val="0"/>
          <w:bCs/>
          <w:szCs w:val="24"/>
        </w:rPr>
        <w:t>topic-model</w:t>
      </w:r>
      <w:r w:rsidRPr="005014E2">
        <w:rPr>
          <w:b w:val="0"/>
          <w:bCs/>
          <w:szCs w:val="24"/>
        </w:rPr>
        <w:t xml:space="preserve"> </w:t>
      </w:r>
      <w:r w:rsidR="002A67AE" w:rsidRPr="005014E2">
        <w:rPr>
          <w:b w:val="0"/>
          <w:bCs/>
          <w:szCs w:val="24"/>
        </w:rPr>
        <w:t>pre-scandal</w:t>
      </w:r>
      <w:r w:rsidRPr="005014E2">
        <w:rPr>
          <w:b w:val="0"/>
          <w:bCs/>
          <w:szCs w:val="24"/>
        </w:rPr>
        <w:t xml:space="preserve"> tweets of 92 ‘offenders’ to </w:t>
      </w:r>
      <w:r w:rsidR="008C127B" w:rsidRPr="005014E2">
        <w:rPr>
          <w:b w:val="0"/>
          <w:bCs/>
          <w:szCs w:val="24"/>
        </w:rPr>
        <w:t xml:space="preserve">investigate </w:t>
      </w:r>
    </w:p>
    <w:p w14:paraId="65497ED8" w14:textId="77777777" w:rsidR="00400FF7" w:rsidRDefault="00400FF7" w:rsidP="00400FF7">
      <w:pPr>
        <w:spacing w:line="240" w:lineRule="auto"/>
        <w:jc w:val="center"/>
        <w:rPr>
          <w:bCs/>
        </w:rPr>
      </w:pPr>
    </w:p>
    <w:bookmarkEnd w:id="1"/>
    <w:p w14:paraId="1A8B650A" w14:textId="77777777" w:rsidR="009F09EC" w:rsidRPr="002E74F4" w:rsidRDefault="009F09EC" w:rsidP="002E74F4">
      <w:pPr>
        <w:pStyle w:val="Heading2"/>
        <w:spacing w:line="240" w:lineRule="auto"/>
        <w:rPr>
          <w:sz w:val="22"/>
          <w:szCs w:val="22"/>
        </w:rPr>
      </w:pPr>
      <w:r w:rsidRPr="002E74F4">
        <w:rPr>
          <w:sz w:val="22"/>
          <w:szCs w:val="22"/>
        </w:rPr>
        <w:t>Abstract</w:t>
      </w:r>
    </w:p>
    <w:p w14:paraId="70AFE887" w14:textId="344EF4CA" w:rsidR="00C439F6" w:rsidRPr="002E74F4" w:rsidRDefault="00B73508" w:rsidP="002E74F4">
      <w:pPr>
        <w:pStyle w:val="Heading2"/>
        <w:spacing w:line="240" w:lineRule="auto"/>
        <w:jc w:val="both"/>
        <w:rPr>
          <w:color w:val="auto"/>
          <w:sz w:val="22"/>
          <w:szCs w:val="22"/>
        </w:rPr>
      </w:pPr>
      <w:r w:rsidRPr="002E74F4">
        <w:rPr>
          <w:rStyle w:val="Heading4Char"/>
          <w:i w:val="0"/>
          <w:color w:val="auto"/>
          <w:sz w:val="22"/>
          <w:szCs w:val="22"/>
        </w:rPr>
        <w:t>Purpose</w:t>
      </w:r>
      <w:r w:rsidRPr="002E74F4">
        <w:rPr>
          <w:rFonts w:eastAsia="Calibri"/>
          <w:b w:val="0"/>
          <w:color w:val="auto"/>
          <w:sz w:val="22"/>
          <w:szCs w:val="22"/>
        </w:rPr>
        <w:t xml:space="preserve"> – I</w:t>
      </w:r>
      <w:r w:rsidR="00F22B22" w:rsidRPr="002E74F4">
        <w:rPr>
          <w:rFonts w:eastAsia="Calibri"/>
          <w:b w:val="0"/>
          <w:color w:val="auto"/>
          <w:sz w:val="22"/>
          <w:szCs w:val="22"/>
        </w:rPr>
        <w:t>n this</w:t>
      </w:r>
      <w:r w:rsidR="00ED10D9">
        <w:rPr>
          <w:rFonts w:eastAsia="Calibri"/>
          <w:b w:val="0"/>
          <w:color w:val="auto"/>
          <w:sz w:val="22"/>
          <w:szCs w:val="22"/>
        </w:rPr>
        <w:t xml:space="preserve"> </w:t>
      </w:r>
      <w:bookmarkStart w:id="2" w:name="_Hlk37837138"/>
      <w:r w:rsidR="00F22B22" w:rsidRPr="002E74F4">
        <w:rPr>
          <w:rFonts w:eastAsia="Calibri"/>
          <w:b w:val="0"/>
          <w:color w:val="auto"/>
          <w:sz w:val="22"/>
          <w:szCs w:val="22"/>
        </w:rPr>
        <w:t>exploratory study, w</w:t>
      </w:r>
      <w:r w:rsidR="00117F99" w:rsidRPr="002E74F4">
        <w:rPr>
          <w:rFonts w:eastAsia="Calibri"/>
          <w:b w:val="0"/>
          <w:color w:val="auto"/>
          <w:sz w:val="22"/>
          <w:szCs w:val="22"/>
        </w:rPr>
        <w:t xml:space="preserve">e examine </w:t>
      </w:r>
      <w:r w:rsidR="00C74937">
        <w:rPr>
          <w:rFonts w:eastAsia="Calibri"/>
          <w:b w:val="0"/>
          <w:color w:val="auto"/>
          <w:sz w:val="22"/>
          <w:szCs w:val="22"/>
        </w:rPr>
        <w:t>whether</w:t>
      </w:r>
      <w:r w:rsidR="00117F99" w:rsidRPr="002E74F4">
        <w:rPr>
          <w:rFonts w:eastAsia="Calibri"/>
          <w:b w:val="0"/>
          <w:color w:val="auto"/>
          <w:sz w:val="22"/>
          <w:szCs w:val="22"/>
        </w:rPr>
        <w:t xml:space="preserve"> Twitter messaging can help mitigate the harm corporations suffer in the aftermath of ethical scandals</w:t>
      </w:r>
      <w:bookmarkEnd w:id="2"/>
      <w:r w:rsidR="00117F99" w:rsidRPr="002E74F4">
        <w:rPr>
          <w:rFonts w:eastAsia="Calibri"/>
          <w:b w:val="0"/>
          <w:color w:val="auto"/>
          <w:sz w:val="22"/>
          <w:szCs w:val="22"/>
        </w:rPr>
        <w:t xml:space="preserve">. </w:t>
      </w:r>
    </w:p>
    <w:p w14:paraId="27787037" w14:textId="7DAB40F5" w:rsidR="00A96CA1" w:rsidRPr="002E74F4" w:rsidRDefault="00C439F6" w:rsidP="002E74F4">
      <w:pPr>
        <w:pStyle w:val="Heading2"/>
        <w:spacing w:line="240" w:lineRule="auto"/>
        <w:jc w:val="both"/>
        <w:rPr>
          <w:color w:val="auto"/>
          <w:sz w:val="22"/>
          <w:szCs w:val="22"/>
        </w:rPr>
      </w:pPr>
      <w:r w:rsidRPr="002E74F4">
        <w:rPr>
          <w:rStyle w:val="Heading4Char"/>
          <w:i w:val="0"/>
          <w:color w:val="auto"/>
          <w:sz w:val="22"/>
          <w:szCs w:val="22"/>
        </w:rPr>
        <w:t>Design/methodology/approach</w:t>
      </w:r>
      <w:r w:rsidRPr="002E74F4">
        <w:rPr>
          <w:rFonts w:eastAsia="Calibri"/>
          <w:b w:val="0"/>
          <w:color w:val="auto"/>
          <w:sz w:val="22"/>
          <w:szCs w:val="22"/>
        </w:rPr>
        <w:t xml:space="preserve"> – </w:t>
      </w:r>
      <w:r w:rsidR="00117F99" w:rsidRPr="002E74F4">
        <w:rPr>
          <w:rFonts w:eastAsia="Calibri"/>
          <w:b w:val="0"/>
          <w:color w:val="auto"/>
          <w:sz w:val="22"/>
          <w:szCs w:val="22"/>
        </w:rPr>
        <w:t>We apply web</w:t>
      </w:r>
      <w:r w:rsidR="00480C87" w:rsidRPr="002E74F4">
        <w:rPr>
          <w:rFonts w:eastAsia="Calibri"/>
          <w:b w:val="0"/>
          <w:color w:val="auto"/>
          <w:sz w:val="22"/>
          <w:szCs w:val="22"/>
        </w:rPr>
        <w:t xml:space="preserve"> </w:t>
      </w:r>
      <w:r w:rsidR="004B4D42" w:rsidRPr="002E74F4">
        <w:rPr>
          <w:rFonts w:eastAsia="Calibri"/>
          <w:b w:val="0"/>
          <w:color w:val="auto"/>
          <w:sz w:val="22"/>
          <w:szCs w:val="22"/>
        </w:rPr>
        <w:t>Application Programming Interfaces (API)</w:t>
      </w:r>
      <w:r w:rsidR="00117F99" w:rsidRPr="002E74F4">
        <w:rPr>
          <w:rFonts w:eastAsia="Calibri"/>
          <w:b w:val="0"/>
          <w:color w:val="auto"/>
          <w:sz w:val="22"/>
          <w:szCs w:val="22"/>
        </w:rPr>
        <w:t xml:space="preserve"> on</w:t>
      </w:r>
      <w:r w:rsidR="004B4D42" w:rsidRPr="002E74F4">
        <w:rPr>
          <w:rFonts w:eastAsia="Calibri"/>
          <w:b w:val="0"/>
          <w:color w:val="auto"/>
          <w:sz w:val="22"/>
          <w:szCs w:val="22"/>
        </w:rPr>
        <w:t xml:space="preserve"> the</w:t>
      </w:r>
      <w:r w:rsidR="00117F99" w:rsidRPr="002E74F4">
        <w:rPr>
          <w:rFonts w:eastAsia="Calibri"/>
          <w:b w:val="0"/>
          <w:color w:val="auto"/>
          <w:sz w:val="22"/>
          <w:szCs w:val="22"/>
        </w:rPr>
        <w:t xml:space="preserve"> Guardian and New York Times </w:t>
      </w:r>
      <w:r w:rsidR="004B4D42" w:rsidRPr="002E74F4">
        <w:rPr>
          <w:rFonts w:eastAsia="Calibri"/>
          <w:b w:val="0"/>
          <w:color w:val="auto"/>
          <w:sz w:val="22"/>
          <w:szCs w:val="22"/>
        </w:rPr>
        <w:t>news</w:t>
      </w:r>
      <w:r w:rsidR="005908E2" w:rsidRPr="002E74F4">
        <w:rPr>
          <w:rFonts w:eastAsia="Calibri"/>
          <w:b w:val="0"/>
          <w:color w:val="auto"/>
          <w:sz w:val="22"/>
          <w:szCs w:val="22"/>
        </w:rPr>
        <w:t xml:space="preserve"> </w:t>
      </w:r>
      <w:r w:rsidR="00752779" w:rsidRPr="002E74F4">
        <w:rPr>
          <w:rFonts w:eastAsia="Calibri"/>
          <w:b w:val="0"/>
          <w:color w:val="auto"/>
          <w:sz w:val="22"/>
          <w:szCs w:val="22"/>
        </w:rPr>
        <w:t>archives</w:t>
      </w:r>
      <w:r w:rsidR="00117F99" w:rsidRPr="002E74F4">
        <w:rPr>
          <w:rFonts w:eastAsia="Calibri"/>
          <w:b w:val="0"/>
          <w:color w:val="auto"/>
          <w:sz w:val="22"/>
          <w:szCs w:val="22"/>
        </w:rPr>
        <w:t xml:space="preserve"> to </w:t>
      </w:r>
      <w:r w:rsidR="0045061D" w:rsidRPr="002E74F4">
        <w:rPr>
          <w:rFonts w:eastAsia="Calibri"/>
          <w:b w:val="0"/>
          <w:color w:val="auto"/>
          <w:sz w:val="22"/>
          <w:szCs w:val="22"/>
        </w:rPr>
        <w:t>find</w:t>
      </w:r>
      <w:r w:rsidR="00117F99" w:rsidRPr="002E74F4">
        <w:rPr>
          <w:rFonts w:eastAsia="Calibri"/>
          <w:b w:val="0"/>
          <w:color w:val="auto"/>
          <w:sz w:val="22"/>
          <w:szCs w:val="22"/>
        </w:rPr>
        <w:t xml:space="preserve"> corporations that suffered scandals between 2014 and 2019, revealing 92 publicly listed companies in the United Kingdom. Using Twitter </w:t>
      </w:r>
      <w:r w:rsidR="005908E2" w:rsidRPr="002E74F4">
        <w:rPr>
          <w:rFonts w:eastAsia="Calibri"/>
          <w:b w:val="0"/>
          <w:color w:val="auto"/>
          <w:sz w:val="22"/>
          <w:szCs w:val="22"/>
        </w:rPr>
        <w:t>API</w:t>
      </w:r>
      <w:r w:rsidR="00117F99" w:rsidRPr="002E74F4">
        <w:rPr>
          <w:rFonts w:eastAsia="Calibri"/>
          <w:b w:val="0"/>
          <w:color w:val="auto"/>
          <w:sz w:val="22"/>
          <w:szCs w:val="22"/>
        </w:rPr>
        <w:t xml:space="preserve"> and the </w:t>
      </w:r>
      <w:r w:rsidR="00AB7992" w:rsidRPr="002E74F4">
        <w:rPr>
          <w:rFonts w:eastAsia="Calibri"/>
          <w:b w:val="0"/>
          <w:color w:val="auto"/>
          <w:sz w:val="22"/>
          <w:szCs w:val="22"/>
        </w:rPr>
        <w:t>Python</w:t>
      </w:r>
      <w:r w:rsidR="00117F99" w:rsidRPr="002E74F4">
        <w:rPr>
          <w:rFonts w:eastAsia="Calibri"/>
          <w:b w:val="0"/>
          <w:color w:val="auto"/>
          <w:sz w:val="22"/>
          <w:szCs w:val="22"/>
        </w:rPr>
        <w:t xml:space="preserve"> library, Getoldtweets, we extract historical, pre-scandal</w:t>
      </w:r>
      <w:r w:rsidR="006E734B" w:rsidRPr="002E74F4">
        <w:rPr>
          <w:rFonts w:eastAsia="Calibri"/>
          <w:b w:val="0"/>
          <w:color w:val="auto"/>
          <w:sz w:val="22"/>
          <w:szCs w:val="22"/>
        </w:rPr>
        <w:t xml:space="preserve"> </w:t>
      </w:r>
      <w:r w:rsidR="006E734B" w:rsidRPr="002E74F4">
        <w:rPr>
          <w:rFonts w:eastAsia="Calibri" w:cs="Calibri"/>
          <w:b w:val="0"/>
          <w:color w:val="auto"/>
          <w:sz w:val="22"/>
          <w:szCs w:val="22"/>
        </w:rPr>
        <w:t>–</w:t>
      </w:r>
      <w:r w:rsidR="00117F99" w:rsidRPr="002E74F4">
        <w:rPr>
          <w:rFonts w:eastAsia="Calibri"/>
          <w:b w:val="0"/>
          <w:color w:val="auto"/>
          <w:sz w:val="22"/>
          <w:szCs w:val="22"/>
        </w:rPr>
        <w:t xml:space="preserve"> i.e. pre-2014</w:t>
      </w:r>
      <w:r w:rsidR="006E734B" w:rsidRPr="002E74F4">
        <w:rPr>
          <w:rFonts w:eastAsia="Calibri"/>
          <w:b w:val="0"/>
          <w:color w:val="auto"/>
          <w:sz w:val="22"/>
          <w:szCs w:val="22"/>
        </w:rPr>
        <w:t xml:space="preserve"> </w:t>
      </w:r>
      <w:r w:rsidR="006E734B" w:rsidRPr="002E74F4">
        <w:rPr>
          <w:rFonts w:eastAsia="Calibri" w:cs="Calibri"/>
          <w:b w:val="0"/>
          <w:color w:val="auto"/>
          <w:sz w:val="22"/>
          <w:szCs w:val="22"/>
        </w:rPr>
        <w:t>–</w:t>
      </w:r>
      <w:r w:rsidR="00117F99" w:rsidRPr="002E74F4">
        <w:rPr>
          <w:rFonts w:eastAsia="Calibri"/>
          <w:b w:val="0"/>
          <w:color w:val="auto"/>
          <w:sz w:val="22"/>
          <w:szCs w:val="22"/>
        </w:rPr>
        <w:t xml:space="preserve"> tweets of the 92 firms. </w:t>
      </w:r>
      <w:r w:rsidR="00B23A76" w:rsidRPr="002E74F4">
        <w:rPr>
          <w:rFonts w:eastAsia="Calibri"/>
          <w:b w:val="0"/>
          <w:color w:val="auto"/>
          <w:sz w:val="22"/>
          <w:szCs w:val="22"/>
        </w:rPr>
        <w:t>We topic-model the tweets data using Latent Dirichlet Allocation (</w:t>
      </w:r>
      <w:r w:rsidR="00A677F8" w:rsidRPr="00A677F8">
        <w:rPr>
          <w:rFonts w:eastAsia="Calibri"/>
          <w:b w:val="0"/>
          <w:i/>
          <w:iCs/>
          <w:color w:val="auto"/>
          <w:sz w:val="22"/>
          <w:szCs w:val="22"/>
        </w:rPr>
        <w:t>LDA</w:t>
      </w:r>
      <w:r w:rsidR="00B23A76" w:rsidRPr="002E74F4">
        <w:rPr>
          <w:rFonts w:eastAsia="Calibri"/>
          <w:b w:val="0"/>
          <w:color w:val="auto"/>
          <w:sz w:val="22"/>
          <w:szCs w:val="22"/>
        </w:rPr>
        <w:t>)</w:t>
      </w:r>
      <w:r w:rsidR="00D35D19" w:rsidRPr="002E74F4">
        <w:rPr>
          <w:rFonts w:eastAsia="Calibri"/>
          <w:b w:val="0"/>
          <w:color w:val="auto"/>
          <w:sz w:val="22"/>
          <w:szCs w:val="22"/>
        </w:rPr>
        <w:t>. We then subject the topics to Multidimensional Scaling (</w:t>
      </w:r>
      <w:r w:rsidR="00A677F8" w:rsidRPr="00A677F8">
        <w:rPr>
          <w:rFonts w:eastAsia="Calibri"/>
          <w:b w:val="0"/>
          <w:i/>
          <w:iCs/>
          <w:color w:val="auto"/>
          <w:sz w:val="22"/>
          <w:szCs w:val="22"/>
        </w:rPr>
        <w:t>MDS</w:t>
      </w:r>
      <w:r w:rsidR="00D35D19" w:rsidRPr="002E74F4">
        <w:rPr>
          <w:rFonts w:eastAsia="Calibri"/>
          <w:b w:val="0"/>
          <w:color w:val="auto"/>
          <w:sz w:val="22"/>
          <w:szCs w:val="22"/>
        </w:rPr>
        <w:t xml:space="preserve">) </w:t>
      </w:r>
      <w:r w:rsidR="00E938F7" w:rsidRPr="002E74F4">
        <w:rPr>
          <w:rFonts w:eastAsia="Calibri"/>
          <w:b w:val="0"/>
          <w:color w:val="auto"/>
          <w:sz w:val="22"/>
          <w:szCs w:val="22"/>
        </w:rPr>
        <w:t>to</w:t>
      </w:r>
      <w:r w:rsidR="00D35D19" w:rsidRPr="002E74F4">
        <w:rPr>
          <w:rFonts w:eastAsia="Calibri"/>
          <w:b w:val="0"/>
          <w:color w:val="auto"/>
          <w:sz w:val="22"/>
          <w:szCs w:val="22"/>
        </w:rPr>
        <w:t xml:space="preserve"> </w:t>
      </w:r>
      <w:r w:rsidR="00214D74" w:rsidRPr="002E74F4">
        <w:rPr>
          <w:rFonts w:eastAsia="Calibri"/>
          <w:b w:val="0"/>
          <w:color w:val="auto"/>
          <w:sz w:val="22"/>
          <w:szCs w:val="22"/>
        </w:rPr>
        <w:t xml:space="preserve">examine commonalities among them. </w:t>
      </w:r>
    </w:p>
    <w:p w14:paraId="5275BA7B" w14:textId="1267C7C2" w:rsidR="00FE3872" w:rsidRPr="002E74F4" w:rsidRDefault="00A96CA1" w:rsidP="002E74F4">
      <w:pPr>
        <w:pStyle w:val="Heading2"/>
        <w:spacing w:line="240" w:lineRule="auto"/>
        <w:jc w:val="both"/>
        <w:rPr>
          <w:rFonts w:eastAsia="Calibri"/>
          <w:b w:val="0"/>
          <w:color w:val="auto"/>
          <w:sz w:val="22"/>
          <w:szCs w:val="22"/>
        </w:rPr>
      </w:pPr>
      <w:r w:rsidRPr="002E74F4">
        <w:rPr>
          <w:rStyle w:val="Heading4Char"/>
          <w:i w:val="0"/>
          <w:color w:val="auto"/>
          <w:sz w:val="22"/>
          <w:szCs w:val="22"/>
        </w:rPr>
        <w:t>Findings</w:t>
      </w:r>
      <w:r w:rsidRPr="002E74F4">
        <w:rPr>
          <w:rStyle w:val="Heading4Char"/>
          <w:sz w:val="22"/>
          <w:szCs w:val="22"/>
        </w:rPr>
        <w:t xml:space="preserve"> </w:t>
      </w:r>
      <w:r w:rsidRPr="002E74F4">
        <w:rPr>
          <w:rFonts w:eastAsia="Calibri"/>
          <w:b w:val="0"/>
          <w:color w:val="auto"/>
          <w:sz w:val="22"/>
          <w:szCs w:val="22"/>
        </w:rPr>
        <w:t>–</w:t>
      </w:r>
      <w:r w:rsidR="00FE3872" w:rsidRPr="002E74F4">
        <w:rPr>
          <w:rFonts w:eastAsia="Calibri"/>
          <w:b w:val="0"/>
          <w:color w:val="auto"/>
          <w:sz w:val="22"/>
          <w:szCs w:val="22"/>
        </w:rPr>
        <w:t xml:space="preserve"> </w:t>
      </w:r>
      <w:r w:rsidR="00A677F8" w:rsidRPr="00A677F8">
        <w:rPr>
          <w:rFonts w:eastAsia="Calibri"/>
          <w:b w:val="0"/>
          <w:i/>
          <w:iCs/>
          <w:color w:val="auto"/>
          <w:sz w:val="22"/>
          <w:szCs w:val="22"/>
        </w:rPr>
        <w:t>LDA</w:t>
      </w:r>
      <w:r w:rsidR="00117F99" w:rsidRPr="002E74F4">
        <w:rPr>
          <w:rFonts w:eastAsia="Calibri"/>
          <w:b w:val="0"/>
          <w:color w:val="auto"/>
          <w:sz w:val="22"/>
          <w:szCs w:val="22"/>
        </w:rPr>
        <w:t xml:space="preserve"> reveals </w:t>
      </w:r>
      <w:r w:rsidR="006E734B" w:rsidRPr="002E74F4">
        <w:rPr>
          <w:rFonts w:eastAsia="Calibri"/>
          <w:b w:val="0"/>
          <w:color w:val="auto"/>
          <w:sz w:val="22"/>
          <w:szCs w:val="22"/>
        </w:rPr>
        <w:t xml:space="preserve">10 </w:t>
      </w:r>
      <w:r w:rsidR="00117F99" w:rsidRPr="002E74F4">
        <w:rPr>
          <w:rFonts w:eastAsia="Calibri"/>
          <w:b w:val="0"/>
          <w:color w:val="auto"/>
          <w:sz w:val="22"/>
          <w:szCs w:val="22"/>
        </w:rPr>
        <w:t xml:space="preserve">topics which </w:t>
      </w:r>
      <w:r w:rsidR="000474C3" w:rsidRPr="002E74F4">
        <w:rPr>
          <w:rFonts w:eastAsia="Calibri"/>
          <w:b w:val="0"/>
          <w:color w:val="auto"/>
          <w:sz w:val="22"/>
          <w:szCs w:val="22"/>
        </w:rPr>
        <w:t>group</w:t>
      </w:r>
      <w:r w:rsidR="00117F99" w:rsidRPr="002E74F4">
        <w:rPr>
          <w:rFonts w:eastAsia="Calibri"/>
          <w:b w:val="0"/>
          <w:color w:val="auto"/>
          <w:sz w:val="22"/>
          <w:szCs w:val="22"/>
        </w:rPr>
        <w:t xml:space="preserve"> </w:t>
      </w:r>
      <w:r w:rsidR="00DC0605" w:rsidRPr="002E74F4">
        <w:rPr>
          <w:rFonts w:eastAsia="Calibri"/>
          <w:b w:val="0"/>
          <w:color w:val="auto"/>
          <w:sz w:val="22"/>
          <w:szCs w:val="22"/>
        </w:rPr>
        <w:t>un</w:t>
      </w:r>
      <w:r w:rsidR="00D23165" w:rsidRPr="002E74F4">
        <w:rPr>
          <w:rFonts w:eastAsia="Calibri"/>
          <w:b w:val="0"/>
          <w:color w:val="auto"/>
          <w:sz w:val="22"/>
          <w:szCs w:val="22"/>
        </w:rPr>
        <w:t>der</w:t>
      </w:r>
      <w:r w:rsidR="00117F99" w:rsidRPr="002E74F4">
        <w:rPr>
          <w:rFonts w:eastAsia="Calibri"/>
          <w:b w:val="0"/>
          <w:color w:val="auto"/>
          <w:sz w:val="22"/>
          <w:szCs w:val="22"/>
        </w:rPr>
        <w:t xml:space="preserve"> five themes</w:t>
      </w:r>
      <w:r w:rsidR="006E734B" w:rsidRPr="002E74F4">
        <w:rPr>
          <w:rFonts w:eastAsia="Calibri"/>
          <w:b w:val="0"/>
          <w:color w:val="auto"/>
          <w:sz w:val="22"/>
          <w:szCs w:val="22"/>
        </w:rPr>
        <w:t>; these are</w:t>
      </w:r>
      <w:r w:rsidR="00117F99" w:rsidRPr="002E74F4">
        <w:rPr>
          <w:rFonts w:eastAsia="Calibri"/>
          <w:b w:val="0"/>
          <w:color w:val="auto"/>
          <w:sz w:val="22"/>
          <w:szCs w:val="22"/>
        </w:rPr>
        <w:t xml:space="preserve"> Product Marketing</w:t>
      </w:r>
      <w:r w:rsidR="006E734B" w:rsidRPr="002E74F4">
        <w:rPr>
          <w:rFonts w:eastAsia="Calibri"/>
          <w:b w:val="0"/>
          <w:color w:val="auto"/>
          <w:sz w:val="22"/>
          <w:szCs w:val="22"/>
        </w:rPr>
        <w:t>,</w:t>
      </w:r>
      <w:r w:rsidR="00117F99" w:rsidRPr="002E74F4">
        <w:rPr>
          <w:rFonts w:eastAsia="Calibri"/>
          <w:b w:val="0"/>
          <w:color w:val="auto"/>
          <w:sz w:val="22"/>
          <w:szCs w:val="22"/>
        </w:rPr>
        <w:t xml:space="preserve"> </w:t>
      </w:r>
      <w:r w:rsidR="00931F9E">
        <w:rPr>
          <w:rFonts w:eastAsia="Calibri"/>
          <w:b w:val="0"/>
          <w:color w:val="auto"/>
          <w:sz w:val="22"/>
          <w:szCs w:val="22"/>
        </w:rPr>
        <w:t xml:space="preserve">Urgent </w:t>
      </w:r>
      <w:r w:rsidR="00C74937">
        <w:rPr>
          <w:rFonts w:eastAsia="Calibri"/>
          <w:b w:val="0"/>
          <w:color w:val="auto"/>
          <w:sz w:val="22"/>
          <w:szCs w:val="22"/>
        </w:rPr>
        <w:t>S</w:t>
      </w:r>
      <w:r w:rsidR="00931F9E">
        <w:rPr>
          <w:rFonts w:eastAsia="Calibri"/>
          <w:b w:val="0"/>
          <w:color w:val="auto"/>
          <w:sz w:val="22"/>
          <w:szCs w:val="22"/>
        </w:rPr>
        <w:t>ignalling of ‘</w:t>
      </w:r>
      <w:r w:rsidR="00C74937">
        <w:rPr>
          <w:rFonts w:eastAsia="Calibri"/>
          <w:b w:val="0"/>
          <w:color w:val="auto"/>
          <w:sz w:val="22"/>
          <w:szCs w:val="22"/>
        </w:rPr>
        <w:t>G</w:t>
      </w:r>
      <w:r w:rsidR="00931F9E">
        <w:rPr>
          <w:rFonts w:eastAsia="Calibri"/>
          <w:b w:val="0"/>
          <w:color w:val="auto"/>
          <w:sz w:val="22"/>
          <w:szCs w:val="22"/>
        </w:rPr>
        <w:t>reenness’</w:t>
      </w:r>
      <w:r w:rsidR="006E734B" w:rsidRPr="002E74F4">
        <w:rPr>
          <w:rFonts w:eastAsia="Calibri"/>
          <w:b w:val="0"/>
          <w:color w:val="auto"/>
          <w:sz w:val="22"/>
          <w:szCs w:val="22"/>
        </w:rPr>
        <w:t>,</w:t>
      </w:r>
      <w:r w:rsidR="00117F99" w:rsidRPr="002E74F4">
        <w:rPr>
          <w:rFonts w:eastAsia="Calibri"/>
          <w:b w:val="0"/>
          <w:color w:val="auto"/>
          <w:sz w:val="22"/>
          <w:szCs w:val="22"/>
        </w:rPr>
        <w:t xml:space="preserve"> Customer Relationship Management</w:t>
      </w:r>
      <w:r w:rsidR="006E734B" w:rsidRPr="002E74F4">
        <w:rPr>
          <w:rFonts w:eastAsia="Calibri"/>
          <w:b w:val="0"/>
          <w:color w:val="auto"/>
          <w:sz w:val="22"/>
          <w:szCs w:val="22"/>
        </w:rPr>
        <w:t>,</w:t>
      </w:r>
      <w:r w:rsidR="00117F99" w:rsidRPr="002E74F4">
        <w:rPr>
          <w:rFonts w:eastAsia="Calibri"/>
          <w:b w:val="0"/>
          <w:color w:val="auto"/>
          <w:sz w:val="22"/>
          <w:szCs w:val="22"/>
        </w:rPr>
        <w:t xml:space="preserve"> Corporate Strategy</w:t>
      </w:r>
      <w:r w:rsidR="006E734B" w:rsidRPr="002E74F4">
        <w:rPr>
          <w:rFonts w:eastAsia="Calibri"/>
          <w:b w:val="0"/>
          <w:color w:val="auto"/>
          <w:sz w:val="22"/>
          <w:szCs w:val="22"/>
        </w:rPr>
        <w:t>,</w:t>
      </w:r>
      <w:r w:rsidR="00117F99" w:rsidRPr="002E74F4">
        <w:rPr>
          <w:rFonts w:eastAsia="Calibri"/>
          <w:b w:val="0"/>
          <w:color w:val="auto"/>
          <w:sz w:val="22"/>
          <w:szCs w:val="22"/>
        </w:rPr>
        <w:t xml:space="preserve"> and News Feeds.</w:t>
      </w:r>
      <w:r w:rsidR="00AF643F" w:rsidRPr="002E74F4">
        <w:rPr>
          <w:rFonts w:eastAsia="Calibri"/>
          <w:b w:val="0"/>
          <w:color w:val="auto"/>
          <w:sz w:val="22"/>
          <w:szCs w:val="22"/>
        </w:rPr>
        <w:t xml:space="preserve"> </w:t>
      </w:r>
      <w:r w:rsidR="00A677F8" w:rsidRPr="00A677F8">
        <w:rPr>
          <w:rFonts w:eastAsia="Calibri"/>
          <w:b w:val="0"/>
          <w:i/>
          <w:iCs/>
          <w:color w:val="auto"/>
          <w:sz w:val="22"/>
          <w:szCs w:val="22"/>
        </w:rPr>
        <w:t>MDS</w:t>
      </w:r>
      <w:r w:rsidR="00A71D21" w:rsidRPr="002E74F4">
        <w:rPr>
          <w:rFonts w:eastAsia="Calibri"/>
          <w:b w:val="0"/>
          <w:color w:val="auto"/>
          <w:sz w:val="22"/>
          <w:szCs w:val="22"/>
        </w:rPr>
        <w:t xml:space="preserve"> suggest</w:t>
      </w:r>
      <w:r w:rsidR="006E734B" w:rsidRPr="002E74F4">
        <w:rPr>
          <w:rFonts w:eastAsia="Calibri"/>
          <w:b w:val="0"/>
          <w:color w:val="auto"/>
          <w:sz w:val="22"/>
          <w:szCs w:val="22"/>
        </w:rPr>
        <w:t>s</w:t>
      </w:r>
      <w:r w:rsidR="00A71D21" w:rsidRPr="002E74F4">
        <w:rPr>
          <w:rFonts w:eastAsia="Calibri"/>
          <w:b w:val="0"/>
          <w:color w:val="auto"/>
          <w:sz w:val="22"/>
          <w:szCs w:val="22"/>
        </w:rPr>
        <w:t xml:space="preserve"> </w:t>
      </w:r>
      <w:r w:rsidR="006E734B" w:rsidRPr="002E74F4">
        <w:rPr>
          <w:rFonts w:eastAsia="Calibri"/>
          <w:b w:val="0"/>
          <w:color w:val="auto"/>
          <w:sz w:val="22"/>
          <w:szCs w:val="22"/>
        </w:rPr>
        <w:t xml:space="preserve">that </w:t>
      </w:r>
      <w:r w:rsidR="00A71D21" w:rsidRPr="002E74F4">
        <w:rPr>
          <w:rFonts w:eastAsia="Calibri"/>
          <w:b w:val="0"/>
          <w:color w:val="auto"/>
          <w:sz w:val="22"/>
          <w:szCs w:val="22"/>
        </w:rPr>
        <w:t>the</w:t>
      </w:r>
      <w:r w:rsidR="009C24C9" w:rsidRPr="002E74F4">
        <w:rPr>
          <w:rFonts w:eastAsia="Calibri"/>
          <w:b w:val="0"/>
          <w:color w:val="auto"/>
          <w:sz w:val="22"/>
          <w:szCs w:val="22"/>
        </w:rPr>
        <w:t xml:space="preserve"> topics further </w:t>
      </w:r>
      <w:r w:rsidR="00E02B38" w:rsidRPr="002E74F4">
        <w:rPr>
          <w:rFonts w:eastAsia="Calibri"/>
          <w:b w:val="0"/>
          <w:color w:val="auto"/>
          <w:sz w:val="22"/>
          <w:szCs w:val="22"/>
        </w:rPr>
        <w:t>congregate</w:t>
      </w:r>
      <w:r w:rsidR="000474C3" w:rsidRPr="002E74F4">
        <w:rPr>
          <w:rFonts w:eastAsia="Calibri"/>
          <w:b w:val="0"/>
          <w:color w:val="auto"/>
          <w:sz w:val="22"/>
          <w:szCs w:val="22"/>
        </w:rPr>
        <w:t xml:space="preserve"> into</w:t>
      </w:r>
      <w:r w:rsidR="009C24C9" w:rsidRPr="002E74F4">
        <w:rPr>
          <w:rFonts w:eastAsia="Calibri"/>
          <w:b w:val="0"/>
          <w:color w:val="auto"/>
          <w:sz w:val="22"/>
          <w:szCs w:val="22"/>
        </w:rPr>
        <w:t xml:space="preserve"> </w:t>
      </w:r>
      <w:r w:rsidR="006312A3" w:rsidRPr="002E74F4">
        <w:rPr>
          <w:rFonts w:eastAsia="Calibri"/>
          <w:b w:val="0"/>
          <w:color w:val="auto"/>
          <w:sz w:val="22"/>
          <w:szCs w:val="22"/>
        </w:rPr>
        <w:t>two meta-theme</w:t>
      </w:r>
      <w:r w:rsidR="00572ABC" w:rsidRPr="002E74F4">
        <w:rPr>
          <w:rFonts w:eastAsia="Calibri"/>
          <w:b w:val="0"/>
          <w:color w:val="auto"/>
          <w:sz w:val="22"/>
          <w:szCs w:val="22"/>
        </w:rPr>
        <w:t>s</w:t>
      </w:r>
      <w:r w:rsidR="00667196" w:rsidRPr="002E74F4">
        <w:rPr>
          <w:rFonts w:eastAsia="Calibri"/>
          <w:b w:val="0"/>
          <w:color w:val="auto"/>
          <w:sz w:val="22"/>
          <w:szCs w:val="22"/>
        </w:rPr>
        <w:t xml:space="preserve"> </w:t>
      </w:r>
      <w:proofErr w:type="gramStart"/>
      <w:r w:rsidR="00667196" w:rsidRPr="002E74F4">
        <w:rPr>
          <w:rFonts w:eastAsia="Calibri"/>
          <w:b w:val="0"/>
          <w:color w:val="auto"/>
          <w:sz w:val="22"/>
          <w:szCs w:val="22"/>
        </w:rPr>
        <w:t>of</w:t>
      </w:r>
      <w:r w:rsidR="006312A3" w:rsidRPr="002E74F4">
        <w:rPr>
          <w:rFonts w:eastAsia="Calibri"/>
          <w:b w:val="0"/>
          <w:color w:val="auto"/>
          <w:sz w:val="22"/>
          <w:szCs w:val="22"/>
        </w:rPr>
        <w:t xml:space="preserve"> </w:t>
      </w:r>
      <w:r w:rsidR="00667196" w:rsidRPr="002E74F4">
        <w:rPr>
          <w:rFonts w:eastAsia="Calibri"/>
          <w:b w:val="0"/>
          <w:color w:val="auto"/>
          <w:sz w:val="22"/>
          <w:szCs w:val="22"/>
        </w:rPr>
        <w:t xml:space="preserve"> </w:t>
      </w:r>
      <w:r w:rsidR="00B972F7" w:rsidRPr="002E74F4">
        <w:rPr>
          <w:rFonts w:eastAsia="Calibri"/>
          <w:b w:val="0"/>
          <w:color w:val="auto"/>
          <w:sz w:val="22"/>
          <w:szCs w:val="22"/>
        </w:rPr>
        <w:t>Future</w:t>
      </w:r>
      <w:proofErr w:type="gramEnd"/>
      <w:r w:rsidR="006312A3" w:rsidRPr="002E74F4">
        <w:rPr>
          <w:rFonts w:eastAsia="Calibri"/>
          <w:b w:val="0"/>
          <w:color w:val="auto"/>
          <w:sz w:val="22"/>
          <w:szCs w:val="22"/>
        </w:rPr>
        <w:t xml:space="preserve">-oriented versus </w:t>
      </w:r>
      <w:r w:rsidR="00FA0E35" w:rsidRPr="002E74F4">
        <w:rPr>
          <w:rFonts w:eastAsia="Calibri"/>
          <w:b w:val="0"/>
          <w:color w:val="auto"/>
          <w:sz w:val="22"/>
          <w:szCs w:val="22"/>
        </w:rPr>
        <w:t>Immediate</w:t>
      </w:r>
      <w:r w:rsidR="00C74937">
        <w:rPr>
          <w:rFonts w:eastAsia="Calibri"/>
          <w:b w:val="0"/>
          <w:color w:val="auto"/>
          <w:sz w:val="22"/>
          <w:szCs w:val="22"/>
        </w:rPr>
        <w:t>,</w:t>
      </w:r>
      <w:r w:rsidR="006312A3" w:rsidRPr="002E74F4">
        <w:rPr>
          <w:rFonts w:eastAsia="Calibri"/>
          <w:b w:val="0"/>
          <w:color w:val="auto"/>
          <w:sz w:val="22"/>
          <w:szCs w:val="22"/>
        </w:rPr>
        <w:t xml:space="preserve"> and </w:t>
      </w:r>
      <w:r w:rsidR="00BC54F7" w:rsidRPr="002E74F4">
        <w:rPr>
          <w:rFonts w:eastAsia="Calibri"/>
          <w:b w:val="0"/>
          <w:color w:val="auto"/>
          <w:sz w:val="22"/>
          <w:szCs w:val="22"/>
        </w:rPr>
        <w:t>Individual</w:t>
      </w:r>
      <w:r w:rsidR="006312A3" w:rsidRPr="002E74F4">
        <w:rPr>
          <w:rFonts w:eastAsia="Calibri"/>
          <w:b w:val="0"/>
          <w:color w:val="auto"/>
          <w:sz w:val="22"/>
          <w:szCs w:val="22"/>
        </w:rPr>
        <w:t xml:space="preserve"> versus </w:t>
      </w:r>
      <w:r w:rsidR="00BC54F7" w:rsidRPr="002E74F4">
        <w:rPr>
          <w:rFonts w:eastAsia="Calibri"/>
          <w:b w:val="0"/>
          <w:color w:val="auto"/>
          <w:sz w:val="22"/>
          <w:szCs w:val="22"/>
        </w:rPr>
        <w:t>Global</w:t>
      </w:r>
      <w:r w:rsidR="00557296" w:rsidRPr="002E74F4">
        <w:rPr>
          <w:rFonts w:eastAsia="Calibri"/>
          <w:b w:val="0"/>
          <w:color w:val="auto"/>
          <w:sz w:val="22"/>
          <w:szCs w:val="22"/>
        </w:rPr>
        <w:t>.</w:t>
      </w:r>
      <w:r w:rsidR="00134414" w:rsidRPr="002E74F4">
        <w:rPr>
          <w:rFonts w:eastAsia="Calibri"/>
          <w:b w:val="0"/>
          <w:color w:val="auto"/>
          <w:sz w:val="22"/>
          <w:szCs w:val="22"/>
        </w:rPr>
        <w:t xml:space="preserve"> </w:t>
      </w:r>
    </w:p>
    <w:p w14:paraId="097FEBFC" w14:textId="19103514" w:rsidR="0099534A" w:rsidRPr="002E74F4" w:rsidRDefault="00FE3872" w:rsidP="002E74F4">
      <w:pPr>
        <w:pStyle w:val="Heading2"/>
        <w:spacing w:line="240" w:lineRule="auto"/>
        <w:jc w:val="both"/>
        <w:rPr>
          <w:rFonts w:eastAsia="Calibri"/>
          <w:b w:val="0"/>
          <w:color w:val="auto"/>
          <w:sz w:val="22"/>
          <w:szCs w:val="22"/>
        </w:rPr>
      </w:pPr>
      <w:r w:rsidRPr="002E74F4">
        <w:rPr>
          <w:rStyle w:val="Heading4Char"/>
          <w:i w:val="0"/>
          <w:color w:val="auto"/>
          <w:sz w:val="22"/>
          <w:szCs w:val="22"/>
        </w:rPr>
        <w:t>Implications</w:t>
      </w:r>
      <w:r w:rsidR="006E734B" w:rsidRPr="002E74F4">
        <w:rPr>
          <w:rStyle w:val="Heading4Char"/>
          <w:sz w:val="22"/>
          <w:szCs w:val="22"/>
        </w:rPr>
        <w:t xml:space="preserve"> </w:t>
      </w:r>
      <w:proofErr w:type="gramStart"/>
      <w:r w:rsidR="006E734B" w:rsidRPr="002E74F4">
        <w:rPr>
          <w:rStyle w:val="Heading4Char"/>
          <w:rFonts w:cs="Calibri Light"/>
          <w:sz w:val="22"/>
          <w:szCs w:val="22"/>
        </w:rPr>
        <w:t>–</w:t>
      </w:r>
      <w:r w:rsidR="006E734B" w:rsidRPr="002E74F4">
        <w:rPr>
          <w:rStyle w:val="Heading4Char"/>
          <w:sz w:val="22"/>
          <w:szCs w:val="22"/>
        </w:rPr>
        <w:t xml:space="preserve"> </w:t>
      </w:r>
      <w:r w:rsidR="0038611D" w:rsidRPr="002E74F4">
        <w:rPr>
          <w:rFonts w:eastAsia="Calibri"/>
          <w:b w:val="0"/>
          <w:color w:val="auto"/>
          <w:sz w:val="22"/>
          <w:szCs w:val="22"/>
        </w:rPr>
        <w:t xml:space="preserve"> </w:t>
      </w:r>
      <w:r w:rsidR="00C74937">
        <w:rPr>
          <w:rFonts w:eastAsia="Calibri"/>
          <w:b w:val="0"/>
          <w:color w:val="auto"/>
          <w:sz w:val="22"/>
          <w:szCs w:val="22"/>
        </w:rPr>
        <w:t>P</w:t>
      </w:r>
      <w:r w:rsidR="00134414" w:rsidRPr="002E74F4">
        <w:rPr>
          <w:rFonts w:eastAsia="Calibri"/>
          <w:b w:val="0"/>
          <w:color w:val="auto"/>
          <w:sz w:val="22"/>
          <w:szCs w:val="22"/>
        </w:rPr>
        <w:t>rovided</w:t>
      </w:r>
      <w:proofErr w:type="gramEnd"/>
      <w:r w:rsidR="00134414" w:rsidRPr="002E74F4">
        <w:rPr>
          <w:rFonts w:eastAsia="Calibri"/>
          <w:b w:val="0"/>
          <w:color w:val="auto"/>
          <w:sz w:val="22"/>
          <w:szCs w:val="22"/>
        </w:rPr>
        <w:t xml:space="preserve"> they are sincere and legitimate, </w:t>
      </w:r>
      <w:r w:rsidR="00B6639D" w:rsidRPr="002E74F4">
        <w:rPr>
          <w:rFonts w:eastAsia="Calibri"/>
          <w:b w:val="0"/>
          <w:color w:val="auto"/>
          <w:sz w:val="22"/>
          <w:szCs w:val="22"/>
        </w:rPr>
        <w:t>corporations</w:t>
      </w:r>
      <w:r w:rsidR="005B4D24" w:rsidRPr="002E74F4">
        <w:rPr>
          <w:rFonts w:eastAsia="Calibri"/>
          <w:b w:val="0"/>
          <w:color w:val="auto"/>
          <w:sz w:val="22"/>
          <w:szCs w:val="22"/>
        </w:rPr>
        <w:t xml:space="preserve">’ </w:t>
      </w:r>
      <w:r w:rsidR="00F2113E" w:rsidRPr="002E74F4">
        <w:rPr>
          <w:rFonts w:eastAsia="Calibri"/>
          <w:b w:val="0"/>
          <w:color w:val="auto"/>
          <w:sz w:val="22"/>
          <w:szCs w:val="22"/>
        </w:rPr>
        <w:t>tweets</w:t>
      </w:r>
      <w:r w:rsidR="00115893" w:rsidRPr="002E74F4">
        <w:rPr>
          <w:rFonts w:eastAsia="Calibri"/>
          <w:b w:val="0"/>
          <w:color w:val="auto"/>
          <w:sz w:val="22"/>
          <w:szCs w:val="22"/>
        </w:rPr>
        <w:t xml:space="preserve"> </w:t>
      </w:r>
      <w:r w:rsidR="00C74937">
        <w:rPr>
          <w:rFonts w:eastAsia="Calibri"/>
          <w:b w:val="0"/>
          <w:color w:val="auto"/>
          <w:sz w:val="22"/>
          <w:szCs w:val="22"/>
        </w:rPr>
        <w:t>on</w:t>
      </w:r>
      <w:r w:rsidR="00F2113E" w:rsidRPr="002E74F4">
        <w:rPr>
          <w:rFonts w:eastAsia="Calibri"/>
          <w:b w:val="0"/>
          <w:color w:val="auto"/>
          <w:sz w:val="22"/>
          <w:szCs w:val="22"/>
        </w:rPr>
        <w:t xml:space="preserve"> </w:t>
      </w:r>
      <w:r w:rsidR="00115893" w:rsidRPr="002E74F4">
        <w:rPr>
          <w:rFonts w:eastAsia="Calibri"/>
          <w:b w:val="0"/>
          <w:color w:val="auto"/>
          <w:sz w:val="22"/>
          <w:szCs w:val="22"/>
        </w:rPr>
        <w:t>global issues</w:t>
      </w:r>
      <w:r w:rsidR="00581B9E" w:rsidRPr="002E74F4">
        <w:rPr>
          <w:rFonts w:eastAsia="Calibri"/>
          <w:b w:val="0"/>
          <w:color w:val="auto"/>
          <w:sz w:val="22"/>
          <w:szCs w:val="22"/>
        </w:rPr>
        <w:t xml:space="preserve"> </w:t>
      </w:r>
      <w:r w:rsidR="00C74937">
        <w:rPr>
          <w:rFonts w:eastAsia="Calibri"/>
          <w:b w:val="0"/>
          <w:color w:val="auto"/>
          <w:sz w:val="22"/>
          <w:szCs w:val="22"/>
        </w:rPr>
        <w:t>with</w:t>
      </w:r>
      <w:r w:rsidR="00581B9E" w:rsidRPr="002E74F4">
        <w:rPr>
          <w:rFonts w:eastAsia="Calibri"/>
          <w:b w:val="0"/>
          <w:color w:val="auto"/>
          <w:sz w:val="22"/>
          <w:szCs w:val="22"/>
        </w:rPr>
        <w:t xml:space="preserve"> a green agenda</w:t>
      </w:r>
      <w:r w:rsidR="00115893" w:rsidRPr="002E74F4">
        <w:rPr>
          <w:rFonts w:eastAsia="Calibri"/>
          <w:b w:val="0"/>
          <w:color w:val="auto"/>
          <w:sz w:val="22"/>
          <w:szCs w:val="22"/>
        </w:rPr>
        <w:t xml:space="preserve"> </w:t>
      </w:r>
      <w:r w:rsidR="009455CA" w:rsidRPr="002E74F4">
        <w:rPr>
          <w:rFonts w:eastAsia="Calibri"/>
          <w:b w:val="0"/>
          <w:color w:val="auto"/>
          <w:sz w:val="22"/>
          <w:szCs w:val="22"/>
        </w:rPr>
        <w:t>should</w:t>
      </w:r>
      <w:r w:rsidR="00347C27">
        <w:rPr>
          <w:rFonts w:eastAsia="Calibri"/>
          <w:b w:val="0"/>
          <w:color w:val="auto"/>
          <w:sz w:val="22"/>
          <w:szCs w:val="22"/>
        </w:rPr>
        <w:t xml:space="preserve"> help</w:t>
      </w:r>
      <w:r w:rsidR="009455CA" w:rsidRPr="002E74F4">
        <w:rPr>
          <w:rFonts w:eastAsia="Calibri"/>
          <w:b w:val="0"/>
          <w:color w:val="auto"/>
          <w:sz w:val="22"/>
          <w:szCs w:val="22"/>
        </w:rPr>
        <w:t xml:space="preserve"> cushion</w:t>
      </w:r>
      <w:r w:rsidR="006058D5" w:rsidRPr="002E74F4">
        <w:rPr>
          <w:rFonts w:eastAsia="Calibri"/>
          <w:b w:val="0"/>
          <w:color w:val="auto"/>
          <w:sz w:val="22"/>
          <w:szCs w:val="22"/>
        </w:rPr>
        <w:t xml:space="preserve"> the impact of ethical scandal</w:t>
      </w:r>
      <w:r w:rsidR="001F733A" w:rsidRPr="002E74F4">
        <w:rPr>
          <w:rFonts w:eastAsia="Calibri"/>
          <w:b w:val="0"/>
          <w:color w:val="auto"/>
          <w:sz w:val="22"/>
          <w:szCs w:val="22"/>
        </w:rPr>
        <w:t>s</w:t>
      </w:r>
      <w:r w:rsidR="00495E80" w:rsidRPr="002E74F4">
        <w:rPr>
          <w:rFonts w:eastAsia="Calibri"/>
          <w:b w:val="0"/>
          <w:color w:val="auto"/>
          <w:sz w:val="22"/>
          <w:szCs w:val="22"/>
        </w:rPr>
        <w:t xml:space="preserve">. </w:t>
      </w:r>
      <w:r w:rsidR="007A6661" w:rsidRPr="002E74F4">
        <w:rPr>
          <w:rFonts w:eastAsia="Calibri"/>
          <w:b w:val="0"/>
          <w:color w:val="auto"/>
          <w:sz w:val="22"/>
          <w:szCs w:val="22"/>
        </w:rPr>
        <w:t>Overall,</w:t>
      </w:r>
      <w:r w:rsidR="004A56A9" w:rsidRPr="002E74F4">
        <w:rPr>
          <w:rFonts w:eastAsia="Calibri"/>
          <w:b w:val="0"/>
          <w:color w:val="auto"/>
          <w:sz w:val="22"/>
          <w:szCs w:val="22"/>
        </w:rPr>
        <w:t xml:space="preserve"> however,</w:t>
      </w:r>
      <w:r w:rsidR="007A6661" w:rsidRPr="002E74F4">
        <w:rPr>
          <w:rFonts w:eastAsia="Calibri"/>
          <w:b w:val="0"/>
          <w:color w:val="auto"/>
          <w:sz w:val="22"/>
          <w:szCs w:val="22"/>
        </w:rPr>
        <w:t xml:space="preserve"> our findings </w:t>
      </w:r>
      <w:r w:rsidR="001F733A" w:rsidRPr="002E74F4">
        <w:rPr>
          <w:rFonts w:eastAsia="Calibri"/>
          <w:b w:val="0"/>
          <w:color w:val="auto"/>
          <w:sz w:val="22"/>
          <w:szCs w:val="22"/>
        </w:rPr>
        <w:t xml:space="preserve">suggest </w:t>
      </w:r>
      <w:r w:rsidR="006E734B" w:rsidRPr="002E74F4">
        <w:rPr>
          <w:rFonts w:eastAsia="Calibri"/>
          <w:b w:val="0"/>
          <w:color w:val="auto"/>
          <w:sz w:val="22"/>
          <w:szCs w:val="22"/>
        </w:rPr>
        <w:t xml:space="preserve">that </w:t>
      </w:r>
      <w:bookmarkStart w:id="3" w:name="_Hlk37837957"/>
      <w:r w:rsidR="00186CF2" w:rsidRPr="00844555">
        <w:rPr>
          <w:rFonts w:eastAsia="Calibri"/>
          <w:b w:val="0"/>
          <w:color w:val="auto"/>
          <w:sz w:val="22"/>
          <w:szCs w:val="22"/>
        </w:rPr>
        <w:t>T</w:t>
      </w:r>
      <w:r w:rsidR="001F733A" w:rsidRPr="002E74F4">
        <w:rPr>
          <w:rFonts w:eastAsia="Calibri"/>
          <w:b w:val="0"/>
          <w:color w:val="auto"/>
          <w:sz w:val="22"/>
          <w:szCs w:val="22"/>
        </w:rPr>
        <w:t xml:space="preserve">witter messaging could be a double-edged </w:t>
      </w:r>
      <w:proofErr w:type="gramStart"/>
      <w:r w:rsidR="001F733A" w:rsidRPr="002E74F4">
        <w:rPr>
          <w:rFonts w:eastAsia="Calibri"/>
          <w:b w:val="0"/>
          <w:color w:val="auto"/>
          <w:sz w:val="22"/>
          <w:szCs w:val="22"/>
        </w:rPr>
        <w:t>sword</w:t>
      </w:r>
      <w:bookmarkEnd w:id="3"/>
      <w:r w:rsidR="00D22337">
        <w:rPr>
          <w:rFonts w:eastAsia="Calibri"/>
          <w:b w:val="0"/>
          <w:color w:val="auto"/>
          <w:sz w:val="22"/>
          <w:szCs w:val="22"/>
        </w:rPr>
        <w:t>,</w:t>
      </w:r>
      <w:r w:rsidR="001F733A" w:rsidRPr="002E74F4">
        <w:rPr>
          <w:rFonts w:eastAsia="Calibri"/>
          <w:b w:val="0"/>
          <w:color w:val="auto"/>
          <w:sz w:val="22"/>
          <w:szCs w:val="22"/>
        </w:rPr>
        <w:t xml:space="preserve"> and</w:t>
      </w:r>
      <w:proofErr w:type="gramEnd"/>
      <w:r w:rsidR="001F733A" w:rsidRPr="002E74F4">
        <w:rPr>
          <w:rFonts w:eastAsia="Calibri"/>
          <w:b w:val="0"/>
          <w:color w:val="auto"/>
          <w:sz w:val="22"/>
          <w:szCs w:val="22"/>
        </w:rPr>
        <w:t xml:space="preserve"> underscore the importance of strategy.</w:t>
      </w:r>
    </w:p>
    <w:p w14:paraId="0B8CDA39" w14:textId="1DD10BB9" w:rsidR="005B1E6B" w:rsidRPr="002E74F4" w:rsidRDefault="00FE3872" w:rsidP="002E74F4">
      <w:pPr>
        <w:spacing w:line="240" w:lineRule="auto"/>
        <w:ind w:firstLine="0"/>
        <w:jc w:val="both"/>
        <w:rPr>
          <w:sz w:val="22"/>
          <w:szCs w:val="22"/>
        </w:rPr>
      </w:pPr>
      <w:r w:rsidRPr="002E74F4">
        <w:rPr>
          <w:rStyle w:val="Heading4Char"/>
          <w:rFonts w:eastAsia="Calibri"/>
          <w:b/>
          <w:i w:val="0"/>
          <w:color w:val="auto"/>
          <w:sz w:val="22"/>
          <w:szCs w:val="22"/>
        </w:rPr>
        <w:t>Originality/value</w:t>
      </w:r>
      <w:r w:rsidR="00497ED5" w:rsidRPr="002E74F4">
        <w:rPr>
          <w:rStyle w:val="Heading4Char"/>
          <w:rFonts w:eastAsia="Calibri"/>
          <w:color w:val="auto"/>
          <w:sz w:val="22"/>
          <w:szCs w:val="22"/>
        </w:rPr>
        <w:t xml:space="preserve"> </w:t>
      </w:r>
      <w:r w:rsidR="006E734B" w:rsidRPr="002E74F4">
        <w:rPr>
          <w:rStyle w:val="Heading4Char"/>
          <w:rFonts w:eastAsia="Calibri" w:cs="Calibri Light"/>
          <w:sz w:val="22"/>
          <w:szCs w:val="22"/>
        </w:rPr>
        <w:t>–</w:t>
      </w:r>
      <w:r w:rsidRPr="002E74F4">
        <w:rPr>
          <w:rStyle w:val="Heading4Char"/>
          <w:rFonts w:eastAsia="Calibri"/>
          <w:sz w:val="22"/>
          <w:szCs w:val="22"/>
        </w:rPr>
        <w:t xml:space="preserve"> </w:t>
      </w:r>
      <w:r w:rsidR="00D37885" w:rsidRPr="002E74F4">
        <w:rPr>
          <w:sz w:val="22"/>
          <w:szCs w:val="22"/>
        </w:rPr>
        <w:t xml:space="preserve">The paper offers a first exploration of the relevance of corporate Twitter messaging </w:t>
      </w:r>
      <w:r w:rsidR="00C74937">
        <w:rPr>
          <w:sz w:val="22"/>
          <w:szCs w:val="22"/>
        </w:rPr>
        <w:t>in</w:t>
      </w:r>
      <w:r w:rsidR="00D37885" w:rsidRPr="002E74F4">
        <w:rPr>
          <w:sz w:val="22"/>
          <w:szCs w:val="22"/>
        </w:rPr>
        <w:t xml:space="preserve"> mitigating ethical scandals. </w:t>
      </w:r>
    </w:p>
    <w:p w14:paraId="359C6E9C" w14:textId="3F8AFE75" w:rsidR="007644F2" w:rsidRDefault="007644F2" w:rsidP="002E74F4">
      <w:pPr>
        <w:pStyle w:val="Heading2"/>
        <w:numPr>
          <w:ilvl w:val="0"/>
          <w:numId w:val="0"/>
        </w:numPr>
        <w:spacing w:line="240" w:lineRule="auto"/>
        <w:jc w:val="both"/>
        <w:rPr>
          <w:b w:val="0"/>
          <w:color w:val="auto"/>
          <w:sz w:val="22"/>
          <w:szCs w:val="22"/>
        </w:rPr>
      </w:pPr>
      <w:r w:rsidRPr="002E74F4">
        <w:rPr>
          <w:sz w:val="22"/>
          <w:szCs w:val="22"/>
        </w:rPr>
        <w:t>Keywords</w:t>
      </w:r>
      <w:r w:rsidR="006E734B" w:rsidRPr="002E74F4">
        <w:rPr>
          <w:sz w:val="22"/>
          <w:szCs w:val="22"/>
        </w:rPr>
        <w:t xml:space="preserve"> </w:t>
      </w:r>
      <w:r w:rsidR="00947D03" w:rsidRPr="002E74F4">
        <w:rPr>
          <w:b w:val="0"/>
          <w:color w:val="auto"/>
          <w:sz w:val="22"/>
          <w:szCs w:val="22"/>
        </w:rPr>
        <w:t>Ethical scandal</w:t>
      </w:r>
      <w:r w:rsidR="006E734B" w:rsidRPr="002E74F4">
        <w:rPr>
          <w:b w:val="0"/>
          <w:color w:val="auto"/>
          <w:sz w:val="22"/>
          <w:szCs w:val="22"/>
        </w:rPr>
        <w:t>,</w:t>
      </w:r>
      <w:r w:rsidR="00947D03" w:rsidRPr="002E74F4">
        <w:rPr>
          <w:b w:val="0"/>
          <w:color w:val="auto"/>
          <w:sz w:val="22"/>
          <w:szCs w:val="22"/>
        </w:rPr>
        <w:t xml:space="preserve"> </w:t>
      </w:r>
      <w:r w:rsidR="007B7097" w:rsidRPr="002E74F4">
        <w:rPr>
          <w:b w:val="0"/>
          <w:color w:val="auto"/>
          <w:sz w:val="22"/>
          <w:szCs w:val="22"/>
        </w:rPr>
        <w:t xml:space="preserve">Ethical </w:t>
      </w:r>
      <w:r w:rsidR="006E734B" w:rsidRPr="002E74F4">
        <w:rPr>
          <w:b w:val="0"/>
          <w:color w:val="auto"/>
          <w:sz w:val="22"/>
          <w:szCs w:val="22"/>
        </w:rPr>
        <w:t>r</w:t>
      </w:r>
      <w:r w:rsidR="007B7097" w:rsidRPr="002E74F4">
        <w:rPr>
          <w:b w:val="0"/>
          <w:color w:val="auto"/>
          <w:sz w:val="22"/>
          <w:szCs w:val="22"/>
        </w:rPr>
        <w:t>eputation</w:t>
      </w:r>
      <w:r w:rsidR="006E734B" w:rsidRPr="002E74F4">
        <w:rPr>
          <w:b w:val="0"/>
          <w:color w:val="auto"/>
          <w:sz w:val="22"/>
          <w:szCs w:val="22"/>
        </w:rPr>
        <w:t>,</w:t>
      </w:r>
      <w:r w:rsidR="007B7097" w:rsidRPr="002E74F4">
        <w:rPr>
          <w:b w:val="0"/>
          <w:color w:val="auto"/>
          <w:sz w:val="22"/>
          <w:szCs w:val="22"/>
        </w:rPr>
        <w:t xml:space="preserve"> </w:t>
      </w:r>
      <w:r w:rsidR="00947D03" w:rsidRPr="002E74F4">
        <w:rPr>
          <w:b w:val="0"/>
          <w:color w:val="auto"/>
          <w:sz w:val="22"/>
          <w:szCs w:val="22"/>
        </w:rPr>
        <w:t xml:space="preserve">Reputation </w:t>
      </w:r>
      <w:r w:rsidR="006E734B" w:rsidRPr="002E74F4">
        <w:rPr>
          <w:b w:val="0"/>
          <w:color w:val="auto"/>
          <w:sz w:val="22"/>
          <w:szCs w:val="22"/>
        </w:rPr>
        <w:t>c</w:t>
      </w:r>
      <w:r w:rsidR="00947D03" w:rsidRPr="002E74F4">
        <w:rPr>
          <w:b w:val="0"/>
          <w:color w:val="auto"/>
          <w:sz w:val="22"/>
          <w:szCs w:val="22"/>
        </w:rPr>
        <w:t>ontinuity</w:t>
      </w:r>
      <w:r w:rsidR="006E734B" w:rsidRPr="002E74F4">
        <w:rPr>
          <w:b w:val="0"/>
          <w:color w:val="auto"/>
          <w:sz w:val="22"/>
          <w:szCs w:val="22"/>
        </w:rPr>
        <w:t>,</w:t>
      </w:r>
      <w:r w:rsidR="00947D03" w:rsidRPr="002E74F4">
        <w:rPr>
          <w:b w:val="0"/>
          <w:color w:val="auto"/>
          <w:sz w:val="22"/>
          <w:szCs w:val="22"/>
        </w:rPr>
        <w:t xml:space="preserve"> </w:t>
      </w:r>
      <w:r w:rsidR="00636468" w:rsidRPr="002E74F4">
        <w:rPr>
          <w:b w:val="0"/>
          <w:color w:val="auto"/>
          <w:sz w:val="22"/>
          <w:szCs w:val="22"/>
        </w:rPr>
        <w:t>Web Crawling</w:t>
      </w:r>
      <w:r w:rsidR="006E734B" w:rsidRPr="002E74F4">
        <w:rPr>
          <w:b w:val="0"/>
          <w:color w:val="auto"/>
          <w:sz w:val="22"/>
          <w:szCs w:val="22"/>
        </w:rPr>
        <w:t xml:space="preserve">, </w:t>
      </w:r>
      <w:r w:rsidR="00384120" w:rsidRPr="002E74F4">
        <w:rPr>
          <w:b w:val="0"/>
          <w:color w:val="auto"/>
          <w:sz w:val="22"/>
          <w:szCs w:val="22"/>
        </w:rPr>
        <w:t>Twitter</w:t>
      </w:r>
      <w:r w:rsidR="00205681" w:rsidRPr="002E74F4">
        <w:rPr>
          <w:b w:val="0"/>
          <w:color w:val="auto"/>
          <w:sz w:val="22"/>
          <w:szCs w:val="22"/>
        </w:rPr>
        <w:t xml:space="preserve"> Messaging</w:t>
      </w:r>
      <w:r w:rsidR="006E734B" w:rsidRPr="002E74F4">
        <w:rPr>
          <w:b w:val="0"/>
          <w:color w:val="auto"/>
          <w:sz w:val="22"/>
          <w:szCs w:val="22"/>
        </w:rPr>
        <w:t>,</w:t>
      </w:r>
      <w:r w:rsidR="00384120" w:rsidRPr="002E74F4">
        <w:rPr>
          <w:b w:val="0"/>
          <w:color w:val="auto"/>
          <w:sz w:val="22"/>
          <w:szCs w:val="22"/>
        </w:rPr>
        <w:t xml:space="preserve"> Topic </w:t>
      </w:r>
      <w:r w:rsidR="00A677F8" w:rsidRPr="002E74F4">
        <w:rPr>
          <w:b w:val="0"/>
          <w:color w:val="auto"/>
          <w:sz w:val="22"/>
          <w:szCs w:val="22"/>
        </w:rPr>
        <w:t>modelling</w:t>
      </w:r>
      <w:r w:rsidR="006E734B" w:rsidRPr="002E74F4">
        <w:rPr>
          <w:b w:val="0"/>
          <w:color w:val="auto"/>
          <w:sz w:val="22"/>
          <w:szCs w:val="22"/>
        </w:rPr>
        <w:t>,</w:t>
      </w:r>
      <w:r w:rsidR="00384120" w:rsidRPr="002E74F4">
        <w:rPr>
          <w:b w:val="0"/>
          <w:color w:val="auto"/>
          <w:sz w:val="22"/>
          <w:szCs w:val="22"/>
        </w:rPr>
        <w:t xml:space="preserve"> Latent Dirichlet </w:t>
      </w:r>
      <w:r w:rsidR="006E734B" w:rsidRPr="002E74F4">
        <w:rPr>
          <w:b w:val="0"/>
          <w:color w:val="auto"/>
          <w:sz w:val="22"/>
          <w:szCs w:val="22"/>
        </w:rPr>
        <w:t>a</w:t>
      </w:r>
      <w:r w:rsidR="00384120" w:rsidRPr="002E74F4">
        <w:rPr>
          <w:b w:val="0"/>
          <w:color w:val="auto"/>
          <w:sz w:val="22"/>
          <w:szCs w:val="22"/>
        </w:rPr>
        <w:t>llocation</w:t>
      </w:r>
      <w:r w:rsidR="006F694B" w:rsidRPr="002E74F4">
        <w:rPr>
          <w:b w:val="0"/>
          <w:color w:val="auto"/>
          <w:sz w:val="22"/>
          <w:szCs w:val="22"/>
        </w:rPr>
        <w:t xml:space="preserve">; </w:t>
      </w:r>
      <w:r w:rsidR="00297C1B" w:rsidRPr="002E74F4">
        <w:rPr>
          <w:b w:val="0"/>
          <w:color w:val="auto"/>
          <w:sz w:val="22"/>
          <w:szCs w:val="22"/>
        </w:rPr>
        <w:t xml:space="preserve">Multidimensional </w:t>
      </w:r>
      <w:r w:rsidR="006E734B" w:rsidRPr="002E74F4">
        <w:rPr>
          <w:b w:val="0"/>
          <w:color w:val="auto"/>
          <w:sz w:val="22"/>
          <w:szCs w:val="22"/>
        </w:rPr>
        <w:t>s</w:t>
      </w:r>
      <w:r w:rsidR="00297C1B" w:rsidRPr="002E74F4">
        <w:rPr>
          <w:b w:val="0"/>
          <w:color w:val="auto"/>
          <w:sz w:val="22"/>
          <w:szCs w:val="22"/>
        </w:rPr>
        <w:t>caling</w:t>
      </w:r>
    </w:p>
    <w:p w14:paraId="7F476390" w14:textId="03F15FC7" w:rsidR="00400FF7" w:rsidRDefault="00400FF7">
      <w:pPr>
        <w:spacing w:line="240" w:lineRule="auto"/>
        <w:ind w:firstLine="0"/>
        <w:rPr>
          <w:rFonts w:eastAsia="Times New Roman"/>
          <w:b/>
          <w:szCs w:val="26"/>
        </w:rPr>
      </w:pPr>
      <w:bookmarkStart w:id="4" w:name="_Toc18882256"/>
    </w:p>
    <w:p w14:paraId="7EC5A512" w14:textId="4F94171C" w:rsidR="00A0203C" w:rsidRPr="00D800F7" w:rsidRDefault="00080F8B" w:rsidP="00726E6A">
      <w:pPr>
        <w:pStyle w:val="Heading2"/>
        <w:jc w:val="both"/>
        <w:rPr>
          <w:color w:val="auto"/>
        </w:rPr>
      </w:pPr>
      <w:r w:rsidRPr="00D800F7">
        <w:rPr>
          <w:color w:val="auto"/>
        </w:rPr>
        <w:t xml:space="preserve">1. </w:t>
      </w:r>
      <w:r w:rsidR="00C5408B" w:rsidRPr="00D800F7">
        <w:rPr>
          <w:color w:val="auto"/>
        </w:rPr>
        <w:t>Introduction</w:t>
      </w:r>
      <w:bookmarkEnd w:id="4"/>
    </w:p>
    <w:p w14:paraId="7F5A9042" w14:textId="7E50B87E" w:rsidR="00AD5C5E" w:rsidRPr="0030765A" w:rsidRDefault="00E938F7" w:rsidP="002E74F4">
      <w:pPr>
        <w:ind w:firstLine="0"/>
        <w:jc w:val="both"/>
      </w:pPr>
      <w:r w:rsidRPr="0030765A">
        <w:t xml:space="preserve">Reports of ethical scandals </w:t>
      </w:r>
      <w:r w:rsidR="00215190">
        <w:t>appear endlessly</w:t>
      </w:r>
      <w:r w:rsidRPr="0030765A">
        <w:t>:</w:t>
      </w:r>
      <w:r w:rsidR="00544946" w:rsidRPr="0030765A">
        <w:t xml:space="preserve"> </w:t>
      </w:r>
      <w:r w:rsidR="00014716" w:rsidRPr="0030765A">
        <w:t xml:space="preserve">Lehman Brothers </w:t>
      </w:r>
      <w:r w:rsidR="0030765A" w:rsidRPr="0030765A">
        <w:fldChar w:fldCharType="begin"/>
      </w:r>
      <w:r w:rsidR="00802520">
        <w:instrText xml:space="preserve"> ADDIN EN.CITE &lt;EndNote&gt;&lt;Cite&gt;&lt;Author&gt;Malloy&lt;/Author&gt;&lt;Year&gt;2010&lt;/Year&gt;&lt;RecNum&gt;70&lt;/RecNum&gt;&lt;DisplayText&gt;(Malloy, 2010)&lt;/DisplayText&gt;&lt;record&gt;&lt;rec-number&gt;70&lt;/rec-number&gt;&lt;foreign-keys&gt;&lt;key app="EN" db-id="22a9erf5swrrwsertrk5vxdn200etwpzerse" timestamp="1599560002"&gt;70&lt;/key&gt;&lt;/foreign-keys&gt;&lt;ref-type name="Book"&gt;6&lt;/ref-type&gt;&lt;contributors&gt;&lt;authors&gt;&lt;author&gt;Malloy, Michael P&lt;/author&gt;&lt;/authors&gt;&lt;/contributors&gt;&lt;titles&gt;&lt;title&gt;Anatomy of a meltdown: a dual financial biography of the subprime mortgage crisis&lt;/title&gt;&lt;/titles&gt;&lt;dates&gt;&lt;year&gt;2010&lt;/year&gt;&lt;/dates&gt;&lt;publisher&gt;Aspen Publishers&lt;/publisher&gt;&lt;isbn&gt;0735594589&lt;/isbn&gt;&lt;urls&gt;&lt;/urls&gt;&lt;/record&gt;&lt;/Cite&gt;&lt;/EndNote&gt;</w:instrText>
      </w:r>
      <w:r w:rsidR="0030765A" w:rsidRPr="0030765A">
        <w:fldChar w:fldCharType="separate"/>
      </w:r>
      <w:r w:rsidR="00802520">
        <w:rPr>
          <w:noProof/>
        </w:rPr>
        <w:t>(Malloy, 2010)</w:t>
      </w:r>
      <w:r w:rsidR="0030765A" w:rsidRPr="0030765A">
        <w:fldChar w:fldCharType="end"/>
      </w:r>
      <w:r w:rsidR="00014716" w:rsidRPr="0030765A">
        <w:t>, B</w:t>
      </w:r>
      <w:r w:rsidR="004451B5" w:rsidRPr="0030765A">
        <w:t>ritish Petroleum (B</w:t>
      </w:r>
      <w:r w:rsidR="00014716" w:rsidRPr="0030765A">
        <w:t>P</w:t>
      </w:r>
      <w:r w:rsidR="004451B5" w:rsidRPr="0030765A">
        <w:t>)</w:t>
      </w:r>
      <w:r w:rsidR="00014716" w:rsidRPr="0030765A">
        <w:t xml:space="preserve"> </w:t>
      </w:r>
      <w:r w:rsidR="0030765A" w:rsidRPr="0030765A">
        <w:fldChar w:fldCharType="begin"/>
      </w:r>
      <w:r w:rsidR="0030765A" w:rsidRPr="0030765A">
        <w:instrText xml:space="preserve"> ADDIN EN.CITE &lt;EndNote&gt;&lt;Cite&gt;&lt;Author&gt;Diers&lt;/Author&gt;&lt;Year&gt;2013&lt;/Year&gt;&lt;RecNum&gt;51&lt;/RecNum&gt;&lt;DisplayText&gt;(Diers &amp;amp; Donohue, 2013)&lt;/DisplayText&gt;&lt;record&gt;&lt;rec-number&gt;51&lt;/rec-number&gt;&lt;foreign-keys&gt;&lt;key app="EN" db-id="22a9erf5swrrwsertrk5vxdn200etwpzerse" timestamp="1599558515"&gt;51&lt;/key&gt;&lt;/foreign-keys&gt;&lt;ref-type name="Journal Article"&gt;17&lt;/ref-type&gt;&lt;contributors&gt;&lt;authors&gt;&lt;author&gt;Diers, Audra R&lt;/author&gt;&lt;author&gt;Donohue, Jennie&lt;/author&gt;&lt;/authors&gt;&lt;/contributors&gt;&lt;titles&gt;&lt;title&gt;Synchronizing crisis responses after a transgression&lt;/title&gt;&lt;secondary-title&gt;Journal of Communication Management&lt;/secondary-title&gt;&lt;/titles&gt;&lt;periodical&gt;&lt;full-title&gt;Journal of Communication Management&lt;/full-title&gt;&lt;/periodical&gt;&lt;dates&gt;&lt;year&gt;2013&lt;/year&gt;&lt;/dates&gt;&lt;urls&gt;&lt;/urls&gt;&lt;/record&gt;&lt;/Cite&gt;&lt;/EndNote&gt;</w:instrText>
      </w:r>
      <w:r w:rsidR="0030765A" w:rsidRPr="0030765A">
        <w:fldChar w:fldCharType="separate"/>
      </w:r>
      <w:r w:rsidR="0030765A" w:rsidRPr="0030765A">
        <w:rPr>
          <w:noProof/>
        </w:rPr>
        <w:t xml:space="preserve">(Diers </w:t>
      </w:r>
      <w:r w:rsidR="00215190">
        <w:rPr>
          <w:noProof/>
        </w:rPr>
        <w:t>and</w:t>
      </w:r>
      <w:r w:rsidR="0030765A" w:rsidRPr="0030765A">
        <w:rPr>
          <w:noProof/>
        </w:rPr>
        <w:t xml:space="preserve"> Donohue, 2013)</w:t>
      </w:r>
      <w:r w:rsidR="0030765A" w:rsidRPr="0030765A">
        <w:fldChar w:fldCharType="end"/>
      </w:r>
      <w:r w:rsidR="005E543B" w:rsidRPr="0030765A">
        <w:t xml:space="preserve">, </w:t>
      </w:r>
      <w:r w:rsidR="00AD14C6" w:rsidRPr="0030765A">
        <w:t>Enron</w:t>
      </w:r>
      <w:r w:rsidR="001C3291" w:rsidRPr="0030765A">
        <w:t xml:space="preserve"> </w:t>
      </w:r>
      <w:r w:rsidR="0030765A" w:rsidRPr="0030765A">
        <w:fldChar w:fldCharType="begin"/>
      </w:r>
      <w:r w:rsidR="0030765A" w:rsidRPr="0030765A">
        <w:instrText xml:space="preserve"> ADDIN EN.CITE &lt;EndNote&gt;&lt;Cite&gt;&lt;Author&gt;Benedetto Neitz&lt;/Author&gt;&lt;Year&gt;2015&lt;/Year&gt;&lt;RecNum&gt;33&lt;/RecNum&gt;&lt;DisplayText&gt;(Benedetto Neitz, 2015)&lt;/DisplayText&gt;&lt;record&gt;&lt;rec-number&gt;33&lt;/rec-number&gt;&lt;foreign-keys&gt;&lt;key app="EN" db-id="22a9erf5swrrwsertrk5vxdn200etwpzerse" timestamp="1599557513"&gt;33&lt;/key&gt;&lt;/foreign-keys&gt;&lt;ref-type name="Journal Article"&gt;17&lt;/ref-type&gt;&lt;contributors&gt;&lt;authors&gt;&lt;author&gt;Benedetto Neitz, Michele&lt;/author&gt;&lt;/authors&gt;&lt;/contributors&gt;&lt;titles&gt;&lt;title&gt;Where were the lawyers? The ethical implications of the General Motors recall scandal in the United States&lt;/title&gt;&lt;secondary-title&gt;Legal Ethics&lt;/secondary-title&gt;&lt;/titles&gt;&lt;periodical&gt;&lt;full-title&gt;Legal Ethics&lt;/full-title&gt;&lt;/periodical&gt;&lt;pages&gt;93-96&lt;/pages&gt;&lt;volume&gt;18&lt;/volume&gt;&lt;number&gt;1&lt;/number&gt;&lt;dates&gt;&lt;year&gt;2015&lt;/year&gt;&lt;/dates&gt;&lt;isbn&gt;1460-728X&lt;/isbn&gt;&lt;urls&gt;&lt;/urls&gt;&lt;/record&gt;&lt;/Cite&gt;&lt;/EndNote&gt;</w:instrText>
      </w:r>
      <w:r w:rsidR="0030765A" w:rsidRPr="0030765A">
        <w:fldChar w:fldCharType="separate"/>
      </w:r>
      <w:r w:rsidR="0030765A" w:rsidRPr="0030765A">
        <w:rPr>
          <w:noProof/>
        </w:rPr>
        <w:t>(Benedetto Neitz, 2015)</w:t>
      </w:r>
      <w:r w:rsidR="0030765A" w:rsidRPr="0030765A">
        <w:fldChar w:fldCharType="end"/>
      </w:r>
      <w:r w:rsidR="00AA1819" w:rsidRPr="0030765A">
        <w:t xml:space="preserve"> and</w:t>
      </w:r>
      <w:r w:rsidR="001C3291" w:rsidRPr="0030765A">
        <w:t xml:space="preserve"> </w:t>
      </w:r>
      <w:r w:rsidR="00AD14C6" w:rsidRPr="0030765A">
        <w:t>Volkswagen</w:t>
      </w:r>
      <w:r w:rsidR="004451B5" w:rsidRPr="0030765A">
        <w:t xml:space="preserve"> (VW)</w:t>
      </w:r>
      <w:r w:rsidR="001C3291" w:rsidRPr="0030765A">
        <w:t xml:space="preserve"> </w:t>
      </w:r>
      <w:r w:rsidR="0030765A" w:rsidRPr="0030765A">
        <w:fldChar w:fldCharType="begin"/>
      </w:r>
      <w:r w:rsidR="00536329">
        <w:instrText xml:space="preserve"> ADDIN EN.CITE &lt;EndNote&gt;&lt;Cite&gt;&lt;Author&gt;Bachmann&lt;/Author&gt;&lt;Year&gt;2017&lt;/Year&gt;&lt;RecNum&gt;32&lt;/RecNum&gt;&lt;DisplayText&gt;(Bachmann et al., 2017)&lt;/DisplayText&gt;&lt;record&gt;&lt;rec-number&gt;32&lt;/rec-number&gt;&lt;foreign-keys&gt;&lt;key app="EN" db-id="22a9erf5swrrwsertrk5vxdn200etwpzerse" timestamp="1599557493"&gt;32&lt;/key&gt;&lt;/foreign-keys&gt;&lt;ref-type name="Report"&gt;27&lt;/ref-type&gt;&lt;contributors&gt;&lt;authors&gt;&lt;author&gt;Bachmann, Rüdiger&lt;/author&gt;&lt;author&gt;Ehrlich, Gabriel&lt;/author&gt;&lt;author&gt;Ruzic, Dimitrije&lt;/author&gt;&lt;/authors&gt;&lt;/contributors&gt;&lt;titles&gt;&lt;title&gt;Firms and collective reputation: The Volkswagen emission scandal as a case study&lt;/title&gt;&lt;/titles&gt;&lt;dates&gt;&lt;year&gt;2017&lt;/year&gt;&lt;/dates&gt;&lt;publisher&gt;CESifo Working Paper&lt;/publisher&gt;&lt;urls&gt;&lt;/urls&gt;&lt;/record&gt;&lt;/Cite&gt;&lt;/EndNote&gt;</w:instrText>
      </w:r>
      <w:r w:rsidR="0030765A" w:rsidRPr="0030765A">
        <w:fldChar w:fldCharType="separate"/>
      </w:r>
      <w:r w:rsidR="00536329">
        <w:rPr>
          <w:noProof/>
        </w:rPr>
        <w:t xml:space="preserve">(Bachmann </w:t>
      </w:r>
      <w:r w:rsidR="00536329" w:rsidRPr="005014E2">
        <w:rPr>
          <w:i/>
          <w:iCs/>
          <w:noProof/>
        </w:rPr>
        <w:t>et al</w:t>
      </w:r>
      <w:r w:rsidR="00536329">
        <w:rPr>
          <w:noProof/>
        </w:rPr>
        <w:t>., 2017)</w:t>
      </w:r>
      <w:r w:rsidR="0030765A" w:rsidRPr="0030765A">
        <w:fldChar w:fldCharType="end"/>
      </w:r>
      <w:r w:rsidR="007155A6" w:rsidRPr="0030765A">
        <w:t xml:space="preserve"> </w:t>
      </w:r>
      <w:r w:rsidR="006E734B" w:rsidRPr="0030765A">
        <w:rPr>
          <w:rFonts w:cs="Calibri"/>
        </w:rPr>
        <w:t>–</w:t>
      </w:r>
      <w:r w:rsidR="007155A6" w:rsidRPr="0030765A">
        <w:t xml:space="preserve"> </w:t>
      </w:r>
      <w:r w:rsidR="005E543B" w:rsidRPr="0030765A">
        <w:t>to name</w:t>
      </w:r>
      <w:r w:rsidR="003978A0" w:rsidRPr="0030765A">
        <w:t xml:space="preserve"> but</w:t>
      </w:r>
      <w:r w:rsidR="005E543B" w:rsidRPr="0030765A">
        <w:t xml:space="preserve"> a few. </w:t>
      </w:r>
      <w:r w:rsidR="00AD5C5E" w:rsidRPr="0030765A">
        <w:t>Whilst</w:t>
      </w:r>
      <w:r w:rsidR="004C22AB" w:rsidRPr="0030765A">
        <w:t xml:space="preserve"> the</w:t>
      </w:r>
      <w:r w:rsidR="00544946" w:rsidRPr="0030765A">
        <w:t>se</w:t>
      </w:r>
      <w:r w:rsidR="00AD5C5E" w:rsidRPr="0030765A">
        <w:t xml:space="preserve"> </w:t>
      </w:r>
      <w:r w:rsidR="008E3A5A" w:rsidRPr="0030765A">
        <w:t>high-profile</w:t>
      </w:r>
      <w:r w:rsidR="00AD5C5E" w:rsidRPr="0030765A">
        <w:t xml:space="preserve"> </w:t>
      </w:r>
      <w:r w:rsidR="004C22AB" w:rsidRPr="0030765A">
        <w:t>scandals involve</w:t>
      </w:r>
      <w:r w:rsidR="00B06302" w:rsidRPr="0030765A">
        <w:t xml:space="preserve"> </w:t>
      </w:r>
      <w:r w:rsidR="00215190">
        <w:t>large</w:t>
      </w:r>
      <w:r w:rsidR="004C22AB" w:rsidRPr="0030765A">
        <w:t xml:space="preserve"> </w:t>
      </w:r>
      <w:r w:rsidR="00054461" w:rsidRPr="0030765A">
        <w:t xml:space="preserve">multinational </w:t>
      </w:r>
      <w:r w:rsidR="004C22AB" w:rsidRPr="0030765A">
        <w:t>corporations</w:t>
      </w:r>
      <w:r w:rsidR="003978A0" w:rsidRPr="0030765A">
        <w:t xml:space="preserve"> domiciled </w:t>
      </w:r>
      <w:r w:rsidR="00A0383E" w:rsidRPr="0030765A">
        <w:t>in high</w:t>
      </w:r>
      <w:r w:rsidR="006E734B" w:rsidRPr="0030765A">
        <w:t>-</w:t>
      </w:r>
      <w:r w:rsidR="00A0383E" w:rsidRPr="0030765A">
        <w:t>income countries</w:t>
      </w:r>
      <w:r w:rsidR="004C22AB" w:rsidRPr="0030765A">
        <w:t xml:space="preserve">, </w:t>
      </w:r>
      <w:r w:rsidR="006912B3" w:rsidRPr="0030765A">
        <w:t xml:space="preserve">the reality is that ethical scandals </w:t>
      </w:r>
      <w:r w:rsidR="00086AEA" w:rsidRPr="0030765A">
        <w:t xml:space="preserve">are </w:t>
      </w:r>
      <w:r w:rsidR="00077658" w:rsidRPr="0030765A">
        <w:t>commonplace. They</w:t>
      </w:r>
      <w:r w:rsidR="00744E15" w:rsidRPr="0030765A">
        <w:t xml:space="preserve"> can</w:t>
      </w:r>
      <w:r w:rsidR="00077658" w:rsidRPr="0030765A">
        <w:t xml:space="preserve"> </w:t>
      </w:r>
      <w:r w:rsidR="006912B3" w:rsidRPr="0030765A">
        <w:t>occur</w:t>
      </w:r>
      <w:r w:rsidR="00215190">
        <w:t xml:space="preserve"> anywhere,</w:t>
      </w:r>
      <w:r w:rsidR="006912B3" w:rsidRPr="0030765A">
        <w:t xml:space="preserve"> </w:t>
      </w:r>
      <w:r w:rsidR="00086AEA" w:rsidRPr="0030765A">
        <w:t xml:space="preserve">in </w:t>
      </w:r>
      <w:r w:rsidR="005F2278" w:rsidRPr="0030765A">
        <w:t>companies</w:t>
      </w:r>
      <w:r w:rsidR="00086AEA" w:rsidRPr="0030765A">
        <w:t xml:space="preserve"> of all sizes</w:t>
      </w:r>
      <w:r w:rsidR="00215190">
        <w:t>.</w:t>
      </w:r>
      <w:r w:rsidR="00054461" w:rsidRPr="0030765A">
        <w:t xml:space="preserve"> For example</w:t>
      </w:r>
      <w:r w:rsidR="008E02B9" w:rsidRPr="0030765A">
        <w:t>,</w:t>
      </w:r>
      <w:r w:rsidR="00054461" w:rsidRPr="0030765A">
        <w:t xml:space="preserve"> in </w:t>
      </w:r>
      <w:r w:rsidR="00AD5C5E" w:rsidRPr="0030765A">
        <w:t>emerging markets</w:t>
      </w:r>
      <w:r w:rsidR="00F72EF1" w:rsidRPr="0030765A">
        <w:t>,</w:t>
      </w:r>
      <w:r w:rsidR="00AD5C5E" w:rsidRPr="0030765A">
        <w:t xml:space="preserve"> </w:t>
      </w:r>
      <w:r w:rsidR="008E02B9" w:rsidRPr="0030765A">
        <w:t>issues often arise over</w:t>
      </w:r>
      <w:r w:rsidR="004850E4" w:rsidRPr="0030765A">
        <w:t xml:space="preserve"> product</w:t>
      </w:r>
      <w:r w:rsidR="008E02B9" w:rsidRPr="0030765A">
        <w:t xml:space="preserve"> </w:t>
      </w:r>
      <w:r w:rsidR="00AD5C5E" w:rsidRPr="0030765A">
        <w:t>safety</w:t>
      </w:r>
      <w:r w:rsidR="008E02B9" w:rsidRPr="0030765A">
        <w:t xml:space="preserve">, </w:t>
      </w:r>
      <w:r w:rsidR="004850E4" w:rsidRPr="0030765A">
        <w:t xml:space="preserve">ecological </w:t>
      </w:r>
      <w:r w:rsidR="0007372D" w:rsidRPr="0030765A">
        <w:t>harm</w:t>
      </w:r>
      <w:r w:rsidR="00334176" w:rsidRPr="0030765A">
        <w:t xml:space="preserve">, </w:t>
      </w:r>
      <w:r w:rsidR="0007372D" w:rsidRPr="0030765A">
        <w:t xml:space="preserve">unsafe </w:t>
      </w:r>
      <w:r w:rsidR="00AD5C5E" w:rsidRPr="0030765A">
        <w:t xml:space="preserve">working </w:t>
      </w:r>
      <w:r w:rsidR="0007372D" w:rsidRPr="0030765A">
        <w:t>conditions</w:t>
      </w:r>
      <w:r w:rsidR="00334176" w:rsidRPr="0030765A">
        <w:t xml:space="preserve">, </w:t>
      </w:r>
      <w:r w:rsidR="00215190">
        <w:t>etc.</w:t>
      </w:r>
      <w:r w:rsidR="00334176" w:rsidRPr="0030765A">
        <w:t xml:space="preserve"> </w:t>
      </w:r>
      <w:r w:rsidR="0030765A" w:rsidRPr="0030765A">
        <w:fldChar w:fldCharType="begin"/>
      </w:r>
      <w:r w:rsidR="0030765A" w:rsidRPr="0030765A">
        <w:instrText xml:space="preserve"> ADDIN EN.CITE &lt;EndNote&gt;&lt;Cite&gt;&lt;Author&gt;Karns&lt;/Author&gt;&lt;Year&gt;2011&lt;/Year&gt;&lt;RecNum&gt;62&lt;/RecNum&gt;&lt;DisplayText&gt;(Karns, 2011)&lt;/DisplayText&gt;&lt;record&gt;&lt;rec-number&gt;62&lt;/rec-number&gt;&lt;foreign-keys&gt;&lt;key app="EN" db-id="22a9erf5swrrwsertrk5vxdn200etwpzerse" timestamp="1599559724"&gt;62&lt;/key&gt;&lt;/foreign-keys&gt;&lt;ref-type name="Journal Article"&gt;17&lt;/ref-type&gt;&lt;contributors&gt;&lt;authors&gt;&lt;author&gt;Karns, Gary L&lt;/author&gt;&lt;/authors&gt;&lt;/contributors&gt;&lt;titles&gt;&lt;title&gt;Stewardship: A new vision for the purpose of business&lt;/title&gt;&lt;secondary-title&gt;Corporate Governance: International Journal of Business in Society&lt;/secondary-title&gt;&lt;/titles&gt;&lt;periodical&gt;&lt;full-title&gt;Corporate Governance: International Journal of Business in Society&lt;/full-title&gt;&lt;/periodical&gt;&lt;pages&gt;337-347&lt;/pages&gt;&lt;volume&gt;11&lt;/volume&gt;&lt;number&gt;4&lt;/number&gt;&lt;dates&gt;&lt;year&gt;2011&lt;/year&gt;&lt;/dates&gt;&lt;isbn&gt;1472-0701&lt;/isbn&gt;&lt;urls&gt;&lt;/urls&gt;&lt;/record&gt;&lt;/Cite&gt;&lt;/EndNote&gt;</w:instrText>
      </w:r>
      <w:r w:rsidR="0030765A" w:rsidRPr="0030765A">
        <w:fldChar w:fldCharType="separate"/>
      </w:r>
      <w:r w:rsidR="0030765A" w:rsidRPr="0030765A">
        <w:rPr>
          <w:noProof/>
        </w:rPr>
        <w:t>(Karns, 2011)</w:t>
      </w:r>
      <w:r w:rsidR="0030765A" w:rsidRPr="0030765A">
        <w:fldChar w:fldCharType="end"/>
      </w:r>
      <w:r w:rsidR="00AD5C5E" w:rsidRPr="0030765A">
        <w:t>.</w:t>
      </w:r>
    </w:p>
    <w:p w14:paraId="505D2365" w14:textId="4504D1DE" w:rsidR="00D33539" w:rsidRPr="0030765A" w:rsidRDefault="0030765A" w:rsidP="00726E6A">
      <w:pPr>
        <w:jc w:val="both"/>
      </w:pPr>
      <w:r w:rsidRPr="0030765A">
        <w:fldChar w:fldCharType="begin"/>
      </w:r>
      <w:r w:rsidRPr="0030765A">
        <w:instrText xml:space="preserve"> ADDIN EN.CITE &lt;EndNote&gt;&lt;Cite AuthorYear="1"&gt;&lt;Author&gt;Kantola&lt;/Author&gt;&lt;Year&gt;2013&lt;/Year&gt;&lt;RecNum&gt;61&lt;/RecNum&gt;&lt;DisplayText&gt;Kantola and Vesa (2013)&lt;/DisplayText&gt;&lt;record&gt;&lt;rec-number&gt;61&lt;/rec-number&gt;&lt;foreign-keys&gt;&lt;key app="EN" db-id="22a9erf5swrrwsertrk5vxdn200etwpzerse" timestamp="1599559678"&gt;61&lt;/key&gt;&lt;/foreign-keys&gt;&lt;ref-type name="Journal Article"&gt;17&lt;/ref-type&gt;&lt;contributors&gt;&lt;authors&gt;&lt;author&gt;Kantola, Anu&lt;/author&gt;&lt;author&gt;Vesa, Juho&lt;/author&gt;&lt;/authors&gt;&lt;/contributors&gt;&lt;titles&gt;&lt;title&gt;Mediated scandals as social dramas: Transforming the moral order in Finland&lt;/title&gt;&lt;secondary-title&gt;Acta Sociologica&lt;/secondary-title&gt;&lt;/titles&gt;&lt;periodical&gt;&lt;full-title&gt;Acta Sociologica&lt;/full-title&gt;&lt;/periodical&gt;&lt;pages&gt;295-308&lt;/pages&gt;&lt;volume&gt;56&lt;/volume&gt;&lt;number&gt;4&lt;/number&gt;&lt;dates&gt;&lt;year&gt;2013&lt;/year&gt;&lt;/dates&gt;&lt;isbn&gt;0001-6993&lt;/isbn&gt;&lt;urls&gt;&lt;/urls&gt;&lt;/record&gt;&lt;/Cite&gt;&lt;/EndNote&gt;</w:instrText>
      </w:r>
      <w:r w:rsidRPr="0030765A">
        <w:fldChar w:fldCharType="separate"/>
      </w:r>
      <w:r w:rsidRPr="0030765A">
        <w:rPr>
          <w:noProof/>
        </w:rPr>
        <w:t>Kantola and Vesa (2013)</w:t>
      </w:r>
      <w:r w:rsidRPr="0030765A">
        <w:fldChar w:fldCharType="end"/>
      </w:r>
      <w:r w:rsidR="002566CF" w:rsidRPr="0030765A">
        <w:t xml:space="preserve"> </w:t>
      </w:r>
      <w:r w:rsidR="00F72EF1" w:rsidRPr="0030765A">
        <w:t>argue</w:t>
      </w:r>
      <w:r w:rsidR="002566CF" w:rsidRPr="0030765A">
        <w:t xml:space="preserve"> that</w:t>
      </w:r>
      <w:r w:rsidR="00056364" w:rsidRPr="0030765A">
        <w:t xml:space="preserve"> s</w:t>
      </w:r>
      <w:r w:rsidR="002F62EC" w:rsidRPr="0030765A">
        <w:t>candals serve</w:t>
      </w:r>
      <w:r w:rsidR="00056364" w:rsidRPr="0030765A">
        <w:t xml:space="preserve"> a</w:t>
      </w:r>
      <w:r w:rsidR="002F62EC" w:rsidRPr="0030765A">
        <w:t xml:space="preserve"> </w:t>
      </w:r>
      <w:r w:rsidR="00056364" w:rsidRPr="0030765A">
        <w:t>useful</w:t>
      </w:r>
      <w:r w:rsidR="002F62EC" w:rsidRPr="0030765A">
        <w:t xml:space="preserve"> societal </w:t>
      </w:r>
      <w:r w:rsidR="00074715" w:rsidRPr="0030765A">
        <w:t xml:space="preserve">purpose in that they </w:t>
      </w:r>
      <w:r w:rsidR="002566CF" w:rsidRPr="0030765A">
        <w:t xml:space="preserve">draw attention to moral issues that </w:t>
      </w:r>
      <w:r w:rsidR="00F72EF1" w:rsidRPr="0030765A">
        <w:t>must</w:t>
      </w:r>
      <w:r w:rsidR="002566CF" w:rsidRPr="0030765A">
        <w:t xml:space="preserve"> </w:t>
      </w:r>
      <w:r w:rsidR="0031267C" w:rsidRPr="0030765A">
        <w:t xml:space="preserve">be </w:t>
      </w:r>
      <w:r w:rsidR="002566CF" w:rsidRPr="0030765A">
        <w:t>addressed</w:t>
      </w:r>
      <w:r w:rsidR="00494CB4" w:rsidRPr="0030765A">
        <w:t xml:space="preserve">. </w:t>
      </w:r>
      <w:r w:rsidR="00B53127" w:rsidRPr="0030765A">
        <w:t>Nonetheless, f</w:t>
      </w:r>
      <w:r w:rsidR="00494CB4" w:rsidRPr="0030765A">
        <w:t xml:space="preserve">or </w:t>
      </w:r>
      <w:r w:rsidR="00625D03" w:rsidRPr="0030765A">
        <w:t xml:space="preserve">the implicated </w:t>
      </w:r>
      <w:r w:rsidR="004D4A0E" w:rsidRPr="0030765A">
        <w:t>corporation</w:t>
      </w:r>
      <w:r w:rsidR="00AF7F9A" w:rsidRPr="0030765A">
        <w:t>s</w:t>
      </w:r>
      <w:r w:rsidR="00494CB4" w:rsidRPr="0030765A">
        <w:t xml:space="preserve">, </w:t>
      </w:r>
      <w:r w:rsidR="004D4A0E" w:rsidRPr="0030765A">
        <w:t xml:space="preserve">there is no doubt </w:t>
      </w:r>
      <w:r w:rsidR="00494CB4" w:rsidRPr="0030765A">
        <w:t xml:space="preserve">that scandals </w:t>
      </w:r>
      <w:r w:rsidR="00A67B3A" w:rsidRPr="0030765A">
        <w:t xml:space="preserve">are </w:t>
      </w:r>
      <w:r w:rsidR="00AF287D" w:rsidRPr="0030765A">
        <w:t xml:space="preserve">harmful </w:t>
      </w:r>
      <w:r w:rsidR="00047363" w:rsidRPr="0030765A">
        <w:t>in several way</w:t>
      </w:r>
      <w:r w:rsidR="00FA2D75" w:rsidRPr="0030765A">
        <w:t>s</w:t>
      </w:r>
      <w:r w:rsidR="00047363" w:rsidRPr="0030765A">
        <w:t>.</w:t>
      </w:r>
      <w:r w:rsidR="005D1655" w:rsidRPr="0030765A">
        <w:t xml:space="preserve"> Chiefly, ethical scandals </w:t>
      </w:r>
      <w:r w:rsidR="008E3A5A" w:rsidRPr="0030765A">
        <w:t>destabili</w:t>
      </w:r>
      <w:r w:rsidR="0031267C" w:rsidRPr="0030765A">
        <w:t>z</w:t>
      </w:r>
      <w:r w:rsidR="008E3A5A" w:rsidRPr="0030765A">
        <w:t>e</w:t>
      </w:r>
      <w:r w:rsidR="00253D2B" w:rsidRPr="0030765A">
        <w:t xml:space="preserve"> </w:t>
      </w:r>
      <w:r w:rsidRPr="0030765A">
        <w:rPr>
          <w:color w:val="000000"/>
          <w:shd w:val="clear" w:color="auto" w:fill="FFFFFF"/>
        </w:rPr>
        <w:fldChar w:fldCharType="begin"/>
      </w:r>
      <w:r w:rsidRPr="0030765A">
        <w:rPr>
          <w:color w:val="000000"/>
          <w:shd w:val="clear" w:color="auto" w:fill="FFFFFF"/>
        </w:rPr>
        <w:instrText xml:space="preserve"> ADDIN EN.CITE &lt;EndNote&gt;&lt;Cite&gt;&lt;Author&gt;O&amp;apos;Connell&lt;/Author&gt;&lt;Year&gt;2009&lt;/Year&gt;&lt;RecNum&gt;73&lt;/RecNum&gt;&lt;DisplayText&gt;(O&amp;apos;Connell &amp;amp; Bligh, 2009)&lt;/DisplayText&gt;&lt;record&gt;&lt;rec-number&gt;73&lt;/rec-number&gt;&lt;foreign-keys&gt;&lt;key app="EN" db-id="22a9erf5swrrwsertrk5vxdn200etwpzerse" timestamp="1599560187"&gt;73&lt;/key&gt;&lt;/foreign-keys&gt;&lt;ref-type name="Journal Article"&gt;17&lt;/ref-type&gt;&lt;contributors&gt;&lt;authors&gt;&lt;author&gt;O&amp;apos;Connell, Wendy&lt;/author&gt;&lt;author&gt;Bligh, Michelle&lt;/author&gt;&lt;/authors&gt;&lt;/contributors&gt;&lt;titles&gt;&lt;title&gt;Emerging from ethical scandal: can corruption really have a happy ending?&lt;/title&gt;&lt;secondary-title&gt;Leadership&lt;/secondary-title&gt;&lt;/titles&gt;&lt;periodical&gt;&lt;full-title&gt;Leadership&lt;/full-title&gt;&lt;/periodical&gt;&lt;pages&gt;213-235&lt;/pages&gt;&lt;volume&gt;5&lt;/volume&gt;&lt;number&gt;2&lt;/number&gt;&lt;dates&gt;&lt;year&gt;2009&lt;/year&gt;&lt;/dates&gt;&lt;isbn&gt;1742-7150&lt;/isbn&gt;&lt;urls&gt;&lt;/urls&gt;&lt;/record&gt;&lt;/Cite&gt;&lt;/EndNote&gt;</w:instrText>
      </w:r>
      <w:r w:rsidRPr="0030765A">
        <w:rPr>
          <w:color w:val="000000"/>
          <w:shd w:val="clear" w:color="auto" w:fill="FFFFFF"/>
        </w:rPr>
        <w:fldChar w:fldCharType="separate"/>
      </w:r>
      <w:r w:rsidRPr="0030765A">
        <w:rPr>
          <w:noProof/>
          <w:color w:val="000000"/>
          <w:shd w:val="clear" w:color="auto" w:fill="FFFFFF"/>
        </w:rPr>
        <w:t xml:space="preserve">(O'Connell </w:t>
      </w:r>
      <w:r w:rsidR="00215190">
        <w:rPr>
          <w:noProof/>
          <w:color w:val="000000"/>
          <w:shd w:val="clear" w:color="auto" w:fill="FFFFFF"/>
        </w:rPr>
        <w:t>and</w:t>
      </w:r>
      <w:r w:rsidRPr="0030765A">
        <w:rPr>
          <w:noProof/>
          <w:color w:val="000000"/>
          <w:shd w:val="clear" w:color="auto" w:fill="FFFFFF"/>
        </w:rPr>
        <w:t xml:space="preserve"> Bligh, 2009)</w:t>
      </w:r>
      <w:r w:rsidRPr="0030765A">
        <w:rPr>
          <w:color w:val="000000"/>
          <w:shd w:val="clear" w:color="auto" w:fill="FFFFFF"/>
        </w:rPr>
        <w:fldChar w:fldCharType="end"/>
      </w:r>
      <w:r w:rsidR="00401E0E" w:rsidRPr="0030765A">
        <w:t xml:space="preserve">; damage reputation </w:t>
      </w:r>
      <w:r w:rsidRPr="0030765A">
        <w:fldChar w:fldCharType="begin"/>
      </w:r>
      <w:r w:rsidRPr="0030765A">
        <w:instrText xml:space="preserve"> ADDIN EN.CITE &lt;EndNote&gt;&lt;Cite&gt;&lt;Author&gt;Bachmann&lt;/Author&gt;&lt;Year&gt;2017&lt;/Year&gt;&lt;RecNum&gt;32&lt;/RecNum&gt;&lt;DisplayText&gt;(Bachmann et al., 2017)&lt;/DisplayText&gt;&lt;record&gt;&lt;rec-number&gt;32&lt;/rec-number&gt;&lt;foreign-keys&gt;&lt;key app="EN" db-id="22a9erf5swrrwsertrk5vxdn200etwpzerse" timestamp="1599557493"&gt;32&lt;/key&gt;&lt;/foreign-keys&gt;&lt;ref-type name="Report"&gt;27&lt;/ref-type&gt;&lt;contributors&gt;&lt;authors&gt;&lt;author&gt;Bachmann, Rüdiger&lt;/author&gt;&lt;author&gt;Ehrlich, Gabriel&lt;/author&gt;&lt;author&gt;Ruzic, Dimitrije&lt;/author&gt;&lt;/authors&gt;&lt;/contributors&gt;&lt;titles&gt;&lt;title&gt;Firms and collective reputation: The Volkswagen emission scandal as a case study&lt;/title&gt;&lt;/titles&gt;&lt;dates&gt;&lt;year&gt;2017&lt;/year&gt;&lt;/dates&gt;&lt;publisher&gt;CESifo Working Paper&lt;/publisher&gt;&lt;urls&gt;&lt;/urls&gt;&lt;/record&gt;&lt;/Cite&gt;&lt;/EndNote&gt;</w:instrText>
      </w:r>
      <w:r w:rsidRPr="0030765A">
        <w:fldChar w:fldCharType="separate"/>
      </w:r>
      <w:r w:rsidRPr="005014E2">
        <w:rPr>
          <w:i/>
          <w:iCs/>
          <w:noProof/>
        </w:rPr>
        <w:t>(Bachmann et al</w:t>
      </w:r>
      <w:r w:rsidRPr="0030765A">
        <w:rPr>
          <w:noProof/>
        </w:rPr>
        <w:t>., 2017)</w:t>
      </w:r>
      <w:r w:rsidRPr="0030765A">
        <w:fldChar w:fldCharType="end"/>
      </w:r>
      <w:r w:rsidR="005D1655" w:rsidRPr="0030765A">
        <w:t xml:space="preserve"> </w:t>
      </w:r>
      <w:r w:rsidR="005D1655" w:rsidRPr="0030765A">
        <w:lastRenderedPageBreak/>
        <w:t>and</w:t>
      </w:r>
      <w:r w:rsidR="00D33539" w:rsidRPr="0030765A">
        <w:t xml:space="preserve"> market value </w:t>
      </w:r>
      <w:r w:rsidRPr="0030765A">
        <w:fldChar w:fldCharType="begin"/>
      </w:r>
      <w:r w:rsidR="00536329">
        <w:instrText xml:space="preserve"> ADDIN EN.CITE &lt;EndNote&gt;&lt;Cite&gt;&lt;Author&gt;Flammer&lt;/Author&gt;&lt;Year&gt;2013&lt;/Year&gt;&lt;RecNum&gt;54&lt;/RecNum&gt;&lt;DisplayText&gt;(Flammer, 2013; Jory et al., 2015)&lt;/DisplayText&gt;&lt;record&gt;&lt;rec-number&gt;54&lt;/rec-number&gt;&lt;foreign-keys&gt;&lt;key app="EN" db-id="22a9erf5swrrwsertrk5vxdn200etwpzerse" timestamp="1599559553"&gt;54&lt;/key&gt;&lt;/foreign-keys&gt;&lt;ref-type name="Journal Article"&gt;17&lt;/ref-type&gt;&lt;contributors&gt;&lt;authors&gt;&lt;author&gt;Flammer, Caroline&lt;/author&gt;&lt;/authors&gt;&lt;/contributors&gt;&lt;titles&gt;&lt;title&gt;Corporate social responsibility and shareholder reaction: The environmental awareness of investors&lt;/title&gt;&lt;secondary-title&gt;Academy of Management Journal&lt;/secondary-title&gt;&lt;/titles&gt;&lt;periodical&gt;&lt;full-title&gt;Academy of Management Journal&lt;/full-title&gt;&lt;/periodical&gt;&lt;pages&gt;758-781&lt;/pages&gt;&lt;volume&gt;56&lt;/volume&gt;&lt;number&gt;3&lt;/number&gt;&lt;dates&gt;&lt;year&gt;2013&lt;/year&gt;&lt;/dates&gt;&lt;isbn&gt;0001-4273&lt;/isbn&gt;&lt;urls&gt;&lt;/urls&gt;&lt;/record&gt;&lt;/Cite&gt;&lt;Cite&gt;&lt;Author&gt;Jory&lt;/Author&gt;&lt;Year&gt;2015&lt;/Year&gt;&lt;RecNum&gt;60&lt;/RecNum&gt;&lt;record&gt;&lt;rec-number&gt;60&lt;/rec-number&gt;&lt;foreign-keys&gt;&lt;key app="EN" db-id="22a9erf5swrrwsertrk5vxdn200etwpzerse" timestamp="1599559657"&gt;60&lt;/key&gt;&lt;/foreign-keys&gt;&lt;ref-type name="Journal Article"&gt;17&lt;/ref-type&gt;&lt;contributors&gt;&lt;authors&gt;&lt;author&gt;Jory, Surendranath R&lt;/author&gt;&lt;author&gt;Ngo, Thanh N&lt;/author&gt;&lt;author&gt;Wang, Daphne&lt;/author&gt;&lt;author&gt;Saha, Amrita&lt;/author&gt;&lt;/authors&gt;&lt;/contributors&gt;&lt;titles&gt;&lt;title&gt;The market response to corporate scandals involving CEOs&lt;/title&gt;&lt;secondary-title&gt;Applied Economics&lt;/secondary-title&gt;&lt;/titles&gt;&lt;periodical&gt;&lt;full-title&gt;Applied Economics&lt;/full-title&gt;&lt;/periodical&gt;&lt;pages&gt;1723-1738&lt;/pages&gt;&lt;volume&gt;47&lt;/volume&gt;&lt;number&gt;17&lt;/number&gt;&lt;dates&gt;&lt;year&gt;2015&lt;/year&gt;&lt;/dates&gt;&lt;isbn&gt;0003-6846&lt;/isbn&gt;&lt;urls&gt;&lt;/urls&gt;&lt;/record&gt;&lt;/Cite&gt;&lt;/EndNote&gt;</w:instrText>
      </w:r>
      <w:r w:rsidRPr="0030765A">
        <w:fldChar w:fldCharType="separate"/>
      </w:r>
      <w:r w:rsidR="00536329">
        <w:rPr>
          <w:noProof/>
        </w:rPr>
        <w:t xml:space="preserve">(Flammer, 2013; Jory </w:t>
      </w:r>
      <w:r w:rsidR="00536329" w:rsidRPr="005014E2">
        <w:rPr>
          <w:i/>
          <w:iCs/>
          <w:noProof/>
        </w:rPr>
        <w:t>et al</w:t>
      </w:r>
      <w:r w:rsidR="00536329">
        <w:rPr>
          <w:noProof/>
        </w:rPr>
        <w:t>., 2015)</w:t>
      </w:r>
      <w:r w:rsidRPr="0030765A">
        <w:fldChar w:fldCharType="end"/>
      </w:r>
      <w:r w:rsidR="00D33539" w:rsidRPr="0030765A">
        <w:t xml:space="preserve">. Indeed, study of the Volkswagen emissions scandal </w:t>
      </w:r>
      <w:r w:rsidRPr="0030765A">
        <w:fldChar w:fldCharType="begin"/>
      </w:r>
      <w:r w:rsidRPr="0030765A">
        <w:instrText xml:space="preserve"> ADDIN EN.CITE &lt;EndNote&gt;&lt;Cite&gt;&lt;Author&gt;Bachmann&lt;/Author&gt;&lt;Year&gt;2017&lt;/Year&gt;&lt;RecNum&gt;32&lt;/RecNum&gt;&lt;DisplayText&gt;(Bachmann et al., 2017)&lt;/DisplayText&gt;&lt;record&gt;&lt;rec-number&gt;32&lt;/rec-number&gt;&lt;foreign-keys&gt;&lt;key app="EN" db-id="22a9erf5swrrwsertrk5vxdn200etwpzerse" timestamp="1599557493"&gt;32&lt;/key&gt;&lt;/foreign-keys&gt;&lt;ref-type name="Report"&gt;27&lt;/ref-type&gt;&lt;contributors&gt;&lt;authors&gt;&lt;author&gt;Bachmann, Rüdiger&lt;/author&gt;&lt;author&gt;Ehrlich, Gabriel&lt;/author&gt;&lt;author&gt;Ruzic, Dimitrije&lt;/author&gt;&lt;/authors&gt;&lt;/contributors&gt;&lt;titles&gt;&lt;title&gt;Firms and collective reputation: The Volkswagen emission scandal as a case study&lt;/title&gt;&lt;/titles&gt;&lt;dates&gt;&lt;year&gt;2017&lt;/year&gt;&lt;/dates&gt;&lt;publisher&gt;CESifo Working Paper&lt;/publisher&gt;&lt;urls&gt;&lt;/urls&gt;&lt;/record&gt;&lt;/Cite&gt;&lt;/EndNote&gt;</w:instrText>
      </w:r>
      <w:r w:rsidRPr="0030765A">
        <w:fldChar w:fldCharType="separate"/>
      </w:r>
      <w:r w:rsidRPr="0030765A">
        <w:rPr>
          <w:noProof/>
        </w:rPr>
        <w:t xml:space="preserve">(Bachmann </w:t>
      </w:r>
      <w:r w:rsidRPr="005014E2">
        <w:rPr>
          <w:i/>
          <w:iCs/>
          <w:noProof/>
        </w:rPr>
        <w:t>et al</w:t>
      </w:r>
      <w:r w:rsidRPr="0030765A">
        <w:rPr>
          <w:noProof/>
        </w:rPr>
        <w:t>., 2017)</w:t>
      </w:r>
      <w:r w:rsidRPr="0030765A">
        <w:fldChar w:fldCharType="end"/>
      </w:r>
      <w:r w:rsidRPr="0030765A">
        <w:t xml:space="preserve"> </w:t>
      </w:r>
      <w:r w:rsidR="00D33539" w:rsidRPr="0030765A">
        <w:t>suggests</w:t>
      </w:r>
      <w:r w:rsidR="003B3DA9">
        <w:t xml:space="preserve"> that</w:t>
      </w:r>
      <w:r w:rsidR="00D33539" w:rsidRPr="0030765A">
        <w:t xml:space="preserve"> ethical scandals involving one firm may well escalate into sector-wide issues</w:t>
      </w:r>
      <w:r w:rsidR="003B3DA9">
        <w:t>,</w:t>
      </w:r>
      <w:r w:rsidR="00C6282D" w:rsidRPr="0030765A">
        <w:t xml:space="preserve"> and perhaps even </w:t>
      </w:r>
      <w:r w:rsidR="009E4C78" w:rsidRPr="0030765A">
        <w:t xml:space="preserve">influence </w:t>
      </w:r>
      <w:r w:rsidR="003B3DA9">
        <w:t xml:space="preserve">the </w:t>
      </w:r>
      <w:r w:rsidR="009E4C78" w:rsidRPr="0030765A">
        <w:t>global econom</w:t>
      </w:r>
      <w:r w:rsidR="003B3DA9">
        <w:t>y.</w:t>
      </w:r>
      <w:r w:rsidR="00DD48B5" w:rsidRPr="0030765A">
        <w:t xml:space="preserve"> Arguably, the collapse </w:t>
      </w:r>
      <w:r w:rsidR="009E4C78" w:rsidRPr="0030765A">
        <w:t>of</w:t>
      </w:r>
      <w:r w:rsidR="00DD48B5" w:rsidRPr="0030765A">
        <w:t xml:space="preserve"> Lehman Brothers was the first domino to fall in the great financial crisis </w:t>
      </w:r>
      <w:r w:rsidRPr="0030765A">
        <w:fldChar w:fldCharType="begin"/>
      </w:r>
      <w:r w:rsidRPr="0030765A">
        <w:instrText xml:space="preserve"> ADDIN EN.CITE &lt;EndNote&gt;&lt;Cite&gt;&lt;Author&gt;Malloy&lt;/Author&gt;&lt;Year&gt;2010&lt;/Year&gt;&lt;RecNum&gt;70&lt;/RecNum&gt;&lt;DisplayText&gt;(Malloy, 2010)&lt;/DisplayText&gt;&lt;record&gt;&lt;rec-number&gt;70&lt;/rec-number&gt;&lt;foreign-keys&gt;&lt;key app="EN" db-id="22a9erf5swrrwsertrk5vxdn200etwpzerse" timestamp="1599560002"&gt;70&lt;/key&gt;&lt;/foreign-keys&gt;&lt;ref-type name="Book"&gt;6&lt;/ref-type&gt;&lt;contributors&gt;&lt;authors&gt;&lt;author&gt;Malloy, Michael P&lt;/author&gt;&lt;/authors&gt;&lt;/contributors&gt;&lt;titles&gt;&lt;title&gt;Anatomy of a meltdown: a dual financial biography of the subprime mortgage crisis&lt;/title&gt;&lt;/titles&gt;&lt;dates&gt;&lt;year&gt;2010&lt;/year&gt;&lt;/dates&gt;&lt;publisher&gt;Aspen Publishers&lt;/publisher&gt;&lt;isbn&gt;0735594589&lt;/isbn&gt;&lt;urls&gt;&lt;/urls&gt;&lt;/record&gt;&lt;/Cite&gt;&lt;/EndNote&gt;</w:instrText>
      </w:r>
      <w:r w:rsidRPr="0030765A">
        <w:fldChar w:fldCharType="separate"/>
      </w:r>
      <w:r w:rsidRPr="0030765A">
        <w:rPr>
          <w:noProof/>
        </w:rPr>
        <w:t>(Malloy, 2010)</w:t>
      </w:r>
      <w:r w:rsidRPr="0030765A">
        <w:fldChar w:fldCharType="end"/>
      </w:r>
      <w:r w:rsidR="00D33539" w:rsidRPr="0030765A">
        <w:t xml:space="preserve">. </w:t>
      </w:r>
    </w:p>
    <w:p w14:paraId="4E25275A" w14:textId="4668FA7F" w:rsidR="00AA6956" w:rsidRPr="00AA6956" w:rsidRDefault="00332EFF" w:rsidP="006170B7">
      <w:pPr>
        <w:rPr>
          <w:rFonts w:ascii="Times New Roman" w:eastAsiaTheme="minorHAnsi" w:hAnsi="Times New Roman"/>
        </w:rPr>
      </w:pPr>
      <w:r w:rsidRPr="0030765A">
        <w:t>Ethical scandals are prevent</w:t>
      </w:r>
      <w:r w:rsidR="004451B5" w:rsidRPr="0030765A">
        <w:t>able. I</w:t>
      </w:r>
      <w:r w:rsidRPr="0030765A">
        <w:t xml:space="preserve">deally, corporations should have in place </w:t>
      </w:r>
      <w:r w:rsidR="009E71CA" w:rsidRPr="0030765A">
        <w:t>a culture</w:t>
      </w:r>
      <w:r w:rsidRPr="0030765A">
        <w:t xml:space="preserve"> that</w:t>
      </w:r>
      <w:r w:rsidR="009E71CA" w:rsidRPr="0030765A">
        <w:t xml:space="preserve"> </w:t>
      </w:r>
      <w:r w:rsidR="00334527" w:rsidRPr="0030765A">
        <w:t>engender</w:t>
      </w:r>
      <w:r w:rsidR="000B6729" w:rsidRPr="0030765A">
        <w:t>s</w:t>
      </w:r>
      <w:r w:rsidR="009C2B4C" w:rsidRPr="0030765A">
        <w:t xml:space="preserve"> </w:t>
      </w:r>
      <w:r w:rsidR="004451B5" w:rsidRPr="0030765A">
        <w:t>ethical</w:t>
      </w:r>
      <w:r w:rsidR="000B6729" w:rsidRPr="0030765A">
        <w:t>ity</w:t>
      </w:r>
      <w:r w:rsidR="004451B5" w:rsidRPr="0030765A">
        <w:t xml:space="preserve"> </w:t>
      </w:r>
      <w:r w:rsidR="0030765A" w:rsidRPr="0030765A">
        <w:fldChar w:fldCharType="begin"/>
      </w:r>
      <w:r w:rsidR="0030765A" w:rsidRPr="0030765A">
        <w:instrText xml:space="preserve"> ADDIN EN.CITE &lt;EndNote&gt;&lt;Cite&gt;&lt;Author&gt;Maguad&lt;/Author&gt;&lt;Year&gt;2009&lt;/Year&gt;&lt;RecNum&gt;69&lt;/RecNum&gt;&lt;DisplayText&gt;(Maguad &amp;amp; Krone, 2009)&lt;/DisplayText&gt;&lt;record&gt;&lt;rec-number&gt;69&lt;/rec-number&gt;&lt;foreign-keys&gt;&lt;key app="EN" db-id="22a9erf5swrrwsertrk5vxdn200etwpzerse" timestamp="1599559979"&gt;69&lt;/key&gt;&lt;/foreign-keys&gt;&lt;ref-type name="Journal Article"&gt;17&lt;/ref-type&gt;&lt;contributors&gt;&lt;authors&gt;&lt;author&gt;Maguad, Ben A&lt;/author&gt;&lt;author&gt;Krone, Robert M&lt;/author&gt;&lt;/authors&gt;&lt;/contributors&gt;&lt;titles&gt;&lt;title&gt;Ethics and moral leadership: Quality linkages&lt;/title&gt;&lt;secondary-title&gt;Total Quality Management&lt;/secondary-title&gt;&lt;/titles&gt;&lt;periodical&gt;&lt;full-title&gt;Total Quality Management&lt;/full-title&gt;&lt;/periodical&gt;&lt;pages&gt;209-222&lt;/pages&gt;&lt;volume&gt;20&lt;/volume&gt;&lt;number&gt;2&lt;/number&gt;&lt;dates&gt;&lt;year&gt;2009&lt;/year&gt;&lt;/dates&gt;&lt;isbn&gt;1478-3363&lt;/isbn&gt;&lt;urls&gt;&lt;/urls&gt;&lt;/record&gt;&lt;/Cite&gt;&lt;/EndNote&gt;</w:instrText>
      </w:r>
      <w:r w:rsidR="0030765A" w:rsidRPr="0030765A">
        <w:fldChar w:fldCharType="separate"/>
      </w:r>
      <w:r w:rsidR="0030765A" w:rsidRPr="0030765A">
        <w:rPr>
          <w:noProof/>
        </w:rPr>
        <w:t xml:space="preserve">(Maguad </w:t>
      </w:r>
      <w:r w:rsidR="003B3DA9">
        <w:rPr>
          <w:noProof/>
        </w:rPr>
        <w:t>and</w:t>
      </w:r>
      <w:r w:rsidR="0030765A" w:rsidRPr="0030765A">
        <w:rPr>
          <w:noProof/>
        </w:rPr>
        <w:t xml:space="preserve"> Krone, 2009)</w:t>
      </w:r>
      <w:r w:rsidR="0030765A" w:rsidRPr="0030765A">
        <w:fldChar w:fldCharType="end"/>
      </w:r>
      <w:r w:rsidR="004451B5" w:rsidRPr="0030765A">
        <w:t>. However, it may not be entirely possible to prevent all scandals</w:t>
      </w:r>
      <w:r w:rsidR="000B6729" w:rsidRPr="0030765A">
        <w:t xml:space="preserve">, even </w:t>
      </w:r>
      <w:r w:rsidR="0028777F" w:rsidRPr="0030765A">
        <w:t>with an ethical culture</w:t>
      </w:r>
      <w:r w:rsidR="004451B5" w:rsidRPr="0030765A">
        <w:t xml:space="preserve">. As such, when </w:t>
      </w:r>
      <w:r w:rsidR="009F338E" w:rsidRPr="0030765A">
        <w:t>a scandal does</w:t>
      </w:r>
      <w:r w:rsidR="004451B5" w:rsidRPr="0030765A">
        <w:t xml:space="preserve"> occur</w:t>
      </w:r>
      <w:r w:rsidR="005D1655" w:rsidRPr="0030765A">
        <w:t>,</w:t>
      </w:r>
      <w:r w:rsidR="003F7A77" w:rsidRPr="0030765A">
        <w:t xml:space="preserve"> it is important </w:t>
      </w:r>
      <w:r w:rsidR="00F81524" w:rsidRPr="0030765A">
        <w:t xml:space="preserve">to mitigate </w:t>
      </w:r>
      <w:r w:rsidR="009F338E" w:rsidRPr="0030765A">
        <w:t>its</w:t>
      </w:r>
      <w:r w:rsidR="00F81524" w:rsidRPr="0030765A">
        <w:t xml:space="preserve"> impact</w:t>
      </w:r>
      <w:r w:rsidR="006640AF" w:rsidRPr="0030765A">
        <w:t>.</w:t>
      </w:r>
      <w:r w:rsidR="00F81524" w:rsidRPr="0030765A">
        <w:t xml:space="preserve"> </w:t>
      </w:r>
      <w:r w:rsidR="00E2676A" w:rsidRPr="0030765A">
        <w:t>Besides</w:t>
      </w:r>
      <w:r w:rsidR="00C87E82" w:rsidRPr="0030765A">
        <w:t xml:space="preserve"> reactive measures such as</w:t>
      </w:r>
      <w:r w:rsidR="00E2676A" w:rsidRPr="0030765A">
        <w:t xml:space="preserve"> crisis management </w:t>
      </w:r>
      <w:r w:rsidR="0030765A" w:rsidRPr="0030765A">
        <w:fldChar w:fldCharType="begin"/>
      </w:r>
      <w:r w:rsidR="00536329">
        <w:instrText xml:space="preserve"> ADDIN EN.CITE &lt;EndNote&gt;&lt;Cite&gt;&lt;Author&gt;Nijkrake&lt;/Author&gt;&lt;Year&gt;2015&lt;/Year&gt;&lt;RecNum&gt;75&lt;/RecNum&gt;&lt;DisplayText&gt;(Nijkrake et al., 2015)&lt;/DisplayText&gt;&lt;record&gt;&lt;rec-number&gt;75&lt;/rec-number&gt;&lt;foreign-keys&gt;&lt;key app="EN" db-id="22a9erf5swrrwsertrk5vxdn200etwpzerse" timestamp="1599560658"&gt;75&lt;/key&gt;&lt;/foreign-keys&gt;&lt;ref-type name="Journal Article"&gt;17&lt;/ref-type&gt;&lt;contributors&gt;&lt;authors&gt;&lt;author&gt;Nijkrake, Jos&lt;/author&gt;&lt;author&gt;Gosselt, Jordy F&lt;/author&gt;&lt;author&gt;Gutteling, Jan M&lt;/author&gt;&lt;/authors&gt;&lt;/contributors&gt;&lt;titles&gt;&lt;title&gt;Competing frames and tone in corporate communication versus media coverage during a crisis&lt;/title&gt;&lt;secondary-title&gt;Public relations review&lt;/secondary-title&gt;&lt;/titles&gt;&lt;periodical&gt;&lt;full-title&gt;Public Relations Review&lt;/full-title&gt;&lt;/periodical&gt;&lt;pages&gt;80-88&lt;/pages&gt;&lt;volume&gt;41&lt;/volume&gt;&lt;number&gt;1&lt;/number&gt;&lt;dates&gt;&lt;year&gt;2015&lt;/year&gt;&lt;/dates&gt;&lt;isbn&gt;0363-8111&lt;/isbn&gt;&lt;urls&gt;&lt;/urls&gt;&lt;/record&gt;&lt;/Cite&gt;&lt;/EndNote&gt;</w:instrText>
      </w:r>
      <w:r w:rsidR="0030765A" w:rsidRPr="0030765A">
        <w:fldChar w:fldCharType="separate"/>
      </w:r>
      <w:r w:rsidR="00536329">
        <w:rPr>
          <w:noProof/>
        </w:rPr>
        <w:t xml:space="preserve">(Nijkrake </w:t>
      </w:r>
      <w:r w:rsidR="00536329" w:rsidRPr="005014E2">
        <w:rPr>
          <w:i/>
          <w:iCs/>
          <w:noProof/>
        </w:rPr>
        <w:t>et al</w:t>
      </w:r>
      <w:r w:rsidR="00536329">
        <w:rPr>
          <w:noProof/>
        </w:rPr>
        <w:t>., 2015)</w:t>
      </w:r>
      <w:r w:rsidR="0030765A" w:rsidRPr="0030765A">
        <w:fldChar w:fldCharType="end"/>
      </w:r>
      <w:r w:rsidR="00C87E82" w:rsidRPr="0030765A">
        <w:t>, corporations can</w:t>
      </w:r>
      <w:r w:rsidR="006640AF" w:rsidRPr="0030765A">
        <w:t xml:space="preserve"> mitigate </w:t>
      </w:r>
      <w:r w:rsidR="00C87E82" w:rsidRPr="0030765A">
        <w:t>proactively</w:t>
      </w:r>
      <w:r w:rsidR="00B5436C" w:rsidRPr="0030765A">
        <w:t xml:space="preserve">. </w:t>
      </w:r>
      <w:r w:rsidR="00DC791F" w:rsidRPr="0030765A">
        <w:t xml:space="preserve">One </w:t>
      </w:r>
      <w:r w:rsidR="00167563" w:rsidRPr="0030765A">
        <w:t xml:space="preserve">of the most interesting </w:t>
      </w:r>
      <w:r w:rsidR="00DC791F" w:rsidRPr="0030765A">
        <w:t>proposition</w:t>
      </w:r>
      <w:r w:rsidR="00167563" w:rsidRPr="0030765A">
        <w:t>s</w:t>
      </w:r>
      <w:r w:rsidR="00DC791F" w:rsidRPr="0030765A">
        <w:t xml:space="preserve"> is that </w:t>
      </w:r>
      <w:r w:rsidR="00EF37C0" w:rsidRPr="0030765A">
        <w:t>by continually communicating</w:t>
      </w:r>
      <w:r w:rsidR="00404676" w:rsidRPr="0030765A">
        <w:t xml:space="preserve"> </w:t>
      </w:r>
      <w:r w:rsidR="00172776" w:rsidRPr="0030765A">
        <w:t>its ethical credentials</w:t>
      </w:r>
      <w:r w:rsidR="00404676" w:rsidRPr="0030765A">
        <w:t xml:space="preserve">, a corporation can </w:t>
      </w:r>
      <w:r w:rsidR="00BD2A46" w:rsidRPr="0030765A">
        <w:t xml:space="preserve">build and maintain </w:t>
      </w:r>
      <w:r w:rsidR="00172776" w:rsidRPr="0030765A">
        <w:t>a</w:t>
      </w:r>
      <w:r w:rsidR="00D05590" w:rsidRPr="0030765A">
        <w:t xml:space="preserve"> reputation of</w:t>
      </w:r>
      <w:r w:rsidR="00172776" w:rsidRPr="0030765A">
        <w:t xml:space="preserve"> </w:t>
      </w:r>
      <w:r w:rsidR="00D05590" w:rsidRPr="0030765A">
        <w:t xml:space="preserve">ethicality </w:t>
      </w:r>
      <w:r w:rsidR="0030765A" w:rsidRPr="0030765A">
        <w:fldChar w:fldCharType="begin"/>
      </w:r>
      <w:r w:rsidR="0030765A" w:rsidRPr="0030765A">
        <w:instrText xml:space="preserve"> ADDIN EN.CITE &lt;EndNote&gt;&lt;Cite&gt;&lt;Author&gt;Bishop&lt;/Author&gt;&lt;Year&gt;2013&lt;/Year&gt;&lt;RecNum&gt;34&lt;/RecNum&gt;&lt;DisplayText&gt;(Bishop, 2013; Koronis &amp;amp; Ponis, 2012)&lt;/DisplayText&gt;&lt;record&gt;&lt;rec-number&gt;34&lt;/rec-number&gt;&lt;foreign-keys&gt;&lt;key app="EN" db-id="22a9erf5swrrwsertrk5vxdn200etwpzerse" timestamp="1599557531"&gt;34&lt;/key&gt;&lt;/foreign-keys&gt;&lt;ref-type name="Journal Article"&gt;17&lt;/ref-type&gt;&lt;contributors&gt;&lt;authors&gt;&lt;author&gt;Bishop, William H&lt;/author&gt;&lt;/authors&gt;&lt;/contributors&gt;&lt;titles&gt;&lt;title&gt;The role of ethics in 21st century organizations&lt;/title&gt;&lt;secondary-title&gt;Journal of Business Ethics&lt;/secondary-title&gt;&lt;/titles&gt;&lt;periodical&gt;&lt;full-title&gt;Journal of Business Ethics&lt;/full-title&gt;&lt;/periodical&gt;&lt;pages&gt;635-637&lt;/pages&gt;&lt;volume&gt;118&lt;/volume&gt;&lt;number&gt;3&lt;/number&gt;&lt;dates&gt;&lt;year&gt;2013&lt;/year&gt;&lt;/dates&gt;&lt;isbn&gt;0167-4544&lt;/isbn&gt;&lt;urls&gt;&lt;/urls&gt;&lt;/record&gt;&lt;/Cite&gt;&lt;Cite&gt;&lt;Author&gt;Koronis&lt;/Author&gt;&lt;Year&gt;2012&lt;/Year&gt;&lt;RecNum&gt;66&lt;/RecNum&gt;&lt;record&gt;&lt;rec-number&gt;66&lt;/rec-number&gt;&lt;foreign-keys&gt;&lt;key app="EN" db-id="22a9erf5swrrwsertrk5vxdn200etwpzerse" timestamp="1599559926"&gt;66&lt;/key&gt;&lt;/foreign-keys&gt;&lt;ref-type name="Journal Article"&gt;17&lt;/ref-type&gt;&lt;contributors&gt;&lt;authors&gt;&lt;author&gt;Koronis, Epaminondas&lt;/author&gt;&lt;author&gt;Ponis, Stavros T&lt;/author&gt;&lt;/authors&gt;&lt;/contributors&gt;&lt;titles&gt;&lt;title&gt;Introducing corporate reputation continuity to support organizational resilience against crises&lt;/title&gt;&lt;secondary-title&gt;Journal of Applied Business Research (JABR)&lt;/secondary-title&gt;&lt;/titles&gt;&lt;periodical&gt;&lt;full-title&gt;Journal of Applied Business Research (JABR)&lt;/full-title&gt;&lt;/periodical&gt;&lt;pages&gt;283-290&lt;/pages&gt;&lt;volume&gt;28&lt;/volume&gt;&lt;number&gt;2&lt;/number&gt;&lt;dates&gt;&lt;year&gt;2012&lt;/year&gt;&lt;/dates&gt;&lt;isbn&gt;2157-8834&lt;/isbn&gt;&lt;urls&gt;&lt;/urls&gt;&lt;/record&gt;&lt;/Cite&gt;&lt;/EndNote&gt;</w:instrText>
      </w:r>
      <w:r w:rsidR="0030765A" w:rsidRPr="0030765A">
        <w:fldChar w:fldCharType="separate"/>
      </w:r>
      <w:r w:rsidR="0030765A" w:rsidRPr="0030765A">
        <w:rPr>
          <w:noProof/>
        </w:rPr>
        <w:t xml:space="preserve">(Bishop, 2013; Koronis </w:t>
      </w:r>
      <w:r w:rsidR="003B3DA9">
        <w:rPr>
          <w:noProof/>
        </w:rPr>
        <w:t>and</w:t>
      </w:r>
      <w:r w:rsidR="0030765A" w:rsidRPr="0030765A">
        <w:rPr>
          <w:noProof/>
        </w:rPr>
        <w:t xml:space="preserve"> Ponis, 2012)</w:t>
      </w:r>
      <w:r w:rsidR="0030765A" w:rsidRPr="0030765A">
        <w:fldChar w:fldCharType="end"/>
      </w:r>
      <w:r w:rsidR="00123D82" w:rsidRPr="0030765A">
        <w:t xml:space="preserve">, which can </w:t>
      </w:r>
      <w:r w:rsidR="008900D9" w:rsidRPr="0030765A">
        <w:t>shield it</w:t>
      </w:r>
      <w:r w:rsidR="0043281C" w:rsidRPr="0030765A">
        <w:t xml:space="preserve"> against the impact of ethical scandals</w:t>
      </w:r>
      <w:r w:rsidR="00FE5967" w:rsidRPr="0030765A">
        <w:t>.</w:t>
      </w:r>
      <w:r w:rsidR="00AB6996" w:rsidRPr="0030765A">
        <w:t xml:space="preserve"> </w:t>
      </w:r>
      <w:r w:rsidR="003B7230" w:rsidRPr="00EB5F32">
        <w:t>A</w:t>
      </w:r>
      <w:r w:rsidR="00A7116E" w:rsidRPr="00EB5F32">
        <w:rPr>
          <w:rFonts w:asciiTheme="minorHAnsi" w:hAnsiTheme="minorHAnsi" w:cstheme="minorHAnsi"/>
        </w:rPr>
        <w:t xml:space="preserve"> corporation builds up resilience </w:t>
      </w:r>
      <w:r w:rsidR="001E23F5" w:rsidRPr="00EB5F32">
        <w:rPr>
          <w:rFonts w:asciiTheme="minorHAnsi" w:hAnsiTheme="minorHAnsi" w:cstheme="minorHAnsi"/>
        </w:rPr>
        <w:t xml:space="preserve">against </w:t>
      </w:r>
      <w:r w:rsidR="00A7116E" w:rsidRPr="00EB5F32">
        <w:rPr>
          <w:rFonts w:asciiTheme="minorHAnsi" w:hAnsiTheme="minorHAnsi" w:cstheme="minorHAnsi"/>
        </w:rPr>
        <w:t xml:space="preserve">the negative impact of ethical scandals via </w:t>
      </w:r>
      <w:r w:rsidR="00F13AEE" w:rsidRPr="00EB5F32">
        <w:rPr>
          <w:rFonts w:asciiTheme="minorHAnsi" w:hAnsiTheme="minorHAnsi" w:cstheme="minorHAnsi"/>
        </w:rPr>
        <w:t xml:space="preserve">the protective shield </w:t>
      </w:r>
      <w:r w:rsidR="00B90A7D">
        <w:rPr>
          <w:rFonts w:asciiTheme="minorHAnsi" w:hAnsiTheme="minorHAnsi" w:cstheme="minorHAnsi"/>
        </w:rPr>
        <w:t>of</w:t>
      </w:r>
      <w:r w:rsidR="00F13AEE" w:rsidRPr="00EB5F32">
        <w:rPr>
          <w:rFonts w:asciiTheme="minorHAnsi" w:hAnsiTheme="minorHAnsi" w:cstheme="minorHAnsi"/>
        </w:rPr>
        <w:t xml:space="preserve"> </w:t>
      </w:r>
      <w:proofErr w:type="gramStart"/>
      <w:r w:rsidR="00F13AEE" w:rsidRPr="00EB5F32">
        <w:rPr>
          <w:rFonts w:asciiTheme="minorHAnsi" w:hAnsiTheme="minorHAnsi" w:cstheme="minorHAnsi"/>
        </w:rPr>
        <w:t>a strong reputation</w:t>
      </w:r>
      <w:proofErr w:type="gramEnd"/>
      <w:r w:rsidR="00B90A7D">
        <w:rPr>
          <w:rFonts w:asciiTheme="minorHAnsi" w:hAnsiTheme="minorHAnsi" w:cstheme="minorHAnsi"/>
        </w:rPr>
        <w:t>.</w:t>
      </w:r>
      <w:r w:rsidR="00F13AEE" w:rsidRPr="00EB5F32">
        <w:rPr>
          <w:rFonts w:asciiTheme="minorHAnsi" w:hAnsiTheme="minorHAnsi" w:cstheme="minorHAnsi"/>
        </w:rPr>
        <w:t xml:space="preserve"> </w:t>
      </w:r>
      <w:r w:rsidR="00F7547E" w:rsidRPr="00EB5F32">
        <w:rPr>
          <w:rFonts w:asciiTheme="minorHAnsi" w:hAnsiTheme="minorHAnsi" w:cstheme="minorHAnsi"/>
        </w:rPr>
        <w:t>B</w:t>
      </w:r>
      <w:r w:rsidR="00F13AEE" w:rsidRPr="00EB5F32">
        <w:rPr>
          <w:rFonts w:asciiTheme="minorHAnsi" w:hAnsiTheme="minorHAnsi" w:cstheme="minorHAnsi"/>
        </w:rPr>
        <w:t xml:space="preserve">uilding a strong </w:t>
      </w:r>
      <w:r w:rsidR="009C4C52" w:rsidRPr="00EB5F32">
        <w:rPr>
          <w:rFonts w:asciiTheme="minorHAnsi" w:hAnsiTheme="minorHAnsi" w:cstheme="minorHAnsi"/>
        </w:rPr>
        <w:t>reputation of ethicality contributes to a strong corporate reputation</w:t>
      </w:r>
      <w:r w:rsidR="004E4D36" w:rsidRPr="00EB5F32">
        <w:rPr>
          <w:rFonts w:asciiTheme="minorHAnsi" w:hAnsiTheme="minorHAnsi" w:cstheme="minorHAnsi"/>
        </w:rPr>
        <w:t>.</w:t>
      </w:r>
      <w:r w:rsidR="00FA58A6" w:rsidRPr="00EB5F32">
        <w:rPr>
          <w:rFonts w:asciiTheme="minorHAnsi" w:hAnsiTheme="minorHAnsi" w:cstheme="minorHAnsi"/>
        </w:rPr>
        <w:t xml:space="preserve"> </w:t>
      </w:r>
      <w:r w:rsidR="00FA58A6" w:rsidRPr="00EB5F32">
        <w:rPr>
          <w:rFonts w:asciiTheme="minorHAnsi" w:eastAsiaTheme="minorHAnsi" w:hAnsiTheme="minorHAnsi" w:cstheme="minorHAnsi"/>
        </w:rPr>
        <w:fldChar w:fldCharType="begin"/>
      </w:r>
      <w:r w:rsidR="00FA58A6" w:rsidRPr="00EB5F32">
        <w:rPr>
          <w:rFonts w:asciiTheme="minorHAnsi" w:eastAsiaTheme="minorHAnsi" w:hAnsiTheme="minorHAnsi" w:cstheme="minorHAnsi"/>
        </w:rPr>
        <w:instrText xml:space="preserve"> ADDIN EN.CITE &lt;EndNote&gt;&lt;Cite AuthorYear="1"&gt;&lt;Author&gt;Coombs&lt;/Author&gt;&lt;Year&gt;2006&lt;/Year&gt;&lt;RecNum&gt;163&lt;/RecNum&gt;&lt;DisplayText&gt;Coombs and Holladay (2006)&lt;/DisplayText&gt;&lt;record&gt;&lt;rec-number&gt;163&lt;/rec-number&gt;&lt;foreign-keys&gt;&lt;key app="EN" db-id="9fdx0ss0s2z0s5e2xvzp2xx4fzrtaxadzpzf" timestamp="1592726868"&gt;163&lt;/key&gt;&lt;/foreign-keys&gt;&lt;ref-type name="Journal Article"&gt;17&lt;/ref-type&gt;&lt;contributors&gt;&lt;authors&gt;&lt;author&gt;Coombs, W Timothy&lt;/author&gt;&lt;author&gt;Holladay, Sherry J&lt;/author&gt;&lt;/authors&gt;&lt;/contributors&gt;&lt;titles&gt;&lt;title&gt;Unpacking the halo effect: Reputation and crisis management&lt;/title&gt;&lt;secondary-title&gt;Journal of Communication Management&lt;/secondary-title&gt;&lt;/titles&gt;&lt;periodical&gt;&lt;full-title&gt;Journal of Communication Management&lt;/full-title&gt;&lt;/periodical&gt;&lt;dates&gt;&lt;year&gt;2006&lt;/year&gt;&lt;/dates&gt;&lt;isbn&gt;1363-254X&lt;/isbn&gt;&lt;urls&gt;&lt;/urls&gt;&lt;/record&gt;&lt;/Cite&gt;&lt;/EndNote&gt;</w:instrText>
      </w:r>
      <w:r w:rsidR="00FA58A6" w:rsidRPr="00EB5F32">
        <w:rPr>
          <w:rFonts w:asciiTheme="minorHAnsi" w:eastAsiaTheme="minorHAnsi" w:hAnsiTheme="minorHAnsi" w:cstheme="minorHAnsi"/>
        </w:rPr>
        <w:fldChar w:fldCharType="separate"/>
      </w:r>
      <w:r w:rsidR="00FA58A6" w:rsidRPr="00EB5F32">
        <w:rPr>
          <w:rFonts w:asciiTheme="minorHAnsi" w:eastAsiaTheme="minorHAnsi" w:hAnsiTheme="minorHAnsi" w:cstheme="minorHAnsi"/>
          <w:noProof/>
        </w:rPr>
        <w:t>Coombs and Holladay (2006)</w:t>
      </w:r>
      <w:r w:rsidR="00FA58A6" w:rsidRPr="00EB5F32">
        <w:rPr>
          <w:rFonts w:asciiTheme="minorHAnsi" w:eastAsiaTheme="minorHAnsi" w:hAnsiTheme="minorHAnsi" w:cstheme="minorHAnsi"/>
        </w:rPr>
        <w:fldChar w:fldCharType="end"/>
      </w:r>
      <w:r w:rsidR="00FA58A6" w:rsidRPr="00EB5F32">
        <w:rPr>
          <w:rFonts w:asciiTheme="minorHAnsi" w:eastAsiaTheme="minorHAnsi" w:hAnsiTheme="minorHAnsi" w:cstheme="minorHAnsi"/>
        </w:rPr>
        <w:t xml:space="preserve"> show that</w:t>
      </w:r>
      <w:r w:rsidR="004E4D36" w:rsidRPr="00EB5F32">
        <w:rPr>
          <w:rFonts w:asciiTheme="minorHAnsi" w:hAnsiTheme="minorHAnsi" w:cstheme="minorHAnsi"/>
        </w:rPr>
        <w:t xml:space="preserve"> a strong corporate reputation</w:t>
      </w:r>
      <w:r w:rsidR="00B90A7D">
        <w:rPr>
          <w:rFonts w:asciiTheme="minorHAnsi" w:hAnsiTheme="minorHAnsi" w:cstheme="minorHAnsi"/>
        </w:rPr>
        <w:t xml:space="preserve"> in turn</w:t>
      </w:r>
      <w:r w:rsidR="004E4D36" w:rsidRPr="00EB5F32">
        <w:rPr>
          <w:rFonts w:asciiTheme="minorHAnsi" w:hAnsiTheme="minorHAnsi" w:cstheme="minorHAnsi"/>
        </w:rPr>
        <w:t xml:space="preserve"> </w:t>
      </w:r>
      <w:r w:rsidR="00FA58A6" w:rsidRPr="00EB5F32">
        <w:rPr>
          <w:rFonts w:asciiTheme="minorHAnsi" w:hAnsiTheme="minorHAnsi" w:cstheme="minorHAnsi"/>
        </w:rPr>
        <w:t>produces a ‘halo effect’</w:t>
      </w:r>
      <w:r w:rsidR="008C5FE1" w:rsidRPr="00EB5F32">
        <w:rPr>
          <w:rFonts w:asciiTheme="minorHAnsi" w:hAnsiTheme="minorHAnsi" w:cstheme="minorHAnsi"/>
        </w:rPr>
        <w:t xml:space="preserve">, which minimises </w:t>
      </w:r>
      <w:r w:rsidR="00493898" w:rsidRPr="00EB5F32">
        <w:rPr>
          <w:rFonts w:asciiTheme="minorHAnsi" w:hAnsiTheme="minorHAnsi" w:cstheme="minorHAnsi"/>
        </w:rPr>
        <w:t>reputational</w:t>
      </w:r>
      <w:r w:rsidR="008C5FE1" w:rsidRPr="00EB5F32">
        <w:rPr>
          <w:rFonts w:asciiTheme="minorHAnsi" w:hAnsiTheme="minorHAnsi" w:cstheme="minorHAnsi"/>
        </w:rPr>
        <w:t xml:space="preserve"> damage during </w:t>
      </w:r>
      <w:r w:rsidR="00C61C11" w:rsidRPr="00EB5F32">
        <w:rPr>
          <w:rFonts w:asciiTheme="minorHAnsi" w:hAnsiTheme="minorHAnsi" w:cstheme="minorHAnsi"/>
        </w:rPr>
        <w:t xml:space="preserve">the aftermath of an ethical scandal. </w:t>
      </w:r>
      <w:r w:rsidR="00E00B13" w:rsidRPr="00EB5F32">
        <w:rPr>
          <w:rFonts w:asciiTheme="minorHAnsi" w:hAnsiTheme="minorHAnsi" w:cstheme="minorHAnsi"/>
        </w:rPr>
        <w:t xml:space="preserve">Ultimately, </w:t>
      </w:r>
      <w:r w:rsidR="002937F9" w:rsidRPr="00EB5F32">
        <w:rPr>
          <w:rFonts w:asciiTheme="minorHAnsi" w:hAnsiTheme="minorHAnsi" w:cstheme="minorHAnsi"/>
        </w:rPr>
        <w:t>lowering reputational damage mitigates</w:t>
      </w:r>
      <w:r w:rsidR="008D75B6" w:rsidRPr="00EB5F32">
        <w:rPr>
          <w:rFonts w:asciiTheme="minorHAnsi" w:hAnsiTheme="minorHAnsi" w:cstheme="minorHAnsi"/>
        </w:rPr>
        <w:t xml:space="preserve"> the overall </w:t>
      </w:r>
      <w:r w:rsidR="006E0659" w:rsidRPr="00EB5F32">
        <w:rPr>
          <w:rFonts w:asciiTheme="minorHAnsi" w:hAnsiTheme="minorHAnsi" w:cstheme="minorHAnsi"/>
        </w:rPr>
        <w:t>negative impact</w:t>
      </w:r>
      <w:r w:rsidR="008D75B6" w:rsidRPr="00EB5F32">
        <w:rPr>
          <w:rFonts w:asciiTheme="minorHAnsi" w:hAnsiTheme="minorHAnsi" w:cstheme="minorHAnsi"/>
        </w:rPr>
        <w:t xml:space="preserve"> </w:t>
      </w:r>
      <w:r w:rsidR="00493898" w:rsidRPr="00EB5F32">
        <w:rPr>
          <w:rFonts w:asciiTheme="minorHAnsi" w:hAnsiTheme="minorHAnsi" w:cstheme="minorHAnsi"/>
        </w:rPr>
        <w:t>from an ethical</w:t>
      </w:r>
      <w:r w:rsidR="00B03437" w:rsidRPr="00EB5F32">
        <w:rPr>
          <w:rFonts w:asciiTheme="minorHAnsi" w:hAnsiTheme="minorHAnsi" w:cstheme="minorHAnsi"/>
        </w:rPr>
        <w:t xml:space="preserve"> scandal on a corporation </w:t>
      </w:r>
      <w:r w:rsidR="003B7230" w:rsidRPr="00EB5F32">
        <w:rPr>
          <w:rFonts w:asciiTheme="minorHAnsi" w:hAnsiTheme="minorHAnsi" w:cstheme="minorHAnsi"/>
        </w:rPr>
        <w:fldChar w:fldCharType="begin"/>
      </w:r>
      <w:r w:rsidR="003B7230" w:rsidRPr="00EB5F32">
        <w:rPr>
          <w:rFonts w:asciiTheme="minorHAnsi" w:hAnsiTheme="minorHAnsi" w:cstheme="minorHAnsi"/>
        </w:rPr>
        <w:instrText xml:space="preserve"> ADDIN EN.CITE &lt;EndNote&gt;&lt;Cite&gt;&lt;Author&gt;Fryxell&lt;/Author&gt;&lt;Year&gt;1994&lt;/Year&gt;&lt;RecNum&gt;157&lt;/RecNum&gt;&lt;DisplayText&gt;(Fryxell &amp;amp; Wang, 1994)&lt;/DisplayText&gt;&lt;record&gt;&lt;rec-number&gt;157&lt;/rec-number&gt;&lt;foreign-keys&gt;&lt;key app="EN" db-id="9fdx0ss0s2z0s5e2xvzp2xx4fzrtaxadzpzf" timestamp="1592483049"&gt;157&lt;/key&gt;&lt;/foreign-keys&gt;&lt;ref-type name="Journal Article"&gt;17&lt;/ref-type&gt;&lt;contributors&gt;&lt;authors&gt;&lt;author&gt;Fryxell, Gerald E&lt;/author&gt;&lt;author&gt;Wang, Jia&lt;/author&gt;&lt;/authors&gt;&lt;/contributors&gt;&lt;titles&gt;&lt;title&gt;The Fortune corporate&amp;apos;reputation&amp;apos;index: Reputation for what?&lt;/title&gt;&lt;secondary-title&gt;Journal of management&lt;/secondary-title&gt;&lt;/titles&gt;&lt;periodical&gt;&lt;full-title&gt;Journal of management&lt;/full-title&gt;&lt;/periodical&gt;&lt;pages&gt;1-14&lt;/pages&gt;&lt;volume&gt;20&lt;/volume&gt;&lt;number&gt;1&lt;/number&gt;&lt;dates&gt;&lt;year&gt;1994&lt;/year&gt;&lt;/dates&gt;&lt;isbn&gt;0149-2063&lt;/isbn&gt;&lt;urls&gt;&lt;/urls&gt;&lt;/record&gt;&lt;/Cite&gt;&lt;/EndNote&gt;</w:instrText>
      </w:r>
      <w:r w:rsidR="003B7230" w:rsidRPr="00EB5F32">
        <w:rPr>
          <w:rFonts w:asciiTheme="minorHAnsi" w:hAnsiTheme="minorHAnsi" w:cstheme="minorHAnsi"/>
        </w:rPr>
        <w:fldChar w:fldCharType="separate"/>
      </w:r>
      <w:r w:rsidR="003B7230" w:rsidRPr="00EB5F32">
        <w:rPr>
          <w:rFonts w:asciiTheme="minorHAnsi" w:hAnsiTheme="minorHAnsi" w:cstheme="minorHAnsi"/>
          <w:noProof/>
        </w:rPr>
        <w:t xml:space="preserve">(Fryxell </w:t>
      </w:r>
      <w:r w:rsidR="00E50E9D">
        <w:rPr>
          <w:rFonts w:asciiTheme="minorHAnsi" w:hAnsiTheme="minorHAnsi" w:cstheme="minorHAnsi"/>
          <w:noProof/>
        </w:rPr>
        <w:t>and</w:t>
      </w:r>
      <w:r w:rsidR="003B7230" w:rsidRPr="00EB5F32">
        <w:rPr>
          <w:rFonts w:asciiTheme="minorHAnsi" w:hAnsiTheme="minorHAnsi" w:cstheme="minorHAnsi"/>
          <w:noProof/>
        </w:rPr>
        <w:t xml:space="preserve"> Wang, 1994)</w:t>
      </w:r>
      <w:r w:rsidR="003B7230" w:rsidRPr="00EB5F32">
        <w:rPr>
          <w:rFonts w:asciiTheme="minorHAnsi" w:hAnsiTheme="minorHAnsi" w:cstheme="minorHAnsi"/>
        </w:rPr>
        <w:fldChar w:fldCharType="end"/>
      </w:r>
      <w:r w:rsidR="003B7230" w:rsidRPr="00EB5F32">
        <w:rPr>
          <w:rFonts w:asciiTheme="minorHAnsi" w:hAnsiTheme="minorHAnsi" w:cstheme="minorHAnsi"/>
        </w:rPr>
        <w:t>.</w:t>
      </w:r>
    </w:p>
    <w:p w14:paraId="1540B35B" w14:textId="14DEB80B" w:rsidR="0060002F" w:rsidRPr="0030765A" w:rsidRDefault="00C10A51" w:rsidP="000D1372">
      <w:pPr>
        <w:jc w:val="both"/>
      </w:pPr>
      <w:r w:rsidRPr="0030765A">
        <w:t>Th</w:t>
      </w:r>
      <w:r w:rsidR="00F50C9D" w:rsidRPr="0030765A">
        <w:t>e</w:t>
      </w:r>
      <w:r w:rsidR="003C0BF4" w:rsidRPr="0030765A">
        <w:t xml:space="preserve"> </w:t>
      </w:r>
      <w:r w:rsidR="00C33D05" w:rsidRPr="0030765A">
        <w:t>possibility that</w:t>
      </w:r>
      <w:r w:rsidR="00DD036C" w:rsidRPr="0030765A">
        <w:t xml:space="preserve"> ethical </w:t>
      </w:r>
      <w:r w:rsidR="003C0BF4" w:rsidRPr="0030765A">
        <w:t xml:space="preserve">reputation </w:t>
      </w:r>
      <w:r w:rsidR="00E938F7" w:rsidRPr="0030765A">
        <w:t xml:space="preserve">can offer protection </w:t>
      </w:r>
      <w:r w:rsidR="00040A7E" w:rsidRPr="0030765A">
        <w:t xml:space="preserve">suggests </w:t>
      </w:r>
      <w:r w:rsidR="00D4147D" w:rsidRPr="0030765A">
        <w:t>corporate</w:t>
      </w:r>
      <w:r w:rsidRPr="0030765A">
        <w:t xml:space="preserve"> Twitter messaging</w:t>
      </w:r>
      <w:r w:rsidR="00040A7E" w:rsidRPr="0030765A">
        <w:t xml:space="preserve"> can be </w:t>
      </w:r>
      <w:r w:rsidR="0048603C" w:rsidRPr="0030765A">
        <w:t>a critical tool</w:t>
      </w:r>
      <w:r w:rsidR="00D4147D" w:rsidRPr="0030765A">
        <w:t>.</w:t>
      </w:r>
      <w:r w:rsidR="003E6FC4" w:rsidRPr="0030765A">
        <w:t xml:space="preserve"> </w:t>
      </w:r>
      <w:r w:rsidR="00F912F4" w:rsidRPr="0030765A">
        <w:t>As one of the</w:t>
      </w:r>
      <w:r w:rsidR="004133C2" w:rsidRPr="0030765A">
        <w:t xml:space="preserve"> big</w:t>
      </w:r>
      <w:r w:rsidR="00F912F4" w:rsidRPr="0030765A">
        <w:t xml:space="preserve"> </w:t>
      </w:r>
      <w:r w:rsidR="004133C2" w:rsidRPr="0030765A">
        <w:t>social</w:t>
      </w:r>
      <w:r w:rsidR="00F912F4" w:rsidRPr="0030765A">
        <w:t xml:space="preserve"> media </w:t>
      </w:r>
      <w:r w:rsidR="004133C2" w:rsidRPr="0030765A">
        <w:t xml:space="preserve">channels </w:t>
      </w:r>
      <w:r w:rsidR="00D93CF2" w:rsidRPr="0030765A">
        <w:t xml:space="preserve"> to share information and interact with </w:t>
      </w:r>
      <w:r w:rsidR="00D64CCE" w:rsidRPr="0030765A">
        <w:t>customers</w:t>
      </w:r>
      <w:r w:rsidR="00BD1386" w:rsidRPr="0030765A">
        <w:t xml:space="preserve">, Twitter is </w:t>
      </w:r>
      <w:r w:rsidR="00EC78ED" w:rsidRPr="0030765A">
        <w:t>important to</w:t>
      </w:r>
      <w:r w:rsidR="00BD1386" w:rsidRPr="0030765A">
        <w:t xml:space="preserve"> corporations</w:t>
      </w:r>
      <w:r w:rsidR="00D93CF2" w:rsidRPr="0030765A">
        <w:t xml:space="preserve"> </w:t>
      </w:r>
      <w:r w:rsidR="0030765A" w:rsidRPr="0030765A">
        <w:fldChar w:fldCharType="begin"/>
      </w:r>
      <w:r w:rsidR="0030765A" w:rsidRPr="0030765A">
        <w:instrText xml:space="preserve"> ADDIN EN.CITE &lt;EndNote&gt;&lt;Cite&gt;&lt;Author&gt;Chae&lt;/Author&gt;&lt;Year&gt;2018&lt;/Year&gt;&lt;RecNum&gt;39&lt;/RecNum&gt;&lt;DisplayText&gt;(Chae &amp;amp; Park, 2018)&lt;/DisplayText&gt;&lt;record&gt;&lt;rec-number&gt;39&lt;/rec-number&gt;&lt;foreign-keys&gt;&lt;key app="EN" db-id="22a9erf5swrrwsertrk5vxdn200etwpzerse" timestamp="1599557790"&gt;39&lt;/key&gt;&lt;/foreign-keys&gt;&lt;ref-type name="Journal Article"&gt;17&lt;/ref-type&gt;&lt;contributors&gt;&lt;authors&gt;&lt;author&gt;Chae, Bongsug Kevin&lt;/author&gt;&lt;author&gt;Park, Eunhye Olivia&lt;/author&gt;&lt;/authors&gt;&lt;/contributors&gt;&lt;titles&gt;&lt;title&gt;Corporate social responsibility (CSR): A survey of topics and trends using Twitter data and topic modeling&lt;/title&gt;&lt;secondary-title&gt;Sustainability&lt;/secondary-title&gt;&lt;/titles&gt;&lt;periodical&gt;&lt;full-title&gt;Sustainability&lt;/full-title&gt;&lt;/periodical&gt;&lt;pages&gt;2231&lt;/pages&gt;&lt;volume&gt;10&lt;/volume&gt;&lt;number&gt;7&lt;/number&gt;&lt;dates&gt;&lt;year&gt;2018&lt;/year&gt;&lt;/dates&gt;&lt;urls&gt;&lt;/urls&gt;&lt;/record&gt;&lt;/Cite&gt;&lt;/EndNote&gt;</w:instrText>
      </w:r>
      <w:r w:rsidR="0030765A" w:rsidRPr="0030765A">
        <w:fldChar w:fldCharType="separate"/>
      </w:r>
      <w:r w:rsidR="0030765A" w:rsidRPr="0030765A">
        <w:rPr>
          <w:noProof/>
        </w:rPr>
        <w:t xml:space="preserve">(Chae </w:t>
      </w:r>
      <w:r w:rsidR="00044522">
        <w:rPr>
          <w:noProof/>
        </w:rPr>
        <w:t>and</w:t>
      </w:r>
      <w:r w:rsidR="0030765A" w:rsidRPr="0030765A">
        <w:rPr>
          <w:noProof/>
        </w:rPr>
        <w:t xml:space="preserve"> Park, 2018)</w:t>
      </w:r>
      <w:r w:rsidR="0030765A" w:rsidRPr="0030765A">
        <w:fldChar w:fldCharType="end"/>
      </w:r>
      <w:r w:rsidR="00044522">
        <w:t>.</w:t>
      </w:r>
      <w:r w:rsidR="002E472C" w:rsidRPr="0030765A">
        <w:t xml:space="preserve"> </w:t>
      </w:r>
      <w:r w:rsidR="00044522">
        <w:t>T</w:t>
      </w:r>
      <w:r w:rsidR="002E472C" w:rsidRPr="0030765A">
        <w:t xml:space="preserve">hey can </w:t>
      </w:r>
      <w:r w:rsidR="00EC20FF" w:rsidRPr="0030765A">
        <w:t xml:space="preserve">use </w:t>
      </w:r>
      <w:r w:rsidR="002E472C" w:rsidRPr="0030765A">
        <w:t>it to</w:t>
      </w:r>
      <w:r w:rsidR="004E1B49" w:rsidRPr="0030765A">
        <w:t xml:space="preserve"> </w:t>
      </w:r>
      <w:r w:rsidR="00EC20FF" w:rsidRPr="0030765A">
        <w:t>influence</w:t>
      </w:r>
      <w:r w:rsidR="002D7274" w:rsidRPr="0030765A">
        <w:t xml:space="preserve"> how stakeholders relate to </w:t>
      </w:r>
      <w:r w:rsidR="00EC20FF" w:rsidRPr="0030765A">
        <w:t>them</w:t>
      </w:r>
      <w:r w:rsidR="00B836D5" w:rsidRPr="0030765A">
        <w:t xml:space="preserve"> </w:t>
      </w:r>
      <w:r w:rsidR="0030765A" w:rsidRPr="0030765A">
        <w:fldChar w:fldCharType="begin"/>
      </w:r>
      <w:r w:rsidR="0030765A" w:rsidRPr="0030765A">
        <w:instrText xml:space="preserve"> ADDIN EN.CITE &lt;EndNote&gt;&lt;Cite&gt;&lt;Author&gt;Fischer&lt;/Author&gt;&lt;Year&gt;2011&lt;/Year&gt;&lt;RecNum&gt;53&lt;/RecNum&gt;&lt;DisplayText&gt;(Fischer &amp;amp; Reuber, 2011)&lt;/DisplayText&gt;&lt;record&gt;&lt;rec-number&gt;53&lt;/rec-number&gt;&lt;foreign-keys&gt;&lt;key app="EN" db-id="22a9erf5swrrwsertrk5vxdn200etwpzerse" timestamp="1599558558"&gt;53&lt;/key&gt;&lt;/foreign-keys&gt;&lt;ref-type name="Journal Article"&gt;17&lt;/ref-type&gt;&lt;contributors&gt;&lt;authors&gt;&lt;author&gt;Fischer, Eileen&lt;/author&gt;&lt;author&gt;Reuber, A Rebecca&lt;/author&gt;&lt;/authors&gt;&lt;/contributors&gt;&lt;titles&gt;&lt;title&gt;Social interaction via new social media:(How) can interactions on Twitter affect effectual thinking and behavior?&lt;/title&gt;&lt;secondary-title&gt;Journal of business venturing&lt;/secondary-title&gt;&lt;/titles&gt;&lt;periodical&gt;&lt;full-title&gt;Journal of business venturing&lt;/full-title&gt;&lt;/periodical&gt;&lt;pages&gt;1-18&lt;/pages&gt;&lt;volume&gt;26&lt;/volume&gt;&lt;number&gt;1&lt;/number&gt;&lt;dates&gt;&lt;year&gt;2011&lt;/year&gt;&lt;/dates&gt;&lt;isbn&gt;0883-9026&lt;/isbn&gt;&lt;urls&gt;&lt;/urls&gt;&lt;/record&gt;&lt;/Cite&gt;&lt;/EndNote&gt;</w:instrText>
      </w:r>
      <w:r w:rsidR="0030765A" w:rsidRPr="0030765A">
        <w:fldChar w:fldCharType="separate"/>
      </w:r>
      <w:r w:rsidR="0030765A" w:rsidRPr="0030765A">
        <w:rPr>
          <w:noProof/>
        </w:rPr>
        <w:t xml:space="preserve">(Fischer </w:t>
      </w:r>
      <w:r w:rsidR="00044522">
        <w:rPr>
          <w:noProof/>
        </w:rPr>
        <w:t>and</w:t>
      </w:r>
      <w:r w:rsidR="0030765A" w:rsidRPr="0030765A">
        <w:rPr>
          <w:noProof/>
        </w:rPr>
        <w:t xml:space="preserve"> Reuber, 2011)</w:t>
      </w:r>
      <w:r w:rsidR="0030765A" w:rsidRPr="0030765A">
        <w:fldChar w:fldCharType="end"/>
      </w:r>
      <w:r w:rsidR="00C57B6C" w:rsidRPr="0030765A">
        <w:t xml:space="preserve">. </w:t>
      </w:r>
      <w:r w:rsidR="00A93EAA" w:rsidRPr="0030765A">
        <w:lastRenderedPageBreak/>
        <w:t>Specifically</w:t>
      </w:r>
      <w:r w:rsidR="00C57B6C" w:rsidRPr="0030765A">
        <w:t>, corporations</w:t>
      </w:r>
      <w:r w:rsidR="00A95B18" w:rsidRPr="0030765A">
        <w:t xml:space="preserve">’ Twitter messaging can </w:t>
      </w:r>
      <w:proofErr w:type="gramStart"/>
      <w:r w:rsidR="00A95B18" w:rsidRPr="0030765A">
        <w:t xml:space="preserve">help </w:t>
      </w:r>
      <w:r w:rsidR="00A93EAA" w:rsidRPr="0030765A">
        <w:t xml:space="preserve"> </w:t>
      </w:r>
      <w:r w:rsidR="004E1B49" w:rsidRPr="0030765A">
        <w:t>build</w:t>
      </w:r>
      <w:proofErr w:type="gramEnd"/>
      <w:r w:rsidR="004E1B49" w:rsidRPr="0030765A">
        <w:t xml:space="preserve"> and </w:t>
      </w:r>
      <w:r w:rsidR="00B330D7" w:rsidRPr="0030765A">
        <w:t xml:space="preserve">retain </w:t>
      </w:r>
      <w:r w:rsidR="004E1B49" w:rsidRPr="0030765A">
        <w:t>a</w:t>
      </w:r>
      <w:r w:rsidR="00044522">
        <w:t>n ethical</w:t>
      </w:r>
      <w:r w:rsidR="004E1B49" w:rsidRPr="0030765A">
        <w:t xml:space="preserve"> reputation</w:t>
      </w:r>
      <w:r w:rsidR="00BA52BD" w:rsidRPr="0030765A">
        <w:t xml:space="preserve"> which</w:t>
      </w:r>
      <w:r w:rsidR="00C72DB4" w:rsidRPr="0030765A">
        <w:t>, as  outlined above, can help mitigate the impact of an ethical scandal</w:t>
      </w:r>
      <w:r w:rsidR="00B330D7" w:rsidRPr="0030765A">
        <w:t>:</w:t>
      </w:r>
      <w:r w:rsidR="00044522">
        <w:t>.</w:t>
      </w:r>
      <w:r w:rsidR="00764763" w:rsidRPr="0030765A">
        <w:t xml:space="preserve"> </w:t>
      </w:r>
      <w:r w:rsidR="005C0F90" w:rsidRPr="0030765A">
        <w:t>However,</w:t>
      </w:r>
      <w:r w:rsidR="00CD50A5" w:rsidRPr="0030765A">
        <w:t xml:space="preserve"> </w:t>
      </w:r>
      <w:r w:rsidR="00803AED" w:rsidRPr="0030765A">
        <w:t xml:space="preserve">Twitter messaging </w:t>
      </w:r>
      <w:r w:rsidR="00B330D7" w:rsidRPr="0030765A">
        <w:t xml:space="preserve">can </w:t>
      </w:r>
      <w:r w:rsidR="00803AED" w:rsidRPr="0030765A">
        <w:t>also do more harm</w:t>
      </w:r>
      <w:r w:rsidR="000D1CBD" w:rsidRPr="0030765A">
        <w:t>.</w:t>
      </w:r>
      <w:r w:rsidR="005C0F90" w:rsidRPr="0030765A">
        <w:t xml:space="preserve"> </w:t>
      </w:r>
      <w:r w:rsidR="0030765A" w:rsidRPr="0030765A">
        <w:fldChar w:fldCharType="begin"/>
      </w:r>
      <w:r w:rsidR="0030765A" w:rsidRPr="0030765A">
        <w:instrText xml:space="preserve"> ADDIN EN.CITE &lt;EndNote&gt;&lt;Cite AuthorYear="1"&gt;&lt;Author&gt;Schlegelmilch&lt;/Author&gt;&lt;Year&gt;2005&lt;/Year&gt;&lt;RecNum&gt;77&lt;/RecNum&gt;&lt;DisplayText&gt;Schlegelmilch and Pollach (2005)&lt;/DisplayText&gt;&lt;record&gt;&lt;rec-number&gt;77&lt;/rec-number&gt;&lt;foreign-keys&gt;&lt;key app="EN" db-id="22a9erf5swrrwsertrk5vxdn200etwpzerse" timestamp="1599560799"&gt;77&lt;/key&gt;&lt;/foreign-keys&gt;&lt;ref-type name="Journal Article"&gt;17&lt;/ref-type&gt;&lt;contributors&gt;&lt;authors&gt;&lt;author&gt;Schlegelmilch, Bodo B&lt;/author&gt;&lt;author&gt;Pollach, Irene&lt;/author&gt;&lt;/authors&gt;&lt;/contributors&gt;&lt;titles&gt;&lt;title&gt;The perils and opportunities of communicating corporate ethics&lt;/title&gt;&lt;secondary-title&gt;Journal of marketing management&lt;/secondary-title&gt;&lt;/titles&gt;&lt;periodical&gt;&lt;full-title&gt;Journal of marketing management&lt;/full-title&gt;&lt;/periodical&gt;&lt;pages&gt;267-290&lt;/pages&gt;&lt;volume&gt;21&lt;/volume&gt;&lt;number&gt;3-4&lt;/number&gt;&lt;dates&gt;&lt;year&gt;2005&lt;/year&gt;&lt;/dates&gt;&lt;isbn&gt;0267-257X&lt;/isbn&gt;&lt;urls&gt;&lt;/urls&gt;&lt;/record&gt;&lt;/Cite&gt;&lt;/EndNote&gt;</w:instrText>
      </w:r>
      <w:r w:rsidR="0030765A" w:rsidRPr="0030765A">
        <w:fldChar w:fldCharType="separate"/>
      </w:r>
      <w:r w:rsidR="0030765A" w:rsidRPr="0030765A">
        <w:rPr>
          <w:noProof/>
        </w:rPr>
        <w:t>Schlegelmilch and Pollach (2005)</w:t>
      </w:r>
      <w:r w:rsidR="0030765A" w:rsidRPr="0030765A">
        <w:fldChar w:fldCharType="end"/>
      </w:r>
      <w:r w:rsidR="00B330D7" w:rsidRPr="0030765A">
        <w:t>,</w:t>
      </w:r>
      <w:r w:rsidR="008D3146" w:rsidRPr="0030765A">
        <w:t xml:space="preserve"> </w:t>
      </w:r>
      <w:r w:rsidR="0030765A" w:rsidRPr="0030765A">
        <w:fldChar w:fldCharType="begin"/>
      </w:r>
      <w:r w:rsidR="00536329">
        <w:instrText xml:space="preserve"> ADDIN EN.CITE &lt;EndNote&gt;&lt;Cite AuthorYear="1"&gt;&lt;Author&gt;Yoon&lt;/Author&gt;&lt;Year&gt;2006&lt;/Year&gt;&lt;RecNum&gt;48&lt;/RecNum&gt;&lt;DisplayText&gt;Yoon et al. (2006)&lt;/DisplayText&gt;&lt;record&gt;&lt;rec-number&gt;48&lt;/rec-number&gt;&lt;foreign-keys&gt;&lt;key app="EN" db-id="22a9erf5swrrwsertrk5vxdn200etwpzerse" timestamp="1599558201"&gt;48&lt;/key&gt;&lt;/foreign-keys&gt;&lt;ref-type name="Journal Article"&gt;17&lt;/ref-type&gt;&lt;contributors&gt;&lt;authors&gt;&lt;author&gt;Yoon, Yeosun&lt;/author&gt;&lt;author&gt;Gürhan‐Canli, Zeynep&lt;/author&gt;&lt;author&gt;Schwarz, Norbert&lt;/author&gt;&lt;/authors&gt;&lt;/contributors&gt;&lt;titles&gt;&lt;title&gt;The effect of corporate social responsibility (CSR) activities on companies with bad reputations&lt;/title&gt;&lt;secondary-title&gt;Journal of consumer psychology&lt;/secondary-title&gt;&lt;/titles&gt;&lt;periodical&gt;&lt;full-title&gt;Journal of consumer psychology&lt;/full-title&gt;&lt;/periodical&gt;&lt;pages&gt;377-390&lt;/pages&gt;&lt;volume&gt;16&lt;/volume&gt;&lt;number&gt;4&lt;/number&gt;&lt;dates&gt;&lt;year&gt;2006&lt;/year&gt;&lt;/dates&gt;&lt;isbn&gt;1057-7408&lt;/isbn&gt;&lt;urls&gt;&lt;/urls&gt;&lt;/record&gt;&lt;/Cite&gt;&lt;/EndNote&gt;</w:instrText>
      </w:r>
      <w:r w:rsidR="0030765A" w:rsidRPr="0030765A">
        <w:fldChar w:fldCharType="separate"/>
      </w:r>
      <w:r w:rsidR="00536329">
        <w:rPr>
          <w:noProof/>
        </w:rPr>
        <w:t xml:space="preserve">Yoon </w:t>
      </w:r>
      <w:r w:rsidR="00536329" w:rsidRPr="005014E2">
        <w:rPr>
          <w:i/>
          <w:iCs/>
          <w:noProof/>
        </w:rPr>
        <w:t>et al</w:t>
      </w:r>
      <w:r w:rsidR="00536329">
        <w:rPr>
          <w:noProof/>
        </w:rPr>
        <w:t>. (2006)</w:t>
      </w:r>
      <w:r w:rsidR="0030765A" w:rsidRPr="0030765A">
        <w:fldChar w:fldCharType="end"/>
      </w:r>
      <w:r w:rsidR="0030765A" w:rsidRPr="0030765A">
        <w:t>,</w:t>
      </w:r>
      <w:r w:rsidR="00341112" w:rsidRPr="0030765A">
        <w:t xml:space="preserve"> </w:t>
      </w:r>
      <w:r w:rsidR="0030765A" w:rsidRPr="0030765A">
        <w:fldChar w:fldCharType="begin"/>
      </w:r>
      <w:r w:rsidR="00536329">
        <w:instrText xml:space="preserve"> ADDIN EN.CITE &lt;EndNote&gt;&lt;Cite AuthorYear="1"&gt;&lt;Author&gt;Lee&lt;/Author&gt;&lt;Year&gt;2018&lt;/Year&gt;&lt;RecNum&gt;67&lt;/RecNum&gt;&lt;DisplayText&gt;Lee et al. (2018)&lt;/DisplayText&gt;&lt;record&gt;&lt;rec-number&gt;67&lt;/rec-number&gt;&lt;foreign-keys&gt;&lt;key app="EN" db-id="22a9erf5swrrwsertrk5vxdn200etwpzerse" timestamp="1599559944"&gt;67&lt;/key&gt;&lt;/foreign-keys&gt;&lt;ref-type name="Journal Article"&gt;17&lt;/ref-type&gt;&lt;contributors&gt;&lt;authors&gt;&lt;author&gt;Lee, So Young&lt;/author&gt;&lt;author&gt;Lim, Esther Rachel&lt;/author&gt;&lt;author&gt;Drumwright, Minette E&lt;/author&gt;&lt;/authors&gt;&lt;/contributors&gt;&lt;titles&gt;&lt;title&gt;Hybrid happening: Organizational reputations in corporate crises&lt;/title&gt;&lt;secondary-title&gt;Public Relations Review&lt;/secondary-title&gt;&lt;/titles&gt;&lt;periodical&gt;&lt;full-title&gt;Public Relations Review&lt;/full-title&gt;&lt;/periodical&gt;&lt;pages&gt;598-609&lt;/pages&gt;&lt;volume&gt;44&lt;/volume&gt;&lt;number&gt;4&lt;/number&gt;&lt;dates&gt;&lt;year&gt;2018&lt;/year&gt;&lt;/dates&gt;&lt;isbn&gt;0363-8111&lt;/isbn&gt;&lt;urls&gt;&lt;/urls&gt;&lt;/record&gt;&lt;/Cite&gt;&lt;/EndNote&gt;</w:instrText>
      </w:r>
      <w:r w:rsidR="0030765A" w:rsidRPr="0030765A">
        <w:fldChar w:fldCharType="separate"/>
      </w:r>
      <w:r w:rsidR="00536329">
        <w:rPr>
          <w:noProof/>
        </w:rPr>
        <w:t xml:space="preserve">Lee </w:t>
      </w:r>
      <w:r w:rsidR="00536329" w:rsidRPr="005014E2">
        <w:rPr>
          <w:i/>
          <w:iCs/>
          <w:noProof/>
        </w:rPr>
        <w:t>et al</w:t>
      </w:r>
      <w:r w:rsidR="00536329">
        <w:rPr>
          <w:noProof/>
        </w:rPr>
        <w:t>. (2018)</w:t>
      </w:r>
      <w:r w:rsidR="0030765A" w:rsidRPr="0030765A">
        <w:fldChar w:fldCharType="end"/>
      </w:r>
      <w:r w:rsidR="00341112" w:rsidRPr="0030765A">
        <w:t xml:space="preserve"> </w:t>
      </w:r>
      <w:r w:rsidR="0030765A" w:rsidRPr="0030765A">
        <w:t xml:space="preserve">and </w:t>
      </w:r>
      <w:r w:rsidR="0030765A" w:rsidRPr="0030765A">
        <w:fldChar w:fldCharType="begin"/>
      </w:r>
      <w:r w:rsidR="0030765A" w:rsidRPr="0030765A">
        <w:instrText xml:space="preserve"> ADDIN EN.CITE &lt;EndNote&gt;&lt;Cite AuthorYear="1"&gt;&lt;Author&gt;Kim&lt;/Author&gt;&lt;Year&gt;2019&lt;/Year&gt;&lt;RecNum&gt;63&lt;/RecNum&gt;&lt;DisplayText&gt;Kim (2019)&lt;/DisplayText&gt;&lt;record&gt;&lt;rec-number&gt;63&lt;/rec-number&gt;&lt;foreign-keys&gt;&lt;key app="EN" db-id="22a9erf5swrrwsertrk5vxdn200etwpzerse" timestamp="1599559742"&gt;63&lt;/key&gt;&lt;/foreign-keys&gt;&lt;ref-type name="Journal Article"&gt;17&lt;/ref-type&gt;&lt;contributors&gt;&lt;authors&gt;&lt;author&gt;Kim, Sora&lt;/author&gt;&lt;/authors&gt;&lt;/contributors&gt;&lt;titles&gt;&lt;title&gt;The process model of corporate social responsibility (CSR) communication: CSR communication and its relationship with consumers’ CSR knowledge, trust, and corporate reputation perception&lt;/title&gt;&lt;secondary-title&gt;Journal of Business Ethics&lt;/secondary-title&gt;&lt;/titles&gt;&lt;periodical&gt;&lt;full-title&gt;Journal of Business Ethics&lt;/full-title&gt;&lt;/periodical&gt;&lt;pages&gt;1143-1159&lt;/pages&gt;&lt;volume&gt;154&lt;/volume&gt;&lt;number&gt;4&lt;/number&gt;&lt;dates&gt;&lt;year&gt;2019&lt;/year&gt;&lt;/dates&gt;&lt;isbn&gt;1573-0697&lt;/isbn&gt;&lt;urls&gt;&lt;/urls&gt;&lt;/record&gt;&lt;/Cite&gt;&lt;/EndNote&gt;</w:instrText>
      </w:r>
      <w:r w:rsidR="0030765A" w:rsidRPr="0030765A">
        <w:fldChar w:fldCharType="separate"/>
      </w:r>
      <w:r w:rsidR="0030765A" w:rsidRPr="0030765A">
        <w:rPr>
          <w:noProof/>
        </w:rPr>
        <w:t>Kim (2019)</w:t>
      </w:r>
      <w:r w:rsidR="0030765A" w:rsidRPr="0030765A">
        <w:fldChar w:fldCharType="end"/>
      </w:r>
      <w:r w:rsidR="0030765A" w:rsidRPr="0030765A">
        <w:t xml:space="preserve">, </w:t>
      </w:r>
      <w:r w:rsidR="00B330D7" w:rsidRPr="0030765A">
        <w:t>among others</w:t>
      </w:r>
      <w:r w:rsidR="00044522">
        <w:t>,</w:t>
      </w:r>
      <w:r w:rsidR="00B330D7" w:rsidRPr="0030765A">
        <w:t xml:space="preserve"> </w:t>
      </w:r>
      <w:r w:rsidR="001D3EC8" w:rsidRPr="0030765A">
        <w:t>suggest</w:t>
      </w:r>
      <w:r w:rsidR="006E263F" w:rsidRPr="0030765A">
        <w:t xml:space="preserve"> </w:t>
      </w:r>
      <w:r w:rsidR="00AC3EBE" w:rsidRPr="0030765A">
        <w:t xml:space="preserve">that, </w:t>
      </w:r>
      <w:r w:rsidR="00301345" w:rsidRPr="0030765A">
        <w:t>whilst</w:t>
      </w:r>
      <w:r w:rsidR="00044522">
        <w:t xml:space="preserve"> it</w:t>
      </w:r>
      <w:r w:rsidR="00E91DD4" w:rsidRPr="0030765A">
        <w:t xml:space="preserve"> can help </w:t>
      </w:r>
      <w:r w:rsidR="00044522">
        <w:t>corporations to</w:t>
      </w:r>
      <w:r w:rsidR="00E91DD4" w:rsidRPr="0030765A">
        <w:t xml:space="preserve"> mitigate the effects of </w:t>
      </w:r>
      <w:r w:rsidR="00CB720E" w:rsidRPr="0030765A">
        <w:t>an ethical scandal</w:t>
      </w:r>
      <w:r w:rsidR="00E67AEC" w:rsidRPr="0030765A">
        <w:t>, it may also</w:t>
      </w:r>
      <w:r w:rsidR="00CB720E" w:rsidRPr="0030765A">
        <w:t xml:space="preserve"> </w:t>
      </w:r>
      <w:r w:rsidR="001C7DC2" w:rsidRPr="0030765A">
        <w:t>exacerbate</w:t>
      </w:r>
      <w:r w:rsidR="003522B1" w:rsidRPr="0030765A">
        <w:t xml:space="preserve"> ma</w:t>
      </w:r>
      <w:r w:rsidR="003522B1" w:rsidRPr="00697E54">
        <w:rPr>
          <w:rFonts w:cs="Calibri"/>
        </w:rPr>
        <w:t>tters</w:t>
      </w:r>
      <w:r w:rsidR="001C7DC2" w:rsidRPr="00697E54">
        <w:rPr>
          <w:rFonts w:cs="Calibri"/>
        </w:rPr>
        <w:t>.</w:t>
      </w:r>
      <w:r w:rsidR="003F2B7A" w:rsidRPr="00697E54">
        <w:rPr>
          <w:rFonts w:cs="Calibri"/>
        </w:rPr>
        <w:t xml:space="preserve"> </w:t>
      </w:r>
      <w:r w:rsidR="00700C44" w:rsidRPr="00EB5F32">
        <w:rPr>
          <w:rFonts w:cs="Calibri"/>
        </w:rPr>
        <w:t>This is because, c</w:t>
      </w:r>
      <w:r w:rsidR="003F2B7A" w:rsidRPr="00EB5F32">
        <w:rPr>
          <w:rFonts w:cs="Calibri"/>
        </w:rPr>
        <w:t xml:space="preserve">onsistent with the </w:t>
      </w:r>
      <w:r w:rsidR="006E0659" w:rsidRPr="00EB5F32">
        <w:rPr>
          <w:rFonts w:cs="Calibri"/>
        </w:rPr>
        <w:t>‘</w:t>
      </w:r>
      <w:r w:rsidR="003F2B7A" w:rsidRPr="00EB5F32">
        <w:rPr>
          <w:rFonts w:cs="Calibri"/>
        </w:rPr>
        <w:t>punishing hypocrisy effect</w:t>
      </w:r>
      <w:r w:rsidR="006E0659" w:rsidRPr="00EB5F32">
        <w:rPr>
          <w:rFonts w:cs="Calibri"/>
        </w:rPr>
        <w:t>’</w:t>
      </w:r>
      <w:r w:rsidR="003F2B7A" w:rsidRPr="00EB5F32">
        <w:rPr>
          <w:rFonts w:cs="Calibri"/>
        </w:rPr>
        <w:t xml:space="preserve"> </w:t>
      </w:r>
      <w:r w:rsidR="003F2B7A" w:rsidRPr="00EB5F32">
        <w:rPr>
          <w:rFonts w:cs="Calibri"/>
        </w:rPr>
        <w:fldChar w:fldCharType="begin"/>
      </w:r>
      <w:r w:rsidR="003F2B7A" w:rsidRPr="00EB5F32">
        <w:rPr>
          <w:rFonts w:cs="Calibri"/>
        </w:rPr>
        <w:instrText xml:space="preserve"> ADDIN EN.CITE &lt;EndNote&gt;&lt;Cite&gt;&lt;Author&gt;Laurent&lt;/Author&gt;&lt;Year&gt;2014&lt;/Year&gt;&lt;RecNum&gt;29&lt;/RecNum&gt;&lt;DisplayText&gt;(Laurent et al., 2014)&lt;/DisplayText&gt;&lt;record&gt;&lt;rec-number&gt;29&lt;/rec-number&gt;&lt;foreign-keys&gt;&lt;key app="EN" db-id="22a9erf5swrrwsertrk5vxdn200etwpzerse" timestamp="1592728180"&gt;29&lt;/key&gt;&lt;/foreign-keys&gt;&lt;ref-type name="Journal Article"&gt;17&lt;/ref-type&gt;&lt;contributors&gt;&lt;authors&gt;&lt;author&gt;Laurent, Sean M&lt;/author&gt;&lt;author&gt;Clark, Brian AM&lt;/author&gt;&lt;author&gt;Walker, Stephannie&lt;/author&gt;&lt;author&gt;Wiseman, Kimberly D&lt;/author&gt;&lt;/authors&gt;&lt;/contributors&gt;&lt;titles&gt;&lt;title&gt;Punishing hypocrisy: The roles of hypocrisy and moral emotions in deciding culpability and punishment of criminal and civil moral transgressors&lt;/title&gt;&lt;secondary-title&gt;Cognition &amp;amp; Emotion&lt;/secondary-title&gt;&lt;/titles&gt;&lt;periodical&gt;&lt;full-title&gt;Cognition &amp;amp; Emotion&lt;/full-title&gt;&lt;/periodical&gt;&lt;pages&gt;59-83&lt;/pages&gt;&lt;volume&gt;28&lt;/volume&gt;&lt;number&gt;1&lt;/number&gt;&lt;dates&gt;&lt;year&gt;2014&lt;/year&gt;&lt;/dates&gt;&lt;isbn&gt;0269-9931&lt;/isbn&gt;&lt;urls&gt;&lt;/urls&gt;&lt;/record&gt;&lt;/Cite&gt;&lt;/EndNote&gt;</w:instrText>
      </w:r>
      <w:r w:rsidR="003F2B7A" w:rsidRPr="00EB5F32">
        <w:rPr>
          <w:rFonts w:cs="Calibri"/>
        </w:rPr>
        <w:fldChar w:fldCharType="separate"/>
      </w:r>
      <w:r w:rsidR="003F2B7A" w:rsidRPr="00EB5F32">
        <w:rPr>
          <w:rFonts w:cs="Calibri"/>
          <w:noProof/>
        </w:rPr>
        <w:t xml:space="preserve">(Laurent </w:t>
      </w:r>
      <w:r w:rsidR="003F2B7A" w:rsidRPr="005014E2">
        <w:rPr>
          <w:rFonts w:cs="Calibri"/>
          <w:i/>
          <w:iCs/>
          <w:noProof/>
        </w:rPr>
        <w:t>et al</w:t>
      </w:r>
      <w:r w:rsidR="003F2B7A" w:rsidRPr="00EB5F32">
        <w:rPr>
          <w:rFonts w:cs="Calibri"/>
          <w:noProof/>
        </w:rPr>
        <w:t>., 2014)</w:t>
      </w:r>
      <w:r w:rsidR="003F2B7A" w:rsidRPr="00EB5F32">
        <w:rPr>
          <w:rFonts w:cs="Calibri"/>
        </w:rPr>
        <w:fldChar w:fldCharType="end"/>
      </w:r>
      <w:r w:rsidR="003F2B7A" w:rsidRPr="00EB5F32">
        <w:rPr>
          <w:rFonts w:cs="Calibri"/>
        </w:rPr>
        <w:t xml:space="preserve">, </w:t>
      </w:r>
      <w:r w:rsidR="000E7A07" w:rsidRPr="00EB5F32">
        <w:rPr>
          <w:rFonts w:cs="Calibri"/>
        </w:rPr>
        <w:t xml:space="preserve">Twitter messaging that </w:t>
      </w:r>
      <w:r w:rsidR="006C76AA" w:rsidRPr="00EB5F32">
        <w:rPr>
          <w:rFonts w:cs="Calibri"/>
        </w:rPr>
        <w:t>is</w:t>
      </w:r>
      <w:r w:rsidR="000E7A07" w:rsidRPr="00EB5F32">
        <w:rPr>
          <w:rFonts w:cs="Calibri"/>
        </w:rPr>
        <w:t xml:space="preserve"> indicative of lack of sincerity or hypocrisy may </w:t>
      </w:r>
      <w:r w:rsidR="00366511" w:rsidRPr="00EB5F32">
        <w:rPr>
          <w:rFonts w:cs="Calibri"/>
        </w:rPr>
        <w:t>reduce a corporation’s resilience to</w:t>
      </w:r>
      <w:r w:rsidR="00282DB1" w:rsidRPr="00EB5F32">
        <w:rPr>
          <w:rFonts w:cs="Calibri"/>
        </w:rPr>
        <w:t xml:space="preserve"> ethical scandal, rather than increase it</w:t>
      </w:r>
      <w:r w:rsidR="003F2B7A" w:rsidRPr="00EB5F32">
        <w:rPr>
          <w:rFonts w:cs="Calibri"/>
        </w:rPr>
        <w:t>.</w:t>
      </w:r>
      <w:r w:rsidR="00A12E9A" w:rsidRPr="00EB5F32">
        <w:t xml:space="preserve">  </w:t>
      </w:r>
      <w:r w:rsidR="00783E9A">
        <w:t>D</w:t>
      </w:r>
      <w:r w:rsidR="00DE1112" w:rsidRPr="00EB5F32">
        <w:t xml:space="preserve">ifferent </w:t>
      </w:r>
      <w:r w:rsidR="006C76AA" w:rsidRPr="00EB5F32">
        <w:t>message</w:t>
      </w:r>
      <w:r w:rsidR="00DE1112" w:rsidRPr="00EB5F32">
        <w:t>s</w:t>
      </w:r>
      <w:r w:rsidR="006C76AA" w:rsidRPr="00EB5F32">
        <w:t xml:space="preserve"> may </w:t>
      </w:r>
      <w:r w:rsidR="00DE1112" w:rsidRPr="00EB5F32">
        <w:t>impact resilience to scandals differently</w:t>
      </w:r>
      <w:r w:rsidR="00B51F12" w:rsidRPr="00EB5F32">
        <w:t>,</w:t>
      </w:r>
      <w:r w:rsidR="00A2190C" w:rsidRPr="00EB5F32">
        <w:t xml:space="preserve"> </w:t>
      </w:r>
      <w:r w:rsidR="00B51F12" w:rsidRPr="00EB5F32">
        <w:t>only</w:t>
      </w:r>
      <w:r w:rsidR="00F932D8" w:rsidRPr="00EB5F32">
        <w:t xml:space="preserve"> </w:t>
      </w:r>
      <w:proofErr w:type="gramStart"/>
      <w:r w:rsidR="00F932D8" w:rsidRPr="00EB5F32">
        <w:t xml:space="preserve">some </w:t>
      </w:r>
      <w:r w:rsidR="00552AD0" w:rsidRPr="00EB5F32">
        <w:t xml:space="preserve"> </w:t>
      </w:r>
      <w:r w:rsidR="00943D49" w:rsidRPr="00EB5F32">
        <w:t>producing</w:t>
      </w:r>
      <w:proofErr w:type="gramEnd"/>
      <w:r w:rsidR="00943D49" w:rsidRPr="00EB5F32">
        <w:t xml:space="preserve"> </w:t>
      </w:r>
      <w:r w:rsidR="00387825" w:rsidRPr="00EB5F32">
        <w:t>a positive effec</w:t>
      </w:r>
      <w:r w:rsidR="008A5EF4" w:rsidRPr="00EB5F32">
        <w:t>t.</w:t>
      </w:r>
      <w:r w:rsidR="004C71E6" w:rsidRPr="00EB5F32">
        <w:t xml:space="preserve"> Hence, the purpose of this paper is to firstly</w:t>
      </w:r>
      <w:r w:rsidR="0015743D" w:rsidRPr="00EB5F32">
        <w:t xml:space="preserve"> investigate</w:t>
      </w:r>
      <w:r w:rsidR="004C71E6" w:rsidRPr="00EB5F32">
        <w:t xml:space="preserve"> whether corporations suffering ethical scandals </w:t>
      </w:r>
      <w:r w:rsidR="00783E9A">
        <w:t>may</w:t>
      </w:r>
      <w:r w:rsidR="004C71E6" w:rsidRPr="00EB5F32">
        <w:t xml:space="preserve"> indeed</w:t>
      </w:r>
      <w:r w:rsidR="00783E9A">
        <w:t xml:space="preserve"> have</w:t>
      </w:r>
      <w:r w:rsidR="004C71E6" w:rsidRPr="00EB5F32">
        <w:t xml:space="preserve"> post</w:t>
      </w:r>
      <w:r w:rsidR="00783E9A">
        <w:t>ed</w:t>
      </w:r>
      <w:r w:rsidR="004C71E6" w:rsidRPr="00EB5F32">
        <w:t xml:space="preserve"> Twitter messages</w:t>
      </w:r>
      <w:r w:rsidR="008A5EF4" w:rsidRPr="00EB5F32">
        <w:t xml:space="preserve"> whose content</w:t>
      </w:r>
      <w:r w:rsidR="004C71E6" w:rsidRPr="00EB5F32">
        <w:t xml:space="preserve"> met this proviso. </w:t>
      </w:r>
      <w:r w:rsidR="00967740" w:rsidRPr="00EB5F32">
        <w:t xml:space="preserve">Consequently, </w:t>
      </w:r>
      <w:r w:rsidR="007E74FF" w:rsidRPr="00EB5F32">
        <w:t>th</w:t>
      </w:r>
      <w:r w:rsidR="00783E9A">
        <w:t>e</w:t>
      </w:r>
      <w:r w:rsidR="007E74FF" w:rsidRPr="00EB5F32">
        <w:t xml:space="preserve"> paper addresses </w:t>
      </w:r>
      <w:r w:rsidR="00D65415" w:rsidRPr="00EB5F32">
        <w:t xml:space="preserve">two </w:t>
      </w:r>
      <w:r w:rsidR="006D63B0" w:rsidRPr="00EB5F32">
        <w:t>related</w:t>
      </w:r>
      <w:r w:rsidR="007E74FF" w:rsidRPr="00EB5F32">
        <w:t xml:space="preserve"> </w:t>
      </w:r>
      <w:r w:rsidR="001C7DC2" w:rsidRPr="00EB5F32">
        <w:t>research question</w:t>
      </w:r>
      <w:r w:rsidR="00BC5C04" w:rsidRPr="00EB5F32">
        <w:t>s</w:t>
      </w:r>
      <w:r w:rsidR="00D65415" w:rsidRPr="00EB5F32">
        <w:t>. First:</w:t>
      </w:r>
    </w:p>
    <w:p w14:paraId="123A946D" w14:textId="77777777" w:rsidR="008C7667" w:rsidRDefault="00B3451E" w:rsidP="008C7667">
      <w:pPr>
        <w:pStyle w:val="ListParagraph"/>
        <w:numPr>
          <w:ilvl w:val="0"/>
          <w:numId w:val="28"/>
        </w:numPr>
        <w:jc w:val="both"/>
        <w:rPr>
          <w:rFonts w:ascii="Calibri" w:hAnsi="Calibri" w:cs="Calibri"/>
          <w:i/>
          <w:iCs/>
        </w:rPr>
      </w:pPr>
      <w:r w:rsidRPr="0030765A">
        <w:rPr>
          <w:rFonts w:ascii="Calibri" w:hAnsi="Calibri" w:cs="Calibri"/>
          <w:i/>
          <w:iCs/>
        </w:rPr>
        <w:t xml:space="preserve">RQ1: </w:t>
      </w:r>
      <w:r w:rsidR="004369A1" w:rsidRPr="0030765A">
        <w:rPr>
          <w:rFonts w:ascii="Calibri" w:hAnsi="Calibri" w:cs="Calibri"/>
          <w:i/>
          <w:iCs/>
        </w:rPr>
        <w:t>What</w:t>
      </w:r>
      <w:r w:rsidR="008F4667" w:rsidRPr="0030765A">
        <w:rPr>
          <w:rFonts w:ascii="Calibri" w:hAnsi="Calibri" w:cs="Calibri"/>
          <w:i/>
          <w:iCs/>
        </w:rPr>
        <w:t xml:space="preserve"> </w:t>
      </w:r>
      <w:r w:rsidR="00D8280F" w:rsidRPr="0030765A">
        <w:rPr>
          <w:rFonts w:ascii="Calibri" w:hAnsi="Calibri" w:cs="Calibri"/>
          <w:i/>
          <w:iCs/>
        </w:rPr>
        <w:t>topics do</w:t>
      </w:r>
      <w:r w:rsidR="00D0744C" w:rsidRPr="0030765A">
        <w:rPr>
          <w:rFonts w:ascii="Calibri" w:hAnsi="Calibri" w:cs="Calibri"/>
          <w:i/>
          <w:iCs/>
        </w:rPr>
        <w:t xml:space="preserve"> </w:t>
      </w:r>
      <w:r w:rsidR="001E07AA" w:rsidRPr="0030765A">
        <w:rPr>
          <w:rFonts w:ascii="Calibri" w:hAnsi="Calibri" w:cs="Calibri"/>
          <w:i/>
          <w:iCs/>
        </w:rPr>
        <w:t>corporations’</w:t>
      </w:r>
      <w:r w:rsidR="004369A1" w:rsidRPr="0030765A">
        <w:rPr>
          <w:rFonts w:ascii="Calibri" w:hAnsi="Calibri" w:cs="Calibri"/>
          <w:i/>
          <w:iCs/>
        </w:rPr>
        <w:t xml:space="preserve"> pre-scandal</w:t>
      </w:r>
      <w:r w:rsidR="005437E2" w:rsidRPr="0030765A">
        <w:rPr>
          <w:rFonts w:ascii="Calibri" w:hAnsi="Calibri" w:cs="Calibri"/>
          <w:i/>
          <w:iCs/>
        </w:rPr>
        <w:t xml:space="preserve"> tweets </w:t>
      </w:r>
      <w:r w:rsidR="00D8280F" w:rsidRPr="0030765A">
        <w:rPr>
          <w:rFonts w:ascii="Calibri" w:hAnsi="Calibri" w:cs="Calibri"/>
          <w:i/>
          <w:iCs/>
        </w:rPr>
        <w:t>cover</w:t>
      </w:r>
      <w:r w:rsidR="00C77CF0" w:rsidRPr="0030765A">
        <w:rPr>
          <w:rFonts w:ascii="Calibri" w:hAnsi="Calibri" w:cs="Calibri"/>
          <w:i/>
          <w:iCs/>
        </w:rPr>
        <w:t xml:space="preserve">? </w:t>
      </w:r>
    </w:p>
    <w:p w14:paraId="68BE2FAE" w14:textId="2DDB5982" w:rsidR="00D65415" w:rsidRPr="00AF2348" w:rsidRDefault="000131D3" w:rsidP="00AF2348">
      <w:pPr>
        <w:pStyle w:val="ListParagraph"/>
        <w:ind w:left="0"/>
        <w:jc w:val="both"/>
        <w:rPr>
          <w:rFonts w:ascii="Calibri" w:hAnsi="Calibri" w:cs="Calibri"/>
          <w:i/>
          <w:iCs/>
        </w:rPr>
      </w:pPr>
      <w:r w:rsidRPr="00EB5F32">
        <w:rPr>
          <w:rFonts w:ascii="Calibri" w:hAnsi="Calibri" w:cs="Calibri"/>
        </w:rPr>
        <w:t>On</w:t>
      </w:r>
      <w:r w:rsidR="00D65415" w:rsidRPr="00EB5F32">
        <w:rPr>
          <w:rFonts w:ascii="Calibri" w:hAnsi="Calibri" w:cs="Calibri"/>
        </w:rPr>
        <w:t>ce</w:t>
      </w:r>
      <w:r w:rsidR="009A000A" w:rsidRPr="00EB5F32">
        <w:rPr>
          <w:rFonts w:ascii="Calibri" w:hAnsi="Calibri" w:cs="Calibri"/>
        </w:rPr>
        <w:t xml:space="preserve"> </w:t>
      </w:r>
      <w:r w:rsidR="00D65415" w:rsidRPr="00EB5F32">
        <w:rPr>
          <w:rFonts w:ascii="Calibri" w:hAnsi="Calibri" w:cs="Calibri"/>
        </w:rPr>
        <w:t xml:space="preserve">the content of the topics </w:t>
      </w:r>
      <w:r w:rsidR="00783E9A">
        <w:rPr>
          <w:rFonts w:ascii="Calibri" w:hAnsi="Calibri" w:cs="Calibri"/>
        </w:rPr>
        <w:t>have been determined</w:t>
      </w:r>
      <w:r w:rsidR="00D65415" w:rsidRPr="00EB5F32">
        <w:rPr>
          <w:rFonts w:ascii="Calibri" w:hAnsi="Calibri" w:cs="Calibri"/>
        </w:rPr>
        <w:t xml:space="preserve">, we can then evaluate how well each topic matches the characteristics of messages that might build up a </w:t>
      </w:r>
      <w:r w:rsidRPr="00EB5F32">
        <w:rPr>
          <w:rFonts w:ascii="Calibri" w:hAnsi="Calibri" w:cs="Calibri"/>
        </w:rPr>
        <w:t>corporation’s</w:t>
      </w:r>
      <w:r w:rsidR="00D65415" w:rsidRPr="00EB5F32">
        <w:rPr>
          <w:rFonts w:ascii="Calibri" w:hAnsi="Calibri" w:cs="Calibri"/>
        </w:rPr>
        <w:t xml:space="preserve"> ethical reputation and, in turn, help it rebound from an ethical scandal.</w:t>
      </w:r>
      <w:r w:rsidRPr="00EB5F32">
        <w:rPr>
          <w:rFonts w:ascii="Calibri" w:hAnsi="Calibri" w:cs="Calibri"/>
        </w:rPr>
        <w:t xml:space="preserve"> Hence, the second research question is:</w:t>
      </w:r>
    </w:p>
    <w:p w14:paraId="5FBA47CC" w14:textId="77777777" w:rsidR="0060002F" w:rsidRPr="0030765A" w:rsidRDefault="00B3451E" w:rsidP="00726E6A">
      <w:pPr>
        <w:pStyle w:val="ListParagraph"/>
        <w:numPr>
          <w:ilvl w:val="0"/>
          <w:numId w:val="28"/>
        </w:numPr>
        <w:jc w:val="both"/>
        <w:rPr>
          <w:rFonts w:ascii="Calibri" w:hAnsi="Calibri" w:cs="Calibri"/>
          <w:i/>
          <w:iCs/>
        </w:rPr>
      </w:pPr>
      <w:r w:rsidRPr="0030765A">
        <w:rPr>
          <w:rFonts w:ascii="Calibri" w:hAnsi="Calibri" w:cs="Calibri"/>
          <w:i/>
          <w:iCs/>
        </w:rPr>
        <w:t xml:space="preserve">RQ2: </w:t>
      </w:r>
      <w:r w:rsidR="00D95649" w:rsidRPr="0030765A">
        <w:rPr>
          <w:rFonts w:ascii="Calibri" w:hAnsi="Calibri" w:cs="Calibri"/>
          <w:i/>
          <w:iCs/>
        </w:rPr>
        <w:t xml:space="preserve">Therefore, post-scandal, which </w:t>
      </w:r>
      <w:r w:rsidR="00EE58E7" w:rsidRPr="0030765A">
        <w:rPr>
          <w:rFonts w:ascii="Calibri" w:hAnsi="Calibri" w:cs="Calibri"/>
          <w:i/>
          <w:iCs/>
        </w:rPr>
        <w:t xml:space="preserve">tweet </w:t>
      </w:r>
      <w:r w:rsidR="00D95649" w:rsidRPr="0030765A">
        <w:rPr>
          <w:rFonts w:ascii="Calibri" w:hAnsi="Calibri" w:cs="Calibri"/>
          <w:i/>
          <w:iCs/>
        </w:rPr>
        <w:t>t</w:t>
      </w:r>
      <w:r w:rsidR="005437E2" w:rsidRPr="0030765A">
        <w:rPr>
          <w:rFonts w:ascii="Calibri" w:hAnsi="Calibri" w:cs="Calibri"/>
          <w:i/>
          <w:iCs/>
        </w:rPr>
        <w:t xml:space="preserve">opics </w:t>
      </w:r>
      <w:r w:rsidR="00D0744C" w:rsidRPr="0030765A">
        <w:rPr>
          <w:rFonts w:ascii="Calibri" w:hAnsi="Calibri" w:cs="Calibri"/>
          <w:i/>
          <w:iCs/>
        </w:rPr>
        <w:t>can help</w:t>
      </w:r>
      <w:r w:rsidR="00EE58E7" w:rsidRPr="0030765A">
        <w:rPr>
          <w:rFonts w:ascii="Calibri" w:hAnsi="Calibri" w:cs="Calibri"/>
          <w:i/>
          <w:iCs/>
        </w:rPr>
        <w:t xml:space="preserve"> corporations</w:t>
      </w:r>
      <w:r w:rsidR="00D0744C" w:rsidRPr="0030765A">
        <w:rPr>
          <w:rFonts w:ascii="Calibri" w:hAnsi="Calibri" w:cs="Calibri"/>
          <w:i/>
          <w:iCs/>
        </w:rPr>
        <w:t xml:space="preserve"> </w:t>
      </w:r>
      <w:r w:rsidR="00D95649" w:rsidRPr="0030765A">
        <w:rPr>
          <w:rFonts w:ascii="Calibri" w:hAnsi="Calibri" w:cs="Calibri"/>
          <w:i/>
          <w:iCs/>
        </w:rPr>
        <w:t>mitigate the impact</w:t>
      </w:r>
      <w:r w:rsidR="00084E47" w:rsidRPr="0030765A">
        <w:rPr>
          <w:rFonts w:ascii="Calibri" w:hAnsi="Calibri" w:cs="Calibri"/>
          <w:i/>
          <w:iCs/>
        </w:rPr>
        <w:t xml:space="preserve"> </w:t>
      </w:r>
      <w:r w:rsidR="001D2854" w:rsidRPr="0030765A">
        <w:rPr>
          <w:rFonts w:ascii="Calibri" w:hAnsi="Calibri" w:cs="Calibri"/>
          <w:i/>
          <w:iCs/>
        </w:rPr>
        <w:t>of</w:t>
      </w:r>
      <w:r w:rsidR="00D95649" w:rsidRPr="0030765A">
        <w:rPr>
          <w:rFonts w:ascii="Calibri" w:hAnsi="Calibri" w:cs="Calibri"/>
          <w:i/>
          <w:iCs/>
        </w:rPr>
        <w:t xml:space="preserve"> </w:t>
      </w:r>
      <w:r w:rsidR="00D0744C" w:rsidRPr="0030765A">
        <w:rPr>
          <w:rFonts w:ascii="Calibri" w:hAnsi="Calibri" w:cs="Calibri"/>
          <w:i/>
          <w:iCs/>
        </w:rPr>
        <w:t>ethical scandals</w:t>
      </w:r>
      <w:r w:rsidR="00D27822" w:rsidRPr="0030765A">
        <w:rPr>
          <w:rFonts w:ascii="Calibri" w:hAnsi="Calibri" w:cs="Calibri"/>
          <w:i/>
          <w:iCs/>
        </w:rPr>
        <w:t>, and</w:t>
      </w:r>
      <w:r w:rsidR="00C471A3" w:rsidRPr="0030765A">
        <w:rPr>
          <w:rFonts w:ascii="Calibri" w:hAnsi="Calibri" w:cs="Calibri"/>
          <w:i/>
          <w:iCs/>
        </w:rPr>
        <w:t xml:space="preserve"> </w:t>
      </w:r>
      <w:r w:rsidR="002F1EDC" w:rsidRPr="0030765A">
        <w:rPr>
          <w:rFonts w:ascii="Calibri" w:hAnsi="Calibri" w:cs="Calibri"/>
          <w:i/>
          <w:iCs/>
        </w:rPr>
        <w:t>which</w:t>
      </w:r>
      <w:r w:rsidR="00D95649" w:rsidRPr="0030765A">
        <w:rPr>
          <w:rFonts w:ascii="Calibri" w:hAnsi="Calibri" w:cs="Calibri"/>
          <w:i/>
          <w:iCs/>
        </w:rPr>
        <w:t xml:space="preserve"> </w:t>
      </w:r>
      <w:r w:rsidR="002F1EDC" w:rsidRPr="0030765A">
        <w:rPr>
          <w:rFonts w:ascii="Calibri" w:hAnsi="Calibri" w:cs="Calibri"/>
          <w:i/>
          <w:iCs/>
        </w:rPr>
        <w:t xml:space="preserve">topics </w:t>
      </w:r>
      <w:r w:rsidR="00D27822" w:rsidRPr="0030765A">
        <w:rPr>
          <w:rFonts w:ascii="Calibri" w:hAnsi="Calibri" w:cs="Calibri"/>
          <w:i/>
          <w:iCs/>
        </w:rPr>
        <w:t xml:space="preserve">can </w:t>
      </w:r>
      <w:r w:rsidR="00D95649" w:rsidRPr="0030765A">
        <w:rPr>
          <w:rFonts w:ascii="Calibri" w:hAnsi="Calibri" w:cs="Calibri"/>
          <w:i/>
          <w:iCs/>
        </w:rPr>
        <w:t>exacerbate it?</w:t>
      </w:r>
    </w:p>
    <w:p w14:paraId="6C83296A" w14:textId="59328F2C" w:rsidR="00DB209D" w:rsidRPr="00EB5F32" w:rsidRDefault="00D7389C" w:rsidP="001E6531">
      <w:pPr>
        <w:rPr>
          <w:rFonts w:ascii="Times New Roman" w:eastAsia="SimSun" w:hAnsi="Times New Roman" w:cs="Arial"/>
          <w:szCs w:val="22"/>
          <w:lang w:eastAsia="zh-CN"/>
        </w:rPr>
      </w:pPr>
      <w:r w:rsidRPr="0030765A">
        <w:t xml:space="preserve">The huge amount of textual data posted on Twitter offers an ideal opportunity to search for patterns </w:t>
      </w:r>
      <w:r w:rsidR="0030765A" w:rsidRPr="0030765A">
        <w:fldChar w:fldCharType="begin"/>
      </w:r>
      <w:r w:rsidR="00536329">
        <w:instrText xml:space="preserve"> ADDIN EN.CITE &lt;EndNote&gt;&lt;Cite&gt;&lt;Author&gt;Cotelo&lt;/Author&gt;&lt;Year&gt;2016&lt;/Year&gt;&lt;RecNum&gt;44&lt;/RecNum&gt;&lt;DisplayText&gt;(Cotelo et al., 2016)&lt;/DisplayText&gt;&lt;record&gt;&lt;rec-number&gt;44&lt;/rec-number&gt;&lt;foreign-keys&gt;&lt;key app="EN" db-id="22a9erf5swrrwsertrk5vxdn200etwpzerse" timestamp="1599558003"&gt;44&lt;/key&gt;&lt;/foreign-keys&gt;&lt;ref-type name="Journal Article"&gt;17&lt;/ref-type&gt;&lt;contributors&gt;&lt;authors&gt;&lt;author&gt;Cotelo, Juan M&lt;/author&gt;&lt;author&gt;Cruz, Fermín L&lt;/author&gt;&lt;author&gt;Enríquez, Fernando&lt;/author&gt;&lt;author&gt;Troyano, JA&lt;/author&gt;&lt;/authors&gt;&lt;/contributors&gt;&lt;titles&gt;&lt;title&gt;Tweet categorization by combining content and structural knowledge&lt;/title&gt;&lt;secondary-title&gt;Information Fusion&lt;/secondary-title&gt;&lt;/titles&gt;&lt;periodical&gt;&lt;full-title&gt;Information Fusion&lt;/full-title&gt;&lt;/periodical&gt;&lt;pages&gt;54-64&lt;/pages&gt;&lt;volume&gt;31&lt;/volume&gt;&lt;dates&gt;&lt;year&gt;2016&lt;/year&gt;&lt;/dates&gt;&lt;isbn&gt;1566-2535&lt;/isbn&gt;&lt;urls&gt;&lt;/urls&gt;&lt;/record&gt;&lt;/Cite&gt;&lt;/EndNote&gt;</w:instrText>
      </w:r>
      <w:r w:rsidR="0030765A" w:rsidRPr="0030765A">
        <w:fldChar w:fldCharType="separate"/>
      </w:r>
      <w:r w:rsidR="00536329">
        <w:rPr>
          <w:noProof/>
        </w:rPr>
        <w:t xml:space="preserve">(Cotelo </w:t>
      </w:r>
      <w:r w:rsidR="00536329" w:rsidRPr="005014E2">
        <w:rPr>
          <w:i/>
          <w:iCs/>
          <w:noProof/>
        </w:rPr>
        <w:t>et al</w:t>
      </w:r>
      <w:r w:rsidR="00536329">
        <w:rPr>
          <w:noProof/>
        </w:rPr>
        <w:t>., 2016)</w:t>
      </w:r>
      <w:r w:rsidR="0030765A" w:rsidRPr="0030765A">
        <w:fldChar w:fldCharType="end"/>
      </w:r>
      <w:r w:rsidRPr="0030765A">
        <w:t xml:space="preserve"> and</w:t>
      </w:r>
      <w:r w:rsidR="00B330D7" w:rsidRPr="0030765A">
        <w:t xml:space="preserve"> </w:t>
      </w:r>
      <w:r w:rsidRPr="0030765A">
        <w:t xml:space="preserve">explore the relevance of corporate Twitter </w:t>
      </w:r>
      <w:r w:rsidRPr="001E6531">
        <w:rPr>
          <w:rFonts w:asciiTheme="minorHAnsi" w:hAnsiTheme="minorHAnsi" w:cstheme="minorHAnsi"/>
        </w:rPr>
        <w:t>messaging to mitigating ethical scandals</w:t>
      </w:r>
      <w:r w:rsidR="00A80E20" w:rsidRPr="00EB5F32">
        <w:rPr>
          <w:rFonts w:asciiTheme="minorHAnsi" w:hAnsiTheme="minorHAnsi" w:cstheme="minorHAnsi"/>
        </w:rPr>
        <w:t>.</w:t>
      </w:r>
      <w:r w:rsidR="009531A1" w:rsidRPr="00EB5F32">
        <w:rPr>
          <w:rFonts w:asciiTheme="minorHAnsi" w:hAnsiTheme="minorHAnsi" w:cstheme="minorHAnsi"/>
        </w:rPr>
        <w:t xml:space="preserve"> </w:t>
      </w:r>
      <w:r w:rsidR="003F554B" w:rsidRPr="00EB5F32">
        <w:rPr>
          <w:rFonts w:asciiTheme="minorHAnsi" w:hAnsiTheme="minorHAnsi" w:cstheme="minorHAnsi"/>
        </w:rPr>
        <w:t>As</w:t>
      </w:r>
      <w:r w:rsidR="00783E9A">
        <w:rPr>
          <w:rFonts w:asciiTheme="minorHAnsi" w:hAnsiTheme="minorHAnsi" w:cstheme="minorHAnsi"/>
        </w:rPr>
        <w:t xml:space="preserve"> highlighted</w:t>
      </w:r>
      <w:r w:rsidR="003F554B" w:rsidRPr="00EB5F32">
        <w:rPr>
          <w:rFonts w:asciiTheme="minorHAnsi" w:hAnsiTheme="minorHAnsi" w:cstheme="minorHAnsi"/>
        </w:rPr>
        <w:t xml:space="preserve"> above, </w:t>
      </w:r>
      <w:r w:rsidR="00670C59" w:rsidRPr="00EB5F32">
        <w:rPr>
          <w:rFonts w:asciiTheme="minorHAnsi" w:hAnsiTheme="minorHAnsi" w:cstheme="minorHAnsi"/>
        </w:rPr>
        <w:t xml:space="preserve">ethical scandals can significantly </w:t>
      </w:r>
      <w:r w:rsidR="0032296A" w:rsidRPr="00EB5F32">
        <w:rPr>
          <w:rFonts w:asciiTheme="minorHAnsi" w:hAnsiTheme="minorHAnsi" w:cstheme="minorHAnsi"/>
        </w:rPr>
        <w:t xml:space="preserve">negatively impact corporations, notably their market value </w:t>
      </w:r>
      <w:r w:rsidR="00DB209D" w:rsidRPr="00EB5F32">
        <w:rPr>
          <w:rFonts w:asciiTheme="minorHAnsi" w:eastAsia="SimSun" w:hAnsiTheme="minorHAnsi" w:cstheme="minorHAnsi"/>
          <w:szCs w:val="22"/>
          <w:lang w:eastAsia="zh-CN"/>
        </w:rPr>
        <w:fldChar w:fldCharType="begin"/>
      </w:r>
      <w:r w:rsidR="00DB209D" w:rsidRPr="00EB5F32">
        <w:rPr>
          <w:rFonts w:asciiTheme="minorHAnsi" w:eastAsia="SimSun" w:hAnsiTheme="minorHAnsi" w:cstheme="minorHAnsi"/>
          <w:szCs w:val="22"/>
          <w:lang w:eastAsia="zh-CN"/>
        </w:rPr>
        <w:instrText xml:space="preserve"> ADDIN EN.CITE &lt;EndNote&gt;&lt;Cite&gt;&lt;Author&gt;Flammer&lt;/Author&gt;&lt;Year&gt;2013&lt;/Year&gt;&lt;RecNum&gt;134&lt;/RecNum&gt;&lt;DisplayText&gt;(Flammer, 2013; Jory et al., 2015)&lt;/DisplayText&gt;&lt;record&gt;&lt;rec-number&gt;134&lt;/rec-number&gt;&lt;foreign-keys&gt;&lt;key app="EN" db-id="9fdx0ss0s2z0s5e2xvzp2xx4fzrtaxadzpzf" timestamp="1496390953"&gt;134&lt;/key&gt;&lt;/foreign-keys&gt;&lt;ref-type name="Journal Article"&gt;17&lt;/ref-type&gt;&lt;contributors&gt;&lt;authors&gt;&lt;author&gt;Flammer, Caroline&lt;/author&gt;&lt;/authors&gt;&lt;/contributors&gt;&lt;titles&gt;&lt;title&gt;Corporate social responsibility and shareholder reaction: The environmental awareness of investors&lt;/title&gt;&lt;secondary-title&gt;Academy of Management Journal&lt;/secondary-title&gt;&lt;/titles&gt;&lt;periodical&gt;&lt;full-title&gt;Academy of management Journal&lt;/full-title&gt;&lt;/periodical&gt;&lt;pages&gt;758-781&lt;/pages&gt;&lt;volume&gt;56&lt;/volume&gt;&lt;number&gt;3&lt;/number&gt;&lt;dates&gt;&lt;year&gt;2013&lt;/year&gt;&lt;/dates&gt;&lt;isbn&gt;0001-4273&lt;/isbn&gt;&lt;urls&gt;&lt;/urls&gt;&lt;/record&gt;&lt;/Cite&gt;&lt;Cite&gt;&lt;Author&gt;Jory&lt;/Author&gt;&lt;Year&gt;2015&lt;/Year&gt;&lt;RecNum&gt;149&lt;/RecNum&gt;&lt;record&gt;&lt;rec-number&gt;149&lt;/rec-number&gt;&lt;foreign-keys&gt;&lt;key app="EN" db-id="9fdx0ss0s2z0s5e2xvzp2xx4fzrtaxadzpzf" timestamp="1592396198"&gt;149&lt;/key&gt;&lt;/foreign-keys&gt;&lt;ref-type name="Journal Article"&gt;17&lt;/ref-type&gt;&lt;contributors&gt;&lt;authors&gt;&lt;author&gt;Jory, Surendranath R&lt;/author&gt;&lt;author&gt;Ngo, Thanh N&lt;/author&gt;&lt;author&gt;Wang, Daphne&lt;/author&gt;&lt;author&gt;Saha, Amrita&lt;/author&gt;&lt;/authors&gt;&lt;/contributors&gt;&lt;titles&gt;&lt;title&gt;The market response to corporate scandals involving CEOs&lt;/title&gt;&lt;secondary-title&gt;Applied Economics&lt;/secondary-title&gt;&lt;/titles&gt;&lt;periodical&gt;&lt;full-title&gt;Applied Economics&lt;/full-title&gt;&lt;/periodical&gt;&lt;pages&gt;1723-1738&lt;/pages&gt;&lt;volume&gt;47&lt;/volume&gt;&lt;number&gt;17&lt;/number&gt;&lt;dates&gt;&lt;year&gt;2015&lt;/year&gt;&lt;/dates&gt;&lt;isbn&gt;0003-6846&lt;/isbn&gt;&lt;urls&gt;&lt;/urls&gt;&lt;/record&gt;&lt;/Cite&gt;&lt;/EndNote&gt;</w:instrText>
      </w:r>
      <w:r w:rsidR="00DB209D" w:rsidRPr="00EB5F32">
        <w:rPr>
          <w:rFonts w:asciiTheme="minorHAnsi" w:eastAsia="SimSun" w:hAnsiTheme="minorHAnsi" w:cstheme="minorHAnsi"/>
          <w:szCs w:val="22"/>
          <w:lang w:eastAsia="zh-CN"/>
        </w:rPr>
        <w:fldChar w:fldCharType="separate"/>
      </w:r>
      <w:r w:rsidR="00DB209D" w:rsidRPr="00EB5F32">
        <w:rPr>
          <w:rFonts w:asciiTheme="minorHAnsi" w:eastAsia="SimSun" w:hAnsiTheme="minorHAnsi" w:cstheme="minorHAnsi"/>
          <w:noProof/>
          <w:szCs w:val="22"/>
          <w:lang w:eastAsia="zh-CN"/>
        </w:rPr>
        <w:t xml:space="preserve">(Flammer, 2013; </w:t>
      </w:r>
      <w:r w:rsidR="00DB209D" w:rsidRPr="00EB5F32">
        <w:rPr>
          <w:rFonts w:asciiTheme="minorHAnsi" w:eastAsia="SimSun" w:hAnsiTheme="minorHAnsi" w:cstheme="minorHAnsi"/>
          <w:noProof/>
          <w:szCs w:val="22"/>
          <w:lang w:eastAsia="zh-CN"/>
        </w:rPr>
        <w:lastRenderedPageBreak/>
        <w:t xml:space="preserve">Jory </w:t>
      </w:r>
      <w:r w:rsidR="00DB209D" w:rsidRPr="005014E2">
        <w:rPr>
          <w:rFonts w:asciiTheme="minorHAnsi" w:eastAsia="SimSun" w:hAnsiTheme="minorHAnsi" w:cstheme="minorHAnsi"/>
          <w:i/>
          <w:iCs/>
          <w:noProof/>
          <w:szCs w:val="22"/>
          <w:lang w:eastAsia="zh-CN"/>
        </w:rPr>
        <w:t>et al</w:t>
      </w:r>
      <w:r w:rsidR="00DB209D" w:rsidRPr="00EB5F32">
        <w:rPr>
          <w:rFonts w:asciiTheme="minorHAnsi" w:eastAsia="SimSun" w:hAnsiTheme="minorHAnsi" w:cstheme="minorHAnsi"/>
          <w:noProof/>
          <w:szCs w:val="22"/>
          <w:lang w:eastAsia="zh-CN"/>
        </w:rPr>
        <w:t>., 2015)</w:t>
      </w:r>
      <w:r w:rsidR="00DB209D" w:rsidRPr="00EB5F32">
        <w:rPr>
          <w:rFonts w:asciiTheme="minorHAnsi" w:eastAsia="SimSun" w:hAnsiTheme="minorHAnsi" w:cstheme="minorHAnsi"/>
          <w:szCs w:val="22"/>
          <w:lang w:eastAsia="zh-CN"/>
        </w:rPr>
        <w:fldChar w:fldCharType="end"/>
      </w:r>
      <w:r w:rsidR="0032296A" w:rsidRPr="00EB5F32">
        <w:rPr>
          <w:rFonts w:asciiTheme="minorHAnsi" w:eastAsia="SimSun" w:hAnsiTheme="minorHAnsi" w:cstheme="minorHAnsi"/>
          <w:szCs w:val="22"/>
          <w:lang w:eastAsia="zh-CN"/>
        </w:rPr>
        <w:t>, and the effects may be persistent</w:t>
      </w:r>
      <w:r w:rsidR="00DB209D" w:rsidRPr="00EB5F32">
        <w:rPr>
          <w:rFonts w:asciiTheme="minorHAnsi" w:eastAsia="SimSun" w:hAnsiTheme="minorHAnsi" w:cstheme="minorHAnsi"/>
          <w:szCs w:val="22"/>
          <w:lang w:eastAsia="zh-CN"/>
        </w:rPr>
        <w:t xml:space="preserve"> </w:t>
      </w:r>
      <w:r w:rsidR="00DB209D" w:rsidRPr="00EB5F32">
        <w:rPr>
          <w:rFonts w:asciiTheme="minorHAnsi" w:eastAsia="SimSun" w:hAnsiTheme="minorHAnsi" w:cstheme="minorHAnsi"/>
          <w:szCs w:val="22"/>
          <w:lang w:eastAsia="zh-CN"/>
        </w:rPr>
        <w:fldChar w:fldCharType="begin"/>
      </w:r>
      <w:r w:rsidR="00DB209D" w:rsidRPr="00EB5F32">
        <w:rPr>
          <w:rFonts w:asciiTheme="minorHAnsi" w:eastAsia="SimSun" w:hAnsiTheme="minorHAnsi" w:cstheme="minorHAnsi"/>
          <w:szCs w:val="22"/>
          <w:lang w:eastAsia="zh-CN"/>
        </w:rPr>
        <w:instrText xml:space="preserve"> ADDIN EN.CITE &lt;EndNote&gt;&lt;Cite&gt;&lt;Author&gt;Long&lt;/Author&gt;&lt;Year&gt;1995&lt;/Year&gt;&lt;RecNum&gt;150&lt;/RecNum&gt;&lt;DisplayText&gt;(Long &amp;amp; Rao, 1995)&lt;/DisplayText&gt;&lt;record&gt;&lt;rec-number&gt;150&lt;/rec-number&gt;&lt;foreign-keys&gt;&lt;key app="EN" db-id="9fdx0ss0s2z0s5e2xvzp2xx4fzrtaxadzpzf" timestamp="1592396737"&gt;150&lt;/key&gt;&lt;/foreign-keys&gt;&lt;ref-type name="Journal Article"&gt;17&lt;/ref-type&gt;&lt;contributors&gt;&lt;authors&gt;&lt;author&gt;Long, D Michael&lt;/author&gt;&lt;author&gt;Rao, Spuma&lt;/author&gt;&lt;/authors&gt;&lt;/contributors&gt;&lt;titles&gt;&lt;title&gt;The wealth effects of unethical business behavior&lt;/title&gt;&lt;secondary-title&gt;Journal of Economics and Finance&lt;/secondary-title&gt;&lt;/titles&gt;&lt;periodical&gt;&lt;full-title&gt;Journal of Economics and Finance&lt;/full-title&gt;&lt;/periodical&gt;&lt;pages&gt;65-73&lt;/pages&gt;&lt;volume&gt;19&lt;/volume&gt;&lt;number&gt;2&lt;/number&gt;&lt;dates&gt;&lt;year&gt;1995&lt;/year&gt;&lt;/dates&gt;&lt;isbn&gt;1055-0925&lt;/isbn&gt;&lt;urls&gt;&lt;/urls&gt;&lt;/record&gt;&lt;/Cite&gt;&lt;/EndNote&gt;</w:instrText>
      </w:r>
      <w:r w:rsidR="00DB209D" w:rsidRPr="00EB5F32">
        <w:rPr>
          <w:rFonts w:asciiTheme="minorHAnsi" w:eastAsia="SimSun" w:hAnsiTheme="minorHAnsi" w:cstheme="minorHAnsi"/>
          <w:szCs w:val="22"/>
          <w:lang w:eastAsia="zh-CN"/>
        </w:rPr>
        <w:fldChar w:fldCharType="separate"/>
      </w:r>
      <w:r w:rsidR="00DB209D" w:rsidRPr="00EB5F32">
        <w:rPr>
          <w:rFonts w:asciiTheme="minorHAnsi" w:eastAsia="SimSun" w:hAnsiTheme="minorHAnsi" w:cstheme="minorHAnsi"/>
          <w:noProof/>
          <w:szCs w:val="22"/>
          <w:lang w:eastAsia="zh-CN"/>
        </w:rPr>
        <w:t xml:space="preserve">(Long </w:t>
      </w:r>
      <w:r w:rsidR="00783E9A">
        <w:rPr>
          <w:rFonts w:asciiTheme="minorHAnsi" w:eastAsia="SimSun" w:hAnsiTheme="minorHAnsi" w:cstheme="minorHAnsi"/>
          <w:noProof/>
          <w:szCs w:val="22"/>
          <w:lang w:eastAsia="zh-CN"/>
        </w:rPr>
        <w:t>and</w:t>
      </w:r>
      <w:r w:rsidR="00DB209D" w:rsidRPr="00EB5F32">
        <w:rPr>
          <w:rFonts w:asciiTheme="minorHAnsi" w:eastAsia="SimSun" w:hAnsiTheme="minorHAnsi" w:cstheme="minorHAnsi"/>
          <w:noProof/>
          <w:szCs w:val="22"/>
          <w:lang w:eastAsia="zh-CN"/>
        </w:rPr>
        <w:t xml:space="preserve"> Rao, 1995)</w:t>
      </w:r>
      <w:r w:rsidR="00DB209D" w:rsidRPr="00EB5F32">
        <w:rPr>
          <w:rFonts w:asciiTheme="minorHAnsi" w:eastAsia="SimSun" w:hAnsiTheme="minorHAnsi" w:cstheme="minorHAnsi"/>
          <w:szCs w:val="22"/>
          <w:lang w:eastAsia="zh-CN"/>
        </w:rPr>
        <w:fldChar w:fldCharType="end"/>
      </w:r>
      <w:r w:rsidR="00DB209D" w:rsidRPr="00EB5F32">
        <w:rPr>
          <w:rFonts w:asciiTheme="minorHAnsi" w:eastAsia="SimSun" w:hAnsiTheme="minorHAnsi" w:cstheme="minorHAnsi"/>
          <w:szCs w:val="22"/>
          <w:lang w:eastAsia="zh-CN"/>
        </w:rPr>
        <w:t>. Hence, it is important to understand the aetiology of a corporation</w:t>
      </w:r>
      <w:r w:rsidR="00783E9A">
        <w:rPr>
          <w:rFonts w:asciiTheme="minorHAnsi" w:eastAsia="SimSun" w:hAnsiTheme="minorHAnsi" w:cstheme="minorHAnsi"/>
          <w:szCs w:val="22"/>
          <w:lang w:eastAsia="zh-CN"/>
        </w:rPr>
        <w:t>’</w:t>
      </w:r>
      <w:r w:rsidR="00DB209D" w:rsidRPr="00EB5F32">
        <w:rPr>
          <w:rFonts w:asciiTheme="minorHAnsi" w:eastAsia="SimSun" w:hAnsiTheme="minorHAnsi" w:cstheme="minorHAnsi"/>
          <w:szCs w:val="22"/>
          <w:lang w:eastAsia="zh-CN"/>
        </w:rPr>
        <w:t xml:space="preserve">s resilience </w:t>
      </w:r>
      <w:r w:rsidR="00DA2D26" w:rsidRPr="00EB5F32">
        <w:rPr>
          <w:rFonts w:asciiTheme="minorHAnsi" w:eastAsia="SimSun" w:hAnsiTheme="minorHAnsi" w:cstheme="minorHAnsi"/>
          <w:szCs w:val="22"/>
          <w:lang w:eastAsia="zh-CN"/>
        </w:rPr>
        <w:t>to</w:t>
      </w:r>
      <w:r w:rsidR="00DB209D" w:rsidRPr="00EB5F32">
        <w:rPr>
          <w:rFonts w:asciiTheme="minorHAnsi" w:eastAsia="SimSun" w:hAnsiTheme="minorHAnsi" w:cstheme="minorHAnsi"/>
          <w:szCs w:val="22"/>
          <w:lang w:eastAsia="zh-CN"/>
        </w:rPr>
        <w:t xml:space="preserve"> ethical scandal</w:t>
      </w:r>
      <w:r w:rsidR="00DA2D26" w:rsidRPr="00EB5F32">
        <w:rPr>
          <w:rFonts w:asciiTheme="minorHAnsi" w:eastAsia="SimSun" w:hAnsiTheme="minorHAnsi" w:cstheme="minorHAnsi"/>
          <w:szCs w:val="22"/>
          <w:lang w:eastAsia="zh-CN"/>
        </w:rPr>
        <w:t>s</w:t>
      </w:r>
      <w:r w:rsidR="00DB209D" w:rsidRPr="00EB5F32">
        <w:rPr>
          <w:rFonts w:asciiTheme="minorHAnsi" w:eastAsia="SimSun" w:hAnsiTheme="minorHAnsi" w:cstheme="minorHAnsi"/>
          <w:szCs w:val="22"/>
          <w:lang w:eastAsia="zh-CN"/>
        </w:rPr>
        <w:t xml:space="preserve">. </w:t>
      </w:r>
      <w:r w:rsidR="00CF63A7" w:rsidRPr="00EB5F32">
        <w:rPr>
          <w:rFonts w:asciiTheme="minorHAnsi" w:eastAsia="SimSun" w:hAnsiTheme="minorHAnsi" w:cstheme="minorHAnsi"/>
          <w:szCs w:val="22"/>
          <w:lang w:eastAsia="zh-CN"/>
        </w:rPr>
        <w:t xml:space="preserve">Addressing our </w:t>
      </w:r>
      <w:r w:rsidR="00DA2D26" w:rsidRPr="00EB5F32">
        <w:rPr>
          <w:rFonts w:asciiTheme="minorHAnsi" w:eastAsia="SimSun" w:hAnsiTheme="minorHAnsi" w:cstheme="minorHAnsi"/>
          <w:szCs w:val="22"/>
          <w:lang w:eastAsia="zh-CN"/>
        </w:rPr>
        <w:t xml:space="preserve">two research questions </w:t>
      </w:r>
      <w:r w:rsidR="0001502A" w:rsidRPr="00EB5F32">
        <w:rPr>
          <w:rFonts w:asciiTheme="minorHAnsi" w:eastAsia="SimSun" w:hAnsiTheme="minorHAnsi" w:cstheme="minorHAnsi"/>
          <w:szCs w:val="22"/>
          <w:lang w:eastAsia="zh-CN"/>
        </w:rPr>
        <w:t>contribute</w:t>
      </w:r>
      <w:r w:rsidR="00CF63A7" w:rsidRPr="00EB5F32">
        <w:rPr>
          <w:rFonts w:asciiTheme="minorHAnsi" w:eastAsia="SimSun" w:hAnsiTheme="minorHAnsi" w:cstheme="minorHAnsi"/>
          <w:szCs w:val="22"/>
          <w:lang w:eastAsia="zh-CN"/>
        </w:rPr>
        <w:t>s</w:t>
      </w:r>
      <w:r w:rsidR="0001502A" w:rsidRPr="00EB5F32">
        <w:rPr>
          <w:rFonts w:asciiTheme="minorHAnsi" w:eastAsia="SimSun" w:hAnsiTheme="minorHAnsi" w:cstheme="minorHAnsi"/>
          <w:szCs w:val="22"/>
          <w:lang w:eastAsia="zh-CN"/>
        </w:rPr>
        <w:t xml:space="preserve"> towards</w:t>
      </w:r>
      <w:r w:rsidR="00783E9A">
        <w:rPr>
          <w:rFonts w:asciiTheme="minorHAnsi" w:eastAsia="SimSun" w:hAnsiTheme="minorHAnsi" w:cstheme="minorHAnsi"/>
          <w:szCs w:val="22"/>
          <w:lang w:eastAsia="zh-CN"/>
        </w:rPr>
        <w:t xml:space="preserve"> the</w:t>
      </w:r>
      <w:r w:rsidR="0001502A" w:rsidRPr="00EB5F32">
        <w:rPr>
          <w:rFonts w:asciiTheme="minorHAnsi" w:eastAsia="SimSun" w:hAnsiTheme="minorHAnsi" w:cstheme="minorHAnsi"/>
          <w:szCs w:val="22"/>
          <w:lang w:eastAsia="zh-CN"/>
        </w:rPr>
        <w:t xml:space="preserve"> knowledge of </w:t>
      </w:r>
      <w:proofErr w:type="gramStart"/>
      <w:r w:rsidR="0001502A" w:rsidRPr="00EB5F32">
        <w:rPr>
          <w:rFonts w:asciiTheme="minorHAnsi" w:eastAsia="SimSun" w:hAnsiTheme="minorHAnsi" w:cstheme="minorHAnsi"/>
          <w:szCs w:val="22"/>
          <w:lang w:eastAsia="zh-CN"/>
        </w:rPr>
        <w:t>whether</w:t>
      </w:r>
      <w:r w:rsidR="00CF63A7" w:rsidRPr="00EB5F32">
        <w:rPr>
          <w:rFonts w:asciiTheme="minorHAnsi" w:eastAsia="SimSun" w:hAnsiTheme="minorHAnsi" w:cstheme="minorHAnsi"/>
          <w:szCs w:val="22"/>
          <w:lang w:eastAsia="zh-CN"/>
        </w:rPr>
        <w:t xml:space="preserve"> </w:t>
      </w:r>
      <w:r w:rsidR="00302FDD" w:rsidRPr="00EB5F32">
        <w:rPr>
          <w:rFonts w:asciiTheme="minorHAnsi" w:eastAsia="SimSun" w:hAnsiTheme="minorHAnsi" w:cstheme="minorHAnsi"/>
          <w:szCs w:val="22"/>
          <w:lang w:eastAsia="zh-CN"/>
        </w:rPr>
        <w:t xml:space="preserve"> Twitter</w:t>
      </w:r>
      <w:proofErr w:type="gramEnd"/>
      <w:r w:rsidR="00302FDD" w:rsidRPr="00EB5F32">
        <w:rPr>
          <w:rFonts w:asciiTheme="minorHAnsi" w:eastAsia="SimSun" w:hAnsiTheme="minorHAnsi" w:cstheme="minorHAnsi"/>
          <w:szCs w:val="22"/>
          <w:lang w:eastAsia="zh-CN"/>
        </w:rPr>
        <w:t xml:space="preserve"> messaging </w:t>
      </w:r>
      <w:r w:rsidR="00CC0A2D" w:rsidRPr="00EB5F32">
        <w:rPr>
          <w:rFonts w:asciiTheme="minorHAnsi" w:eastAsia="SimSun" w:hAnsiTheme="minorHAnsi" w:cstheme="minorHAnsi"/>
          <w:szCs w:val="22"/>
          <w:lang w:eastAsia="zh-CN"/>
        </w:rPr>
        <w:t xml:space="preserve">can be one the </w:t>
      </w:r>
      <w:r w:rsidR="00400809" w:rsidRPr="00EB5F32">
        <w:rPr>
          <w:rFonts w:asciiTheme="minorHAnsi" w:eastAsia="SimSun" w:hAnsiTheme="minorHAnsi" w:cstheme="minorHAnsi"/>
          <w:szCs w:val="22"/>
          <w:lang w:eastAsia="zh-CN"/>
        </w:rPr>
        <w:t xml:space="preserve">mechanisms </w:t>
      </w:r>
      <w:r w:rsidR="00CC0A2D" w:rsidRPr="00EB5F32">
        <w:rPr>
          <w:rFonts w:asciiTheme="minorHAnsi" w:eastAsia="SimSun" w:hAnsiTheme="minorHAnsi" w:cstheme="minorHAnsi"/>
          <w:szCs w:val="22"/>
          <w:lang w:eastAsia="zh-CN"/>
        </w:rPr>
        <w:t xml:space="preserve">corporations can use to </w:t>
      </w:r>
      <w:r w:rsidR="00400809" w:rsidRPr="00EB5F32">
        <w:rPr>
          <w:rFonts w:asciiTheme="minorHAnsi" w:eastAsia="SimSun" w:hAnsiTheme="minorHAnsi" w:cstheme="minorHAnsi"/>
          <w:szCs w:val="22"/>
          <w:lang w:eastAsia="zh-CN"/>
        </w:rPr>
        <w:t>build</w:t>
      </w:r>
      <w:r w:rsidR="00CC0A2D" w:rsidRPr="00EB5F32">
        <w:rPr>
          <w:rFonts w:asciiTheme="minorHAnsi" w:eastAsia="SimSun" w:hAnsiTheme="minorHAnsi" w:cstheme="minorHAnsi"/>
          <w:szCs w:val="22"/>
          <w:lang w:eastAsia="zh-CN"/>
        </w:rPr>
        <w:t xml:space="preserve"> </w:t>
      </w:r>
      <w:r w:rsidR="00817DE9" w:rsidRPr="00EB5F32">
        <w:rPr>
          <w:rFonts w:asciiTheme="minorHAnsi" w:eastAsia="SimSun" w:hAnsiTheme="minorHAnsi" w:cstheme="minorHAnsi"/>
          <w:szCs w:val="22"/>
          <w:lang w:eastAsia="zh-CN"/>
        </w:rPr>
        <w:t xml:space="preserve">resilience </w:t>
      </w:r>
      <w:r w:rsidR="00AC4833" w:rsidRPr="00EB5F32">
        <w:rPr>
          <w:rFonts w:asciiTheme="minorHAnsi" w:eastAsia="SimSun" w:hAnsiTheme="minorHAnsi" w:cstheme="minorHAnsi"/>
          <w:szCs w:val="22"/>
          <w:lang w:eastAsia="zh-CN"/>
        </w:rPr>
        <w:t xml:space="preserve">against </w:t>
      </w:r>
      <w:r w:rsidR="00817DE9" w:rsidRPr="00EB5F32">
        <w:rPr>
          <w:rFonts w:asciiTheme="minorHAnsi" w:eastAsia="SimSun" w:hAnsiTheme="minorHAnsi" w:cstheme="minorHAnsi"/>
          <w:szCs w:val="22"/>
          <w:lang w:eastAsia="zh-CN"/>
        </w:rPr>
        <w:t>ethical scandals</w:t>
      </w:r>
      <w:r w:rsidR="00893E53" w:rsidRPr="00EB5F32">
        <w:rPr>
          <w:rFonts w:asciiTheme="minorHAnsi" w:eastAsia="SimSun" w:hAnsiTheme="minorHAnsi" w:cstheme="minorHAnsi"/>
          <w:szCs w:val="22"/>
          <w:lang w:eastAsia="zh-CN"/>
        </w:rPr>
        <w:t>. Our findings</w:t>
      </w:r>
      <w:r w:rsidR="00AA58CA" w:rsidRPr="00EB5F32">
        <w:rPr>
          <w:rFonts w:asciiTheme="minorHAnsi" w:eastAsia="SimSun" w:hAnsiTheme="minorHAnsi" w:cstheme="minorHAnsi"/>
          <w:szCs w:val="22"/>
          <w:lang w:eastAsia="zh-CN"/>
        </w:rPr>
        <w:t xml:space="preserve"> suggest </w:t>
      </w:r>
      <w:proofErr w:type="gramStart"/>
      <w:r w:rsidR="00AA58CA" w:rsidRPr="00EB5F32">
        <w:rPr>
          <w:rFonts w:asciiTheme="minorHAnsi" w:eastAsia="SimSun" w:hAnsiTheme="minorHAnsi" w:cstheme="minorHAnsi"/>
          <w:szCs w:val="22"/>
          <w:lang w:eastAsia="zh-CN"/>
        </w:rPr>
        <w:t>that</w:t>
      </w:r>
      <w:r w:rsidR="00FE4729">
        <w:rPr>
          <w:rFonts w:asciiTheme="minorHAnsi" w:eastAsia="SimSun" w:hAnsiTheme="minorHAnsi" w:cstheme="minorHAnsi"/>
          <w:szCs w:val="22"/>
          <w:lang w:eastAsia="zh-CN"/>
        </w:rPr>
        <w:t>,</w:t>
      </w:r>
      <w:r w:rsidR="004154C3" w:rsidRPr="00EB5F32">
        <w:rPr>
          <w:rFonts w:asciiTheme="minorHAnsi" w:eastAsia="SimSun" w:hAnsiTheme="minorHAnsi" w:cstheme="minorHAnsi"/>
          <w:szCs w:val="22"/>
          <w:lang w:eastAsia="zh-CN"/>
        </w:rPr>
        <w:t xml:space="preserve"> </w:t>
      </w:r>
      <w:r w:rsidR="00893E53" w:rsidRPr="00EB5F32">
        <w:rPr>
          <w:rFonts w:asciiTheme="minorHAnsi" w:eastAsia="SimSun" w:hAnsiTheme="minorHAnsi" w:cstheme="minorHAnsi"/>
          <w:szCs w:val="22"/>
          <w:lang w:eastAsia="zh-CN"/>
        </w:rPr>
        <w:t xml:space="preserve"> </w:t>
      </w:r>
      <w:r w:rsidR="00AA58CA" w:rsidRPr="00EB5F32">
        <w:rPr>
          <w:rFonts w:asciiTheme="minorHAnsi" w:eastAsia="SimSun" w:hAnsiTheme="minorHAnsi" w:cstheme="minorHAnsi"/>
          <w:szCs w:val="22"/>
          <w:lang w:eastAsia="zh-CN"/>
        </w:rPr>
        <w:t>provided</w:t>
      </w:r>
      <w:proofErr w:type="gramEnd"/>
      <w:r w:rsidR="00AA58CA" w:rsidRPr="00EB5F32">
        <w:rPr>
          <w:rFonts w:asciiTheme="minorHAnsi" w:eastAsia="SimSun" w:hAnsiTheme="minorHAnsi" w:cstheme="minorHAnsi"/>
          <w:szCs w:val="22"/>
          <w:lang w:eastAsia="zh-CN"/>
        </w:rPr>
        <w:t xml:space="preserve"> they are sincere and legitimate, corporations’ tweets o</w:t>
      </w:r>
      <w:r w:rsidR="00FE4729">
        <w:rPr>
          <w:rFonts w:asciiTheme="minorHAnsi" w:eastAsia="SimSun" w:hAnsiTheme="minorHAnsi" w:cstheme="minorHAnsi"/>
          <w:szCs w:val="22"/>
          <w:lang w:eastAsia="zh-CN"/>
        </w:rPr>
        <w:t>n</w:t>
      </w:r>
      <w:r w:rsidR="00AA58CA" w:rsidRPr="00EB5F32">
        <w:rPr>
          <w:rFonts w:asciiTheme="minorHAnsi" w:eastAsia="SimSun" w:hAnsiTheme="minorHAnsi" w:cstheme="minorHAnsi"/>
          <w:szCs w:val="22"/>
          <w:lang w:eastAsia="zh-CN"/>
        </w:rPr>
        <w:t xml:space="preserve"> global issues </w:t>
      </w:r>
      <w:r w:rsidR="00FE4729">
        <w:rPr>
          <w:rFonts w:asciiTheme="minorHAnsi" w:eastAsia="SimSun" w:hAnsiTheme="minorHAnsi" w:cstheme="minorHAnsi"/>
          <w:szCs w:val="22"/>
          <w:lang w:eastAsia="zh-CN"/>
        </w:rPr>
        <w:t>with</w:t>
      </w:r>
      <w:r w:rsidR="00AA58CA" w:rsidRPr="00EB5F32">
        <w:rPr>
          <w:rFonts w:asciiTheme="minorHAnsi" w:eastAsia="SimSun" w:hAnsiTheme="minorHAnsi" w:cstheme="minorHAnsi"/>
          <w:szCs w:val="22"/>
          <w:lang w:eastAsia="zh-CN"/>
        </w:rPr>
        <w:t xml:space="preserve"> a green agenda</w:t>
      </w:r>
      <w:r w:rsidR="004154C3" w:rsidRPr="00EB5F32">
        <w:rPr>
          <w:rFonts w:asciiTheme="minorHAnsi" w:eastAsia="SimSun" w:hAnsiTheme="minorHAnsi" w:cstheme="minorHAnsi"/>
          <w:szCs w:val="22"/>
          <w:lang w:eastAsia="zh-CN"/>
        </w:rPr>
        <w:t xml:space="preserve"> may indeed </w:t>
      </w:r>
      <w:r w:rsidR="007D7B78" w:rsidRPr="00EB5F32">
        <w:rPr>
          <w:rFonts w:asciiTheme="minorHAnsi" w:eastAsia="SimSun" w:hAnsiTheme="minorHAnsi" w:cstheme="minorHAnsi"/>
          <w:szCs w:val="22"/>
          <w:lang w:eastAsia="zh-CN"/>
        </w:rPr>
        <w:t>be helpful to achieve resilience against ethical scandals.</w:t>
      </w:r>
    </w:p>
    <w:p w14:paraId="086157EC" w14:textId="4C3D627C" w:rsidR="00F22B22" w:rsidRPr="00EB5F32" w:rsidRDefault="00852806" w:rsidP="00726E6A">
      <w:pPr>
        <w:jc w:val="both"/>
      </w:pPr>
      <w:r w:rsidRPr="00EB5F32">
        <w:t>T</w:t>
      </w:r>
      <w:r w:rsidR="009531A1" w:rsidRPr="00EB5F32">
        <w:t xml:space="preserve">witter data are not rich; they do not delve into antecedents, motives, causes </w:t>
      </w:r>
      <w:r w:rsidR="00FE4729">
        <w:t>or</w:t>
      </w:r>
      <w:r w:rsidR="009531A1" w:rsidRPr="00EB5F32">
        <w:t xml:space="preserve"> effects. Therefore, </w:t>
      </w:r>
      <w:r w:rsidR="001A5B26" w:rsidRPr="00EB5F32">
        <w:t>as note</w:t>
      </w:r>
      <w:r w:rsidR="00FE4729">
        <w:t>d</w:t>
      </w:r>
      <w:r w:rsidR="001A5B26" w:rsidRPr="00EB5F32">
        <w:t xml:space="preserve"> later in the limitations section, </w:t>
      </w:r>
      <w:r w:rsidR="009531A1" w:rsidRPr="00EB5F32">
        <w:t>we intend this short paper to be a first exploration of these questions, not to establish theory or test it at this stage.</w:t>
      </w:r>
      <w:r w:rsidR="00A80E20" w:rsidRPr="00EB5F32">
        <w:t xml:space="preserve"> </w:t>
      </w:r>
      <w:r w:rsidR="00ED2B65" w:rsidRPr="00EB5F32">
        <w:t xml:space="preserve">This limitation arises because a </w:t>
      </w:r>
      <w:r w:rsidR="00AF1B99" w:rsidRPr="00EB5F32">
        <w:t xml:space="preserve">tweet </w:t>
      </w:r>
      <w:r w:rsidR="00060475" w:rsidRPr="00EB5F32">
        <w:t xml:space="preserve">is </w:t>
      </w:r>
      <w:r w:rsidR="00AF1B99" w:rsidRPr="00EB5F32">
        <w:t>a short</w:t>
      </w:r>
      <w:r w:rsidR="00060475" w:rsidRPr="00EB5F32">
        <w:t>-form</w:t>
      </w:r>
      <w:r w:rsidR="00AF1B99" w:rsidRPr="00EB5F32">
        <w:t xml:space="preserve"> message. Typically, it tries to summarise the </w:t>
      </w:r>
      <w:r w:rsidR="006375FE" w:rsidRPr="00EB5F32">
        <w:t>poster</w:t>
      </w:r>
      <w:r w:rsidR="00AF1B99" w:rsidRPr="00EB5F32">
        <w:t xml:space="preserve">'s views about a </w:t>
      </w:r>
      <w:r w:rsidR="002A587D" w:rsidRPr="00EB5F32">
        <w:t>topic</w:t>
      </w:r>
      <w:r w:rsidR="001F7F4F" w:rsidRPr="00EB5F32">
        <w:t xml:space="preserve">; that is, it </w:t>
      </w:r>
      <w:r w:rsidR="006663B9" w:rsidRPr="00EB5F32">
        <w:t>presents</w:t>
      </w:r>
      <w:r w:rsidR="00AF1B99" w:rsidRPr="00EB5F32">
        <w:t xml:space="preserve"> the key points without detail. As such, we may not </w:t>
      </w:r>
      <w:r w:rsidR="006F7A0F" w:rsidRPr="00EB5F32">
        <w:t>mine</w:t>
      </w:r>
      <w:r w:rsidR="00AF1B99" w:rsidRPr="00EB5F32">
        <w:t xml:space="preserve"> deep knowledge about the topic</w:t>
      </w:r>
      <w:r w:rsidR="00D0562D" w:rsidRPr="00EB5F32">
        <w:t xml:space="preserve"> from the tweets</w:t>
      </w:r>
      <w:r w:rsidR="00AF1B99" w:rsidRPr="00EB5F32">
        <w:t xml:space="preserve">. However, we can </w:t>
      </w:r>
      <w:r w:rsidR="00FE4729">
        <w:t>deduce</w:t>
      </w:r>
      <w:r w:rsidR="00AF1B99" w:rsidRPr="00EB5F32">
        <w:t xml:space="preserve"> what the topic was</w:t>
      </w:r>
      <w:r w:rsidR="00FE4729">
        <w:t>,</w:t>
      </w:r>
      <w:r w:rsidR="00AF1B99" w:rsidRPr="00EB5F32">
        <w:t xml:space="preserve"> and analysing a corpus of tweets enables us to identify frequently </w:t>
      </w:r>
      <w:r w:rsidR="00060475" w:rsidRPr="00EB5F32">
        <w:t>occurring</w:t>
      </w:r>
      <w:r w:rsidR="00AF1B99" w:rsidRPr="00EB5F32">
        <w:t xml:space="preserve"> topics and </w:t>
      </w:r>
      <w:r w:rsidR="009531A1" w:rsidRPr="00EB5F32">
        <w:t xml:space="preserve">co-occurrence </w:t>
      </w:r>
      <w:r w:rsidR="00AF1B99" w:rsidRPr="00EB5F32">
        <w:t>patterns</w:t>
      </w:r>
      <w:r w:rsidR="00E419A5" w:rsidRPr="00EB5F32">
        <w:t xml:space="preserve"> </w:t>
      </w:r>
      <w:r w:rsidR="009531A1" w:rsidRPr="00EB5F32">
        <w:t>across</w:t>
      </w:r>
      <w:r w:rsidR="00AF1B99" w:rsidRPr="00EB5F32">
        <w:t xml:space="preserve"> the topics, for example,</w:t>
      </w:r>
      <w:r w:rsidR="00511C70" w:rsidRPr="00EB5F32">
        <w:t xml:space="preserve"> how</w:t>
      </w:r>
      <w:r w:rsidR="006B1875" w:rsidRPr="00EB5F32">
        <w:t xml:space="preserve"> </w:t>
      </w:r>
      <w:r w:rsidR="00511C70" w:rsidRPr="00EB5F32">
        <w:t>similar or dissimilar they are</w:t>
      </w:r>
      <w:r w:rsidR="00AF1B99" w:rsidRPr="00EB5F32">
        <w:t xml:space="preserve">. </w:t>
      </w:r>
    </w:p>
    <w:p w14:paraId="1976A10C" w14:textId="6EE9568F" w:rsidR="004B7EEF" w:rsidRPr="00EB5F32" w:rsidRDefault="007E1972" w:rsidP="00726E6A">
      <w:pPr>
        <w:jc w:val="both"/>
      </w:pPr>
      <w:r w:rsidRPr="00EB5F32">
        <w:t>The</w:t>
      </w:r>
      <w:r w:rsidR="0091359E" w:rsidRPr="00EB5F32">
        <w:t xml:space="preserve"> structure of th</w:t>
      </w:r>
      <w:r w:rsidR="00FE4729">
        <w:t>is</w:t>
      </w:r>
      <w:r w:rsidRPr="00EB5F32">
        <w:t xml:space="preserve"> paper is as follows: following th</w:t>
      </w:r>
      <w:r w:rsidR="00FE4729">
        <w:t>e</w:t>
      </w:r>
      <w:r w:rsidRPr="00EB5F32">
        <w:t xml:space="preserve"> introduction, we </w:t>
      </w:r>
      <w:r w:rsidR="0039468A" w:rsidRPr="00EB5F32">
        <w:t xml:space="preserve">review the literature on </w:t>
      </w:r>
      <w:r w:rsidR="00A75CE2" w:rsidRPr="00EB5F32">
        <w:t xml:space="preserve">the nature and mitigation of </w:t>
      </w:r>
      <w:r w:rsidR="0039468A" w:rsidRPr="00EB5F32">
        <w:t>ethical scandals</w:t>
      </w:r>
      <w:r w:rsidR="00A75CE2" w:rsidRPr="00EB5F32">
        <w:t xml:space="preserve">. </w:t>
      </w:r>
      <w:r w:rsidR="005B2870" w:rsidRPr="00EB5F32">
        <w:t>In the third section, we describe the data, methods</w:t>
      </w:r>
      <w:r w:rsidR="00330863" w:rsidRPr="00EB5F32">
        <w:t>, analysis</w:t>
      </w:r>
      <w:r w:rsidR="005446E6" w:rsidRPr="00EB5F32">
        <w:t>,</w:t>
      </w:r>
      <w:r w:rsidR="00330863" w:rsidRPr="00EB5F32">
        <w:t xml:space="preserve"> and results. We conclude</w:t>
      </w:r>
      <w:r w:rsidR="005B1C89" w:rsidRPr="00EB5F32">
        <w:t xml:space="preserve"> by </w:t>
      </w:r>
      <w:r w:rsidR="00330863" w:rsidRPr="00EB5F32">
        <w:t>discussi</w:t>
      </w:r>
      <w:r w:rsidR="005B1C89" w:rsidRPr="00EB5F32">
        <w:t xml:space="preserve">ng </w:t>
      </w:r>
      <w:r w:rsidR="00330863" w:rsidRPr="00EB5F32">
        <w:t>the results</w:t>
      </w:r>
      <w:r w:rsidR="00B330D7" w:rsidRPr="00EB5F32">
        <w:t xml:space="preserve"> and</w:t>
      </w:r>
      <w:r w:rsidR="000902AC" w:rsidRPr="00EB5F32">
        <w:t xml:space="preserve"> </w:t>
      </w:r>
      <w:r w:rsidR="00D0562D" w:rsidRPr="00EB5F32">
        <w:t>limitations and</w:t>
      </w:r>
      <w:r w:rsidR="000902AC" w:rsidRPr="00EB5F32">
        <w:t xml:space="preserve"> </w:t>
      </w:r>
      <w:r w:rsidR="00B330D7" w:rsidRPr="00EB5F32">
        <w:t xml:space="preserve">offer </w:t>
      </w:r>
      <w:r w:rsidR="000902AC" w:rsidRPr="00EB5F32">
        <w:t xml:space="preserve">suggestions for future research. </w:t>
      </w:r>
    </w:p>
    <w:p w14:paraId="770D188E" w14:textId="77777777" w:rsidR="00B330D7" w:rsidRPr="00EB5F32" w:rsidRDefault="00B330D7" w:rsidP="00726E6A">
      <w:pPr>
        <w:jc w:val="both"/>
      </w:pPr>
    </w:p>
    <w:p w14:paraId="4C73FF90" w14:textId="77777777" w:rsidR="004B7EEF" w:rsidRPr="00EB5F32" w:rsidRDefault="00080F8B" w:rsidP="00726E6A">
      <w:pPr>
        <w:pStyle w:val="Heading2"/>
        <w:jc w:val="both"/>
        <w:rPr>
          <w:rFonts w:cs="Calibri"/>
        </w:rPr>
      </w:pPr>
      <w:bookmarkStart w:id="5" w:name="_Toc18882260"/>
      <w:r w:rsidRPr="00EB5F32">
        <w:rPr>
          <w:rFonts w:cs="Calibri"/>
        </w:rPr>
        <w:lastRenderedPageBreak/>
        <w:t xml:space="preserve">2. </w:t>
      </w:r>
      <w:r w:rsidR="00C47EB2" w:rsidRPr="00EB5F32">
        <w:rPr>
          <w:rFonts w:cs="Calibri"/>
        </w:rPr>
        <w:t xml:space="preserve">Literature </w:t>
      </w:r>
      <w:r w:rsidR="00726E6A" w:rsidRPr="00EB5F32">
        <w:rPr>
          <w:rFonts w:cs="Calibri"/>
        </w:rPr>
        <w:t>r</w:t>
      </w:r>
      <w:r w:rsidR="00C47EB2" w:rsidRPr="00EB5F32">
        <w:rPr>
          <w:rFonts w:cs="Calibri"/>
        </w:rPr>
        <w:t>eview</w:t>
      </w:r>
      <w:bookmarkEnd w:id="5"/>
      <w:r w:rsidR="00C47EB2" w:rsidRPr="00EB5F32">
        <w:rPr>
          <w:rFonts w:cs="Calibri"/>
        </w:rPr>
        <w:t xml:space="preserve"> </w:t>
      </w:r>
    </w:p>
    <w:p w14:paraId="19201A72" w14:textId="77777777" w:rsidR="00C47EB2" w:rsidRPr="00EB5F32" w:rsidRDefault="00C47EB2" w:rsidP="002E74F4">
      <w:pPr>
        <w:ind w:firstLine="0"/>
        <w:jc w:val="both"/>
      </w:pPr>
      <w:r w:rsidRPr="00EB5F32">
        <w:t>The literature review</w:t>
      </w:r>
      <w:r w:rsidR="0088620E" w:rsidRPr="00EB5F32">
        <w:t xml:space="preserve"> begins by </w:t>
      </w:r>
      <w:r w:rsidR="008D4678" w:rsidRPr="00EB5F32">
        <w:t>explo</w:t>
      </w:r>
      <w:r w:rsidR="0088620E" w:rsidRPr="00EB5F32">
        <w:t>ring</w:t>
      </w:r>
      <w:r w:rsidR="008D4678" w:rsidRPr="00EB5F32">
        <w:t xml:space="preserve"> </w:t>
      </w:r>
      <w:r w:rsidRPr="00EB5F32">
        <w:t>the</w:t>
      </w:r>
      <w:r w:rsidR="0082584D" w:rsidRPr="00EB5F32">
        <w:t xml:space="preserve"> nature, causes and </w:t>
      </w:r>
      <w:r w:rsidR="00C7783C" w:rsidRPr="00EB5F32">
        <w:t xml:space="preserve">prevention of </w:t>
      </w:r>
      <w:r w:rsidR="0088620E" w:rsidRPr="00EB5F32">
        <w:t>ethical scandals in</w:t>
      </w:r>
      <w:r w:rsidR="003C09D6" w:rsidRPr="00EB5F32">
        <w:t xml:space="preserve"> corporat</w:t>
      </w:r>
      <w:r w:rsidR="0088620E" w:rsidRPr="00EB5F32">
        <w:t xml:space="preserve">ions. </w:t>
      </w:r>
      <w:r w:rsidR="008B181F" w:rsidRPr="00EB5F32">
        <w:t xml:space="preserve">It then </w:t>
      </w:r>
      <w:r w:rsidR="0088620E" w:rsidRPr="00EB5F32">
        <w:t xml:space="preserve">considers </w:t>
      </w:r>
      <w:r w:rsidR="003A2873" w:rsidRPr="00EB5F32">
        <w:t>ideas for mitigation</w:t>
      </w:r>
      <w:r w:rsidR="00C7783C" w:rsidRPr="00EB5F32">
        <w:t xml:space="preserve">, before examining how corporations may use Twitter in their efforts to </w:t>
      </w:r>
      <w:r w:rsidR="00FD36CB" w:rsidRPr="00EB5F32">
        <w:t>reduce the harm of ethical scandals.</w:t>
      </w:r>
      <w:r w:rsidRPr="00EB5F32">
        <w:t xml:space="preserve"> </w:t>
      </w:r>
    </w:p>
    <w:p w14:paraId="7FA346CD" w14:textId="77777777" w:rsidR="009F67A4" w:rsidRPr="00EB5F32" w:rsidRDefault="00B45E94" w:rsidP="00726E6A">
      <w:pPr>
        <w:pStyle w:val="Heading3"/>
        <w:jc w:val="both"/>
        <w:rPr>
          <w:b w:val="0"/>
          <w:i/>
        </w:rPr>
      </w:pPr>
      <w:r w:rsidRPr="00EB5F32">
        <w:rPr>
          <w:b w:val="0"/>
          <w:i/>
        </w:rPr>
        <w:t xml:space="preserve">2.1 </w:t>
      </w:r>
      <w:r w:rsidR="009F67A4" w:rsidRPr="00EB5F32">
        <w:rPr>
          <w:b w:val="0"/>
          <w:i/>
        </w:rPr>
        <w:t>Nature</w:t>
      </w:r>
      <w:r w:rsidR="00BC16E5" w:rsidRPr="00EB5F32">
        <w:rPr>
          <w:b w:val="0"/>
          <w:i/>
        </w:rPr>
        <w:t xml:space="preserve">, </w:t>
      </w:r>
      <w:r w:rsidRPr="00EB5F32">
        <w:rPr>
          <w:b w:val="0"/>
          <w:i/>
        </w:rPr>
        <w:t>causes</w:t>
      </w:r>
      <w:r w:rsidR="00BC16E5" w:rsidRPr="00EB5F32">
        <w:rPr>
          <w:b w:val="0"/>
          <w:i/>
        </w:rPr>
        <w:t xml:space="preserve"> and prevention of</w:t>
      </w:r>
      <w:r w:rsidRPr="00EB5F32">
        <w:rPr>
          <w:b w:val="0"/>
          <w:i/>
        </w:rPr>
        <w:t xml:space="preserve"> ethical scandals</w:t>
      </w:r>
      <w:r w:rsidR="009F67A4" w:rsidRPr="00EB5F32">
        <w:rPr>
          <w:b w:val="0"/>
          <w:i/>
        </w:rPr>
        <w:t xml:space="preserve"> </w:t>
      </w:r>
    </w:p>
    <w:p w14:paraId="35E019F0" w14:textId="71795E0A" w:rsidR="00FB222C" w:rsidRPr="00D04B82" w:rsidRDefault="00C47EB2" w:rsidP="00726E6A">
      <w:pPr>
        <w:ind w:firstLine="0"/>
        <w:jc w:val="both"/>
      </w:pPr>
      <w:r w:rsidRPr="00EB5F32">
        <w:t>A</w:t>
      </w:r>
      <w:r w:rsidR="009E1516" w:rsidRPr="00EB5F32">
        <w:t xml:space="preserve"> corporate </w:t>
      </w:r>
      <w:r w:rsidR="00350F1C" w:rsidRPr="00EB5F32">
        <w:t xml:space="preserve">scandal may arise from </w:t>
      </w:r>
      <w:r w:rsidR="00606DF7" w:rsidRPr="00EB5F32">
        <w:t>unethical</w:t>
      </w:r>
      <w:r w:rsidR="00350F1C" w:rsidRPr="00EB5F32">
        <w:t xml:space="preserve"> </w:t>
      </w:r>
      <w:r w:rsidR="00B330D7" w:rsidRPr="00EB5F32">
        <w:t>behavio</w:t>
      </w:r>
      <w:r w:rsidR="00533D35" w:rsidRPr="00EB5F32">
        <w:t>r</w:t>
      </w:r>
      <w:r w:rsidR="00606DF7" w:rsidRPr="00EB5F32">
        <w:t>.</w:t>
      </w:r>
      <w:r w:rsidR="00B60C60" w:rsidRPr="00EB5F32">
        <w:t xml:space="preserve"> </w:t>
      </w:r>
      <w:r w:rsidR="0019465A" w:rsidRPr="00EB5F32">
        <w:t xml:space="preserve">Ethicality is a complex </w:t>
      </w:r>
      <w:r w:rsidR="00035C04" w:rsidRPr="00EB5F32">
        <w:t xml:space="preserve">construct, but </w:t>
      </w:r>
      <w:r w:rsidR="00396BCC" w:rsidRPr="00EB5F32">
        <w:t>to</w:t>
      </w:r>
      <w:r w:rsidR="00035C04" w:rsidRPr="00EB5F32">
        <w:t xml:space="preserve"> </w:t>
      </w:r>
      <w:r w:rsidR="00E73C5B" w:rsidRPr="00EB5F32">
        <w:t xml:space="preserve">paraphrase the Cambridge </w:t>
      </w:r>
      <w:r w:rsidR="008B48E4" w:rsidRPr="00EB5F32">
        <w:t>Dictionary</w:t>
      </w:r>
      <w:r w:rsidR="0055713D" w:rsidRPr="00EB5F32">
        <w:t xml:space="preserve"> </w:t>
      </w:r>
      <w:r w:rsidR="00B436B2" w:rsidRPr="00EB5F32">
        <w:fldChar w:fldCharType="begin"/>
      </w:r>
      <w:r w:rsidR="00B436B2" w:rsidRPr="00EB5F32">
        <w:instrText xml:space="preserve"> ADDIN EN.CITE &lt;EndNote&gt;&lt;Cite ExcludeAuth="1"&gt;&lt;Author&gt;Cambridge Dictionary&lt;/Author&gt;&lt;Year&gt;2020&lt;/Year&gt;&lt;RecNum&gt;37&lt;/RecNum&gt;&lt;DisplayText&gt;(2020)&lt;/DisplayText&gt;&lt;record&gt;&lt;rec-number&gt;37&lt;/rec-number&gt;&lt;foreign-keys&gt;&lt;key app="EN" db-id="22a9erf5swrrwsertrk5vxdn200etwpzerse" timestamp="1599557736"&gt;37&lt;/key&gt;&lt;/foreign-keys&gt;&lt;ref-type name="Web Page"&gt;12&lt;/ref-type&gt;&lt;contributors&gt;&lt;authors&gt;&lt;author&gt;Cambridge Dictionary,&lt;/author&gt;&lt;/authors&gt;&lt;/contributors&gt;&lt;titles&gt;&lt;title&gt;The Cambridge English Dictionary Online&lt;/title&gt;&lt;/titles&gt;&lt;volume&gt;2020&lt;/volume&gt;&lt;dates&gt;&lt;year&gt;2020&lt;/year&gt;&lt;/dates&gt;&lt;pub-location&gt;https://dictionary.cambridge.org/dictionary/english/ethical&lt;/pub-location&gt;&lt;urls&gt;&lt;related-urls&gt;&lt;url&gt;https://dictionary.cambridge.org/dictionary/english/ethical&lt;/url&gt;&lt;/related-urls&gt;&lt;/urls&gt;&lt;/record&gt;&lt;/Cite&gt;&lt;/EndNote&gt;</w:instrText>
      </w:r>
      <w:r w:rsidR="00B436B2" w:rsidRPr="00EB5F32">
        <w:fldChar w:fldCharType="separate"/>
      </w:r>
      <w:r w:rsidR="00B436B2" w:rsidRPr="00EB5F32">
        <w:rPr>
          <w:noProof/>
        </w:rPr>
        <w:t>(2020)</w:t>
      </w:r>
      <w:r w:rsidR="00B436B2" w:rsidRPr="00EB5F32">
        <w:fldChar w:fldCharType="end"/>
      </w:r>
      <w:r w:rsidR="00396BCC" w:rsidRPr="00EB5F32">
        <w:t xml:space="preserve">, </w:t>
      </w:r>
      <w:r w:rsidR="00B84A96" w:rsidRPr="00EB5F32">
        <w:t xml:space="preserve">‘ethical’ </w:t>
      </w:r>
      <w:r w:rsidR="00B330D7" w:rsidRPr="00EB5F32">
        <w:t xml:space="preserve">is </w:t>
      </w:r>
      <w:r w:rsidR="0055713D" w:rsidRPr="00EB5F32">
        <w:t>something</w:t>
      </w:r>
      <w:r w:rsidR="00533D35" w:rsidRPr="00EB5F32">
        <w:t xml:space="preserve"> </w:t>
      </w:r>
      <w:r w:rsidR="00353054" w:rsidRPr="00EB5F32">
        <w:t xml:space="preserve">we believe </w:t>
      </w:r>
      <w:r w:rsidR="00DE1BFA" w:rsidRPr="00EB5F32">
        <w:t xml:space="preserve">to </w:t>
      </w:r>
      <w:r w:rsidR="00533D35" w:rsidRPr="00EB5F32">
        <w:t xml:space="preserve">be </w:t>
      </w:r>
      <w:r w:rsidR="00DE1BFA" w:rsidRPr="00EB5F32">
        <w:t>morally right and good</w:t>
      </w:r>
      <w:r w:rsidR="00945B09" w:rsidRPr="00EB5F32">
        <w:t>.</w:t>
      </w:r>
      <w:r w:rsidR="00BE331D" w:rsidRPr="00EB5F32">
        <w:t xml:space="preserve"> </w:t>
      </w:r>
      <w:r w:rsidR="00B436B2" w:rsidRPr="00EB5F32">
        <w:fldChar w:fldCharType="begin"/>
      </w:r>
      <w:r w:rsidR="00B436B2" w:rsidRPr="00EB5F32">
        <w:instrText xml:space="preserve"> ADDIN EN.CITE &lt;EndNote&gt;&lt;Cite AuthorYear="1"&gt;&lt;Author&gt;Kantola&lt;/Author&gt;&lt;Year&gt;2013&lt;/Year&gt;&lt;RecNum&gt;61&lt;/RecNum&gt;&lt;DisplayText&gt;Kantola and Vesa (2013)&lt;/DisplayText&gt;&lt;record&gt;&lt;rec-number&gt;61&lt;/rec-number&gt;&lt;foreign-keys&gt;&lt;key app="EN" db-id="22a9erf5swrrwsertrk5vxdn200etwpzerse" timestamp="1599559678"&gt;61&lt;/key&gt;&lt;/foreign-keys&gt;&lt;ref-type name="Journal Article"&gt;17&lt;/ref-type&gt;&lt;contributors&gt;&lt;authors&gt;&lt;author&gt;Kantola, Anu&lt;/author&gt;&lt;author&gt;Vesa, Juho&lt;/author&gt;&lt;/authors&gt;&lt;/contributors&gt;&lt;titles&gt;&lt;title&gt;Mediated scandals as social dramas: Transforming the moral order in Finland&lt;/title&gt;&lt;secondary-title&gt;Acta Sociologica&lt;/secondary-title&gt;&lt;/titles&gt;&lt;periodical&gt;&lt;full-title&gt;Acta Sociologica&lt;/full-title&gt;&lt;/periodical&gt;&lt;pages&gt;295-308&lt;/pages&gt;&lt;volume&gt;56&lt;/volume&gt;&lt;number&gt;4&lt;/number&gt;&lt;dates&gt;&lt;year&gt;2013&lt;/year&gt;&lt;/dates&gt;&lt;isbn&gt;0001-6993&lt;/isbn&gt;&lt;urls&gt;&lt;/urls&gt;&lt;/record&gt;&lt;/Cite&gt;&lt;/EndNote&gt;</w:instrText>
      </w:r>
      <w:r w:rsidR="00B436B2" w:rsidRPr="00EB5F32">
        <w:fldChar w:fldCharType="separate"/>
      </w:r>
      <w:r w:rsidR="00B436B2" w:rsidRPr="00EB5F32">
        <w:rPr>
          <w:noProof/>
        </w:rPr>
        <w:t>Kantola and Vesa (2013)</w:t>
      </w:r>
      <w:r w:rsidR="00B436B2" w:rsidRPr="00EB5F32">
        <w:fldChar w:fldCharType="end"/>
      </w:r>
      <w:r w:rsidR="00533D35" w:rsidRPr="00EB5F32">
        <w:t xml:space="preserve"> define </w:t>
      </w:r>
      <w:r w:rsidR="00C550B9" w:rsidRPr="00EB5F32">
        <w:t xml:space="preserve">an ethical </w:t>
      </w:r>
      <w:r w:rsidRPr="00EB5F32">
        <w:t xml:space="preserve">scandal </w:t>
      </w:r>
      <w:r w:rsidR="004200ED" w:rsidRPr="00EB5F32">
        <w:t>a</w:t>
      </w:r>
      <w:r w:rsidRPr="00EB5F32">
        <w:t xml:space="preserve">s </w:t>
      </w:r>
      <w:r w:rsidR="00EF0058" w:rsidRPr="00EB5F32">
        <w:t>the consequence</w:t>
      </w:r>
      <w:r w:rsidRPr="00EB5F32">
        <w:t xml:space="preserve"> of moral slippage</w:t>
      </w:r>
      <w:r w:rsidR="004F3A4B" w:rsidRPr="00EB5F32">
        <w:t xml:space="preserve">; </w:t>
      </w:r>
      <w:r w:rsidR="00B436B2" w:rsidRPr="00EB5F32">
        <w:fldChar w:fldCharType="begin"/>
      </w:r>
      <w:r w:rsidR="00B436B2" w:rsidRPr="00EB5F32">
        <w:instrText xml:space="preserve"> ADDIN EN.CITE &lt;EndNote&gt;&lt;Cite AuthorYear="1"&gt;&lt;Author&gt;Thompson&lt;/Author&gt;&lt;Year&gt;1997&lt;/Year&gt;&lt;RecNum&gt;85&lt;/RecNum&gt;&lt;DisplayText&gt;Thompson (1997)&lt;/DisplayText&gt;&lt;record&gt;&lt;rec-number&gt;85&lt;/rec-number&gt;&lt;foreign-keys&gt;&lt;key app="EN" db-id="22a9erf5swrrwsertrk5vxdn200etwpzerse" timestamp="1599651504"&gt;85&lt;/key&gt;&lt;/foreign-keys&gt;&lt;ref-type name="Book Section"&gt;5&lt;/ref-type&gt;&lt;contributors&gt;&lt;authors&gt;&lt;author&gt;Thompson, J.B. (1997), “&lt;/author&gt;&lt;/authors&gt;&lt;secondary-authors&gt;&lt;author&gt;Lull, James&lt;/author&gt;&lt;author&gt;Hinerman, Stephen&lt;/author&gt;&lt;/secondary-authors&gt;&lt;/contributors&gt;&lt;titles&gt;&lt;title&gt;Scandal and social theory&lt;/title&gt;&lt;secondary-title&gt;Media scandals: Morality and desire in the popular culture marketplace&lt;/secondary-title&gt;&lt;/titles&gt;&lt;pages&gt;34-36&lt;/pages&gt;&lt;dates&gt;&lt;year&gt;1997&lt;/year&gt;&lt;/dates&gt;&lt;publisher&gt;Columbia University Press&lt;/publisher&gt;&lt;isbn&gt;0231111657&lt;/isbn&gt;&lt;urls&gt;&lt;/urls&gt;&lt;/record&gt;&lt;/Cite&gt;&lt;/EndNote&gt;</w:instrText>
      </w:r>
      <w:r w:rsidR="00B436B2" w:rsidRPr="00EB5F32">
        <w:fldChar w:fldCharType="separate"/>
      </w:r>
      <w:r w:rsidR="00B436B2" w:rsidRPr="00EB5F32">
        <w:rPr>
          <w:noProof/>
        </w:rPr>
        <w:t>Thompson (1997)</w:t>
      </w:r>
      <w:r w:rsidR="00B436B2" w:rsidRPr="00EB5F32">
        <w:fldChar w:fldCharType="end"/>
      </w:r>
      <w:r w:rsidR="004F3A4B" w:rsidRPr="00EB5F32">
        <w:t xml:space="preserve"> as</w:t>
      </w:r>
      <w:r w:rsidRPr="00EB5F32">
        <w:t xml:space="preserve"> a violation of values or norms. </w:t>
      </w:r>
      <w:r w:rsidR="00BF5CB8" w:rsidRPr="00EB5F32">
        <w:t xml:space="preserve">By contrast, </w:t>
      </w:r>
      <w:r w:rsidR="004D0B44" w:rsidRPr="00EB5F32">
        <w:t>in</w:t>
      </w:r>
      <w:r w:rsidR="00BA5931" w:rsidRPr="00EB5F32">
        <w:t xml:space="preserve"> </w:t>
      </w:r>
      <w:r w:rsidR="004200ED" w:rsidRPr="00EB5F32">
        <w:t>Crane and Matten</w:t>
      </w:r>
      <w:r w:rsidR="00B330D7" w:rsidRPr="00EB5F32">
        <w:t>’s</w:t>
      </w:r>
      <w:r w:rsidR="004200ED" w:rsidRPr="00EB5F32">
        <w:t xml:space="preserve"> </w:t>
      </w:r>
      <w:r w:rsidR="00B436B2" w:rsidRPr="00EB5F32">
        <w:fldChar w:fldCharType="begin"/>
      </w:r>
      <w:r w:rsidR="00B436B2" w:rsidRPr="00EB5F32">
        <w:instrText xml:space="preserve"> ADDIN EN.CITE &lt;EndNote&gt;&lt;Cite ExcludeAuth="1"&gt;&lt;Author&gt;Crane&lt;/Author&gt;&lt;Year&gt;2007&lt;/Year&gt;&lt;RecNum&gt;45&lt;/RecNum&gt;&lt;DisplayText&gt;(2007)&lt;/DisplayText&gt;&lt;record&gt;&lt;rec-number&gt;45&lt;/rec-number&gt;&lt;foreign-keys&gt;&lt;key app="EN" db-id="22a9erf5swrrwsertrk5vxdn200etwpzerse" timestamp="1599558051"&gt;45&lt;/key&gt;&lt;/foreign-keys&gt;&lt;ref-type name="Book"&gt;6&lt;/ref-type&gt;&lt;contributors&gt;&lt;authors&gt;&lt;author&gt;Crane, Andrew&lt;/author&gt;&lt;author&gt;Matten, Dirk&lt;/author&gt;&lt;/authors&gt;&lt;/contributors&gt;&lt;titles&gt;&lt;title&gt;Corporate social responsibility. Vol. 1, Theories and concepts of corporate social responsibility&lt;/title&gt;&lt;/titles&gt;&lt;dates&gt;&lt;year&gt;2007&lt;/year&gt;&lt;/dates&gt;&lt;publisher&gt;Sage&lt;/publisher&gt;&lt;urls&gt;&lt;/urls&gt;&lt;/record&gt;&lt;/Cite&gt;&lt;/EndNote&gt;</w:instrText>
      </w:r>
      <w:r w:rsidR="00B436B2" w:rsidRPr="00EB5F32">
        <w:fldChar w:fldCharType="separate"/>
      </w:r>
      <w:r w:rsidR="00B436B2" w:rsidRPr="00EB5F32">
        <w:rPr>
          <w:noProof/>
        </w:rPr>
        <w:t>(2007)</w:t>
      </w:r>
      <w:r w:rsidR="00B436B2" w:rsidRPr="00EB5F32">
        <w:fldChar w:fldCharType="end"/>
      </w:r>
      <w:r w:rsidR="00B436B2" w:rsidRPr="00EB5F32">
        <w:t xml:space="preserve"> </w:t>
      </w:r>
      <w:r w:rsidR="007114FA" w:rsidRPr="00EB5F32">
        <w:t>definition,</w:t>
      </w:r>
      <w:r w:rsidR="00BA5931" w:rsidRPr="00EB5F32">
        <w:t xml:space="preserve"> examples of</w:t>
      </w:r>
      <w:r w:rsidR="004200ED" w:rsidRPr="00EB5F32">
        <w:t xml:space="preserve"> unethical </w:t>
      </w:r>
      <w:r w:rsidR="00D800F7" w:rsidRPr="00EB5F32">
        <w:t>be</w:t>
      </w:r>
      <w:r w:rsidR="00D800F7" w:rsidRPr="00D04B82">
        <w:t>havior</w:t>
      </w:r>
      <w:r w:rsidR="004200ED" w:rsidRPr="00D04B82">
        <w:t xml:space="preserve"> </w:t>
      </w:r>
      <w:r w:rsidR="00BA5931" w:rsidRPr="00D04B82">
        <w:t>include</w:t>
      </w:r>
      <w:r w:rsidR="004200ED" w:rsidRPr="00D04B82">
        <w:t xml:space="preserve"> corruption, fraud,</w:t>
      </w:r>
      <w:r w:rsidR="00921D0D">
        <w:t xml:space="preserve"> </w:t>
      </w:r>
      <w:r w:rsidR="004200ED" w:rsidRPr="00D04B82">
        <w:t>stealing, and sexual harassment.</w:t>
      </w:r>
      <w:r w:rsidR="008042DE" w:rsidRPr="00D04B82">
        <w:t xml:space="preserve"> Therefore, an </w:t>
      </w:r>
      <w:r w:rsidR="0088691C" w:rsidRPr="00D04B82">
        <w:t>‘</w:t>
      </w:r>
      <w:r w:rsidR="008042DE" w:rsidRPr="00D04B82">
        <w:t>ethical scandal</w:t>
      </w:r>
      <w:r w:rsidR="0088691C" w:rsidRPr="00D04B82">
        <w:t>’</w:t>
      </w:r>
      <w:r w:rsidR="008042DE" w:rsidRPr="00D04B82">
        <w:t xml:space="preserve"> includes not just </w:t>
      </w:r>
      <w:r w:rsidR="007114FA" w:rsidRPr="00D04B82">
        <w:t xml:space="preserve">behavior that </w:t>
      </w:r>
      <w:r w:rsidR="00353054" w:rsidRPr="00D04B82">
        <w:t>does not</w:t>
      </w:r>
      <w:r w:rsidR="007114FA" w:rsidRPr="00D04B82">
        <w:t xml:space="preserve"> meet </w:t>
      </w:r>
      <w:r w:rsidR="007139BF" w:rsidRPr="00D04B82">
        <w:t>our</w:t>
      </w:r>
      <w:r w:rsidR="00FB222C" w:rsidRPr="00D04B82">
        <w:t xml:space="preserve"> standard of morally right and good</w:t>
      </w:r>
      <w:r w:rsidR="00921D0D">
        <w:t>,</w:t>
      </w:r>
      <w:r w:rsidR="008042DE" w:rsidRPr="00D04B82">
        <w:t xml:space="preserve"> </w:t>
      </w:r>
      <w:r w:rsidR="008E1459" w:rsidRPr="00D04B82">
        <w:t>but any kind of wrongdoing</w:t>
      </w:r>
      <w:r w:rsidR="00921D0D">
        <w:t>,</w:t>
      </w:r>
      <w:r w:rsidR="008E1459" w:rsidRPr="00D04B82">
        <w:t xml:space="preserve"> incl</w:t>
      </w:r>
      <w:r w:rsidR="00C53E73" w:rsidRPr="00D04B82">
        <w:t xml:space="preserve">uding </w:t>
      </w:r>
      <w:r w:rsidR="008042DE" w:rsidRPr="00D04B82">
        <w:t xml:space="preserve">illegality. </w:t>
      </w:r>
      <w:r w:rsidR="004200ED" w:rsidRPr="00D04B82">
        <w:t xml:space="preserve"> </w:t>
      </w:r>
    </w:p>
    <w:p w14:paraId="714FE294" w14:textId="4DEDA470" w:rsidR="00C04EE2" w:rsidRPr="00D04B82" w:rsidRDefault="002008DB" w:rsidP="00726E6A">
      <w:pPr>
        <w:jc w:val="both"/>
      </w:pPr>
      <w:r w:rsidRPr="00D04B82">
        <w:t xml:space="preserve">There </w:t>
      </w:r>
      <w:r w:rsidR="00C04EE2" w:rsidRPr="00D04B82">
        <w:t xml:space="preserve">are </w:t>
      </w:r>
      <w:r w:rsidR="008902FB" w:rsidRPr="00D04B82">
        <w:t>diverse</w:t>
      </w:r>
      <w:r w:rsidR="00C04EE2" w:rsidRPr="00D04B82">
        <w:t xml:space="preserve"> causes </w:t>
      </w:r>
      <w:r w:rsidR="00921D0D">
        <w:t>for</w:t>
      </w:r>
      <w:r w:rsidR="00C04EE2" w:rsidRPr="00D04B82">
        <w:t xml:space="preserve"> ethical scandals. </w:t>
      </w:r>
      <w:r w:rsidR="00B436B2" w:rsidRPr="00D04B82">
        <w:fldChar w:fldCharType="begin"/>
      </w:r>
      <w:r w:rsidR="00536329">
        <w:instrText xml:space="preserve"> ADDIN EN.CITE &lt;EndNote&gt;&lt;Cite AuthorYear="1"&gt;&lt;Author&gt;Zona&lt;/Author&gt;&lt;Year&gt;2013&lt;/Year&gt;&lt;RecNum&gt;47&lt;/RecNum&gt;&lt;DisplayText&gt;Zona et al. (2013)&lt;/DisplayText&gt;&lt;record&gt;&lt;rec-number&gt;47&lt;/rec-number&gt;&lt;foreign-keys&gt;&lt;key app="EN" db-id="22a9erf5swrrwsertrk5vxdn200etwpzerse" timestamp="1599558111"&gt;47&lt;/key&gt;&lt;/foreign-keys&gt;&lt;ref-type name="Journal Article"&gt;17&lt;/ref-type&gt;&lt;contributors&gt;&lt;authors&gt;&lt;author&gt;Zona, Fabio&lt;/author&gt;&lt;author&gt;Minoja, Mario&lt;/author&gt;&lt;author&gt;Coda, Vittorio&lt;/author&gt;&lt;/authors&gt;&lt;/contributors&gt;&lt;titles&gt;&lt;title&gt;Antecedents of corporate scandals: CEOs’ personal traits, stakeholders’ cohesion, managerial fraud, and imbalanced corporate strategy&lt;/title&gt;&lt;secondary-title&gt;Journal of Business Ethics&lt;/secondary-title&gt;&lt;/titles&gt;&lt;periodical&gt;&lt;full-title&gt;Journal of Business Ethics&lt;/full-title&gt;&lt;/periodical&gt;&lt;pages&gt;265-283&lt;/pages&gt;&lt;volume&gt;113&lt;/volume&gt;&lt;number&gt;2&lt;/number&gt;&lt;dates&gt;&lt;year&gt;2013&lt;/year&gt;&lt;/dates&gt;&lt;isbn&gt;0167-4544&lt;/isbn&gt;&lt;urls&gt;&lt;/urls&gt;&lt;/record&gt;&lt;/Cite&gt;&lt;/EndNote&gt;</w:instrText>
      </w:r>
      <w:r w:rsidR="00B436B2" w:rsidRPr="00D04B82">
        <w:fldChar w:fldCharType="separate"/>
      </w:r>
      <w:r w:rsidR="00536329">
        <w:rPr>
          <w:noProof/>
        </w:rPr>
        <w:t xml:space="preserve">Zona </w:t>
      </w:r>
      <w:r w:rsidR="00536329" w:rsidRPr="005014E2">
        <w:rPr>
          <w:i/>
          <w:iCs/>
          <w:noProof/>
        </w:rPr>
        <w:t>et al</w:t>
      </w:r>
      <w:r w:rsidR="00536329">
        <w:rPr>
          <w:noProof/>
        </w:rPr>
        <w:t>. (2013)</w:t>
      </w:r>
      <w:r w:rsidR="00B436B2" w:rsidRPr="00D04B82">
        <w:fldChar w:fldCharType="end"/>
      </w:r>
      <w:r w:rsidR="00C47EB2" w:rsidRPr="00D04B82">
        <w:t xml:space="preserve"> stud</w:t>
      </w:r>
      <w:r w:rsidR="00921D0D">
        <w:t>ied</w:t>
      </w:r>
      <w:r w:rsidR="00C47EB2" w:rsidRPr="00D04B82">
        <w:t xml:space="preserve"> the </w:t>
      </w:r>
      <w:r w:rsidR="00735A59" w:rsidRPr="00D04B82">
        <w:t>conditions</w:t>
      </w:r>
      <w:r w:rsidR="00C47EB2" w:rsidRPr="00D04B82">
        <w:t xml:space="preserve"> </w:t>
      </w:r>
      <w:r w:rsidR="00DB6784" w:rsidRPr="00D04B82">
        <w:t>preceding</w:t>
      </w:r>
      <w:r w:rsidR="00735A59" w:rsidRPr="00D04B82">
        <w:t xml:space="preserve"> a</w:t>
      </w:r>
      <w:r w:rsidR="00C47EB2" w:rsidRPr="00D04B82">
        <w:t xml:space="preserve"> corporate </w:t>
      </w:r>
      <w:r w:rsidR="00D800F7" w:rsidRPr="00D04B82">
        <w:t>scandal</w:t>
      </w:r>
      <w:r w:rsidR="00C47EB2" w:rsidRPr="00D04B82">
        <w:t xml:space="preserve"> and discovered three main factors—the personality traits of the </w:t>
      </w:r>
      <w:r w:rsidR="00DB6784" w:rsidRPr="00D04B82">
        <w:t>Chief Executive Officer (</w:t>
      </w:r>
      <w:r w:rsidR="00C47EB2" w:rsidRPr="00D04B82">
        <w:t>CEO</w:t>
      </w:r>
      <w:r w:rsidR="00DB6784" w:rsidRPr="00D04B82">
        <w:t>)</w:t>
      </w:r>
      <w:r w:rsidR="00C47EB2" w:rsidRPr="00D04B82">
        <w:t>, stakeholder relations</w:t>
      </w:r>
      <w:r w:rsidR="00A17C0E" w:rsidRPr="00D04B82">
        <w:t>,</w:t>
      </w:r>
      <w:r w:rsidR="00C47EB2" w:rsidRPr="00D04B82">
        <w:t xml:space="preserve"> and </w:t>
      </w:r>
      <w:r w:rsidR="00FA6FAB" w:rsidRPr="00D04B82">
        <w:t>inadequacy</w:t>
      </w:r>
      <w:r w:rsidR="00C47EB2" w:rsidRPr="00D04B82">
        <w:t xml:space="preserve"> of corporate strategy</w:t>
      </w:r>
      <w:r w:rsidR="00C04EE2" w:rsidRPr="00D04B82">
        <w:t xml:space="preserve">. </w:t>
      </w:r>
      <w:r w:rsidR="00B436B2" w:rsidRPr="00D04B82">
        <w:fldChar w:fldCharType="begin"/>
      </w:r>
      <w:r w:rsidR="00B436B2" w:rsidRPr="00D04B82">
        <w:instrText xml:space="preserve"> ADDIN EN.CITE &lt;EndNote&gt;&lt;Cite AuthorYear="1"&gt;&lt;Author&gt;Knights&lt;/Author&gt;&lt;Year&gt;2005&lt;/Year&gt;&lt;RecNum&gt;64&lt;/RecNum&gt;&lt;DisplayText&gt;Knights and O&amp;apos;Leary (2005)&lt;/DisplayText&gt;&lt;record&gt;&lt;rec-number&gt;64&lt;/rec-number&gt;&lt;foreign-keys&gt;&lt;key app="EN" db-id="22a9erf5swrrwsertrk5vxdn200etwpzerse" timestamp="1599559763"&gt;64&lt;/key&gt;&lt;/foreign-keys&gt;&lt;ref-type name="Journal Article"&gt;17&lt;/ref-type&gt;&lt;contributors&gt;&lt;authors&gt;&lt;author&gt;Knights, David&lt;/author&gt;&lt;author&gt;O&amp;apos;Leary, Majella&lt;/author&gt;&lt;/authors&gt;&lt;/contributors&gt;&lt;titles&gt;&lt;title&gt;Reflecting on corporate scandals: The failure of ethical leadership&lt;/title&gt;&lt;secondary-title&gt;Business Ethics: A European Review&lt;/secondary-title&gt;&lt;/titles&gt;&lt;periodical&gt;&lt;full-title&gt;Business Ethics: A European Review&lt;/full-title&gt;&lt;/periodical&gt;&lt;pages&gt;359-366&lt;/pages&gt;&lt;volume&gt;14&lt;/volume&gt;&lt;number&gt;4&lt;/number&gt;&lt;dates&gt;&lt;year&gt;2005&lt;/year&gt;&lt;/dates&gt;&lt;isbn&gt;0962-8770&lt;/isbn&gt;&lt;urls&gt;&lt;/urls&gt;&lt;/record&gt;&lt;/Cite&gt;&lt;/EndNote&gt;</w:instrText>
      </w:r>
      <w:r w:rsidR="00B436B2" w:rsidRPr="00D04B82">
        <w:fldChar w:fldCharType="separate"/>
      </w:r>
      <w:r w:rsidR="00B436B2" w:rsidRPr="00D04B82">
        <w:rPr>
          <w:noProof/>
        </w:rPr>
        <w:t>Knights and O'Leary (2005)</w:t>
      </w:r>
      <w:r w:rsidR="00B436B2" w:rsidRPr="00D04B82">
        <w:fldChar w:fldCharType="end"/>
      </w:r>
      <w:r w:rsidR="00C47EB2" w:rsidRPr="00D04B82">
        <w:t xml:space="preserve"> </w:t>
      </w:r>
      <w:r w:rsidR="00AE7A71" w:rsidRPr="00D04B82">
        <w:t>suggest</w:t>
      </w:r>
      <w:r w:rsidR="00C47EB2" w:rsidRPr="00D04B82">
        <w:t xml:space="preserve"> leadership failure as a major cause </w:t>
      </w:r>
      <w:r w:rsidR="00AE7A71" w:rsidRPr="00D04B82">
        <w:t>of</w:t>
      </w:r>
      <w:r w:rsidR="00C47EB2" w:rsidRPr="00D04B82">
        <w:t xml:space="preserve"> some corporate scandals. </w:t>
      </w:r>
      <w:r w:rsidR="00B6131A" w:rsidRPr="00D04B82">
        <w:t xml:space="preserve">According to </w:t>
      </w:r>
      <w:r w:rsidR="00B436B2" w:rsidRPr="00D04B82">
        <w:rPr>
          <w:shd w:val="clear" w:color="auto" w:fill="FFFFFF"/>
        </w:rPr>
        <w:fldChar w:fldCharType="begin"/>
      </w:r>
      <w:r w:rsidR="00B436B2" w:rsidRPr="00D04B82">
        <w:rPr>
          <w:shd w:val="clear" w:color="auto" w:fill="FFFFFF"/>
        </w:rPr>
        <w:instrText xml:space="preserve"> ADDIN EN.CITE &lt;EndNote&gt;&lt;Cite AuthorYear="1"&gt;&lt;Author&gt;Schwartz&lt;/Author&gt;&lt;Year&gt;2013&lt;/Year&gt;&lt;RecNum&gt;78&lt;/RecNum&gt;&lt;DisplayText&gt;Schwartz (2013)&lt;/DisplayText&gt;&lt;record&gt;&lt;rec-number&gt;78&lt;/rec-number&gt;&lt;foreign-keys&gt;&lt;key app="EN" db-id="22a9erf5swrrwsertrk5vxdn200etwpzerse" timestamp="1599560813"&gt;78&lt;/key&gt;&lt;/foreign-keys&gt;&lt;ref-type name="Journal Article"&gt;17&lt;/ref-type&gt;&lt;contributors&gt;&lt;authors&gt;&lt;author&gt;Schwartz, Mark S&lt;/author&gt;&lt;/authors&gt;&lt;/contributors&gt;&lt;titles&gt;&lt;title&gt;Developing and sustaining an ethical corporate culture: The core elements&lt;/title&gt;&lt;secondary-title&gt;Business Horizons&lt;/secondary-title&gt;&lt;/titles&gt;&lt;periodical&gt;&lt;full-title&gt;Business Horizons&lt;/full-title&gt;&lt;/periodical&gt;&lt;pages&gt;39-50&lt;/pages&gt;&lt;volume&gt;56&lt;/volume&gt;&lt;number&gt;1&lt;/number&gt;&lt;dates&gt;&lt;year&gt;2013&lt;/year&gt;&lt;/dates&gt;&lt;isbn&gt;0007-6813&lt;/isbn&gt;&lt;urls&gt;&lt;/urls&gt;&lt;/record&gt;&lt;/Cite&gt;&lt;/EndNote&gt;</w:instrText>
      </w:r>
      <w:r w:rsidR="00B436B2" w:rsidRPr="00D04B82">
        <w:rPr>
          <w:shd w:val="clear" w:color="auto" w:fill="FFFFFF"/>
        </w:rPr>
        <w:fldChar w:fldCharType="separate"/>
      </w:r>
      <w:r w:rsidR="00B436B2" w:rsidRPr="00D04B82">
        <w:rPr>
          <w:noProof/>
          <w:shd w:val="clear" w:color="auto" w:fill="FFFFFF"/>
        </w:rPr>
        <w:t>Schwartz (2013)</w:t>
      </w:r>
      <w:r w:rsidR="00B436B2" w:rsidRPr="00D04B82">
        <w:rPr>
          <w:shd w:val="clear" w:color="auto" w:fill="FFFFFF"/>
        </w:rPr>
        <w:fldChar w:fldCharType="end"/>
      </w:r>
      <w:r w:rsidR="00B6131A" w:rsidRPr="00D04B82">
        <w:rPr>
          <w:shd w:val="clear" w:color="auto" w:fill="FFFFFF"/>
        </w:rPr>
        <w:t>,</w:t>
      </w:r>
      <w:r w:rsidR="00C04EE2" w:rsidRPr="00D04B82">
        <w:rPr>
          <w:shd w:val="clear" w:color="auto" w:fill="FFFFFF"/>
        </w:rPr>
        <w:t xml:space="preserve"> </w:t>
      </w:r>
      <w:r w:rsidR="00C47EB2" w:rsidRPr="00D04B82">
        <w:t xml:space="preserve">lack of ethical leadership and the </w:t>
      </w:r>
      <w:r w:rsidR="00B6131A" w:rsidRPr="00D04B82">
        <w:t>CEO’s</w:t>
      </w:r>
      <w:r w:rsidR="00C47EB2" w:rsidRPr="00D04B82">
        <w:t xml:space="preserve"> inability to set an ethical tone </w:t>
      </w:r>
      <w:r w:rsidR="00312BB5" w:rsidRPr="00D04B82">
        <w:t>are critical factors</w:t>
      </w:r>
      <w:r w:rsidR="00C04EE2" w:rsidRPr="00D04B82">
        <w:t>.</w:t>
      </w:r>
      <w:r w:rsidR="00A26B57" w:rsidRPr="00D04B82">
        <w:rPr>
          <w:shd w:val="clear" w:color="auto" w:fill="FFFFFF"/>
        </w:rPr>
        <w:t xml:space="preserve"> Furthermore</w:t>
      </w:r>
      <w:r w:rsidR="00C47EB2" w:rsidRPr="00D04B82">
        <w:rPr>
          <w:shd w:val="clear" w:color="auto" w:fill="FFFFFF"/>
        </w:rPr>
        <w:t xml:space="preserve">, the impact of </w:t>
      </w:r>
      <w:r w:rsidR="00A26B57" w:rsidRPr="00D04B82">
        <w:rPr>
          <w:shd w:val="clear" w:color="auto" w:fill="FFFFFF"/>
        </w:rPr>
        <w:t xml:space="preserve">poor leadership </w:t>
      </w:r>
      <w:r w:rsidR="007633DB" w:rsidRPr="00D04B82">
        <w:rPr>
          <w:shd w:val="clear" w:color="auto" w:fill="FFFFFF"/>
        </w:rPr>
        <w:t xml:space="preserve">can </w:t>
      </w:r>
      <w:r w:rsidR="004C3120" w:rsidRPr="00D04B82">
        <w:rPr>
          <w:shd w:val="clear" w:color="auto" w:fill="FFFFFF"/>
        </w:rPr>
        <w:t>be enduring</w:t>
      </w:r>
      <w:r w:rsidR="00921D0D">
        <w:rPr>
          <w:shd w:val="clear" w:color="auto" w:fill="FFFFFF"/>
        </w:rPr>
        <w:t>,</w:t>
      </w:r>
      <w:r w:rsidR="00A15D33" w:rsidRPr="00D04B82">
        <w:rPr>
          <w:shd w:val="clear" w:color="auto" w:fill="FFFFFF"/>
        </w:rPr>
        <w:t xml:space="preserve"> and</w:t>
      </w:r>
      <w:r w:rsidR="004C3120" w:rsidRPr="00D04B82">
        <w:rPr>
          <w:shd w:val="clear" w:color="auto" w:fill="FFFFFF"/>
        </w:rPr>
        <w:t xml:space="preserve"> </w:t>
      </w:r>
      <w:r w:rsidR="00A15D33" w:rsidRPr="00D04B82">
        <w:rPr>
          <w:shd w:val="clear" w:color="auto" w:fill="FFFFFF"/>
        </w:rPr>
        <w:t xml:space="preserve">its </w:t>
      </w:r>
      <w:r w:rsidR="004C3120" w:rsidRPr="00D04B82">
        <w:rPr>
          <w:shd w:val="clear" w:color="auto" w:fill="FFFFFF"/>
        </w:rPr>
        <w:t>effects</w:t>
      </w:r>
      <w:r w:rsidR="00C47EB2" w:rsidRPr="00D04B82">
        <w:rPr>
          <w:shd w:val="clear" w:color="auto" w:fill="FFFFFF"/>
        </w:rPr>
        <w:t xml:space="preserve"> can last even after the </w:t>
      </w:r>
      <w:r w:rsidR="007633DB" w:rsidRPr="00D04B82">
        <w:rPr>
          <w:shd w:val="clear" w:color="auto" w:fill="FFFFFF"/>
        </w:rPr>
        <w:t xml:space="preserve">responsible </w:t>
      </w:r>
      <w:r w:rsidR="00C47EB2" w:rsidRPr="00D04B82">
        <w:rPr>
          <w:shd w:val="clear" w:color="auto" w:fill="FFFFFF"/>
        </w:rPr>
        <w:t>leader</w:t>
      </w:r>
      <w:r w:rsidR="00A15D33" w:rsidRPr="00D04B82">
        <w:rPr>
          <w:shd w:val="clear" w:color="auto" w:fill="FFFFFF"/>
        </w:rPr>
        <w:t xml:space="preserve"> has been punished</w:t>
      </w:r>
      <w:r w:rsidR="00C04EE2" w:rsidRPr="00D04B82">
        <w:rPr>
          <w:shd w:val="clear" w:color="auto" w:fill="FFFFFF"/>
        </w:rPr>
        <w:t xml:space="preserve"> </w:t>
      </w:r>
      <w:r w:rsidR="00B436B2" w:rsidRPr="00D04B82">
        <w:rPr>
          <w:shd w:val="clear" w:color="auto" w:fill="FFFFFF"/>
        </w:rPr>
        <w:fldChar w:fldCharType="begin"/>
      </w:r>
      <w:r w:rsidR="00B436B2" w:rsidRPr="00D04B82">
        <w:rPr>
          <w:shd w:val="clear" w:color="auto" w:fill="FFFFFF"/>
        </w:rPr>
        <w:instrText xml:space="preserve"> ADDIN EN.CITE &lt;EndNote&gt;&lt;Cite&gt;&lt;Author&gt;O&amp;apos;Connell&lt;/Author&gt;&lt;Year&gt;2009&lt;/Year&gt;&lt;RecNum&gt;73&lt;/RecNum&gt;&lt;DisplayText&gt;(O&amp;apos;Connell &amp;amp; Bligh, 2009)&lt;/DisplayText&gt;&lt;record&gt;&lt;rec-number&gt;73&lt;/rec-number&gt;&lt;foreign-keys&gt;&lt;key app="EN" db-id="22a9erf5swrrwsertrk5vxdn200etwpzerse" timestamp="1599560187"&gt;73&lt;/key&gt;&lt;/foreign-keys&gt;&lt;ref-type name="Journal Article"&gt;17&lt;/ref-type&gt;&lt;contributors&gt;&lt;authors&gt;&lt;author&gt;O&amp;apos;Connell, Wendy&lt;/author&gt;&lt;author&gt;Bligh, Michelle&lt;/author&gt;&lt;/authors&gt;&lt;/contributors&gt;&lt;titles&gt;&lt;title&gt;Emerging from ethical scandal: can corruption really have a happy ending?&lt;/title&gt;&lt;secondary-title&gt;Leadership&lt;/secondary-title&gt;&lt;/titles&gt;&lt;periodical&gt;&lt;full-title&gt;Leadership&lt;/full-title&gt;&lt;/periodical&gt;&lt;pages&gt;213-235&lt;/pages&gt;&lt;volume&gt;5&lt;/volume&gt;&lt;number&gt;2&lt;/number&gt;&lt;dates&gt;&lt;year&gt;2009&lt;/year&gt;&lt;/dates&gt;&lt;isbn&gt;1742-7150&lt;/isbn&gt;&lt;urls&gt;&lt;/urls&gt;&lt;/record&gt;&lt;/Cite&gt;&lt;/EndNote&gt;</w:instrText>
      </w:r>
      <w:r w:rsidR="00B436B2" w:rsidRPr="00D04B82">
        <w:rPr>
          <w:shd w:val="clear" w:color="auto" w:fill="FFFFFF"/>
        </w:rPr>
        <w:fldChar w:fldCharType="separate"/>
      </w:r>
      <w:r w:rsidR="00B436B2" w:rsidRPr="00D04B82">
        <w:rPr>
          <w:noProof/>
          <w:shd w:val="clear" w:color="auto" w:fill="FFFFFF"/>
        </w:rPr>
        <w:t xml:space="preserve">(O'Connell </w:t>
      </w:r>
      <w:r w:rsidR="00921D0D">
        <w:rPr>
          <w:noProof/>
          <w:shd w:val="clear" w:color="auto" w:fill="FFFFFF"/>
        </w:rPr>
        <w:t>and</w:t>
      </w:r>
      <w:r w:rsidR="00B436B2" w:rsidRPr="00D04B82">
        <w:rPr>
          <w:noProof/>
          <w:shd w:val="clear" w:color="auto" w:fill="FFFFFF"/>
        </w:rPr>
        <w:t xml:space="preserve"> Bligh, 2009)</w:t>
      </w:r>
      <w:r w:rsidR="00B436B2" w:rsidRPr="00D04B82">
        <w:rPr>
          <w:shd w:val="clear" w:color="auto" w:fill="FFFFFF"/>
        </w:rPr>
        <w:fldChar w:fldCharType="end"/>
      </w:r>
      <w:r w:rsidR="00C47EB2" w:rsidRPr="00D04B82">
        <w:t>.</w:t>
      </w:r>
    </w:p>
    <w:p w14:paraId="20B4322B" w14:textId="35006FCF" w:rsidR="004B7EEF" w:rsidRPr="00D04B82" w:rsidRDefault="002E7D5C" w:rsidP="00726E6A">
      <w:pPr>
        <w:jc w:val="both"/>
      </w:pPr>
      <w:r w:rsidRPr="00D04B82">
        <w:t xml:space="preserve">Another cause is the </w:t>
      </w:r>
      <w:r w:rsidR="004F7865" w:rsidRPr="00D04B82">
        <w:t>shareholder imperative</w:t>
      </w:r>
      <w:r w:rsidR="001908DD" w:rsidRPr="00D04B82">
        <w:t xml:space="preserve">. </w:t>
      </w:r>
      <w:r w:rsidR="00B436B2" w:rsidRPr="00D04B82">
        <w:fldChar w:fldCharType="begin"/>
      </w:r>
      <w:r w:rsidR="00B436B2" w:rsidRPr="00D04B82">
        <w:instrText xml:space="preserve"> ADDIN EN.CITE &lt;EndNote&gt;&lt;Cite AuthorYear="1"&gt;&lt;Author&gt;Karns&lt;/Author&gt;&lt;Year&gt;2011&lt;/Year&gt;&lt;RecNum&gt;62&lt;/RecNum&gt;&lt;DisplayText&gt;Karns (2011)&lt;/DisplayText&gt;&lt;record&gt;&lt;rec-number&gt;62&lt;/rec-number&gt;&lt;foreign-keys&gt;&lt;key app="EN" db-id="22a9erf5swrrwsertrk5vxdn200etwpzerse" timestamp="1599559724"&gt;62&lt;/key&gt;&lt;/foreign-keys&gt;&lt;ref-type name="Journal Article"&gt;17&lt;/ref-type&gt;&lt;contributors&gt;&lt;authors&gt;&lt;author&gt;Karns, Gary L&lt;/author&gt;&lt;/authors&gt;&lt;/contributors&gt;&lt;titles&gt;&lt;title&gt;Stewardship: A new vision for the purpose of business&lt;/title&gt;&lt;secondary-title&gt;Corporate Governance: International Journal of Business in Society&lt;/secondary-title&gt;&lt;/titles&gt;&lt;periodical&gt;&lt;full-title&gt;Corporate Governance: International Journal of Business in Society&lt;/full-title&gt;&lt;/periodical&gt;&lt;pages&gt;337-347&lt;/pages&gt;&lt;volume&gt;11&lt;/volume&gt;&lt;number&gt;4&lt;/number&gt;&lt;dates&gt;&lt;year&gt;2011&lt;/year&gt;&lt;/dates&gt;&lt;isbn&gt;1472-0701&lt;/isbn&gt;&lt;urls&gt;&lt;/urls&gt;&lt;/record&gt;&lt;/Cite&gt;&lt;/EndNote&gt;</w:instrText>
      </w:r>
      <w:r w:rsidR="00B436B2" w:rsidRPr="00D04B82">
        <w:fldChar w:fldCharType="separate"/>
      </w:r>
      <w:r w:rsidR="00B436B2" w:rsidRPr="00D04B82">
        <w:rPr>
          <w:noProof/>
        </w:rPr>
        <w:t>Karns (2011)</w:t>
      </w:r>
      <w:r w:rsidR="00B436B2" w:rsidRPr="00D04B82">
        <w:fldChar w:fldCharType="end"/>
      </w:r>
      <w:r w:rsidR="00C47EB2" w:rsidRPr="00D04B82">
        <w:t xml:space="preserve"> </w:t>
      </w:r>
      <w:r w:rsidR="006C5573" w:rsidRPr="00D04B82">
        <w:t>calls</w:t>
      </w:r>
      <w:r w:rsidR="00C47EB2" w:rsidRPr="00D04B82">
        <w:t xml:space="preserve"> shareholder wealth maximization </w:t>
      </w:r>
      <w:r w:rsidR="006C5573" w:rsidRPr="00D04B82">
        <w:t xml:space="preserve">a </w:t>
      </w:r>
      <w:r w:rsidR="00C47EB2" w:rsidRPr="00D04B82">
        <w:t>‘‘morally deficient’’ paradigm</w:t>
      </w:r>
      <w:r w:rsidR="008D1A13" w:rsidRPr="00D04B82">
        <w:t xml:space="preserve">, which </w:t>
      </w:r>
      <w:r w:rsidR="00C04EE2" w:rsidRPr="00D04B82">
        <w:t>encourages</w:t>
      </w:r>
      <w:r w:rsidR="00387515" w:rsidRPr="00D04B82">
        <w:t xml:space="preserve"> </w:t>
      </w:r>
      <w:r w:rsidR="00C47EB2" w:rsidRPr="00D04B82">
        <w:t>self-interest</w:t>
      </w:r>
      <w:r w:rsidR="00387515" w:rsidRPr="00D04B82">
        <w:t xml:space="preserve"> and</w:t>
      </w:r>
      <w:r w:rsidR="00C47EB2" w:rsidRPr="00D04B82">
        <w:t xml:space="preserve"> short-term </w:t>
      </w:r>
      <w:r w:rsidR="00C47EB2" w:rsidRPr="00D04B82">
        <w:lastRenderedPageBreak/>
        <w:t xml:space="preserve">thinking. </w:t>
      </w:r>
      <w:r w:rsidR="00C04EE2" w:rsidRPr="00D04B82">
        <w:t xml:space="preserve">Both the </w:t>
      </w:r>
      <w:r w:rsidR="00C47EB2" w:rsidRPr="00D04B82">
        <w:t xml:space="preserve">Enron and the General Motors (GM) recall </w:t>
      </w:r>
      <w:r w:rsidR="00192B10" w:rsidRPr="00D04B82">
        <w:t>scandals</w:t>
      </w:r>
      <w:r w:rsidR="00C47EB2" w:rsidRPr="00D04B82">
        <w:t xml:space="preserve"> </w:t>
      </w:r>
      <w:r w:rsidR="00C04EE2" w:rsidRPr="00D04B82">
        <w:t>illustrate how short-term</w:t>
      </w:r>
      <w:r w:rsidR="00192B10" w:rsidRPr="00D04B82">
        <w:t xml:space="preserve"> thinking</w:t>
      </w:r>
      <w:r w:rsidR="00C04EE2" w:rsidRPr="00D04B82">
        <w:t xml:space="preserve"> encouraged </w:t>
      </w:r>
      <w:r w:rsidR="00C47EB2" w:rsidRPr="00D04B82">
        <w:t>illegal activit</w:t>
      </w:r>
      <w:r w:rsidR="00C04EE2" w:rsidRPr="00D04B82">
        <w:t>y</w:t>
      </w:r>
      <w:r w:rsidR="00C47EB2" w:rsidRPr="00D04B82">
        <w:t xml:space="preserve"> </w:t>
      </w:r>
      <w:r w:rsidR="00B436B2" w:rsidRPr="00D04B82">
        <w:rPr>
          <w:shd w:val="clear" w:color="auto" w:fill="FFFFFF"/>
        </w:rPr>
        <w:fldChar w:fldCharType="begin"/>
      </w:r>
      <w:r w:rsidR="00B436B2" w:rsidRPr="00D04B82">
        <w:rPr>
          <w:shd w:val="clear" w:color="auto" w:fill="FFFFFF"/>
        </w:rPr>
        <w:instrText xml:space="preserve"> ADDIN EN.CITE &lt;EndNote&gt;&lt;Cite&gt;&lt;Author&gt;Benedetto Neitz&lt;/Author&gt;&lt;Year&gt;2015&lt;/Year&gt;&lt;RecNum&gt;33&lt;/RecNum&gt;&lt;DisplayText&gt;(Benedetto Neitz, 2015)&lt;/DisplayText&gt;&lt;record&gt;&lt;rec-number&gt;33&lt;/rec-number&gt;&lt;foreign-keys&gt;&lt;key app="EN" db-id="22a9erf5swrrwsertrk5vxdn200etwpzerse" timestamp="1599557513"&gt;33&lt;/key&gt;&lt;/foreign-keys&gt;&lt;ref-type name="Journal Article"&gt;17&lt;/ref-type&gt;&lt;contributors&gt;&lt;authors&gt;&lt;author&gt;Benedetto Neitz, Michele&lt;/author&gt;&lt;/authors&gt;&lt;/contributors&gt;&lt;titles&gt;&lt;title&gt;Where were the lawyers? The ethical implications of the General Motors recall scandal in the United States&lt;/title&gt;&lt;secondary-title&gt;Legal Ethics&lt;/secondary-title&gt;&lt;/titles&gt;&lt;periodical&gt;&lt;full-title&gt;Legal Ethics&lt;/full-title&gt;&lt;/periodical&gt;&lt;pages&gt;93-96&lt;/pages&gt;&lt;volume&gt;18&lt;/volume&gt;&lt;number&gt;1&lt;/number&gt;&lt;dates&gt;&lt;year&gt;2015&lt;/year&gt;&lt;/dates&gt;&lt;isbn&gt;1460-728X&lt;/isbn&gt;&lt;urls&gt;&lt;/urls&gt;&lt;/record&gt;&lt;/Cite&gt;&lt;/EndNote&gt;</w:instrText>
      </w:r>
      <w:r w:rsidR="00B436B2" w:rsidRPr="00D04B82">
        <w:rPr>
          <w:shd w:val="clear" w:color="auto" w:fill="FFFFFF"/>
        </w:rPr>
        <w:fldChar w:fldCharType="separate"/>
      </w:r>
      <w:r w:rsidR="00B436B2" w:rsidRPr="00D04B82">
        <w:rPr>
          <w:noProof/>
          <w:shd w:val="clear" w:color="auto" w:fill="FFFFFF"/>
        </w:rPr>
        <w:t>(Benedetto Neitz, 2015)</w:t>
      </w:r>
      <w:r w:rsidR="00B436B2" w:rsidRPr="00D04B82">
        <w:rPr>
          <w:shd w:val="clear" w:color="auto" w:fill="FFFFFF"/>
        </w:rPr>
        <w:fldChar w:fldCharType="end"/>
      </w:r>
      <w:r w:rsidR="00C47EB2" w:rsidRPr="00D04B82">
        <w:t>.</w:t>
      </w:r>
      <w:r w:rsidR="00C04EE2" w:rsidRPr="00D04B82">
        <w:t xml:space="preserve"> </w:t>
      </w:r>
      <w:r w:rsidR="00F91889" w:rsidRPr="00D04B82">
        <w:t xml:space="preserve">Similarly, </w:t>
      </w:r>
      <w:r w:rsidR="00C17112" w:rsidRPr="00D04B82">
        <w:t xml:space="preserve">one may argue that </w:t>
      </w:r>
      <w:r w:rsidR="00F91889" w:rsidRPr="00D04B82">
        <w:t xml:space="preserve">the </w:t>
      </w:r>
      <w:r w:rsidR="00C47EB2" w:rsidRPr="00D04B82">
        <w:t>VW e</w:t>
      </w:r>
      <w:r w:rsidR="00C17112" w:rsidRPr="00D04B82">
        <w:t>missions</w:t>
      </w:r>
      <w:r w:rsidR="00C47EB2" w:rsidRPr="00D04B82">
        <w:t xml:space="preserve"> scandal</w:t>
      </w:r>
      <w:r w:rsidR="00F91889" w:rsidRPr="00D04B82">
        <w:t xml:space="preserve"> occurred </w:t>
      </w:r>
      <w:r w:rsidR="00C47EB2" w:rsidRPr="00D04B82">
        <w:t xml:space="preserve">due to a short-sighted attempt to gain </w:t>
      </w:r>
      <w:r w:rsidR="00812F13" w:rsidRPr="00D04B82">
        <w:t>a competitive</w:t>
      </w:r>
      <w:r w:rsidR="00F91889" w:rsidRPr="00D04B82">
        <w:t xml:space="preserve"> edge</w:t>
      </w:r>
      <w:r w:rsidR="00C47EB2" w:rsidRPr="00D04B82">
        <w:t xml:space="preserve"> in the US sustainable vehicles</w:t>
      </w:r>
      <w:r w:rsidR="00812F13" w:rsidRPr="00D04B82">
        <w:t xml:space="preserve"> </w:t>
      </w:r>
      <w:r w:rsidR="00C47EB2" w:rsidRPr="00D04B82">
        <w:t xml:space="preserve">market </w:t>
      </w:r>
      <w:r w:rsidR="00B436B2" w:rsidRPr="00D04B82">
        <w:fldChar w:fldCharType="begin"/>
      </w:r>
      <w:r w:rsidR="00B436B2" w:rsidRPr="00D04B82">
        <w:instrText xml:space="preserve"> ADDIN EN.CITE &lt;EndNote&gt;&lt;Cite&gt;&lt;Author&gt;Bachmann&lt;/Author&gt;&lt;Year&gt;2017&lt;/Year&gt;&lt;RecNum&gt;32&lt;/RecNum&gt;&lt;DisplayText&gt;(Bachmann et al., 2017)&lt;/DisplayText&gt;&lt;record&gt;&lt;rec-number&gt;32&lt;/rec-number&gt;&lt;foreign-keys&gt;&lt;key app="EN" db-id="22a9erf5swrrwsertrk5vxdn200etwpzerse" timestamp="1599557493"&gt;32&lt;/key&gt;&lt;/foreign-keys&gt;&lt;ref-type name="Report"&gt;27&lt;/ref-type&gt;&lt;contributors&gt;&lt;authors&gt;&lt;author&gt;Bachmann, Rüdiger&lt;/author&gt;&lt;author&gt;Ehrlich, Gabriel&lt;/author&gt;&lt;author&gt;Ruzic, Dimitrije&lt;/author&gt;&lt;/authors&gt;&lt;/contributors&gt;&lt;titles&gt;&lt;title&gt;Firms and collective reputation: The Volkswagen emission scandal as a case study&lt;/title&gt;&lt;/titles&gt;&lt;dates&gt;&lt;year&gt;2017&lt;/year&gt;&lt;/dates&gt;&lt;publisher&gt;CESifo Working Paper&lt;/publisher&gt;&lt;urls&gt;&lt;/urls&gt;&lt;/record&gt;&lt;/Cite&gt;&lt;/EndNote&gt;</w:instrText>
      </w:r>
      <w:r w:rsidR="00B436B2" w:rsidRPr="00D04B82">
        <w:fldChar w:fldCharType="separate"/>
      </w:r>
      <w:r w:rsidR="00B436B2" w:rsidRPr="00D04B82">
        <w:rPr>
          <w:noProof/>
        </w:rPr>
        <w:t xml:space="preserve">(Bachmann </w:t>
      </w:r>
      <w:r w:rsidR="00B436B2" w:rsidRPr="005014E2">
        <w:rPr>
          <w:i/>
          <w:iCs/>
          <w:noProof/>
        </w:rPr>
        <w:t>et al</w:t>
      </w:r>
      <w:r w:rsidR="00B436B2" w:rsidRPr="00D04B82">
        <w:rPr>
          <w:noProof/>
        </w:rPr>
        <w:t>., 2017)</w:t>
      </w:r>
      <w:r w:rsidR="00B436B2" w:rsidRPr="00D04B82">
        <w:fldChar w:fldCharType="end"/>
      </w:r>
      <w:r w:rsidR="00C47EB2" w:rsidRPr="00D04B82">
        <w:t xml:space="preserve">. </w:t>
      </w:r>
    </w:p>
    <w:p w14:paraId="3BF54C66" w14:textId="67E44017" w:rsidR="004451B5" w:rsidRPr="00D04B82" w:rsidRDefault="009E71CA" w:rsidP="00726E6A">
      <w:pPr>
        <w:jc w:val="both"/>
      </w:pPr>
      <w:r w:rsidRPr="00D04B82">
        <w:t>Tackling</w:t>
      </w:r>
      <w:r w:rsidR="004451B5" w:rsidRPr="00D04B82">
        <w:t xml:space="preserve"> the causes</w:t>
      </w:r>
      <w:r w:rsidR="00841C73" w:rsidRPr="00D04B82">
        <w:t xml:space="preserve"> can</w:t>
      </w:r>
      <w:r w:rsidR="004451B5" w:rsidRPr="00D04B82">
        <w:t xml:space="preserve"> prevent scandals. </w:t>
      </w:r>
      <w:r w:rsidR="00B436B2" w:rsidRPr="00D04B82">
        <w:fldChar w:fldCharType="begin"/>
      </w:r>
      <w:r w:rsidR="00B436B2" w:rsidRPr="00D04B82">
        <w:instrText xml:space="preserve"> ADDIN EN.CITE &lt;EndNote&gt;&lt;Cite AuthorYear="1"&gt;&lt;Author&gt;Fombrun&lt;/Author&gt;&lt;Year&gt;2004&lt;/Year&gt;&lt;RecNum&gt;55&lt;/RecNum&gt;&lt;DisplayText&gt;Fombrun and Foss (2004)&lt;/DisplayText&gt;&lt;record&gt;&lt;rec-number&gt;55&lt;/rec-number&gt;&lt;foreign-keys&gt;&lt;key app="EN" db-id="22a9erf5swrrwsertrk5vxdn200etwpzerse" timestamp="1599559571"&gt;55&lt;/key&gt;&lt;/foreign-keys&gt;&lt;ref-type name="Journal Article"&gt;17&lt;/ref-type&gt;&lt;contributors&gt;&lt;authors&gt;&lt;author&gt;Fombrun, Charles&lt;/author&gt;&lt;author&gt;Foss, Christopher&lt;/author&gt;&lt;/authors&gt;&lt;/contributors&gt;&lt;titles&gt;&lt;title&gt;Business ethics: Corporate responses to scandal&lt;/title&gt;&lt;secondary-title&gt;Corporate Reputation Review&lt;/secondary-title&gt;&lt;/titles&gt;&lt;periodical&gt;&lt;full-title&gt;Corporate reputation review&lt;/full-title&gt;&lt;/periodical&gt;&lt;pages&gt;284-288&lt;/pages&gt;&lt;volume&gt;7&lt;/volume&gt;&lt;number&gt;3&lt;/number&gt;&lt;dates&gt;&lt;year&gt;2004&lt;/year&gt;&lt;/dates&gt;&lt;isbn&gt;1363-3589&lt;/isbn&gt;&lt;urls&gt;&lt;/urls&gt;&lt;/record&gt;&lt;/Cite&gt;&lt;/EndNote&gt;</w:instrText>
      </w:r>
      <w:r w:rsidR="00B436B2" w:rsidRPr="00D04B82">
        <w:fldChar w:fldCharType="separate"/>
      </w:r>
      <w:r w:rsidR="00B436B2" w:rsidRPr="00D04B82">
        <w:rPr>
          <w:noProof/>
        </w:rPr>
        <w:t>Fombrun and Foss (2004)</w:t>
      </w:r>
      <w:r w:rsidR="00B436B2" w:rsidRPr="00D04B82">
        <w:fldChar w:fldCharType="end"/>
      </w:r>
      <w:r w:rsidR="00BE727E">
        <w:t xml:space="preserve"> </w:t>
      </w:r>
      <w:r w:rsidR="004451B5" w:rsidRPr="00D04B82">
        <w:t xml:space="preserve">suggest </w:t>
      </w:r>
      <w:r w:rsidR="00A15D33" w:rsidRPr="00D04B82">
        <w:t xml:space="preserve">that </w:t>
      </w:r>
      <w:r w:rsidR="004451B5" w:rsidRPr="00D04B82">
        <w:t xml:space="preserve">the principal way to </w:t>
      </w:r>
      <w:r w:rsidR="0025580F" w:rsidRPr="00D04B82">
        <w:t>prevent</w:t>
      </w:r>
      <w:r w:rsidR="004451B5" w:rsidRPr="00D04B82">
        <w:t xml:space="preserve"> corporate scandals is to</w:t>
      </w:r>
      <w:r w:rsidR="00AE4B04" w:rsidRPr="00D04B82">
        <w:t xml:space="preserve"> embed </w:t>
      </w:r>
      <w:r w:rsidR="00FF27B0" w:rsidRPr="00D04B82">
        <w:t xml:space="preserve">ethical values and practices </w:t>
      </w:r>
      <w:r w:rsidR="000022ED" w:rsidRPr="00D04B82">
        <w:t>within</w:t>
      </w:r>
      <w:r w:rsidR="004451B5" w:rsidRPr="00D04B82">
        <w:t xml:space="preserve"> the </w:t>
      </w:r>
      <w:r w:rsidR="005E3E09" w:rsidRPr="00D04B82">
        <w:t>organi</w:t>
      </w:r>
      <w:r w:rsidR="00A15D33" w:rsidRPr="00D04B82">
        <w:t>z</w:t>
      </w:r>
      <w:r w:rsidR="005E3E09" w:rsidRPr="00D04B82">
        <w:t>ational</w:t>
      </w:r>
      <w:r w:rsidR="004451B5" w:rsidRPr="00D04B82">
        <w:t xml:space="preserve"> culture. </w:t>
      </w:r>
      <w:r w:rsidR="009C1290" w:rsidRPr="00D04B82">
        <w:t>Here, again, l</w:t>
      </w:r>
      <w:r w:rsidRPr="00D04B82">
        <w:t>eadership plays</w:t>
      </w:r>
      <w:r w:rsidR="004451B5" w:rsidRPr="00D04B82">
        <w:t xml:space="preserve"> a vital role in building </w:t>
      </w:r>
      <w:r w:rsidR="00921D0D">
        <w:t>an</w:t>
      </w:r>
      <w:r w:rsidR="004451B5" w:rsidRPr="00D04B82">
        <w:t xml:space="preserve"> ethical </w:t>
      </w:r>
      <w:r w:rsidR="009C1290" w:rsidRPr="00D04B82">
        <w:t>culture</w:t>
      </w:r>
      <w:r w:rsidR="004451B5" w:rsidRPr="00D04B82">
        <w:t xml:space="preserve"> </w:t>
      </w:r>
      <w:r w:rsidR="00B436B2" w:rsidRPr="00D04B82">
        <w:fldChar w:fldCharType="begin"/>
      </w:r>
      <w:r w:rsidR="00536329">
        <w:instrText xml:space="preserve"> ADDIN EN.CITE &lt;EndNote&gt;&lt;Cite&gt;&lt;Author&gt;O&amp;apos;Connell&lt;/Author&gt;&lt;Year&gt;2009&lt;/Year&gt;&lt;RecNum&gt;73&lt;/RecNum&gt;&lt;DisplayText&gt;(O&amp;apos;Connell &amp;amp; Bligh, 2009; Watts et al., 2019)&lt;/DisplayText&gt;&lt;record&gt;&lt;rec-number&gt;73&lt;/rec-number&gt;&lt;foreign-keys&gt;&lt;key app="EN" db-id="22a9erf5swrrwsertrk5vxdn200etwpzerse" timestamp="1599560187"&gt;73&lt;/key&gt;&lt;/foreign-keys&gt;&lt;ref-type name="Journal Article"&gt;17&lt;/ref-type&gt;&lt;contributors&gt;&lt;authors&gt;&lt;author&gt;O&amp;apos;Connell, Wendy&lt;/author&gt;&lt;author&gt;Bligh, Michelle&lt;/author&gt;&lt;/authors&gt;&lt;/contributors&gt;&lt;titles&gt;&lt;title&gt;Emerging from ethical scandal: can corruption really have a happy ending?&lt;/title&gt;&lt;secondary-title&gt;Leadership&lt;/secondary-title&gt;&lt;/titles&gt;&lt;periodical&gt;&lt;full-title&gt;Leadership&lt;/full-title&gt;&lt;/periodical&gt;&lt;pages&gt;213-235&lt;/pages&gt;&lt;volume&gt;5&lt;/volume&gt;&lt;number&gt;2&lt;/number&gt;&lt;dates&gt;&lt;year&gt;2009&lt;/year&gt;&lt;/dates&gt;&lt;isbn&gt;1742-7150&lt;/isbn&gt;&lt;urls&gt;&lt;/urls&gt;&lt;/record&gt;&lt;/Cite&gt;&lt;Cite&gt;&lt;Author&gt;Watts&lt;/Author&gt;&lt;Year&gt;2019&lt;/Year&gt;&lt;RecNum&gt;49&lt;/RecNum&gt;&lt;record&gt;&lt;rec-number&gt;49&lt;/rec-number&gt;&lt;foreign-keys&gt;&lt;key app="EN" db-id="22a9erf5swrrwsertrk5vxdn200etwpzerse" timestamp="1599558462"&gt;49&lt;/key&gt;&lt;/foreign-keys&gt;&lt;ref-type name="Journal Article"&gt;17&lt;/ref-type&gt;&lt;contributors&gt;&lt;authors&gt;&lt;author&gt;Watts, R.&lt;/author&gt;&lt;author&gt;Maniam, B.&lt;/author&gt;&lt;author&gt;Leavell, H. &lt;/author&gt;&lt;/authors&gt;&lt;/contributors&gt;&lt;titles&gt;&lt;title&gt;Corporate Scandals: Causes, Impacts, and Implications &lt;/title&gt;&lt;secondary-title&gt;International Journal of Pure and Applied Mathematics&lt;/secondary-title&gt;&lt;/titles&gt;&lt;periodical&gt;&lt;full-title&gt;International Journal of Pure and Applied Mathematics&lt;/full-title&gt;&lt;/periodical&gt;&lt;pages&gt;957-967&lt;/pages&gt;&lt;volume&gt;119&lt;/volume&gt;&lt;number&gt;18&lt;/number&gt;&lt;dates&gt;&lt;year&gt;2019&lt;/year&gt;&lt;/dates&gt;&lt;urls&gt;&lt;/urls&gt;&lt;/record&gt;&lt;/Cite&gt;&lt;/EndNote&gt;</w:instrText>
      </w:r>
      <w:r w:rsidR="00B436B2" w:rsidRPr="00D04B82">
        <w:fldChar w:fldCharType="separate"/>
      </w:r>
      <w:r w:rsidR="00536329">
        <w:rPr>
          <w:noProof/>
        </w:rPr>
        <w:t xml:space="preserve">(O'Connell </w:t>
      </w:r>
      <w:r w:rsidR="00921D0D">
        <w:rPr>
          <w:noProof/>
        </w:rPr>
        <w:t>and</w:t>
      </w:r>
      <w:r w:rsidR="00536329">
        <w:rPr>
          <w:noProof/>
        </w:rPr>
        <w:t xml:space="preserve"> Bligh, 2009; Watts </w:t>
      </w:r>
      <w:r w:rsidR="00536329" w:rsidRPr="005014E2">
        <w:rPr>
          <w:i/>
          <w:iCs/>
          <w:noProof/>
        </w:rPr>
        <w:t>et al</w:t>
      </w:r>
      <w:r w:rsidR="00536329">
        <w:rPr>
          <w:noProof/>
        </w:rPr>
        <w:t>., 2019)</w:t>
      </w:r>
      <w:r w:rsidR="00B436B2" w:rsidRPr="00D04B82">
        <w:fldChar w:fldCharType="end"/>
      </w:r>
      <w:r w:rsidR="009C1290" w:rsidRPr="00D04B82">
        <w:t xml:space="preserve">, as does </w:t>
      </w:r>
      <w:r w:rsidR="006403F3" w:rsidRPr="00D04B82">
        <w:t>corporate</w:t>
      </w:r>
      <w:r w:rsidR="009C1290" w:rsidRPr="00D04B82">
        <w:t xml:space="preserve"> </w:t>
      </w:r>
      <w:r w:rsidR="006403F3" w:rsidRPr="00D04B82">
        <w:t>governance</w:t>
      </w:r>
      <w:r w:rsidR="004451B5" w:rsidRPr="00D04B82">
        <w:t xml:space="preserve"> </w:t>
      </w:r>
      <w:r w:rsidR="00B436B2" w:rsidRPr="00D04B82">
        <w:fldChar w:fldCharType="begin"/>
      </w:r>
      <w:r w:rsidR="00B436B2" w:rsidRPr="00D04B82">
        <w:instrText xml:space="preserve"> ADDIN EN.CITE &lt;EndNote&gt;&lt;Cite&gt;&lt;Author&gt;Maguad&lt;/Author&gt;&lt;Year&gt;2009&lt;/Year&gt;&lt;RecNum&gt;69&lt;/RecNum&gt;&lt;DisplayText&gt;(Maguad &amp;amp; Krone, 2009)&lt;/DisplayText&gt;&lt;record&gt;&lt;rec-number&gt;69&lt;/rec-number&gt;&lt;foreign-keys&gt;&lt;key app="EN" db-id="22a9erf5swrrwsertrk5vxdn200etwpzerse" timestamp="1599559979"&gt;69&lt;/key&gt;&lt;/foreign-keys&gt;&lt;ref-type name="Journal Article"&gt;17&lt;/ref-type&gt;&lt;contributors&gt;&lt;authors&gt;&lt;author&gt;Maguad, Ben A&lt;/author&gt;&lt;author&gt;Krone, Robert M&lt;/author&gt;&lt;/authors&gt;&lt;/contributors&gt;&lt;titles&gt;&lt;title&gt;Ethics and moral leadership: Quality linkages&lt;/title&gt;&lt;secondary-title&gt;Total Quality Management&lt;/secondary-title&gt;&lt;/titles&gt;&lt;periodical&gt;&lt;full-title&gt;Total Quality Management&lt;/full-title&gt;&lt;/periodical&gt;&lt;pages&gt;209-222&lt;/pages&gt;&lt;volume&gt;20&lt;/volume&gt;&lt;number&gt;2&lt;/number&gt;&lt;dates&gt;&lt;year&gt;2009&lt;/year&gt;&lt;/dates&gt;&lt;isbn&gt;1478-3363&lt;/isbn&gt;&lt;urls&gt;&lt;/urls&gt;&lt;/record&gt;&lt;/Cite&gt;&lt;/EndNote&gt;</w:instrText>
      </w:r>
      <w:r w:rsidR="00B436B2" w:rsidRPr="00D04B82">
        <w:fldChar w:fldCharType="separate"/>
      </w:r>
      <w:r w:rsidR="00B436B2" w:rsidRPr="00D04B82">
        <w:rPr>
          <w:noProof/>
        </w:rPr>
        <w:t xml:space="preserve">(Maguad </w:t>
      </w:r>
      <w:r w:rsidR="00921D0D">
        <w:rPr>
          <w:noProof/>
        </w:rPr>
        <w:t>and</w:t>
      </w:r>
      <w:r w:rsidR="00B436B2" w:rsidRPr="00D04B82">
        <w:rPr>
          <w:noProof/>
        </w:rPr>
        <w:t xml:space="preserve"> Krone, 2009)</w:t>
      </w:r>
      <w:r w:rsidR="00B436B2" w:rsidRPr="00D04B82">
        <w:fldChar w:fldCharType="end"/>
      </w:r>
      <w:r w:rsidR="006403F3" w:rsidRPr="00D04B82">
        <w:t>.</w:t>
      </w:r>
      <w:r w:rsidR="00161B54" w:rsidRPr="00D04B82">
        <w:t xml:space="preserve"> </w:t>
      </w:r>
      <w:proofErr w:type="gramStart"/>
      <w:r w:rsidR="00921D0D">
        <w:t>However</w:t>
      </w:r>
      <w:proofErr w:type="gramEnd"/>
      <w:r w:rsidR="009E3BA0" w:rsidRPr="00D04B82">
        <w:t xml:space="preserve"> corporations are not always willing or able to </w:t>
      </w:r>
      <w:r w:rsidR="00377440" w:rsidRPr="00D04B82">
        <w:t>develop</w:t>
      </w:r>
      <w:r w:rsidR="005B176C" w:rsidRPr="00D04B82">
        <w:t xml:space="preserve"> ethicality</w:t>
      </w:r>
      <w:r w:rsidR="002F6C0B" w:rsidRPr="00D04B82">
        <w:t xml:space="preserve"> </w:t>
      </w:r>
      <w:r w:rsidR="00384925" w:rsidRPr="00D04B82">
        <w:t>from within</w:t>
      </w:r>
      <w:r w:rsidR="009F2118" w:rsidRPr="00D04B82">
        <w:t xml:space="preserve">. </w:t>
      </w:r>
      <w:r w:rsidR="00377440" w:rsidRPr="00D04B82">
        <w:t xml:space="preserve">Often </w:t>
      </w:r>
      <w:r w:rsidR="009F2118" w:rsidRPr="00D04B82">
        <w:t xml:space="preserve">external </w:t>
      </w:r>
      <w:r w:rsidR="002F6C0B" w:rsidRPr="00D04B82">
        <w:t>pressure</w:t>
      </w:r>
      <w:r w:rsidR="00377440" w:rsidRPr="00D04B82">
        <w:t xml:space="preserve"> is necessary</w:t>
      </w:r>
      <w:r w:rsidR="00384925" w:rsidRPr="00D04B82">
        <w:t>.</w:t>
      </w:r>
      <w:r w:rsidR="002F6C0B" w:rsidRPr="00D04B82">
        <w:t xml:space="preserve"> </w:t>
      </w:r>
      <w:r w:rsidR="004451B5" w:rsidRPr="00D04B82">
        <w:t xml:space="preserve"> </w:t>
      </w:r>
      <w:r w:rsidR="00A856FA" w:rsidRPr="00D04B82">
        <w:t>News reports of scandal</w:t>
      </w:r>
      <w:r w:rsidR="00921D0D">
        <w:t>,</w:t>
      </w:r>
      <w:r w:rsidR="00A856FA" w:rsidRPr="00D04B82">
        <w:t xml:space="preserve"> as well as the impact of news on the market </w:t>
      </w:r>
      <w:r w:rsidR="00921D0D">
        <w:t>both play an</w:t>
      </w:r>
      <w:r w:rsidR="00A856FA" w:rsidRPr="00D04B82">
        <w:t xml:space="preserve"> important</w:t>
      </w:r>
      <w:r w:rsidR="00921D0D">
        <w:t xml:space="preserve"> role</w:t>
      </w:r>
      <w:r w:rsidR="000355D3" w:rsidRPr="00D04B82">
        <w:t xml:space="preserve"> </w:t>
      </w:r>
      <w:r w:rsidR="00B436B2" w:rsidRPr="00D04B82">
        <w:fldChar w:fldCharType="begin"/>
      </w:r>
      <w:r w:rsidR="00B436B2" w:rsidRPr="00D04B82">
        <w:instrText xml:space="preserve"> ADDIN EN.CITE &lt;EndNote&gt;&lt;Cite&gt;&lt;Author&gt;An&lt;/Author&gt;&lt;Year&gt;2009&lt;/Year&gt;&lt;RecNum&gt;30&lt;/RecNum&gt;&lt;DisplayText&gt;(An &amp;amp; Gower, 2009)&lt;/DisplayText&gt;&lt;record&gt;&lt;rec-number&gt;30&lt;/rec-number&gt;&lt;foreign-keys&gt;&lt;key app="EN" db-id="22a9erf5swrrwsertrk5vxdn200etwpzerse" timestamp="1599557406"&gt;30&lt;/key&gt;&lt;/foreign-keys&gt;&lt;ref-type name="Journal Article"&gt;17&lt;/ref-type&gt;&lt;contributors&gt;&lt;authors&gt;&lt;author&gt;An, Seon-Kyoung&lt;/author&gt;&lt;author&gt;Gower, Karla K&lt;/author&gt;&lt;/authors&gt;&lt;/contributors&gt;&lt;titles&gt;&lt;title&gt;How do the news media frame crises? A content analysis of crisis news coverage&lt;/title&gt;&lt;secondary-title&gt;Public Relations Review&lt;/secondary-title&gt;&lt;/titles&gt;&lt;periodical&gt;&lt;full-title&gt;Public Relations Review&lt;/full-title&gt;&lt;/periodical&gt;&lt;pages&gt;107-112&lt;/pages&gt;&lt;volume&gt;35&lt;/volume&gt;&lt;number&gt;2&lt;/number&gt;&lt;dates&gt;&lt;year&gt;2009&lt;/year&gt;&lt;/dates&gt;&lt;isbn&gt;0363-8111&lt;/isbn&gt;&lt;urls&gt;&lt;/urls&gt;&lt;/record&gt;&lt;/Cite&gt;&lt;/EndNote&gt;</w:instrText>
      </w:r>
      <w:r w:rsidR="00B436B2" w:rsidRPr="00D04B82">
        <w:fldChar w:fldCharType="separate"/>
      </w:r>
      <w:r w:rsidR="00B436B2" w:rsidRPr="00D04B82">
        <w:rPr>
          <w:noProof/>
        </w:rPr>
        <w:t xml:space="preserve">(An </w:t>
      </w:r>
      <w:r w:rsidR="00921D0D">
        <w:rPr>
          <w:noProof/>
        </w:rPr>
        <w:t>and</w:t>
      </w:r>
      <w:r w:rsidR="00B436B2" w:rsidRPr="00D04B82">
        <w:rPr>
          <w:noProof/>
        </w:rPr>
        <w:t xml:space="preserve"> Gower, 2009)</w:t>
      </w:r>
      <w:r w:rsidR="00B436B2" w:rsidRPr="00D04B82">
        <w:fldChar w:fldCharType="end"/>
      </w:r>
      <w:r w:rsidR="00334871" w:rsidRPr="00D04B82">
        <w:t>.</w:t>
      </w:r>
      <w:r w:rsidR="008E6CFA" w:rsidRPr="00D04B82">
        <w:t xml:space="preserve"> </w:t>
      </w:r>
      <w:r w:rsidR="00A856FA" w:rsidRPr="00D04B82">
        <w:t xml:space="preserve">Within the market, </w:t>
      </w:r>
      <w:r w:rsidR="008E6CFA" w:rsidRPr="00D04B82">
        <w:t>activist</w:t>
      </w:r>
      <w:r w:rsidR="00A856FA" w:rsidRPr="00D04B82">
        <w:t>, ethical</w:t>
      </w:r>
      <w:r w:rsidR="008E6CFA" w:rsidRPr="00D04B82">
        <w:t xml:space="preserve"> investors</w:t>
      </w:r>
      <w:r w:rsidR="0026498A">
        <w:t xml:space="preserve"> are important influencers</w:t>
      </w:r>
      <w:r w:rsidR="00A856FA" w:rsidRPr="00D04B82">
        <w:t xml:space="preserve"> who may force corporations to behave more ethically from the outside </w:t>
      </w:r>
      <w:r w:rsidR="00B436B2" w:rsidRPr="00D04B82">
        <w:fldChar w:fldCharType="begin"/>
      </w:r>
      <w:r w:rsidR="00536329">
        <w:instrText xml:space="preserve"> ADDIN EN.CITE &lt;EndNote&gt;&lt;Cite&gt;&lt;Author&gt;Guay&lt;/Author&gt;&lt;Year&gt;2004&lt;/Year&gt;&lt;RecNum&gt;57&lt;/RecNum&gt;&lt;DisplayText&gt;(Guay et al., 2004)&lt;/DisplayText&gt;&lt;record&gt;&lt;rec-number&gt;57&lt;/rec-number&gt;&lt;foreign-keys&gt;&lt;key app="EN" db-id="22a9erf5swrrwsertrk5vxdn200etwpzerse" timestamp="1599559605"&gt;57&lt;/key&gt;&lt;/foreign-keys&gt;&lt;ref-type name="Journal Article"&gt;17&lt;/ref-type&gt;&lt;contributors&gt;&lt;authors&gt;&lt;author&gt;Guay, Terrence&lt;/author&gt;&lt;author&gt;Doh, Jonathan P&lt;/author&gt;&lt;author&gt;Sinclair, Graham&lt;/author&gt;&lt;/authors&gt;&lt;/contributors&gt;&lt;titles&gt;&lt;title&gt;Non-governmental organizations, shareholder activism, and socially responsible investments: Ethical, strategic, and governance implications&lt;/title&gt;&lt;secondary-title&gt;Journal of business ethics&lt;/secondary-title&gt;&lt;/titles&gt;&lt;periodical&gt;&lt;full-title&gt;Journal of Business Ethics&lt;/full-title&gt;&lt;/periodical&gt;&lt;pages&gt;125-139&lt;/pages&gt;&lt;volume&gt;52&lt;/volume&gt;&lt;number&gt;1&lt;/number&gt;&lt;dates&gt;&lt;year&gt;2004&lt;/year&gt;&lt;/dates&gt;&lt;isbn&gt;0167-4544&lt;/isbn&gt;&lt;urls&gt;&lt;/urls&gt;&lt;/record&gt;&lt;/Cite&gt;&lt;/EndNote&gt;</w:instrText>
      </w:r>
      <w:r w:rsidR="00B436B2" w:rsidRPr="00D04B82">
        <w:fldChar w:fldCharType="separate"/>
      </w:r>
      <w:r w:rsidR="00536329">
        <w:rPr>
          <w:noProof/>
        </w:rPr>
        <w:t xml:space="preserve">(Guay </w:t>
      </w:r>
      <w:r w:rsidR="00536329" w:rsidRPr="005014E2">
        <w:rPr>
          <w:i/>
          <w:iCs/>
          <w:noProof/>
        </w:rPr>
        <w:t>et al</w:t>
      </w:r>
      <w:r w:rsidR="00536329">
        <w:rPr>
          <w:noProof/>
        </w:rPr>
        <w:t>., 2004)</w:t>
      </w:r>
      <w:r w:rsidR="00B436B2" w:rsidRPr="00D04B82">
        <w:fldChar w:fldCharType="end"/>
      </w:r>
      <w:r w:rsidR="008E6CFA" w:rsidRPr="00D04B82">
        <w:t xml:space="preserve">.  </w:t>
      </w:r>
    </w:p>
    <w:p w14:paraId="4C80C869" w14:textId="77777777" w:rsidR="00A15D33" w:rsidRPr="00D04B82" w:rsidRDefault="00A15D33" w:rsidP="00726E6A">
      <w:pPr>
        <w:jc w:val="both"/>
      </w:pPr>
    </w:p>
    <w:p w14:paraId="03953871" w14:textId="77777777" w:rsidR="004757A8" w:rsidRPr="00D04B82" w:rsidRDefault="004757A8" w:rsidP="00726E6A">
      <w:pPr>
        <w:pStyle w:val="Heading3"/>
        <w:jc w:val="both"/>
        <w:rPr>
          <w:b w:val="0"/>
          <w:i/>
        </w:rPr>
      </w:pPr>
      <w:r w:rsidRPr="00D04B82">
        <w:rPr>
          <w:b w:val="0"/>
          <w:i/>
        </w:rPr>
        <w:t xml:space="preserve">2.2 Mitigating the effects of </w:t>
      </w:r>
      <w:r w:rsidR="00726E6A" w:rsidRPr="00D04B82">
        <w:rPr>
          <w:b w:val="0"/>
          <w:i/>
        </w:rPr>
        <w:t>c</w:t>
      </w:r>
      <w:r w:rsidRPr="00D04B82">
        <w:rPr>
          <w:b w:val="0"/>
          <w:i/>
        </w:rPr>
        <w:t xml:space="preserve">orporate </w:t>
      </w:r>
      <w:r w:rsidR="00726E6A" w:rsidRPr="00D04B82">
        <w:rPr>
          <w:b w:val="0"/>
          <w:i/>
        </w:rPr>
        <w:t>s</w:t>
      </w:r>
      <w:r w:rsidRPr="00D04B82">
        <w:rPr>
          <w:b w:val="0"/>
          <w:i/>
        </w:rPr>
        <w:t>candals</w:t>
      </w:r>
    </w:p>
    <w:p w14:paraId="0EA307CB" w14:textId="15D1D44A" w:rsidR="00053DF8" w:rsidRPr="00D04B82" w:rsidRDefault="008713B5" w:rsidP="002E74F4">
      <w:pPr>
        <w:ind w:firstLine="0"/>
        <w:jc w:val="both"/>
      </w:pPr>
      <w:r w:rsidRPr="00D04B82">
        <w:t>Unfortunately</w:t>
      </w:r>
      <w:r w:rsidR="00F67C45" w:rsidRPr="00D04B82">
        <w:t xml:space="preserve">, </w:t>
      </w:r>
      <w:r w:rsidR="001C0E32" w:rsidRPr="00D04B82">
        <w:t>it is not always</w:t>
      </w:r>
      <w:r w:rsidR="00F67C45" w:rsidRPr="00D04B82">
        <w:t xml:space="preserve"> possible to prevent ethical scandals. In this situation, </w:t>
      </w:r>
      <w:r w:rsidR="00F66F97">
        <w:t>a</w:t>
      </w:r>
      <w:r w:rsidR="00CE5ECA" w:rsidRPr="00D04B82">
        <w:t xml:space="preserve"> </w:t>
      </w:r>
      <w:r w:rsidR="00F67C45" w:rsidRPr="00D04B82">
        <w:t>corporation must look to mitigat</w:t>
      </w:r>
      <w:r w:rsidR="008A3D24" w:rsidRPr="00D04B82">
        <w:t>e</w:t>
      </w:r>
      <w:r w:rsidR="00F67C45" w:rsidRPr="00D04B82">
        <w:t xml:space="preserve"> the impact of the scandal. Mitigation can be reactive or proactive.</w:t>
      </w:r>
      <w:r w:rsidR="00096029" w:rsidRPr="00D04B82">
        <w:t xml:space="preserve"> </w:t>
      </w:r>
      <w:r w:rsidR="00F66F97">
        <w:t>R</w:t>
      </w:r>
      <w:r w:rsidR="00F67C45" w:rsidRPr="00D04B82">
        <w:t>eactive strategies</w:t>
      </w:r>
      <w:r w:rsidR="00F66F97">
        <w:t xml:space="preserve"> have been widely studied by researchers</w:t>
      </w:r>
      <w:r w:rsidR="00F67C45" w:rsidRPr="00D04B82">
        <w:t xml:space="preserve"> </w:t>
      </w:r>
      <w:r w:rsidR="00C47EB2" w:rsidRPr="00D04B82">
        <w:t>in</w:t>
      </w:r>
      <w:r w:rsidR="0024531D" w:rsidRPr="00D04B82">
        <w:t xml:space="preserve"> the crisis manag</w:t>
      </w:r>
      <w:r w:rsidR="00C048AE" w:rsidRPr="00D04B82">
        <w:t>e</w:t>
      </w:r>
      <w:r w:rsidR="0024531D" w:rsidRPr="00D04B82">
        <w:t>ment</w:t>
      </w:r>
      <w:r w:rsidR="00C47EB2" w:rsidRPr="00D04B82">
        <w:t xml:space="preserve"> literature </w:t>
      </w:r>
      <w:r w:rsidR="00B436B2" w:rsidRPr="00D04B82">
        <w:rPr>
          <w:shd w:val="clear" w:color="auto" w:fill="FFFFFF"/>
        </w:rPr>
        <w:fldChar w:fldCharType="begin"/>
      </w:r>
      <w:r w:rsidR="00B436B2" w:rsidRPr="00D04B82">
        <w:rPr>
          <w:shd w:val="clear" w:color="auto" w:fill="FFFFFF"/>
        </w:rPr>
        <w:instrText xml:space="preserve"> ADDIN EN.CITE &lt;EndNote&gt;&lt;Cite&gt;&lt;Author&gt;Coombs&lt;/Author&gt;&lt;Year&gt;2007&lt;/Year&gt;&lt;RecNum&gt;43&lt;/RecNum&gt;&lt;DisplayText&gt;(Coombs, 2007)&lt;/DisplayText&gt;&lt;record&gt;&lt;rec-number&gt;43&lt;/rec-number&gt;&lt;foreign-keys&gt;&lt;key app="EN" db-id="22a9erf5swrrwsertrk5vxdn200etwpzerse" timestamp="1599557980"&gt;43&lt;/key&gt;&lt;/foreign-keys&gt;&lt;ref-type name="Journal Article"&gt;17&lt;/ref-type&gt;&lt;contributors&gt;&lt;authors&gt;&lt;author&gt;Coombs, W Timothy&lt;/author&gt;&lt;/authors&gt;&lt;/contributors&gt;&lt;titles&gt;&lt;title&gt;Protecting organization reputations during a crisis: The development and application of situational crisis communication theory&lt;/title&gt;&lt;secondary-title&gt;Corporate reputation review&lt;/secondary-title&gt;&lt;/titles&gt;&lt;periodical&gt;&lt;full-title&gt;Corporate reputation review&lt;/full-title&gt;&lt;/periodical&gt;&lt;pages&gt;163-176&lt;/pages&gt;&lt;volume&gt;10&lt;/volume&gt;&lt;number&gt;3&lt;/number&gt;&lt;dates&gt;&lt;year&gt;2007&lt;/year&gt;&lt;/dates&gt;&lt;isbn&gt;1363-3589&lt;/isbn&gt;&lt;urls&gt;&lt;/urls&gt;&lt;/record&gt;&lt;/Cite&gt;&lt;/EndNote&gt;</w:instrText>
      </w:r>
      <w:r w:rsidR="00B436B2" w:rsidRPr="00D04B82">
        <w:rPr>
          <w:shd w:val="clear" w:color="auto" w:fill="FFFFFF"/>
        </w:rPr>
        <w:fldChar w:fldCharType="separate"/>
      </w:r>
      <w:r w:rsidR="00B436B2" w:rsidRPr="00D04B82">
        <w:rPr>
          <w:noProof/>
          <w:shd w:val="clear" w:color="auto" w:fill="FFFFFF"/>
        </w:rPr>
        <w:t>(Coombs, 2007)</w:t>
      </w:r>
      <w:r w:rsidR="00B436B2" w:rsidRPr="00D04B82">
        <w:rPr>
          <w:shd w:val="clear" w:color="auto" w:fill="FFFFFF"/>
        </w:rPr>
        <w:fldChar w:fldCharType="end"/>
      </w:r>
      <w:r w:rsidR="00C47EB2" w:rsidRPr="00D04B82">
        <w:t xml:space="preserve">. BP’s </w:t>
      </w:r>
      <w:r w:rsidR="00B95A62" w:rsidRPr="00D04B82">
        <w:t xml:space="preserve">response involving message consistency across all media platforms </w:t>
      </w:r>
      <w:r w:rsidR="00C47EB2" w:rsidRPr="00D04B82">
        <w:t xml:space="preserve">during the </w:t>
      </w:r>
      <w:r w:rsidR="006418B7" w:rsidRPr="00D04B82">
        <w:t xml:space="preserve">Deepwater Horizon oil spill </w:t>
      </w:r>
      <w:r w:rsidR="00B95A62" w:rsidRPr="00D04B82">
        <w:t>i</w:t>
      </w:r>
      <w:r w:rsidR="00F67C45" w:rsidRPr="00D04B82">
        <w:t xml:space="preserve">s an example of </w:t>
      </w:r>
      <w:r w:rsidR="00B95A62" w:rsidRPr="00D04B82">
        <w:t>a</w:t>
      </w:r>
      <w:r w:rsidR="00F67C45" w:rsidRPr="00D04B82">
        <w:t xml:space="preserve"> widely researched strategy</w:t>
      </w:r>
      <w:r w:rsidR="00BB143A" w:rsidRPr="00D04B82">
        <w:t xml:space="preserve"> regarded as successful</w:t>
      </w:r>
      <w:r w:rsidR="00C47EB2" w:rsidRPr="00D04B82">
        <w:t xml:space="preserve"> </w:t>
      </w:r>
      <w:r w:rsidR="00B436B2" w:rsidRPr="00D04B82">
        <w:rPr>
          <w:shd w:val="clear" w:color="auto" w:fill="FFFFFF"/>
        </w:rPr>
        <w:fldChar w:fldCharType="begin"/>
      </w:r>
      <w:r w:rsidR="00B436B2" w:rsidRPr="00D04B82">
        <w:rPr>
          <w:shd w:val="clear" w:color="auto" w:fill="FFFFFF"/>
        </w:rPr>
        <w:instrText xml:space="preserve"> ADDIN EN.CITE &lt;EndNote&gt;&lt;Cite&gt;&lt;Author&gt;Diers&lt;/Author&gt;&lt;Year&gt;2013&lt;/Year&gt;&lt;RecNum&gt;51&lt;/RecNum&gt;&lt;DisplayText&gt;(Diers &amp;amp; Donohue, 2013)&lt;/DisplayText&gt;&lt;record&gt;&lt;rec-number&gt;51&lt;/rec-number&gt;&lt;foreign-keys&gt;&lt;key app="EN" db-id="22a9erf5swrrwsertrk5vxdn200etwpzerse" timestamp="1599558515"&gt;51&lt;/key&gt;&lt;/foreign-keys&gt;&lt;ref-type name="Journal Article"&gt;17&lt;/ref-type&gt;&lt;contributors&gt;&lt;authors&gt;&lt;author&gt;Diers, Audra R&lt;/author&gt;&lt;author&gt;Donohue, Jennie&lt;/author&gt;&lt;/authors&gt;&lt;/contributors&gt;&lt;titles&gt;&lt;title&gt;Synchronizing crisis responses after a transgression&lt;/title&gt;&lt;secondary-title&gt;Journal of Communication Management&lt;/secondary-title&gt;&lt;/titles&gt;&lt;periodical&gt;&lt;full-title&gt;Journal of Communication Management&lt;/full-title&gt;&lt;/periodical&gt;&lt;dates&gt;&lt;year&gt;2013&lt;/year&gt;&lt;/dates&gt;&lt;urls&gt;&lt;/urls&gt;&lt;/record&gt;&lt;/Cite&gt;&lt;/EndNote&gt;</w:instrText>
      </w:r>
      <w:r w:rsidR="00B436B2" w:rsidRPr="00D04B82">
        <w:rPr>
          <w:shd w:val="clear" w:color="auto" w:fill="FFFFFF"/>
        </w:rPr>
        <w:fldChar w:fldCharType="separate"/>
      </w:r>
      <w:r w:rsidR="00B436B2" w:rsidRPr="00D04B82">
        <w:rPr>
          <w:noProof/>
          <w:shd w:val="clear" w:color="auto" w:fill="FFFFFF"/>
        </w:rPr>
        <w:t xml:space="preserve">(Diers </w:t>
      </w:r>
      <w:r w:rsidR="00F66F97">
        <w:rPr>
          <w:noProof/>
          <w:shd w:val="clear" w:color="auto" w:fill="FFFFFF"/>
        </w:rPr>
        <w:t>and</w:t>
      </w:r>
      <w:r w:rsidR="00B436B2" w:rsidRPr="00D04B82">
        <w:rPr>
          <w:noProof/>
          <w:shd w:val="clear" w:color="auto" w:fill="FFFFFF"/>
        </w:rPr>
        <w:t xml:space="preserve"> Donohue, 2013)</w:t>
      </w:r>
      <w:r w:rsidR="00B436B2" w:rsidRPr="00D04B82">
        <w:rPr>
          <w:shd w:val="clear" w:color="auto" w:fill="FFFFFF"/>
        </w:rPr>
        <w:fldChar w:fldCharType="end"/>
      </w:r>
      <w:r w:rsidR="004D6BC5" w:rsidRPr="00D04B82">
        <w:t>.</w:t>
      </w:r>
      <w:r w:rsidR="00C47EB2" w:rsidRPr="00D04B82">
        <w:t xml:space="preserve"> </w:t>
      </w:r>
      <w:r w:rsidR="00AC136C" w:rsidRPr="00D04B82">
        <w:t>By contrast,</w:t>
      </w:r>
      <w:r w:rsidR="00C47EB2" w:rsidRPr="00D04B82">
        <w:t xml:space="preserve"> </w:t>
      </w:r>
      <w:r w:rsidR="006A1093" w:rsidRPr="00D04B82">
        <w:t xml:space="preserve">during the fuel emissions scandal, </w:t>
      </w:r>
      <w:r w:rsidR="00C47EB2" w:rsidRPr="00D04B82">
        <w:t>VW</w:t>
      </w:r>
      <w:r w:rsidR="00B111FE" w:rsidRPr="00D04B82">
        <w:t>, which</w:t>
      </w:r>
      <w:r w:rsidR="00C47EB2" w:rsidRPr="00D04B82">
        <w:t xml:space="preserve"> respo</w:t>
      </w:r>
      <w:r w:rsidR="006A1093" w:rsidRPr="00D04B82">
        <w:t>nded</w:t>
      </w:r>
      <w:r w:rsidR="00C47EB2" w:rsidRPr="00D04B82">
        <w:t xml:space="preserve"> </w:t>
      </w:r>
      <w:r w:rsidR="00B111FE" w:rsidRPr="00D04B82">
        <w:t>through</w:t>
      </w:r>
      <w:r w:rsidR="00053DF8" w:rsidRPr="00D04B82">
        <w:t xml:space="preserve"> one channel</w:t>
      </w:r>
      <w:r w:rsidR="00CE5ECA" w:rsidRPr="00D04B82">
        <w:t xml:space="preserve"> </w:t>
      </w:r>
      <w:r w:rsidR="00CE5ECA" w:rsidRPr="00D04B82">
        <w:rPr>
          <w:rFonts w:cs="Calibri"/>
        </w:rPr>
        <w:t>–</w:t>
      </w:r>
      <w:r w:rsidR="008C4BDA" w:rsidRPr="00D04B82">
        <w:t xml:space="preserve"> i.e.</w:t>
      </w:r>
      <w:r w:rsidR="00053DF8" w:rsidRPr="00D04B82">
        <w:t xml:space="preserve"> its</w:t>
      </w:r>
      <w:r w:rsidR="00C47EB2" w:rsidRPr="00D04B82">
        <w:t xml:space="preserve"> corporate website</w:t>
      </w:r>
      <w:r w:rsidR="00CE5ECA" w:rsidRPr="00D04B82">
        <w:t xml:space="preserve"> </w:t>
      </w:r>
      <w:r w:rsidR="00CE5ECA" w:rsidRPr="00D04B82">
        <w:rPr>
          <w:rFonts w:cs="Calibri"/>
        </w:rPr>
        <w:t>–</w:t>
      </w:r>
      <w:r w:rsidR="00B111FE" w:rsidRPr="00D04B82">
        <w:t xml:space="preserve"> was less successful</w:t>
      </w:r>
      <w:r w:rsidR="00C47EB2" w:rsidRPr="00D04B82">
        <w:t xml:space="preserve"> </w:t>
      </w:r>
      <w:r w:rsidR="00B436B2" w:rsidRPr="00D04B82">
        <w:rPr>
          <w:shd w:val="clear" w:color="auto" w:fill="FFFFFF"/>
        </w:rPr>
        <w:fldChar w:fldCharType="begin"/>
      </w:r>
      <w:r w:rsidR="00536329">
        <w:rPr>
          <w:shd w:val="clear" w:color="auto" w:fill="FFFFFF"/>
        </w:rPr>
        <w:instrText xml:space="preserve"> ADDIN EN.CITE &lt;EndNote&gt;&lt;Cite&gt;&lt;Author&gt;Culnan&lt;/Author&gt;&lt;Year&gt;2010&lt;/Year&gt;&lt;RecNum&gt;46&lt;/RecNum&gt;&lt;DisplayText&gt;(Culnan et al., 2010)&lt;/DisplayText&gt;&lt;record&gt;&lt;rec-number&gt;46&lt;/rec-number&gt;&lt;foreign-keys&gt;&lt;key app="EN" db-id="22a9erf5swrrwsertrk5vxdn200etwpzerse" timestamp="1599558090"&gt;46&lt;/key&gt;&lt;/foreign-keys&gt;&lt;ref-type name="Journal Article"&gt;17&lt;/ref-type&gt;&lt;contributors&gt;&lt;authors&gt;&lt;author&gt;Culnan, Mary J&lt;/author&gt;&lt;author&gt;McHugh, Patrick J&lt;/author&gt;&lt;author&gt;Zubillaga, Jesus I&lt;/author&gt;&lt;/authors&gt;&lt;/contributors&gt;&lt;titles&gt;&lt;title&gt;How large US companies can use Twitter and other social media to gain business value&lt;/title&gt;&lt;secondary-title&gt;MIS Quarterly Executive&lt;/secondary-title&gt;&lt;/titles&gt;&lt;periodical&gt;&lt;full-title&gt;MIS Quarterly Executive&lt;/full-title&gt;&lt;/periodical&gt;&lt;volume&gt;9&lt;/volume&gt;&lt;number&gt;4&lt;/number&gt;&lt;dates&gt;&lt;year&gt;2010&lt;/year&gt;&lt;/dates&gt;&lt;isbn&gt;1540-1960&lt;/isbn&gt;&lt;urls&gt;&lt;/urls&gt;&lt;/record&gt;&lt;/Cite&gt;&lt;/EndNote&gt;</w:instrText>
      </w:r>
      <w:r w:rsidR="00B436B2" w:rsidRPr="00D04B82">
        <w:rPr>
          <w:shd w:val="clear" w:color="auto" w:fill="FFFFFF"/>
        </w:rPr>
        <w:fldChar w:fldCharType="separate"/>
      </w:r>
      <w:r w:rsidR="00536329">
        <w:rPr>
          <w:noProof/>
          <w:shd w:val="clear" w:color="auto" w:fill="FFFFFF"/>
        </w:rPr>
        <w:t xml:space="preserve">(Culnan </w:t>
      </w:r>
      <w:r w:rsidR="00536329" w:rsidRPr="005014E2">
        <w:rPr>
          <w:i/>
          <w:iCs/>
          <w:noProof/>
          <w:shd w:val="clear" w:color="auto" w:fill="FFFFFF"/>
        </w:rPr>
        <w:t>et al</w:t>
      </w:r>
      <w:r w:rsidR="00536329">
        <w:rPr>
          <w:noProof/>
          <w:shd w:val="clear" w:color="auto" w:fill="FFFFFF"/>
        </w:rPr>
        <w:t>., 2010)</w:t>
      </w:r>
      <w:r w:rsidR="00B436B2" w:rsidRPr="00D04B82">
        <w:rPr>
          <w:shd w:val="clear" w:color="auto" w:fill="FFFFFF"/>
        </w:rPr>
        <w:fldChar w:fldCharType="end"/>
      </w:r>
      <w:r w:rsidR="00C47EB2" w:rsidRPr="00D04B82">
        <w:t>.</w:t>
      </w:r>
      <w:r w:rsidR="00E913AC" w:rsidRPr="00D04B82">
        <w:t xml:space="preserve"> </w:t>
      </w:r>
    </w:p>
    <w:p w14:paraId="1F6EA7D4" w14:textId="3C3B1517" w:rsidR="00B228A6" w:rsidRPr="00D04B82" w:rsidRDefault="0024531D" w:rsidP="00726E6A">
      <w:pPr>
        <w:jc w:val="both"/>
      </w:pPr>
      <w:r w:rsidRPr="00D04B82">
        <w:rPr>
          <w:color w:val="000000"/>
        </w:rPr>
        <w:lastRenderedPageBreak/>
        <w:t>Proactive ap</w:t>
      </w:r>
      <w:r w:rsidRPr="00D04B82">
        <w:t xml:space="preserve">proaches involve efforts </w:t>
      </w:r>
      <w:r w:rsidR="00877032" w:rsidRPr="00D04B82">
        <w:t>to</w:t>
      </w:r>
      <w:r w:rsidRPr="00D04B82">
        <w:t xml:space="preserve"> create resilience </w:t>
      </w:r>
      <w:r w:rsidR="00325653" w:rsidRPr="00D04B82">
        <w:t xml:space="preserve">to absorb the impact of a scandal and </w:t>
      </w:r>
      <w:r w:rsidR="00CE5ECA" w:rsidRPr="00D04B82">
        <w:t xml:space="preserve">ensure a </w:t>
      </w:r>
      <w:r w:rsidR="00325653" w:rsidRPr="00D04B82">
        <w:t xml:space="preserve">quick rebound. </w:t>
      </w:r>
      <w:r w:rsidR="00C66E0D" w:rsidRPr="00D04B82">
        <w:t>One proposition is that</w:t>
      </w:r>
      <w:r w:rsidR="00DC1050" w:rsidRPr="00D04B82">
        <w:t xml:space="preserve"> organi</w:t>
      </w:r>
      <w:r w:rsidR="00A15D33" w:rsidRPr="00D04B82">
        <w:t>z</w:t>
      </w:r>
      <w:r w:rsidR="00DC1050" w:rsidRPr="00D04B82">
        <w:t xml:space="preserve">ations may lessen the detrimental effects of </w:t>
      </w:r>
      <w:r w:rsidR="00C66E0D" w:rsidRPr="00D04B82">
        <w:t>scandals</w:t>
      </w:r>
      <w:r w:rsidR="00267C54" w:rsidRPr="00D04B82">
        <w:t xml:space="preserve"> by building a reputation </w:t>
      </w:r>
      <w:r w:rsidR="00F66F97">
        <w:t>for</w:t>
      </w:r>
      <w:r w:rsidR="00267C54" w:rsidRPr="00D04B82">
        <w:t xml:space="preserve"> being ethical</w:t>
      </w:r>
      <w:r w:rsidR="008E732E" w:rsidRPr="00D04B82">
        <w:t xml:space="preserve"> </w:t>
      </w:r>
      <w:r w:rsidR="00B436B2" w:rsidRPr="00D04B82">
        <w:fldChar w:fldCharType="begin"/>
      </w:r>
      <w:r w:rsidR="00B436B2" w:rsidRPr="00D04B82">
        <w:instrText xml:space="preserve"> ADDIN EN.CITE &lt;EndNote&gt;&lt;Cite&gt;&lt;Author&gt;Bishop&lt;/Author&gt;&lt;Year&gt;2013&lt;/Year&gt;&lt;RecNum&gt;34&lt;/RecNum&gt;&lt;DisplayText&gt;(Bishop, 2013)&lt;/DisplayText&gt;&lt;record&gt;&lt;rec-number&gt;34&lt;/rec-number&gt;&lt;foreign-keys&gt;&lt;key app="EN" db-id="22a9erf5swrrwsertrk5vxdn200etwpzerse" timestamp="1599557531"&gt;34&lt;/key&gt;&lt;/foreign-keys&gt;&lt;ref-type name="Journal Article"&gt;17&lt;/ref-type&gt;&lt;contributors&gt;&lt;authors&gt;&lt;author&gt;Bishop, William H&lt;/author&gt;&lt;/authors&gt;&lt;/contributors&gt;&lt;titles&gt;&lt;title&gt;The role of ethics in 21st century organizations&lt;/title&gt;&lt;secondary-title&gt;Journal of Business Ethics&lt;/secondary-title&gt;&lt;/titles&gt;&lt;periodical&gt;&lt;full-title&gt;Journal of Business Ethics&lt;/full-title&gt;&lt;/periodical&gt;&lt;pages&gt;635-637&lt;/pages&gt;&lt;volume&gt;118&lt;/volume&gt;&lt;number&gt;3&lt;/number&gt;&lt;dates&gt;&lt;year&gt;2013&lt;/year&gt;&lt;/dates&gt;&lt;isbn&gt;0167-4544&lt;/isbn&gt;&lt;urls&gt;&lt;/urls&gt;&lt;/record&gt;&lt;/Cite&gt;&lt;/EndNote&gt;</w:instrText>
      </w:r>
      <w:r w:rsidR="00B436B2" w:rsidRPr="00D04B82">
        <w:fldChar w:fldCharType="separate"/>
      </w:r>
      <w:r w:rsidR="00B436B2" w:rsidRPr="00D04B82">
        <w:rPr>
          <w:noProof/>
        </w:rPr>
        <w:t>(Bishop, 2013)</w:t>
      </w:r>
      <w:r w:rsidR="00B436B2" w:rsidRPr="00D04B82">
        <w:fldChar w:fldCharType="end"/>
      </w:r>
      <w:r w:rsidR="00C47EB2" w:rsidRPr="00D04B82">
        <w:t>.</w:t>
      </w:r>
      <w:r w:rsidR="002F065F" w:rsidRPr="00D04B82">
        <w:t xml:space="preserve"> It </w:t>
      </w:r>
      <w:r w:rsidR="001D6B13" w:rsidRPr="00D04B82">
        <w:t xml:space="preserve">is </w:t>
      </w:r>
      <w:r w:rsidR="00F66F97">
        <w:t>recommended</w:t>
      </w:r>
      <w:r w:rsidR="001D6B13" w:rsidRPr="00D04B82">
        <w:t xml:space="preserve"> that corporations disseminate information about their</w:t>
      </w:r>
      <w:r w:rsidR="002F065F" w:rsidRPr="00D04B82">
        <w:t xml:space="preserve"> corporate social responsibility (CSR) </w:t>
      </w:r>
      <w:r w:rsidR="001D6B13" w:rsidRPr="00D04B82">
        <w:t xml:space="preserve">activities proactively </w:t>
      </w:r>
      <w:r w:rsidR="00B436B2" w:rsidRPr="00D04B82">
        <w:rPr>
          <w:shd w:val="clear" w:color="auto" w:fill="FFFFFF"/>
        </w:rPr>
        <w:fldChar w:fldCharType="begin"/>
      </w:r>
      <w:r w:rsidR="00536329">
        <w:rPr>
          <w:shd w:val="clear" w:color="auto" w:fill="FFFFFF"/>
        </w:rPr>
        <w:instrText xml:space="preserve"> ADDIN EN.CITE &lt;EndNote&gt;&lt;Cite&gt;&lt;Author&gt;Groza&lt;/Author&gt;&lt;Year&gt;2011&lt;/Year&gt;&lt;RecNum&gt;56&lt;/RecNum&gt;&lt;DisplayText&gt;(Groza et al., 2011)&lt;/DisplayText&gt;&lt;record&gt;&lt;rec-number&gt;56&lt;/rec-number&gt;&lt;foreign-keys&gt;&lt;key app="EN" db-id="22a9erf5swrrwsertrk5vxdn200etwpzerse" timestamp="1599559588"&gt;56&lt;/key&gt;&lt;/foreign-keys&gt;&lt;ref-type name="Journal Article"&gt;17&lt;/ref-type&gt;&lt;contributors&gt;&lt;authors&gt;&lt;author&gt;Groza, Mark D&lt;/author&gt;&lt;author&gt;Pronschinske, Mya R&lt;/author&gt;&lt;author&gt;Walker, Matthew&lt;/author&gt;&lt;/authors&gt;&lt;/contributors&gt;&lt;titles&gt;&lt;title&gt;Perceived organizational motives and consumer responses to proactive and reactive CSR&lt;/title&gt;&lt;secondary-title&gt;Journal of Business Ethics&lt;/secondary-title&gt;&lt;/titles&gt;&lt;periodical&gt;&lt;full-title&gt;Journal of Business Ethics&lt;/full-title&gt;&lt;/periodical&gt;&lt;pages&gt;639-652&lt;/pages&gt;&lt;volume&gt;102&lt;/volume&gt;&lt;number&gt;4&lt;/number&gt;&lt;dates&gt;&lt;year&gt;2011&lt;/year&gt;&lt;/dates&gt;&lt;isbn&gt;0167-4544&lt;/isbn&gt;&lt;urls&gt;&lt;/urls&gt;&lt;/record&gt;&lt;/Cite&gt;&lt;/EndNote&gt;</w:instrText>
      </w:r>
      <w:r w:rsidR="00B436B2" w:rsidRPr="00D04B82">
        <w:rPr>
          <w:shd w:val="clear" w:color="auto" w:fill="FFFFFF"/>
        </w:rPr>
        <w:fldChar w:fldCharType="separate"/>
      </w:r>
      <w:r w:rsidR="00536329">
        <w:rPr>
          <w:noProof/>
          <w:shd w:val="clear" w:color="auto" w:fill="FFFFFF"/>
        </w:rPr>
        <w:t xml:space="preserve">(Groza </w:t>
      </w:r>
      <w:r w:rsidR="00536329" w:rsidRPr="005014E2">
        <w:rPr>
          <w:i/>
          <w:iCs/>
          <w:noProof/>
          <w:shd w:val="clear" w:color="auto" w:fill="FFFFFF"/>
        </w:rPr>
        <w:t>et al</w:t>
      </w:r>
      <w:r w:rsidR="00536329">
        <w:rPr>
          <w:noProof/>
          <w:shd w:val="clear" w:color="auto" w:fill="FFFFFF"/>
        </w:rPr>
        <w:t>., 2011)</w:t>
      </w:r>
      <w:r w:rsidR="00B436B2" w:rsidRPr="00D04B82">
        <w:rPr>
          <w:shd w:val="clear" w:color="auto" w:fill="FFFFFF"/>
        </w:rPr>
        <w:fldChar w:fldCharType="end"/>
      </w:r>
      <w:r w:rsidR="003626BB" w:rsidRPr="00D04B82">
        <w:rPr>
          <w:shd w:val="clear" w:color="auto" w:fill="FFFFFF"/>
        </w:rPr>
        <w:t>, as s</w:t>
      </w:r>
      <w:r w:rsidR="00BB2AB6" w:rsidRPr="00D04B82">
        <w:rPr>
          <w:shd w:val="clear" w:color="auto" w:fill="FFFFFF"/>
        </w:rPr>
        <w:t xml:space="preserve">uch </w:t>
      </w:r>
      <w:r w:rsidR="001D6B13" w:rsidRPr="00D04B82">
        <w:t xml:space="preserve">‘dialogue’ with  society </w:t>
      </w:r>
      <w:r w:rsidR="003626BB" w:rsidRPr="00D04B82">
        <w:t>enables</w:t>
      </w:r>
      <w:r w:rsidR="00BB2AB6" w:rsidRPr="00D04B82">
        <w:t xml:space="preserve"> </w:t>
      </w:r>
      <w:r w:rsidR="00F66F97">
        <w:t>them</w:t>
      </w:r>
      <w:r w:rsidR="00BB2AB6" w:rsidRPr="00D04B82">
        <w:t xml:space="preserve"> to </w:t>
      </w:r>
      <w:r w:rsidR="001D6B13" w:rsidRPr="00D04B82">
        <w:t>achieve legitimacy, whereby their CSR activities match the expectations of stakeholders, e.g.</w:t>
      </w:r>
      <w:r w:rsidR="00CE5ECA" w:rsidRPr="00D04B82">
        <w:t>,</w:t>
      </w:r>
      <w:r w:rsidR="001D6B13" w:rsidRPr="00D04B82">
        <w:t xml:space="preserve"> consumers</w:t>
      </w:r>
      <w:r w:rsidR="001D6B13" w:rsidRPr="00D04B82">
        <w:rPr>
          <w:shd w:val="clear" w:color="auto" w:fill="FFFFFF"/>
        </w:rPr>
        <w:t xml:space="preserve"> </w:t>
      </w:r>
      <w:r w:rsidR="00B436B2" w:rsidRPr="00D04B82">
        <w:rPr>
          <w:shd w:val="clear" w:color="auto" w:fill="FFFFFF"/>
        </w:rPr>
        <w:fldChar w:fldCharType="begin"/>
      </w:r>
      <w:r w:rsidR="00B436B2" w:rsidRPr="00D04B82">
        <w:rPr>
          <w:shd w:val="clear" w:color="auto" w:fill="FFFFFF"/>
        </w:rPr>
        <w:instrText xml:space="preserve"> ADDIN EN.CITE &lt;EndNote&gt;&lt;Cite&gt;&lt;Author&gt;Golob&lt;/Author&gt;&lt;Year&gt;2013&lt;/Year&gt;&lt;RecNum&gt;87&lt;/RecNum&gt;&lt;DisplayText&gt;(Golob et al., 2013)&lt;/DisplayText&gt;&lt;record&gt;&lt;rec-number&gt;87&lt;/rec-number&gt;&lt;foreign-keys&gt;&lt;key app="EN" db-id="22a9erf5swrrwsertrk5vxdn200etwpzerse" timestamp="1599651993"&gt;87&lt;/key&gt;&lt;/foreign-keys&gt;&lt;ref-type name="Journal Article"&gt;17&lt;/ref-type&gt;&lt;contributors&gt;&lt;authors&gt;&lt;author&gt;Golob, Urša&lt;/author&gt;&lt;author&gt;Elving, Wim JL&lt;/author&gt;&lt;author&gt;Nielsen, Anne Ellerup&lt;/author&gt;&lt;author&gt;Thomsen, Christa&lt;/author&gt;&lt;author&gt;Schultz, Friederike&lt;/author&gt;&lt;author&gt;Podnar, Klement&lt;/author&gt;&lt;author&gt;Colleoni, Elanor&lt;/author&gt;&lt;/authors&gt;&lt;/contributors&gt;&lt;titles&gt;&lt;title&gt;CSR communication strategies for organizational legitimacy in social media&lt;/title&gt;&lt;secondary-title&gt;Corporate Communications: an international journal&lt;/secondary-title&gt;&lt;/titles&gt;&lt;periodical&gt;&lt;full-title&gt;Corporate Communications: An International Journal&lt;/full-title&gt;&lt;/periodical&gt;&lt;dates&gt;&lt;year&gt;2013&lt;/year&gt;&lt;/dates&gt;&lt;isbn&gt;1356-3289&lt;/isbn&gt;&lt;urls&gt;&lt;/urls&gt;&lt;/record&gt;&lt;/Cite&gt;&lt;/EndNote&gt;</w:instrText>
      </w:r>
      <w:r w:rsidR="00B436B2" w:rsidRPr="00D04B82">
        <w:rPr>
          <w:shd w:val="clear" w:color="auto" w:fill="FFFFFF"/>
        </w:rPr>
        <w:fldChar w:fldCharType="separate"/>
      </w:r>
      <w:r w:rsidR="00B436B2" w:rsidRPr="00D04B82">
        <w:rPr>
          <w:noProof/>
          <w:shd w:val="clear" w:color="auto" w:fill="FFFFFF"/>
        </w:rPr>
        <w:t xml:space="preserve">(Golob </w:t>
      </w:r>
      <w:r w:rsidR="00B436B2" w:rsidRPr="005014E2">
        <w:rPr>
          <w:i/>
          <w:iCs/>
          <w:noProof/>
          <w:shd w:val="clear" w:color="auto" w:fill="FFFFFF"/>
        </w:rPr>
        <w:t>et al</w:t>
      </w:r>
      <w:r w:rsidR="00B436B2" w:rsidRPr="00D04B82">
        <w:rPr>
          <w:noProof/>
          <w:shd w:val="clear" w:color="auto" w:fill="FFFFFF"/>
        </w:rPr>
        <w:t>., 2013)</w:t>
      </w:r>
      <w:r w:rsidR="00B436B2" w:rsidRPr="00D04B82">
        <w:rPr>
          <w:shd w:val="clear" w:color="auto" w:fill="FFFFFF"/>
        </w:rPr>
        <w:fldChar w:fldCharType="end"/>
      </w:r>
      <w:r w:rsidR="001D6B13" w:rsidRPr="00D04B82">
        <w:t xml:space="preserve">. </w:t>
      </w:r>
      <w:r w:rsidR="00B228A6" w:rsidRPr="00D04B82">
        <w:t xml:space="preserve">This </w:t>
      </w:r>
      <w:r w:rsidR="00C47EB2" w:rsidRPr="00D04B82">
        <w:t xml:space="preserve">‘Reputation Continuity’ </w:t>
      </w:r>
      <w:r w:rsidR="00DB327A" w:rsidRPr="00D04B82">
        <w:t>involving</w:t>
      </w:r>
      <w:r w:rsidR="00C47EB2" w:rsidRPr="00D04B82">
        <w:t xml:space="preserve"> active engagement with stakeholders about ethic</w:t>
      </w:r>
      <w:r w:rsidR="00385832" w:rsidRPr="00D04B82">
        <w:t>ality</w:t>
      </w:r>
      <w:r w:rsidR="00C47EB2" w:rsidRPr="00D04B82">
        <w:t xml:space="preserve"> can act as a protective measure for a </w:t>
      </w:r>
      <w:r w:rsidR="00536D95" w:rsidRPr="00D04B82">
        <w:t>corporation</w:t>
      </w:r>
      <w:r w:rsidR="00C47EB2" w:rsidRPr="00D04B82">
        <w:t xml:space="preserve"> to proactively deal with any </w:t>
      </w:r>
      <w:r w:rsidR="00CE5ECA" w:rsidRPr="00D04B82">
        <w:t xml:space="preserve">future </w:t>
      </w:r>
      <w:r w:rsidR="00C47EB2" w:rsidRPr="00D04B82">
        <w:t xml:space="preserve">crisis it may face </w:t>
      </w:r>
      <w:r w:rsidR="00B436B2" w:rsidRPr="00D04B82">
        <w:rPr>
          <w:shd w:val="clear" w:color="auto" w:fill="FFFFFF"/>
        </w:rPr>
        <w:fldChar w:fldCharType="begin"/>
      </w:r>
      <w:r w:rsidR="00B436B2" w:rsidRPr="00D04B82">
        <w:rPr>
          <w:shd w:val="clear" w:color="auto" w:fill="FFFFFF"/>
        </w:rPr>
        <w:instrText xml:space="preserve"> ADDIN EN.CITE &lt;EndNote&gt;&lt;Cite&gt;&lt;Author&gt;Koronis&lt;/Author&gt;&lt;Year&gt;2012&lt;/Year&gt;&lt;RecNum&gt;66&lt;/RecNum&gt;&lt;DisplayText&gt;(Koronis &amp;amp; Ponis, 2012)&lt;/DisplayText&gt;&lt;record&gt;&lt;rec-number&gt;66&lt;/rec-number&gt;&lt;foreign-keys&gt;&lt;key app="EN" db-id="22a9erf5swrrwsertrk5vxdn200etwpzerse" timestamp="1599559926"&gt;66&lt;/key&gt;&lt;/foreign-keys&gt;&lt;ref-type name="Journal Article"&gt;17&lt;/ref-type&gt;&lt;contributors&gt;&lt;authors&gt;&lt;author&gt;Koronis, Epaminondas&lt;/author&gt;&lt;author&gt;Ponis, Stavros T&lt;/author&gt;&lt;/authors&gt;&lt;/contributors&gt;&lt;titles&gt;&lt;title&gt;Introducing corporate reputation continuity to support organizational resilience against crises&lt;/title&gt;&lt;secondary-title&gt;Journal of Applied Business Research (JABR)&lt;/secondary-title&gt;&lt;/titles&gt;&lt;periodical&gt;&lt;full-title&gt;Journal of Applied Business Research (JABR)&lt;/full-title&gt;&lt;/periodical&gt;&lt;pages&gt;283-290&lt;/pages&gt;&lt;volume&gt;28&lt;/volume&gt;&lt;number&gt;2&lt;/number&gt;&lt;dates&gt;&lt;year&gt;2012&lt;/year&gt;&lt;/dates&gt;&lt;isbn&gt;2157-8834&lt;/isbn&gt;&lt;urls&gt;&lt;/urls&gt;&lt;/record&gt;&lt;/Cite&gt;&lt;/EndNote&gt;</w:instrText>
      </w:r>
      <w:r w:rsidR="00B436B2" w:rsidRPr="00D04B82">
        <w:rPr>
          <w:shd w:val="clear" w:color="auto" w:fill="FFFFFF"/>
        </w:rPr>
        <w:fldChar w:fldCharType="separate"/>
      </w:r>
      <w:r w:rsidR="00B436B2" w:rsidRPr="00D04B82">
        <w:rPr>
          <w:noProof/>
          <w:shd w:val="clear" w:color="auto" w:fill="FFFFFF"/>
        </w:rPr>
        <w:t xml:space="preserve">(Koronis </w:t>
      </w:r>
      <w:r w:rsidR="00F66F97">
        <w:rPr>
          <w:noProof/>
          <w:shd w:val="clear" w:color="auto" w:fill="FFFFFF"/>
        </w:rPr>
        <w:t>and</w:t>
      </w:r>
      <w:r w:rsidR="00B436B2" w:rsidRPr="00D04B82">
        <w:rPr>
          <w:noProof/>
          <w:shd w:val="clear" w:color="auto" w:fill="FFFFFF"/>
        </w:rPr>
        <w:t xml:space="preserve"> Ponis, 2012)</w:t>
      </w:r>
      <w:r w:rsidR="00B436B2" w:rsidRPr="00D04B82">
        <w:rPr>
          <w:shd w:val="clear" w:color="auto" w:fill="FFFFFF"/>
        </w:rPr>
        <w:fldChar w:fldCharType="end"/>
      </w:r>
      <w:r w:rsidR="00C47EB2" w:rsidRPr="00D04B82">
        <w:t xml:space="preserve">. </w:t>
      </w:r>
    </w:p>
    <w:p w14:paraId="73292284" w14:textId="77777777" w:rsidR="00A17C0E" w:rsidRPr="00D04B82" w:rsidRDefault="00A17C0E" w:rsidP="00726E6A">
      <w:pPr>
        <w:jc w:val="both"/>
      </w:pPr>
    </w:p>
    <w:p w14:paraId="0C1E0C21" w14:textId="77777777" w:rsidR="00C81441" w:rsidRPr="00D04B82" w:rsidRDefault="00C81441" w:rsidP="00726E6A">
      <w:pPr>
        <w:keepNext/>
        <w:keepLines/>
        <w:numPr>
          <w:ilvl w:val="2"/>
          <w:numId w:val="18"/>
        </w:numPr>
        <w:spacing w:before="40"/>
        <w:jc w:val="both"/>
        <w:outlineLvl w:val="2"/>
        <w:rPr>
          <w:rFonts w:eastAsia="Times New Roman"/>
          <w:i/>
          <w:color w:val="000000"/>
        </w:rPr>
      </w:pPr>
      <w:r w:rsidRPr="00D04B82">
        <w:rPr>
          <w:rFonts w:eastAsia="Times New Roman"/>
          <w:i/>
          <w:color w:val="000000"/>
        </w:rPr>
        <w:t xml:space="preserve">2.3 Corporate Twitter messaging as </w:t>
      </w:r>
      <w:r w:rsidR="0031267C" w:rsidRPr="00D04B82">
        <w:rPr>
          <w:rFonts w:eastAsia="Times New Roman"/>
          <w:i/>
          <w:color w:val="000000"/>
        </w:rPr>
        <w:t xml:space="preserve">a </w:t>
      </w:r>
      <w:r w:rsidRPr="00D04B82">
        <w:rPr>
          <w:rFonts w:eastAsia="Times New Roman"/>
          <w:i/>
          <w:color w:val="000000"/>
        </w:rPr>
        <w:t>means of building reputation continuity</w:t>
      </w:r>
    </w:p>
    <w:p w14:paraId="77C4104C" w14:textId="7A397C56" w:rsidR="004B7EEF" w:rsidRPr="00D04B82" w:rsidRDefault="00DB327A" w:rsidP="002E74F4">
      <w:pPr>
        <w:ind w:firstLine="0"/>
        <w:jc w:val="both"/>
        <w:rPr>
          <w:color w:val="7030A0"/>
        </w:rPr>
      </w:pPr>
      <w:r w:rsidRPr="00D04B82">
        <w:t xml:space="preserve">It is in building and </w:t>
      </w:r>
      <w:r w:rsidR="00096029" w:rsidRPr="00D04B82">
        <w:t>supporting</w:t>
      </w:r>
      <w:r w:rsidRPr="00D04B82">
        <w:t xml:space="preserve"> </w:t>
      </w:r>
      <w:r w:rsidR="00411D44">
        <w:t>r</w:t>
      </w:r>
      <w:r w:rsidR="0071655F" w:rsidRPr="00D04B82">
        <w:t xml:space="preserve">eputation </w:t>
      </w:r>
      <w:r w:rsidR="00411D44">
        <w:t>c</w:t>
      </w:r>
      <w:r w:rsidR="0071655F" w:rsidRPr="00D04B82">
        <w:t xml:space="preserve">ontinuity </w:t>
      </w:r>
      <w:r w:rsidRPr="00D04B82">
        <w:t>that</w:t>
      </w:r>
      <w:r w:rsidR="00201251" w:rsidRPr="00D04B82">
        <w:t xml:space="preserve"> corporations can find s</w:t>
      </w:r>
      <w:r w:rsidRPr="00D04B82">
        <w:t xml:space="preserve">ocial media platforms </w:t>
      </w:r>
      <w:r w:rsidR="00201251" w:rsidRPr="00D04B82">
        <w:t>in</w:t>
      </w:r>
      <w:r w:rsidRPr="00D04B82">
        <w:t>valuable</w:t>
      </w:r>
      <w:r w:rsidR="002B2596" w:rsidRPr="00D04B82">
        <w:t xml:space="preserve"> </w:t>
      </w:r>
      <w:r w:rsidR="00C10C39" w:rsidRPr="00D04B82">
        <w:rPr>
          <w:shd w:val="clear" w:color="auto" w:fill="FFFFFF"/>
        </w:rPr>
        <w:fldChar w:fldCharType="begin"/>
      </w:r>
      <w:r w:rsidR="00C10C39" w:rsidRPr="00D04B82">
        <w:rPr>
          <w:shd w:val="clear" w:color="auto" w:fill="FFFFFF"/>
        </w:rPr>
        <w:instrText xml:space="preserve"> ADDIN EN.CITE &lt;EndNote&gt;&lt;Cite&gt;&lt;Author&gt;Fischer&lt;/Author&gt;&lt;Year&gt;2011&lt;/Year&gt;&lt;RecNum&gt;53&lt;/RecNum&gt;&lt;DisplayText&gt;(Fischer &amp;amp; Reuber, 2011)&lt;/DisplayText&gt;&lt;record&gt;&lt;rec-number&gt;53&lt;/rec-number&gt;&lt;foreign-keys&gt;&lt;key app="EN" db-id="22a9erf5swrrwsertrk5vxdn200etwpzerse" timestamp="1599558558"&gt;53&lt;/key&gt;&lt;/foreign-keys&gt;&lt;ref-type name="Journal Article"&gt;17&lt;/ref-type&gt;&lt;contributors&gt;&lt;authors&gt;&lt;author&gt;Fischer, Eileen&lt;/author&gt;&lt;author&gt;Reuber, A Rebecca&lt;/author&gt;&lt;/authors&gt;&lt;/contributors&gt;&lt;titles&gt;&lt;title&gt;Social interaction via new social media:(How) can interactions on Twitter affect effectual thinking and behavior?&lt;/title&gt;&lt;secondary-title&gt;Journal of business venturing&lt;/secondary-title&gt;&lt;/titles&gt;&lt;periodical&gt;&lt;full-title&gt;Journal of business venturing&lt;/full-title&gt;&lt;/periodical&gt;&lt;pages&gt;1-18&lt;/pages&gt;&lt;volume&gt;26&lt;/volume&gt;&lt;number&gt;1&lt;/number&gt;&lt;dates&gt;&lt;year&gt;2011&lt;/year&gt;&lt;/dates&gt;&lt;isbn&gt;0883-9026&lt;/isbn&gt;&lt;urls&gt;&lt;/urls&gt;&lt;/record&gt;&lt;/Cite&gt;&lt;/EndNote&gt;</w:instrText>
      </w:r>
      <w:r w:rsidR="00C10C39" w:rsidRPr="00D04B82">
        <w:rPr>
          <w:shd w:val="clear" w:color="auto" w:fill="FFFFFF"/>
        </w:rPr>
        <w:fldChar w:fldCharType="separate"/>
      </w:r>
      <w:r w:rsidR="00C10C39" w:rsidRPr="00D04B82">
        <w:rPr>
          <w:noProof/>
          <w:shd w:val="clear" w:color="auto" w:fill="FFFFFF"/>
        </w:rPr>
        <w:t xml:space="preserve">(Fischer </w:t>
      </w:r>
      <w:r w:rsidR="00411D44">
        <w:rPr>
          <w:noProof/>
          <w:shd w:val="clear" w:color="auto" w:fill="FFFFFF"/>
        </w:rPr>
        <w:t>and</w:t>
      </w:r>
      <w:r w:rsidR="00C10C39" w:rsidRPr="00D04B82">
        <w:rPr>
          <w:noProof/>
          <w:shd w:val="clear" w:color="auto" w:fill="FFFFFF"/>
        </w:rPr>
        <w:t xml:space="preserve"> Reuber, 2011)</w:t>
      </w:r>
      <w:r w:rsidR="00C10C39" w:rsidRPr="00D04B82">
        <w:rPr>
          <w:shd w:val="clear" w:color="auto" w:fill="FFFFFF"/>
        </w:rPr>
        <w:fldChar w:fldCharType="end"/>
      </w:r>
      <w:r w:rsidR="00C10C39" w:rsidRPr="00D04B82">
        <w:rPr>
          <w:shd w:val="clear" w:color="auto" w:fill="FFFFFF"/>
        </w:rPr>
        <w:t>.</w:t>
      </w:r>
      <w:r w:rsidR="00201251" w:rsidRPr="00D04B82">
        <w:t xml:space="preserve"> </w:t>
      </w:r>
      <w:r w:rsidR="00C10C39" w:rsidRPr="00D04B82">
        <w:fldChar w:fldCharType="begin"/>
      </w:r>
      <w:r w:rsidR="00C10C39" w:rsidRPr="00D04B82">
        <w:instrText xml:space="preserve"> ADDIN EN.CITE &lt;EndNote&gt;&lt;Cite AuthorYear="1"&gt;&lt;Author&gt;Cox&lt;/Author&gt;&lt;Year&gt;2014&lt;/Year&gt;&lt;RecNum&gt;38&lt;/RecNum&gt;&lt;DisplayText&gt;Cox and McLeod (2014)&lt;/DisplayText&gt;&lt;record&gt;&lt;rec-number&gt;38&lt;/rec-number&gt;&lt;foreign-keys&gt;&lt;key app="EN" db-id="22a9erf5swrrwsertrk5vxdn200etwpzerse" timestamp="1599557770"&gt;38&lt;/key&gt;&lt;/foreign-keys&gt;&lt;ref-type name="Journal Article"&gt;17&lt;/ref-type&gt;&lt;contributors&gt;&lt;authors&gt;&lt;author&gt;Cox, Daniel D&lt;/author&gt;&lt;author&gt;McLeod, Scott&lt;/author&gt;&lt;/authors&gt;&lt;/contributors&gt;&lt;titles&gt;&lt;title&gt;Social media marketing and communications strategies for school superintendents&lt;/title&gt;&lt;secondary-title&gt;Journal of Educational Administration&lt;/secondary-title&gt;&lt;/titles&gt;&lt;periodical&gt;&lt;full-title&gt;Journal of Educational Administration&lt;/full-title&gt;&lt;/periodical&gt;&lt;dates&gt;&lt;year&gt;2014&lt;/year&gt;&lt;/dates&gt;&lt;isbn&gt;0957-8234&lt;/isbn&gt;&lt;urls&gt;&lt;/urls&gt;&lt;/record&gt;&lt;/Cite&gt;&lt;/EndNote&gt;</w:instrText>
      </w:r>
      <w:r w:rsidR="00C10C39" w:rsidRPr="00D04B82">
        <w:fldChar w:fldCharType="separate"/>
      </w:r>
      <w:r w:rsidR="00C10C39" w:rsidRPr="00D04B82">
        <w:rPr>
          <w:noProof/>
        </w:rPr>
        <w:t>Cox and McLeod (2014)</w:t>
      </w:r>
      <w:r w:rsidR="00C10C39" w:rsidRPr="00D04B82">
        <w:fldChar w:fldCharType="end"/>
      </w:r>
      <w:r w:rsidR="00201251" w:rsidRPr="00D04B82">
        <w:t xml:space="preserve"> hold that organi</w:t>
      </w:r>
      <w:r w:rsidR="00A15D33" w:rsidRPr="00D04B82">
        <w:t>z</w:t>
      </w:r>
      <w:r w:rsidR="00201251" w:rsidRPr="00D04B82">
        <w:t xml:space="preserve">ations can build trust and </w:t>
      </w:r>
      <w:r w:rsidR="00C47EB2" w:rsidRPr="00D04B82">
        <w:t>transparency</w:t>
      </w:r>
      <w:r w:rsidR="00201251" w:rsidRPr="00D04B82">
        <w:t xml:space="preserve"> by actively interacting with their stakeholders online</w:t>
      </w:r>
      <w:r w:rsidR="00411D44">
        <w:t>.</w:t>
      </w:r>
      <w:r w:rsidR="00552153" w:rsidRPr="00D04B82">
        <w:t xml:space="preserve"> </w:t>
      </w:r>
      <w:r w:rsidR="00FD74C4" w:rsidRPr="00D04B82">
        <w:t xml:space="preserve">Individual trust </w:t>
      </w:r>
      <w:r w:rsidR="007B2BD9" w:rsidRPr="00D04B82">
        <w:t xml:space="preserve">and confidence </w:t>
      </w:r>
      <w:r w:rsidR="00FD74C4" w:rsidRPr="00D04B82">
        <w:t>in</w:t>
      </w:r>
      <w:r w:rsidR="00411D44">
        <w:t xml:space="preserve"> an</w:t>
      </w:r>
      <w:r w:rsidR="00FD74C4" w:rsidRPr="00D04B82">
        <w:t xml:space="preserve"> organi</w:t>
      </w:r>
      <w:r w:rsidR="00A15D33" w:rsidRPr="00D04B82">
        <w:t>z</w:t>
      </w:r>
      <w:r w:rsidR="00FD74C4" w:rsidRPr="00D04B82">
        <w:t>ation increase</w:t>
      </w:r>
      <w:r w:rsidR="00411D44">
        <w:t>s</w:t>
      </w:r>
      <w:r w:rsidR="00FD74C4" w:rsidRPr="00D04B82">
        <w:t xml:space="preserve"> the more </w:t>
      </w:r>
      <w:r w:rsidR="00411D44">
        <w:t>it</w:t>
      </w:r>
      <w:r w:rsidR="00FD74C4" w:rsidRPr="00D04B82">
        <w:t xml:space="preserve"> shares </w:t>
      </w:r>
      <w:r w:rsidR="008B6352" w:rsidRPr="00D04B82">
        <w:t xml:space="preserve">information </w:t>
      </w:r>
      <w:r w:rsidR="00CE5ECA" w:rsidRPr="00D04B82">
        <w:t xml:space="preserve">that </w:t>
      </w:r>
      <w:r w:rsidR="00411D44">
        <w:t>is</w:t>
      </w:r>
      <w:r w:rsidR="008B6352" w:rsidRPr="00D04B82">
        <w:t xml:space="preserve"> useful</w:t>
      </w:r>
      <w:r w:rsidR="00552153" w:rsidRPr="00D04B82">
        <w:t xml:space="preserve">, accurate and sincere </w:t>
      </w:r>
      <w:r w:rsidR="00C10C39" w:rsidRPr="00D04B82">
        <w:fldChar w:fldCharType="begin"/>
      </w:r>
      <w:r w:rsidR="00C10C39" w:rsidRPr="00D04B82">
        <w:instrText xml:space="preserve"> ADDIN EN.CITE &lt;EndNote&gt;&lt;Cite&gt;&lt;Author&gt;Li&lt;/Author&gt;&lt;Year&gt;2006&lt;/Year&gt;&lt;RecNum&gt;68&lt;/RecNum&gt;&lt;DisplayText&gt;(Li &amp;amp; Lin, 2006)&lt;/DisplayText&gt;&lt;record&gt;&lt;rec-number&gt;68&lt;/rec-number&gt;&lt;foreign-keys&gt;&lt;key app="EN" db-id="22a9erf5swrrwsertrk5vxdn200etwpzerse" timestamp="1599559962"&gt;68&lt;/key&gt;&lt;/foreign-keys&gt;&lt;ref-type name="Journal Article"&gt;17&lt;/ref-type&gt;&lt;contributors&gt;&lt;authors&gt;&lt;author&gt;Li, Suhong&lt;/author&gt;&lt;author&gt;Lin, Binshan&lt;/author&gt;&lt;/authors&gt;&lt;/contributors&gt;&lt;titles&gt;&lt;title&gt;Accessing information sharing and information quality in supply chain management&lt;/title&gt;&lt;secondary-title&gt;Decision support systems&lt;/secondary-title&gt;&lt;/titles&gt;&lt;periodical&gt;&lt;full-title&gt;Decision support systems&lt;/full-title&gt;&lt;/periodical&gt;&lt;pages&gt;1641-1656&lt;/pages&gt;&lt;volume&gt;42&lt;/volume&gt;&lt;number&gt;3&lt;/number&gt;&lt;dates&gt;&lt;year&gt;2006&lt;/year&gt;&lt;/dates&gt;&lt;isbn&gt;0167-9236&lt;/isbn&gt;&lt;urls&gt;&lt;/urls&gt;&lt;/record&gt;&lt;/Cite&gt;&lt;/EndNote&gt;</w:instrText>
      </w:r>
      <w:r w:rsidR="00C10C39" w:rsidRPr="00D04B82">
        <w:fldChar w:fldCharType="separate"/>
      </w:r>
      <w:r w:rsidR="00C10C39" w:rsidRPr="00D04B82">
        <w:rPr>
          <w:noProof/>
        </w:rPr>
        <w:t xml:space="preserve">(Li </w:t>
      </w:r>
      <w:r w:rsidR="00411D44">
        <w:rPr>
          <w:noProof/>
        </w:rPr>
        <w:t>and</w:t>
      </w:r>
      <w:r w:rsidR="00C10C39" w:rsidRPr="00D04B82">
        <w:rPr>
          <w:noProof/>
        </w:rPr>
        <w:t xml:space="preserve"> Lin, 2006)</w:t>
      </w:r>
      <w:r w:rsidR="00C10C39" w:rsidRPr="00D04B82">
        <w:fldChar w:fldCharType="end"/>
      </w:r>
      <w:r w:rsidR="000C5DB8" w:rsidRPr="00D04B82">
        <w:t xml:space="preserve">. </w:t>
      </w:r>
      <w:r w:rsidR="00CE5ECA" w:rsidRPr="00D04B82">
        <w:t>Further</w:t>
      </w:r>
      <w:r w:rsidR="00201251" w:rsidRPr="00D04B82">
        <w:t xml:space="preserve">, </w:t>
      </w:r>
      <w:r w:rsidR="00C10C39" w:rsidRPr="00D04B82">
        <w:fldChar w:fldCharType="begin"/>
      </w:r>
      <w:r w:rsidR="00C10C39" w:rsidRPr="00D04B82">
        <w:instrText xml:space="preserve"> ADDIN EN.CITE &lt;EndNote&gt;&lt;Cite AuthorYear="1"&gt;&lt;Author&gt;Mamic&lt;/Author&gt;&lt;Year&gt;2013&lt;/Year&gt;&lt;RecNum&gt;71&lt;/RecNum&gt;&lt;DisplayText&gt;Mamic and Almaraz (2013)&lt;/DisplayText&gt;&lt;record&gt;&lt;rec-number&gt;71&lt;/rec-number&gt;&lt;foreign-keys&gt;&lt;key app="EN" db-id="22a9erf5swrrwsertrk5vxdn200etwpzerse" timestamp="1599560032"&gt;71&lt;/key&gt;&lt;/foreign-keys&gt;&lt;ref-type name="Journal Article"&gt;17&lt;/ref-type&gt;&lt;contributors&gt;&lt;authors&gt;&lt;author&gt;Mamic, Lilia Ivana&lt;/author&gt;&lt;author&gt;Almaraz, Isidoro Arroyo&lt;/author&gt;&lt;/authors&gt;&lt;/contributors&gt;&lt;titles&gt;&lt;title&gt;How the larger corporations engage with stakeholders through Twitter&lt;/title&gt;&lt;secondary-title&gt;International Journal of Market Research&lt;/secondary-title&gt;&lt;/titles&gt;&lt;periodical&gt;&lt;full-title&gt;International Journal of Market Research&lt;/full-title&gt;&lt;/periodical&gt;&lt;pages&gt;851-872&lt;/pages&gt;&lt;volume&gt;55&lt;/volume&gt;&lt;number&gt;6&lt;/number&gt;&lt;dates&gt;&lt;year&gt;2013&lt;/year&gt;&lt;/dates&gt;&lt;isbn&gt;1470-7853&lt;/isbn&gt;&lt;urls&gt;&lt;/urls&gt;&lt;/record&gt;&lt;/Cite&gt;&lt;/EndNote&gt;</w:instrText>
      </w:r>
      <w:r w:rsidR="00C10C39" w:rsidRPr="00D04B82">
        <w:fldChar w:fldCharType="separate"/>
      </w:r>
      <w:r w:rsidR="00C10C39" w:rsidRPr="00D04B82">
        <w:rPr>
          <w:noProof/>
        </w:rPr>
        <w:t>Mamic and Almaraz (2013)</w:t>
      </w:r>
      <w:r w:rsidR="00C10C39" w:rsidRPr="00D04B82">
        <w:fldChar w:fldCharType="end"/>
      </w:r>
      <w:r w:rsidR="00201251" w:rsidRPr="00D04B82">
        <w:t xml:space="preserve"> </w:t>
      </w:r>
      <w:r w:rsidR="00411D44">
        <w:t>suggest</w:t>
      </w:r>
      <w:r w:rsidR="00CE5ECA" w:rsidRPr="00D04B82">
        <w:t xml:space="preserve"> </w:t>
      </w:r>
      <w:r w:rsidR="00C47EB2" w:rsidRPr="00D04B82">
        <w:t>that there is huge un</w:t>
      </w:r>
      <w:r w:rsidR="00E938F7" w:rsidRPr="00D04B82">
        <w:t>der-</w:t>
      </w:r>
      <w:r w:rsidR="00C47EB2" w:rsidRPr="00D04B82">
        <w:t xml:space="preserve">utilized potential to develop and strengthen stakeholder relationships online </w:t>
      </w:r>
      <w:r w:rsidR="00C10C39" w:rsidRPr="00D04B82">
        <w:rPr>
          <w:shd w:val="clear" w:color="auto" w:fill="FFFFFF"/>
        </w:rPr>
        <w:fldChar w:fldCharType="begin"/>
      </w:r>
      <w:r w:rsidR="00C10C39" w:rsidRPr="00D04B82">
        <w:rPr>
          <w:shd w:val="clear" w:color="auto" w:fill="FFFFFF"/>
        </w:rPr>
        <w:instrText xml:space="preserve"> ADDIN EN.CITE &lt;EndNote&gt;&lt;Cite&gt;&lt;Author&gt;Mamic&lt;/Author&gt;&lt;Year&gt;2013&lt;/Year&gt;&lt;RecNum&gt;71&lt;/RecNum&gt;&lt;DisplayText&gt;(Mamic &amp;amp; Almaraz, 2013)&lt;/DisplayText&gt;&lt;record&gt;&lt;rec-number&gt;71&lt;/rec-number&gt;&lt;foreign-keys&gt;&lt;key app="EN" db-id="22a9erf5swrrwsertrk5vxdn200etwpzerse" timestamp="1599560032"&gt;71&lt;/key&gt;&lt;/foreign-keys&gt;&lt;ref-type name="Journal Article"&gt;17&lt;/ref-type&gt;&lt;contributors&gt;&lt;authors&gt;&lt;author&gt;Mamic, Lilia Ivana&lt;/author&gt;&lt;author&gt;Almaraz, Isidoro Arroyo&lt;/author&gt;&lt;/authors&gt;&lt;/contributors&gt;&lt;titles&gt;&lt;title&gt;How the larger corporations engage with stakeholders through Twitter&lt;/title&gt;&lt;secondary-title&gt;International Journal of Market Research&lt;/secondary-title&gt;&lt;/titles&gt;&lt;periodical&gt;&lt;full-title&gt;International Journal of Market Research&lt;/full-title&gt;&lt;/periodical&gt;&lt;pages&gt;851-872&lt;/pages&gt;&lt;volume&gt;55&lt;/volume&gt;&lt;number&gt;6&lt;/number&gt;&lt;dates&gt;&lt;year&gt;2013&lt;/year&gt;&lt;/dates&gt;&lt;isbn&gt;1470-7853&lt;/isbn&gt;&lt;urls&gt;&lt;/urls&gt;&lt;/record&gt;&lt;/Cite&gt;&lt;/EndNote&gt;</w:instrText>
      </w:r>
      <w:r w:rsidR="00C10C39" w:rsidRPr="00D04B82">
        <w:rPr>
          <w:shd w:val="clear" w:color="auto" w:fill="FFFFFF"/>
        </w:rPr>
        <w:fldChar w:fldCharType="separate"/>
      </w:r>
      <w:r w:rsidR="00C10C39" w:rsidRPr="00D04B82">
        <w:rPr>
          <w:noProof/>
          <w:shd w:val="clear" w:color="auto" w:fill="FFFFFF"/>
        </w:rPr>
        <w:t xml:space="preserve">(Mamic </w:t>
      </w:r>
      <w:r w:rsidR="00411D44">
        <w:rPr>
          <w:noProof/>
          <w:shd w:val="clear" w:color="auto" w:fill="FFFFFF"/>
        </w:rPr>
        <w:t>and</w:t>
      </w:r>
      <w:r w:rsidR="00C10C39" w:rsidRPr="00D04B82">
        <w:rPr>
          <w:noProof/>
          <w:shd w:val="clear" w:color="auto" w:fill="FFFFFF"/>
        </w:rPr>
        <w:t xml:space="preserve"> Almaraz, 2013)</w:t>
      </w:r>
      <w:r w:rsidR="00C10C39" w:rsidRPr="00D04B82">
        <w:rPr>
          <w:shd w:val="clear" w:color="auto" w:fill="FFFFFF"/>
        </w:rPr>
        <w:fldChar w:fldCharType="end"/>
      </w:r>
      <w:r w:rsidR="00C47EB2" w:rsidRPr="00D04B82">
        <w:t xml:space="preserve">. </w:t>
      </w:r>
    </w:p>
    <w:p w14:paraId="37B22A4C" w14:textId="3690E7C7" w:rsidR="004C763F" w:rsidRPr="00D04B82" w:rsidRDefault="00704FDE" w:rsidP="00726E6A">
      <w:pPr>
        <w:jc w:val="both"/>
      </w:pPr>
      <w:r w:rsidRPr="00D04B82">
        <w:t xml:space="preserve">As a major social medium, Twitter is now an important channel for corporations to interact with stakeholders and </w:t>
      </w:r>
      <w:r w:rsidR="00CE5ECA" w:rsidRPr="00D04B82">
        <w:t xml:space="preserve">maintain </w:t>
      </w:r>
      <w:r w:rsidRPr="00D04B82">
        <w:t xml:space="preserve">their reputation </w:t>
      </w:r>
      <w:r w:rsidR="00C10C39" w:rsidRPr="00D04B82">
        <w:fldChar w:fldCharType="begin"/>
      </w:r>
      <w:r w:rsidR="00C10C39" w:rsidRPr="00D04B82">
        <w:instrText xml:space="preserve"> ADDIN EN.CITE &lt;EndNote&gt;&lt;Cite&gt;&lt;Author&gt;Chae&lt;/Author&gt;&lt;Year&gt;2018&lt;/Year&gt;&lt;RecNum&gt;39&lt;/RecNum&gt;&lt;DisplayText&gt;(Chae &amp;amp; Park, 2018)&lt;/DisplayText&gt;&lt;record&gt;&lt;rec-number&gt;39&lt;/rec-number&gt;&lt;foreign-keys&gt;&lt;key app="EN" db-id="22a9erf5swrrwsertrk5vxdn200etwpzerse" timestamp="1599557790"&gt;39&lt;/key&gt;&lt;/foreign-keys&gt;&lt;ref-type name="Journal Article"&gt;17&lt;/ref-type&gt;&lt;contributors&gt;&lt;authors&gt;&lt;author&gt;Chae, Bongsug Kevin&lt;/author&gt;&lt;author&gt;Park, Eunhye Olivia&lt;/author&gt;&lt;/authors&gt;&lt;/contributors&gt;&lt;titles&gt;&lt;title&gt;Corporate social responsibility (CSR): A survey of topics and trends using Twitter data and topic modeling&lt;/title&gt;&lt;secondary-title&gt;Sustainability&lt;/secondary-title&gt;&lt;/titles&gt;&lt;periodical&gt;&lt;full-title&gt;Sustainability&lt;/full-title&gt;&lt;/periodical&gt;&lt;pages&gt;2231&lt;/pages&gt;&lt;volume&gt;10&lt;/volume&gt;&lt;number&gt;7&lt;/number&gt;&lt;dates&gt;&lt;year&gt;2018&lt;/year&gt;&lt;/dates&gt;&lt;urls&gt;&lt;/urls&gt;&lt;/record&gt;&lt;/Cite&gt;&lt;/EndNote&gt;</w:instrText>
      </w:r>
      <w:r w:rsidR="00C10C39" w:rsidRPr="00D04B82">
        <w:fldChar w:fldCharType="separate"/>
      </w:r>
      <w:r w:rsidR="00C10C39" w:rsidRPr="00D04B82">
        <w:rPr>
          <w:noProof/>
        </w:rPr>
        <w:t xml:space="preserve">(Chae </w:t>
      </w:r>
      <w:r w:rsidR="00411D44">
        <w:rPr>
          <w:noProof/>
        </w:rPr>
        <w:t>and</w:t>
      </w:r>
      <w:r w:rsidR="00C10C39" w:rsidRPr="00D04B82">
        <w:rPr>
          <w:noProof/>
        </w:rPr>
        <w:t xml:space="preserve"> Park, 2018)</w:t>
      </w:r>
      <w:r w:rsidR="00C10C39" w:rsidRPr="00D04B82">
        <w:fldChar w:fldCharType="end"/>
      </w:r>
      <w:r w:rsidRPr="00D04B82">
        <w:t xml:space="preserve">. </w:t>
      </w:r>
      <w:r w:rsidR="00C10C39" w:rsidRPr="00D04B82">
        <w:fldChar w:fldCharType="begin"/>
      </w:r>
      <w:r w:rsidR="00C10C39" w:rsidRPr="00D04B82">
        <w:instrText xml:space="preserve"> ADDIN EN.CITE &lt;EndNote&gt;&lt;Cite AuthorYear="1"&gt;&lt;Author&gt;Araujo&lt;/Author&gt;&lt;Year&gt;2018&lt;/Year&gt;&lt;RecNum&gt;31&lt;/RecNum&gt;&lt;DisplayText&gt;Araujo and Kollat (2018)&lt;/DisplayText&gt;&lt;record&gt;&lt;rec-number&gt;31&lt;/rec-number&gt;&lt;foreign-keys&gt;&lt;key app="EN" db-id="22a9erf5swrrwsertrk5vxdn200etwpzerse" timestamp="1599557431"&gt;31&lt;/key&gt;&lt;/foreign-keys&gt;&lt;ref-type name="Journal Article"&gt;17&lt;/ref-type&gt;&lt;contributors&gt;&lt;authors&gt;&lt;author&gt;Araujo, Theo&lt;/author&gt;&lt;author&gt;Kollat, Jana&lt;/author&gt;&lt;/authors&gt;&lt;/contributors&gt;&lt;titles&gt;&lt;title&gt;Communicating effectively about CSR on Twitter&lt;/title&gt;&lt;secondary-title&gt;Internet Research&lt;/secondary-title&gt;&lt;/titles&gt;&lt;periodical&gt;&lt;full-title&gt;Internet Research&lt;/full-title&gt;&lt;/periodical&gt;&lt;dates&gt;&lt;year&gt;2018&lt;/year&gt;&lt;/dates&gt;&lt;isbn&gt;1066-2243&lt;/isbn&gt;&lt;urls&gt;&lt;/urls&gt;&lt;/record&gt;&lt;/Cite&gt;&lt;/EndNote&gt;</w:instrText>
      </w:r>
      <w:r w:rsidR="00C10C39" w:rsidRPr="00D04B82">
        <w:fldChar w:fldCharType="separate"/>
      </w:r>
      <w:r w:rsidR="00C10C39" w:rsidRPr="00D04B82">
        <w:rPr>
          <w:noProof/>
        </w:rPr>
        <w:t>Araujo and Kollat (2018)</w:t>
      </w:r>
      <w:r w:rsidR="00C10C39" w:rsidRPr="00D04B82">
        <w:fldChar w:fldCharType="end"/>
      </w:r>
      <w:r w:rsidR="00C10C39" w:rsidRPr="00D04B82">
        <w:t xml:space="preserve"> </w:t>
      </w:r>
      <w:r w:rsidR="00D16E70" w:rsidRPr="00D04B82">
        <w:t>claim</w:t>
      </w:r>
      <w:r w:rsidR="00C47EB2" w:rsidRPr="00D04B82">
        <w:t xml:space="preserve"> </w:t>
      </w:r>
      <w:r w:rsidR="00CE5ECA" w:rsidRPr="00D04B82">
        <w:t xml:space="preserve">that </w:t>
      </w:r>
      <w:r w:rsidR="00156E91" w:rsidRPr="00D04B82">
        <w:t>corporations</w:t>
      </w:r>
      <w:r w:rsidRPr="00D04B82">
        <w:t xml:space="preserve"> </w:t>
      </w:r>
      <w:r w:rsidR="00D15E44" w:rsidRPr="00D04B82">
        <w:t>can</w:t>
      </w:r>
      <w:r w:rsidR="00ED0738" w:rsidRPr="00D04B82">
        <w:t xml:space="preserve"> use</w:t>
      </w:r>
      <w:r w:rsidR="00C47EB2" w:rsidRPr="00D04B82">
        <w:t xml:space="preserve"> </w:t>
      </w:r>
      <w:r w:rsidR="003D5DC0" w:rsidRPr="00D04B82">
        <w:t>T</w:t>
      </w:r>
      <w:r w:rsidR="00C47EB2" w:rsidRPr="00D04B82">
        <w:t xml:space="preserve">witter </w:t>
      </w:r>
      <w:r w:rsidRPr="00D04B82">
        <w:t>to</w:t>
      </w:r>
      <w:r w:rsidR="00C47EB2" w:rsidRPr="00D04B82">
        <w:t xml:space="preserve"> build trust and commitment</w:t>
      </w:r>
      <w:r w:rsidR="00ED0738" w:rsidRPr="00D04B82">
        <w:t xml:space="preserve"> if they </w:t>
      </w:r>
      <w:r w:rsidR="00C47EB2" w:rsidRPr="00D04B82">
        <w:t>effectively communicate</w:t>
      </w:r>
      <w:r w:rsidR="00ED0738" w:rsidRPr="00D04B82">
        <w:t xml:space="preserve"> their CSR activities, emphasi</w:t>
      </w:r>
      <w:r w:rsidR="00A15D33" w:rsidRPr="00D04B82">
        <w:t>z</w:t>
      </w:r>
      <w:r w:rsidR="00ED0738" w:rsidRPr="00D04B82">
        <w:t>ing</w:t>
      </w:r>
      <w:r w:rsidR="00C47EB2" w:rsidRPr="00D04B82">
        <w:t xml:space="preserve"> continuous </w:t>
      </w:r>
      <w:r w:rsidRPr="00D04B82">
        <w:t>communication</w:t>
      </w:r>
      <w:r w:rsidR="004C763F" w:rsidRPr="00D04B82">
        <w:t xml:space="preserve"> rather than</w:t>
      </w:r>
      <w:r w:rsidR="00C47EB2" w:rsidRPr="00D04B82">
        <w:t xml:space="preserve"> </w:t>
      </w:r>
      <w:r w:rsidR="004C763F" w:rsidRPr="00D04B82">
        <w:t>sporadic messaging</w:t>
      </w:r>
      <w:r w:rsidR="00C47EB2" w:rsidRPr="00D04B82">
        <w:t xml:space="preserve">. </w:t>
      </w:r>
    </w:p>
    <w:p w14:paraId="490D74A9" w14:textId="3A356AA5" w:rsidR="004B7EEF" w:rsidRPr="00D04B82" w:rsidRDefault="004C763F" w:rsidP="00726E6A">
      <w:pPr>
        <w:jc w:val="both"/>
      </w:pPr>
      <w:r w:rsidRPr="00D04B82">
        <w:lastRenderedPageBreak/>
        <w:t>The content and character of messaging is also</w:t>
      </w:r>
      <w:r w:rsidR="00C81623" w:rsidRPr="00D04B82">
        <w:t xml:space="preserve"> critical</w:t>
      </w:r>
      <w:r w:rsidR="00411D44">
        <w:t>,</w:t>
      </w:r>
      <w:r w:rsidR="00C81623" w:rsidRPr="00D04B82">
        <w:t xml:space="preserve"> as</w:t>
      </w:r>
      <w:r w:rsidRPr="00D04B82">
        <w:t xml:space="preserve"> consumers respond</w:t>
      </w:r>
      <w:r w:rsidR="00C81623" w:rsidRPr="00D04B82">
        <w:t xml:space="preserve"> </w:t>
      </w:r>
      <w:r w:rsidRPr="00D04B82">
        <w:t xml:space="preserve">to CSR messages in complex ways. Both </w:t>
      </w:r>
      <w:r w:rsidR="00CE5ECA" w:rsidRPr="00D04B82">
        <w:rPr>
          <w:i/>
        </w:rPr>
        <w:t>e</w:t>
      </w:r>
      <w:r w:rsidR="00C47EB2" w:rsidRPr="00D04B82">
        <w:rPr>
          <w:i/>
        </w:rPr>
        <w:t>motion</w:t>
      </w:r>
      <w:r w:rsidRPr="00D04B82">
        <w:t xml:space="preserve"> and </w:t>
      </w:r>
      <w:r w:rsidRPr="00D04B82">
        <w:rPr>
          <w:i/>
        </w:rPr>
        <w:t>tone</w:t>
      </w:r>
      <w:r w:rsidR="00266FA4" w:rsidRPr="00D04B82">
        <w:t xml:space="preserve"> </w:t>
      </w:r>
      <w:r w:rsidRPr="00D04B82">
        <w:t>are important.</w:t>
      </w:r>
      <w:r w:rsidR="00C47EB2" w:rsidRPr="00D04B82">
        <w:t xml:space="preserve"> </w:t>
      </w:r>
      <w:r w:rsidR="00C10C39" w:rsidRPr="00D04B82">
        <w:rPr>
          <w:shd w:val="clear" w:color="auto" w:fill="FFFFFF"/>
        </w:rPr>
        <w:fldChar w:fldCharType="begin"/>
      </w:r>
      <w:r w:rsidR="00536329">
        <w:rPr>
          <w:shd w:val="clear" w:color="auto" w:fill="FFFFFF"/>
        </w:rPr>
        <w:instrText xml:space="preserve"> ADDIN EN.CITE &lt;EndNote&gt;&lt;Cite AuthorYear="1"&gt;&lt;Author&gt;Brady&lt;/Author&gt;&lt;Year&gt;2017&lt;/Year&gt;&lt;RecNum&gt;35&lt;/RecNum&gt;&lt;DisplayText&gt;Brady et al. (2017)&lt;/DisplayText&gt;&lt;record&gt;&lt;rec-number&gt;35&lt;/rec-number&gt;&lt;foreign-keys&gt;&lt;key app="EN" db-id="22a9erf5swrrwsertrk5vxdn200etwpzerse" timestamp="1599557561"&gt;35&lt;/key&gt;&lt;/foreign-keys&gt;&lt;ref-type name="Journal Article"&gt;17&lt;/ref-type&gt;&lt;contributors&gt;&lt;authors&gt;&lt;author&gt;Brady, William J&lt;/author&gt;&lt;author&gt;Wills, Julian A&lt;/author&gt;&lt;author&gt;Jost, John T&lt;/author&gt;&lt;author&gt;Tucker, Joshua A&lt;/author&gt;&lt;author&gt;Van Bavel, Jay J&lt;/author&gt;&lt;/authors&gt;&lt;/contributors&gt;&lt;titles&gt;&lt;title&gt;Emotion shapes the diffusion of moralized content in social networks&lt;/title&gt;&lt;secondary-title&gt;Proceedings of the National Academy of Sciences&lt;/secondary-title&gt;&lt;/titles&gt;&lt;periodical&gt;&lt;full-title&gt;Proceedings of the National Academy of Sciences&lt;/full-title&gt;&lt;/periodical&gt;&lt;pages&gt;7313-7318&lt;/pages&gt;&lt;volume&gt;114&lt;/volume&gt;&lt;number&gt;28&lt;/number&gt;&lt;dates&gt;&lt;year&gt;2017&lt;/year&gt;&lt;/dates&gt;&lt;isbn&gt;0027-8424&lt;/isbn&gt;&lt;urls&gt;&lt;/urls&gt;&lt;/record&gt;&lt;/Cite&gt;&lt;/EndNote&gt;</w:instrText>
      </w:r>
      <w:r w:rsidR="00C10C39" w:rsidRPr="00D04B82">
        <w:rPr>
          <w:shd w:val="clear" w:color="auto" w:fill="FFFFFF"/>
        </w:rPr>
        <w:fldChar w:fldCharType="separate"/>
      </w:r>
      <w:r w:rsidR="00536329">
        <w:rPr>
          <w:noProof/>
          <w:shd w:val="clear" w:color="auto" w:fill="FFFFFF"/>
        </w:rPr>
        <w:t xml:space="preserve">Brady </w:t>
      </w:r>
      <w:r w:rsidR="00536329" w:rsidRPr="005014E2">
        <w:rPr>
          <w:i/>
          <w:iCs/>
          <w:noProof/>
          <w:shd w:val="clear" w:color="auto" w:fill="FFFFFF"/>
        </w:rPr>
        <w:t>et al</w:t>
      </w:r>
      <w:r w:rsidR="00536329">
        <w:rPr>
          <w:noProof/>
          <w:shd w:val="clear" w:color="auto" w:fill="FFFFFF"/>
        </w:rPr>
        <w:t>. (2017)</w:t>
      </w:r>
      <w:r w:rsidR="00C10C39" w:rsidRPr="00D04B82">
        <w:rPr>
          <w:shd w:val="clear" w:color="auto" w:fill="FFFFFF"/>
        </w:rPr>
        <w:fldChar w:fldCharType="end"/>
      </w:r>
      <w:r w:rsidR="00C47EB2" w:rsidRPr="00D04B82">
        <w:t xml:space="preserve"> </w:t>
      </w:r>
      <w:r w:rsidR="00CE5ECA" w:rsidRPr="00D04B82">
        <w:t xml:space="preserve">report </w:t>
      </w:r>
      <w:r w:rsidR="00C47EB2" w:rsidRPr="00D04B82">
        <w:t xml:space="preserve">that the diffusion of </w:t>
      </w:r>
      <w:r w:rsidRPr="00D04B82">
        <w:t>a</w:t>
      </w:r>
      <w:r w:rsidR="00C47EB2" w:rsidRPr="00D04B82">
        <w:t xml:space="preserve"> tweet increases 20% with the use of ‘moral-emotional’ word</w:t>
      </w:r>
      <w:r w:rsidRPr="00D04B82">
        <w:t>s</w:t>
      </w:r>
      <w:r w:rsidR="00C47EB2" w:rsidRPr="00D04B82">
        <w:t>.</w:t>
      </w:r>
      <w:r w:rsidRPr="00D04B82">
        <w:t xml:space="preserve"> Similarly, promotional</w:t>
      </w:r>
      <w:r w:rsidR="00C47EB2" w:rsidRPr="00D04B82">
        <w:t xml:space="preserve"> and factual </w:t>
      </w:r>
      <w:r w:rsidRPr="00D04B82">
        <w:t>tones ha</w:t>
      </w:r>
      <w:r w:rsidR="00411D44">
        <w:t>ve</w:t>
      </w:r>
      <w:r w:rsidRPr="00D04B82">
        <w:t xml:space="preserve"> differing impact</w:t>
      </w:r>
      <w:r w:rsidR="003B3362">
        <w:t>,</w:t>
      </w:r>
      <w:r w:rsidRPr="00D04B82">
        <w:t xml:space="preserve"> </w:t>
      </w:r>
      <w:r w:rsidR="00C47EB2" w:rsidRPr="00D04B82">
        <w:t>promotional tone</w:t>
      </w:r>
      <w:r w:rsidR="003B3362">
        <w:t xml:space="preserve"> implying insincerity and</w:t>
      </w:r>
      <w:r w:rsidR="00C47EB2" w:rsidRPr="00D04B82">
        <w:t xml:space="preserve"> </w:t>
      </w:r>
      <w:r w:rsidRPr="00D04B82">
        <w:t>creat</w:t>
      </w:r>
      <w:r w:rsidR="003B3362">
        <w:t>ing</w:t>
      </w:r>
      <w:r w:rsidRPr="00D04B82">
        <w:t xml:space="preserve"> </w:t>
      </w:r>
      <w:r w:rsidR="00CE5ECA" w:rsidRPr="00D04B82">
        <w:t xml:space="preserve">a </w:t>
      </w:r>
      <w:r w:rsidR="00C47EB2" w:rsidRPr="00D04B82">
        <w:t>lack of trust towards CSR</w:t>
      </w:r>
      <w:r w:rsidRPr="00D04B82">
        <w:t xml:space="preserve"> </w:t>
      </w:r>
      <w:r w:rsidR="00C10C39" w:rsidRPr="00D04B82">
        <w:rPr>
          <w:shd w:val="clear" w:color="auto" w:fill="FFFFFF"/>
        </w:rPr>
        <w:fldChar w:fldCharType="begin"/>
      </w:r>
      <w:r w:rsidR="00C10C39" w:rsidRPr="00D04B82">
        <w:rPr>
          <w:shd w:val="clear" w:color="auto" w:fill="FFFFFF"/>
        </w:rPr>
        <w:instrText xml:space="preserve"> ADDIN EN.CITE &lt;EndNote&gt;&lt;Cite&gt;&lt;Author&gt;Kim&lt;/Author&gt;&lt;Year&gt;2019&lt;/Year&gt;&lt;RecNum&gt;63&lt;/RecNum&gt;&lt;DisplayText&gt;(Kim, 2019)&lt;/DisplayText&gt;&lt;record&gt;&lt;rec-number&gt;63&lt;/rec-number&gt;&lt;foreign-keys&gt;&lt;key app="EN" db-id="22a9erf5swrrwsertrk5vxdn200etwpzerse" timestamp="1599559742"&gt;63&lt;/key&gt;&lt;/foreign-keys&gt;&lt;ref-type name="Journal Article"&gt;17&lt;/ref-type&gt;&lt;contributors&gt;&lt;authors&gt;&lt;author&gt;Kim, Sora&lt;/author&gt;&lt;/authors&gt;&lt;/contributors&gt;&lt;titles&gt;&lt;title&gt;The process model of corporate social responsibility (CSR) communication: CSR communication and its relationship with consumers’ CSR knowledge, trust, and corporate reputation perception&lt;/title&gt;&lt;secondary-title&gt;Journal of Business Ethics&lt;/secondary-title&gt;&lt;/titles&gt;&lt;periodical&gt;&lt;full-title&gt;Journal of Business Ethics&lt;/full-title&gt;&lt;/periodical&gt;&lt;pages&gt;1143-1159&lt;/pages&gt;&lt;volume&gt;154&lt;/volume&gt;&lt;number&gt;4&lt;/number&gt;&lt;dates&gt;&lt;year&gt;2019&lt;/year&gt;&lt;/dates&gt;&lt;isbn&gt;1573-0697&lt;/isbn&gt;&lt;urls&gt;&lt;/urls&gt;&lt;/record&gt;&lt;/Cite&gt;&lt;/EndNote&gt;</w:instrText>
      </w:r>
      <w:r w:rsidR="00C10C39" w:rsidRPr="00D04B82">
        <w:rPr>
          <w:shd w:val="clear" w:color="auto" w:fill="FFFFFF"/>
        </w:rPr>
        <w:fldChar w:fldCharType="separate"/>
      </w:r>
      <w:r w:rsidR="00C10C39" w:rsidRPr="00D04B82">
        <w:rPr>
          <w:noProof/>
          <w:shd w:val="clear" w:color="auto" w:fill="FFFFFF"/>
        </w:rPr>
        <w:t>(Kim, 2019)</w:t>
      </w:r>
      <w:r w:rsidR="00C10C39" w:rsidRPr="00D04B82">
        <w:rPr>
          <w:shd w:val="clear" w:color="auto" w:fill="FFFFFF"/>
        </w:rPr>
        <w:fldChar w:fldCharType="end"/>
      </w:r>
      <w:r w:rsidRPr="00D04B82">
        <w:t xml:space="preserve">. It </w:t>
      </w:r>
      <w:r w:rsidR="00CE5ECA" w:rsidRPr="00D04B82">
        <w:t xml:space="preserve">is </w:t>
      </w:r>
      <w:r w:rsidRPr="00D04B82">
        <w:t>worth noting, h</w:t>
      </w:r>
      <w:r w:rsidR="00C47EB2" w:rsidRPr="00D04B82">
        <w:t xml:space="preserve">owever, </w:t>
      </w:r>
      <w:r w:rsidR="00CE5ECA" w:rsidRPr="00D04B82">
        <w:t xml:space="preserve">that </w:t>
      </w:r>
      <w:r w:rsidR="00C10C39" w:rsidRPr="00D04B82">
        <w:fldChar w:fldCharType="begin"/>
      </w:r>
      <w:r w:rsidR="00C10C39" w:rsidRPr="00D04B82">
        <w:instrText xml:space="preserve"> ADDIN EN.CITE &lt;EndNote&gt;&lt;Cite AuthorYear="1"&gt;&lt;Author&gt;Kim&lt;/Author&gt;&lt;Year&gt;2019&lt;/Year&gt;&lt;RecNum&gt;63&lt;/RecNum&gt;&lt;DisplayText&gt;Kim (2019)&lt;/DisplayText&gt;&lt;record&gt;&lt;rec-number&gt;63&lt;/rec-number&gt;&lt;foreign-keys&gt;&lt;key app="EN" db-id="22a9erf5swrrwsertrk5vxdn200etwpzerse" timestamp="1599559742"&gt;63&lt;/key&gt;&lt;/foreign-keys&gt;&lt;ref-type name="Journal Article"&gt;17&lt;/ref-type&gt;&lt;contributors&gt;&lt;authors&gt;&lt;author&gt;Kim, Sora&lt;/author&gt;&lt;/authors&gt;&lt;/contributors&gt;&lt;titles&gt;&lt;title&gt;The process model of corporate social responsibility (CSR) communication: CSR communication and its relationship with consumers’ CSR knowledge, trust, and corporate reputation perception&lt;/title&gt;&lt;secondary-title&gt;Journal of Business Ethics&lt;/secondary-title&gt;&lt;/titles&gt;&lt;periodical&gt;&lt;full-title&gt;Journal of Business Ethics&lt;/full-title&gt;&lt;/periodical&gt;&lt;pages&gt;1143-1159&lt;/pages&gt;&lt;volume&gt;154&lt;/volume&gt;&lt;number&gt;4&lt;/number&gt;&lt;dates&gt;&lt;year&gt;2019&lt;/year&gt;&lt;/dates&gt;&lt;isbn&gt;1573-0697&lt;/isbn&gt;&lt;urls&gt;&lt;/urls&gt;&lt;/record&gt;&lt;/Cite&gt;&lt;/EndNote&gt;</w:instrText>
      </w:r>
      <w:r w:rsidR="00C10C39" w:rsidRPr="00D04B82">
        <w:fldChar w:fldCharType="separate"/>
      </w:r>
      <w:r w:rsidR="00C10C39" w:rsidRPr="00D04B82">
        <w:rPr>
          <w:noProof/>
        </w:rPr>
        <w:t>Kim (2019)</w:t>
      </w:r>
      <w:r w:rsidR="00C10C39" w:rsidRPr="00D04B82">
        <w:fldChar w:fldCharType="end"/>
      </w:r>
      <w:r w:rsidR="00C10C39" w:rsidRPr="00D04B82">
        <w:t xml:space="preserve"> </w:t>
      </w:r>
      <w:r w:rsidR="00CE5ECA" w:rsidRPr="00D04B82">
        <w:t xml:space="preserve">finds </w:t>
      </w:r>
      <w:r w:rsidR="00C47EB2" w:rsidRPr="00D04B82">
        <w:t xml:space="preserve">both tones </w:t>
      </w:r>
      <w:r w:rsidR="003B3362">
        <w:t>to be</w:t>
      </w:r>
      <w:r w:rsidR="00C47EB2" w:rsidRPr="00D04B82">
        <w:t xml:space="preserve"> more effective than no CSR communication at all. </w:t>
      </w:r>
    </w:p>
    <w:p w14:paraId="24414313" w14:textId="224B96E0" w:rsidR="00066E3C" w:rsidRPr="00D04B82" w:rsidRDefault="00502AF7" w:rsidP="00726E6A">
      <w:pPr>
        <w:jc w:val="both"/>
        <w:rPr>
          <w:shd w:val="clear" w:color="auto" w:fill="FFFFFF"/>
        </w:rPr>
      </w:pPr>
      <w:r w:rsidRPr="00D04B82">
        <w:t xml:space="preserve">A corporation’s </w:t>
      </w:r>
      <w:r w:rsidR="00C47EB2" w:rsidRPr="00D04B82">
        <w:t>CSR efforts can help build</w:t>
      </w:r>
      <w:r w:rsidR="00C81623" w:rsidRPr="00D04B82">
        <w:t xml:space="preserve"> customers’</w:t>
      </w:r>
      <w:r w:rsidR="00C47EB2" w:rsidRPr="00D04B82">
        <w:t xml:space="preserve"> trust </w:t>
      </w:r>
      <w:r w:rsidR="00441993" w:rsidRPr="00D04B82">
        <w:t>that</w:t>
      </w:r>
      <w:r w:rsidR="00C81623" w:rsidRPr="00D04B82">
        <w:t xml:space="preserve"> the</w:t>
      </w:r>
      <w:r w:rsidR="00C47EB2" w:rsidRPr="00D04B82">
        <w:t xml:space="preserve"> </w:t>
      </w:r>
      <w:r w:rsidR="00536D95" w:rsidRPr="00D04B82">
        <w:t>corporation</w:t>
      </w:r>
      <w:r w:rsidR="00C47EB2" w:rsidRPr="00D04B82">
        <w:t xml:space="preserve"> </w:t>
      </w:r>
      <w:r w:rsidR="00441993" w:rsidRPr="00D04B82">
        <w:t xml:space="preserve">will </w:t>
      </w:r>
      <w:r w:rsidR="00C47EB2" w:rsidRPr="00D04B82">
        <w:t>fulfil their expectations o</w:t>
      </w:r>
      <w:r w:rsidR="003B3362">
        <w:t>n</w:t>
      </w:r>
      <w:r w:rsidR="00C47EB2" w:rsidRPr="00D04B82">
        <w:t xml:space="preserve"> product quality and satisfy their needs. However, </w:t>
      </w:r>
      <w:r w:rsidR="007103D5" w:rsidRPr="00D04B82">
        <w:t>nuance</w:t>
      </w:r>
      <w:r w:rsidR="00C47EB2" w:rsidRPr="00D04B82">
        <w:t xml:space="preserve"> in communication is </w:t>
      </w:r>
      <w:r w:rsidR="007103D5" w:rsidRPr="00D04B82">
        <w:t>important</w:t>
      </w:r>
      <w:r w:rsidR="008D3146" w:rsidRPr="00D04B82">
        <w:t xml:space="preserve"> </w:t>
      </w:r>
      <w:r w:rsidR="00C10C39" w:rsidRPr="00D04B82">
        <w:fldChar w:fldCharType="begin"/>
      </w:r>
      <w:r w:rsidR="00C10C39" w:rsidRPr="00D04B82">
        <w:instrText xml:space="preserve"> ADDIN EN.CITE &lt;EndNote&gt;&lt;Cite&gt;&lt;Author&gt;Schlegelmilch&lt;/Author&gt;&lt;Year&gt;2005&lt;/Year&gt;&lt;RecNum&gt;77&lt;/RecNum&gt;&lt;DisplayText&gt;(Schlegelmilch &amp;amp; Pollach, 2005)&lt;/DisplayText&gt;&lt;record&gt;&lt;rec-number&gt;77&lt;/rec-number&gt;&lt;foreign-keys&gt;&lt;key app="EN" db-id="22a9erf5swrrwsertrk5vxdn200etwpzerse" timestamp="1599560799"&gt;77&lt;/key&gt;&lt;/foreign-keys&gt;&lt;ref-type name="Journal Article"&gt;17&lt;/ref-type&gt;&lt;contributors&gt;&lt;authors&gt;&lt;author&gt;Schlegelmilch, Bodo B&lt;/author&gt;&lt;author&gt;Pollach, Irene&lt;/author&gt;&lt;/authors&gt;&lt;/contributors&gt;&lt;titles&gt;&lt;title&gt;The perils and opportunities of communicating corporate ethics&lt;/title&gt;&lt;secondary-title&gt;Journal of marketing management&lt;/secondary-title&gt;&lt;/titles&gt;&lt;periodical&gt;&lt;full-title&gt;Journal of marketing management&lt;/full-title&gt;&lt;/periodical&gt;&lt;pages&gt;267-290&lt;/pages&gt;&lt;volume&gt;21&lt;/volume&gt;&lt;number&gt;3-4&lt;/number&gt;&lt;dates&gt;&lt;year&gt;2005&lt;/year&gt;&lt;/dates&gt;&lt;isbn&gt;0267-257X&lt;/isbn&gt;&lt;urls&gt;&lt;/urls&gt;&lt;/record&gt;&lt;/Cite&gt;&lt;/EndNote&gt;</w:instrText>
      </w:r>
      <w:r w:rsidR="00C10C39" w:rsidRPr="00D04B82">
        <w:fldChar w:fldCharType="separate"/>
      </w:r>
      <w:r w:rsidR="00C10C39" w:rsidRPr="00D04B82">
        <w:rPr>
          <w:noProof/>
        </w:rPr>
        <w:t xml:space="preserve">(Schlegelmilch </w:t>
      </w:r>
      <w:r w:rsidR="003B3362">
        <w:rPr>
          <w:noProof/>
        </w:rPr>
        <w:t>and</w:t>
      </w:r>
      <w:r w:rsidR="00C10C39" w:rsidRPr="00D04B82">
        <w:rPr>
          <w:noProof/>
        </w:rPr>
        <w:t xml:space="preserve"> Pollach, 2005)</w:t>
      </w:r>
      <w:r w:rsidR="00C10C39" w:rsidRPr="00D04B82">
        <w:fldChar w:fldCharType="end"/>
      </w:r>
      <w:r w:rsidR="007103D5" w:rsidRPr="00D04B82">
        <w:t xml:space="preserve">. </w:t>
      </w:r>
      <w:r w:rsidR="008516B5" w:rsidRPr="00D04B82">
        <w:t>B</w:t>
      </w:r>
      <w:r w:rsidR="00C47EB2" w:rsidRPr="00D04B82">
        <w:t xml:space="preserve">ragging about </w:t>
      </w:r>
      <w:r w:rsidR="00C81623" w:rsidRPr="00D04B82">
        <w:t>charitable deeds</w:t>
      </w:r>
      <w:r w:rsidR="00C47EB2" w:rsidRPr="00D04B82">
        <w:t xml:space="preserve"> can </w:t>
      </w:r>
      <w:r w:rsidR="003B3362">
        <w:t>foster</w:t>
      </w:r>
      <w:r w:rsidR="00C47EB2" w:rsidRPr="00D04B82">
        <w:t xml:space="preserve"> </w:t>
      </w:r>
      <w:r w:rsidR="008516B5" w:rsidRPr="00D04B82">
        <w:t>cynicism</w:t>
      </w:r>
      <w:r w:rsidR="00C47EB2" w:rsidRPr="00D04B82">
        <w:t xml:space="preserve"> </w:t>
      </w:r>
      <w:r w:rsidR="00C10C39" w:rsidRPr="00D04B82">
        <w:fldChar w:fldCharType="begin"/>
      </w:r>
      <w:r w:rsidR="00536329">
        <w:instrText xml:space="preserve"> ADDIN EN.CITE &lt;EndNote&gt;&lt;Cite&gt;&lt;Author&gt;Mohr&lt;/Author&gt;&lt;Year&gt;2001&lt;/Year&gt;&lt;RecNum&gt;50&lt;/RecNum&gt;&lt;DisplayText&gt;(Mohr et al., 2001)&lt;/DisplayText&gt;&lt;record&gt;&lt;rec-number&gt;50&lt;/rec-number&gt;&lt;foreign-keys&gt;&lt;key app="EN" db-id="22a9erf5swrrwsertrk5vxdn200etwpzerse" timestamp="1599558496"&gt;50&lt;/key&gt;&lt;/foreign-keys&gt;&lt;ref-type name="Journal Article"&gt;17&lt;/ref-type&gt;&lt;contributors&gt;&lt;authors&gt;&lt;author&gt;Mohr, Lois A&lt;/author&gt;&lt;author&gt;Webb, Deborah J&lt;/author&gt;&lt;author&gt;Harris, Katherine E&lt;/author&gt;&lt;/authors&gt;&lt;/contributors&gt;&lt;titles&gt;&lt;title&gt;Do consumers expect companies to be socially responsible? The impact of corporate social responsibility on buying behavior&lt;/title&gt;&lt;secondary-title&gt;Journal of Consumer affairs&lt;/secondary-title&gt;&lt;/titles&gt;&lt;periodical&gt;&lt;full-title&gt;Journal of Consumer affairs&lt;/full-title&gt;&lt;/periodical&gt;&lt;pages&gt;45-72&lt;/pages&gt;&lt;volume&gt;35&lt;/volume&gt;&lt;number&gt;1&lt;/number&gt;&lt;dates&gt;&lt;year&gt;2001&lt;/year&gt;&lt;/dates&gt;&lt;isbn&gt;0022-0078&lt;/isbn&gt;&lt;urls&gt;&lt;/urls&gt;&lt;/record&gt;&lt;/Cite&gt;&lt;/EndNote&gt;</w:instrText>
      </w:r>
      <w:r w:rsidR="00C10C39" w:rsidRPr="00D04B82">
        <w:fldChar w:fldCharType="separate"/>
      </w:r>
      <w:r w:rsidR="00536329">
        <w:rPr>
          <w:noProof/>
        </w:rPr>
        <w:t xml:space="preserve">(Mohr </w:t>
      </w:r>
      <w:r w:rsidR="00536329" w:rsidRPr="005014E2">
        <w:rPr>
          <w:i/>
          <w:iCs/>
          <w:noProof/>
        </w:rPr>
        <w:t>et al</w:t>
      </w:r>
      <w:r w:rsidR="00536329">
        <w:rPr>
          <w:noProof/>
        </w:rPr>
        <w:t>., 2001)</w:t>
      </w:r>
      <w:r w:rsidR="00C10C39" w:rsidRPr="00D04B82">
        <w:fldChar w:fldCharType="end"/>
      </w:r>
      <w:r w:rsidR="008516B5" w:rsidRPr="00D04B82">
        <w:t xml:space="preserve">; </w:t>
      </w:r>
      <w:r w:rsidR="00483FA1" w:rsidRPr="00D04B82">
        <w:t>a</w:t>
      </w:r>
      <w:r w:rsidR="00C47EB2" w:rsidRPr="00D04B82">
        <w:t>cts motivated</w:t>
      </w:r>
      <w:r w:rsidR="00C81623" w:rsidRPr="00D04B82">
        <w:t xml:space="preserve"> by </w:t>
      </w:r>
      <w:r w:rsidR="00C47EB2" w:rsidRPr="00D04B82">
        <w:t xml:space="preserve">profit directly </w:t>
      </w:r>
      <w:r w:rsidR="003B3362">
        <w:t>or</w:t>
      </w:r>
      <w:r w:rsidR="00C47EB2" w:rsidRPr="00D04B82">
        <w:t xml:space="preserve"> indirectly result</w:t>
      </w:r>
      <w:r w:rsidR="00C81623" w:rsidRPr="00D04B82">
        <w:t xml:space="preserve"> </w:t>
      </w:r>
      <w:r w:rsidR="00C47EB2" w:rsidRPr="00D04B82">
        <w:t>in lowering of brand loyalty</w:t>
      </w:r>
      <w:r w:rsidR="00C81623" w:rsidRPr="00D04B82">
        <w:t>,</w:t>
      </w:r>
      <w:r w:rsidR="00C47EB2" w:rsidRPr="00D04B82">
        <w:t xml:space="preserve"> </w:t>
      </w:r>
      <w:r w:rsidR="00674AFD" w:rsidRPr="00D04B82">
        <w:t>while</w:t>
      </w:r>
      <w:r w:rsidR="00C47EB2" w:rsidRPr="00D04B82">
        <w:t xml:space="preserve"> selfless act</w:t>
      </w:r>
      <w:r w:rsidR="00C81623" w:rsidRPr="00D04B82">
        <w:t>s</w:t>
      </w:r>
      <w:r w:rsidR="00C47EB2" w:rsidRPr="00D04B82">
        <w:t xml:space="preserve"> increase it</w:t>
      </w:r>
      <w:r w:rsidR="00C47EB2" w:rsidRPr="00D04B82">
        <w:rPr>
          <w:shd w:val="clear" w:color="auto" w:fill="FFFFFF"/>
        </w:rPr>
        <w:t xml:space="preserve"> </w:t>
      </w:r>
      <w:r w:rsidR="00C10C39" w:rsidRPr="00D04B82">
        <w:rPr>
          <w:shd w:val="clear" w:color="auto" w:fill="FFFFFF"/>
        </w:rPr>
        <w:fldChar w:fldCharType="begin"/>
      </w:r>
      <w:r w:rsidR="00536329">
        <w:rPr>
          <w:shd w:val="clear" w:color="auto" w:fill="FFFFFF"/>
        </w:rPr>
        <w:instrText xml:space="preserve"> ADDIN EN.CITE &lt;EndNote&gt;&lt;Cite&gt;&lt;Author&gt;Vlachos&lt;/Author&gt;&lt;Year&gt;2009&lt;/Year&gt;&lt;RecNum&gt;84&lt;/RecNum&gt;&lt;DisplayText&gt;(Vlachos et al., 2009)&lt;/DisplayText&gt;&lt;record&gt;&lt;rec-number&gt;84&lt;/rec-number&gt;&lt;foreign-keys&gt;&lt;key app="EN" db-id="22a9erf5swrrwsertrk5vxdn200etwpzerse" timestamp="1599560997"&gt;84&lt;/key&gt;&lt;/foreign-keys&gt;&lt;ref-type name="Journal Article"&gt;17&lt;/ref-type&gt;&lt;contributors&gt;&lt;authors&gt;&lt;author&gt;Vlachos, Pavlos A&lt;/author&gt;&lt;author&gt;Tsamakos, Argiris&lt;/author&gt;&lt;author&gt;Vrechopoulos, Adam P&lt;/author&gt;&lt;author&gt;Avramidis, Panagiotis K&lt;/author&gt;&lt;/authors&gt;&lt;/contributors&gt;&lt;titles&gt;&lt;title&gt;Corporate social responsibility: attributions, loyalty, and the mediating role of trust&lt;/title&gt;&lt;secondary-title&gt;Journal of the Academy of Marketing Science&lt;/secondary-title&gt;&lt;/titles&gt;&lt;periodical&gt;&lt;full-title&gt;Journal of the Academy of Marketing Science&lt;/full-title&gt;&lt;/periodical&gt;&lt;pages&gt;170-180&lt;/pages&gt;&lt;volume&gt;37&lt;/volume&gt;&lt;number&gt;2&lt;/number&gt;&lt;dates&gt;&lt;year&gt;2009&lt;/year&gt;&lt;/dates&gt;&lt;isbn&gt;0092-0703&lt;/isbn&gt;&lt;urls&gt;&lt;/urls&gt;&lt;/record&gt;&lt;/Cite&gt;&lt;/EndNote&gt;</w:instrText>
      </w:r>
      <w:r w:rsidR="00C10C39" w:rsidRPr="00D04B82">
        <w:rPr>
          <w:shd w:val="clear" w:color="auto" w:fill="FFFFFF"/>
        </w:rPr>
        <w:fldChar w:fldCharType="separate"/>
      </w:r>
      <w:r w:rsidR="00536329">
        <w:rPr>
          <w:noProof/>
          <w:shd w:val="clear" w:color="auto" w:fill="FFFFFF"/>
        </w:rPr>
        <w:t xml:space="preserve">(Vlachos </w:t>
      </w:r>
      <w:r w:rsidR="00536329" w:rsidRPr="005014E2">
        <w:rPr>
          <w:i/>
          <w:iCs/>
          <w:noProof/>
          <w:shd w:val="clear" w:color="auto" w:fill="FFFFFF"/>
        </w:rPr>
        <w:t>et al</w:t>
      </w:r>
      <w:r w:rsidR="00536329">
        <w:rPr>
          <w:noProof/>
          <w:shd w:val="clear" w:color="auto" w:fill="FFFFFF"/>
        </w:rPr>
        <w:t>., 2009)</w:t>
      </w:r>
      <w:r w:rsidR="00C10C39" w:rsidRPr="00D04B82">
        <w:rPr>
          <w:shd w:val="clear" w:color="auto" w:fill="FFFFFF"/>
        </w:rPr>
        <w:fldChar w:fldCharType="end"/>
      </w:r>
      <w:r w:rsidR="00C47EB2" w:rsidRPr="00D04B82">
        <w:t xml:space="preserve">. </w:t>
      </w:r>
      <w:r w:rsidR="00C81623" w:rsidRPr="00D04B82">
        <w:t xml:space="preserve">Similarly, insincerity </w:t>
      </w:r>
      <w:r w:rsidR="00C47EB2" w:rsidRPr="00D04B82">
        <w:t>can backfire</w:t>
      </w:r>
      <w:r w:rsidR="00C81623" w:rsidRPr="00D04B82">
        <w:t>, too, for example, when corporations spend more on</w:t>
      </w:r>
      <w:r w:rsidR="00C47EB2" w:rsidRPr="00D04B82">
        <w:t xml:space="preserve"> communic</w:t>
      </w:r>
      <w:r w:rsidR="00C81623" w:rsidRPr="00D04B82">
        <w:t>ating CSR than</w:t>
      </w:r>
      <w:r w:rsidR="00AC3EBE" w:rsidRPr="00D04B82">
        <w:t xml:space="preserve"> on their</w:t>
      </w:r>
      <w:r w:rsidR="003B3362">
        <w:t xml:space="preserve"> actual</w:t>
      </w:r>
      <w:r w:rsidR="00AC3EBE" w:rsidRPr="00D04B82">
        <w:t xml:space="preserve"> </w:t>
      </w:r>
      <w:r w:rsidR="00C81623" w:rsidRPr="00D04B82">
        <w:t xml:space="preserve">CSR </w:t>
      </w:r>
      <w:r w:rsidR="00C95299" w:rsidRPr="00D04B82">
        <w:t>activities</w:t>
      </w:r>
      <w:r w:rsidR="00C47EB2" w:rsidRPr="00D04B82">
        <w:rPr>
          <w:shd w:val="clear" w:color="auto" w:fill="FFFFFF"/>
        </w:rPr>
        <w:t xml:space="preserve"> </w:t>
      </w:r>
      <w:r w:rsidR="00C10C39" w:rsidRPr="00D04B82">
        <w:rPr>
          <w:shd w:val="clear" w:color="auto" w:fill="FFFFFF"/>
        </w:rPr>
        <w:fldChar w:fldCharType="begin"/>
      </w:r>
      <w:r w:rsidR="00C10C39" w:rsidRPr="00D04B82">
        <w:rPr>
          <w:shd w:val="clear" w:color="auto" w:fill="FFFFFF"/>
        </w:rPr>
        <w:instrText xml:space="preserve"> ADDIN EN.CITE &lt;EndNote&gt;&lt;Cite&gt;&lt;Author&gt;Yoon&lt;/Author&gt;&lt;Year&gt;2006&lt;/Year&gt;&lt;RecNum&gt;48&lt;/RecNum&gt;&lt;DisplayText&gt;(Yoon et al., 2006)&lt;/DisplayText&gt;&lt;record&gt;&lt;rec-number&gt;48&lt;/rec-number&gt;&lt;foreign-keys&gt;&lt;key app="EN" db-id="22a9erf5swrrwsertrk5vxdn200etwpzerse" timestamp="1599558201"&gt;48&lt;/key&gt;&lt;/foreign-keys&gt;&lt;ref-type name="Journal Article"&gt;17&lt;/ref-type&gt;&lt;contributors&gt;&lt;authors&gt;&lt;author&gt;Yoon, Yeosun&lt;/author&gt;&lt;author&gt;Gürhan‐Canli, Zeynep&lt;/author&gt;&lt;author&gt;Schwarz, Norbert&lt;/author&gt;&lt;/authors&gt;&lt;/contributors&gt;&lt;titles&gt;&lt;title&gt;The effect of corporate social responsibility (CSR) activities on companies with bad reputations&lt;/title&gt;&lt;secondary-title&gt;Journal of consumer psychology&lt;/secondary-title&gt;&lt;/titles&gt;&lt;periodical&gt;&lt;full-title&gt;Journal of consumer psychology&lt;/full-title&gt;&lt;/periodical&gt;&lt;pages&gt;377-390&lt;/pages&gt;&lt;volume&gt;16&lt;/volume&gt;&lt;number&gt;4&lt;/number&gt;&lt;dates&gt;&lt;year&gt;2006&lt;/year&gt;&lt;/dates&gt;&lt;isbn&gt;1057-7408&lt;/isbn&gt;&lt;urls&gt;&lt;/urls&gt;&lt;/record&gt;&lt;/Cite&gt;&lt;/EndNote&gt;</w:instrText>
      </w:r>
      <w:r w:rsidR="00C10C39" w:rsidRPr="00D04B82">
        <w:rPr>
          <w:shd w:val="clear" w:color="auto" w:fill="FFFFFF"/>
        </w:rPr>
        <w:fldChar w:fldCharType="separate"/>
      </w:r>
      <w:r w:rsidR="00C10C39" w:rsidRPr="00D04B82">
        <w:rPr>
          <w:noProof/>
          <w:shd w:val="clear" w:color="auto" w:fill="FFFFFF"/>
        </w:rPr>
        <w:t xml:space="preserve">(Yoon </w:t>
      </w:r>
      <w:r w:rsidR="00C10C39" w:rsidRPr="005014E2">
        <w:rPr>
          <w:i/>
          <w:iCs/>
          <w:noProof/>
          <w:shd w:val="clear" w:color="auto" w:fill="FFFFFF"/>
        </w:rPr>
        <w:t>et al</w:t>
      </w:r>
      <w:r w:rsidR="00C10C39" w:rsidRPr="00D04B82">
        <w:rPr>
          <w:noProof/>
          <w:shd w:val="clear" w:color="auto" w:fill="FFFFFF"/>
        </w:rPr>
        <w:t>., 2006)</w:t>
      </w:r>
      <w:r w:rsidR="00C10C39" w:rsidRPr="00D04B82">
        <w:rPr>
          <w:shd w:val="clear" w:color="auto" w:fill="FFFFFF"/>
        </w:rPr>
        <w:fldChar w:fldCharType="end"/>
      </w:r>
      <w:r w:rsidR="00C47EB2" w:rsidRPr="00D04B82">
        <w:t>.</w:t>
      </w:r>
      <w:r w:rsidR="00066E3C" w:rsidRPr="00D04B82">
        <w:t xml:space="preserve"> Indeed, </w:t>
      </w:r>
      <w:r w:rsidR="00C10C39" w:rsidRPr="00D04B82">
        <w:fldChar w:fldCharType="begin"/>
      </w:r>
      <w:r w:rsidR="00C10C39" w:rsidRPr="00D04B82">
        <w:instrText xml:space="preserve"> ADDIN EN.CITE &lt;EndNote&gt;&lt;Cite AuthorYear="1"&gt;&lt;Author&gt;Shim&lt;/Author&gt;&lt;Year&gt;2016&lt;/Year&gt;&lt;RecNum&gt;79&lt;/RecNum&gt;&lt;DisplayText&gt;Shim and Yang (2016)&lt;/DisplayText&gt;&lt;record&gt;&lt;rec-number&gt;79&lt;/rec-number&gt;&lt;foreign-keys&gt;&lt;key app="EN" db-id="22a9erf5swrrwsertrk5vxdn200etwpzerse" timestamp="1599560833"&gt;79&lt;/key&gt;&lt;/foreign-keys&gt;&lt;ref-type name="Journal Article"&gt;17&lt;/ref-type&gt;&lt;contributors&gt;&lt;authors&gt;&lt;author&gt;Shim, KyuJin&lt;/author&gt;&lt;author&gt;Yang, Sung-Un&lt;/author&gt;&lt;/authors&gt;&lt;/contributors&gt;&lt;titles&gt;&lt;title&gt;The effect of bad reputation: The occurrence of crisis, corporate social responsibility, and perceptions of hypocrisy and attitudes toward a company&lt;/title&gt;&lt;secondary-title&gt;Public Relations Review&lt;/secondary-title&gt;&lt;/titles&gt;&lt;periodical&gt;&lt;full-title&gt;Public Relations Review&lt;/full-title&gt;&lt;/periodical&gt;&lt;pages&gt;68-78&lt;/pages&gt;&lt;volume&gt;42&lt;/volume&gt;&lt;number&gt;1&lt;/number&gt;&lt;dates&gt;&lt;year&gt;2016&lt;/year&gt;&lt;/dates&gt;&lt;isbn&gt;0363-8111&lt;/isbn&gt;&lt;urls&gt;&lt;/urls&gt;&lt;/record&gt;&lt;/Cite&gt;&lt;/EndNote&gt;</w:instrText>
      </w:r>
      <w:r w:rsidR="00C10C39" w:rsidRPr="00D04B82">
        <w:fldChar w:fldCharType="separate"/>
      </w:r>
      <w:r w:rsidR="00C10C39" w:rsidRPr="00D04B82">
        <w:rPr>
          <w:noProof/>
        </w:rPr>
        <w:t>Shim and Yang (2016)</w:t>
      </w:r>
      <w:r w:rsidR="00C10C39" w:rsidRPr="00D04B82">
        <w:fldChar w:fldCharType="end"/>
      </w:r>
      <w:r w:rsidR="00674AFD" w:rsidRPr="00D04B82">
        <w:t xml:space="preserve"> suggest that it is </w:t>
      </w:r>
      <w:r w:rsidR="00066E3C" w:rsidRPr="00D04B82">
        <w:t>better to remain silent at time</w:t>
      </w:r>
      <w:r w:rsidR="00AC3EBE" w:rsidRPr="00D04B82">
        <w:t>s</w:t>
      </w:r>
      <w:r w:rsidR="00066E3C" w:rsidRPr="00D04B82">
        <w:t xml:space="preserve"> of crisis than </w:t>
      </w:r>
      <w:r w:rsidR="001B31A7">
        <w:t xml:space="preserve">to </w:t>
      </w:r>
      <w:r w:rsidR="00066E3C" w:rsidRPr="00D04B82">
        <w:t>communicate CSR information</w:t>
      </w:r>
      <w:r w:rsidR="00AC3EBE" w:rsidRPr="00D04B82">
        <w:t>, thereby</w:t>
      </w:r>
      <w:r w:rsidR="00066E3C" w:rsidRPr="00D04B82">
        <w:t xml:space="preserve"> reduc</w:t>
      </w:r>
      <w:r w:rsidR="00AC3EBE" w:rsidRPr="00D04B82">
        <w:t>ing</w:t>
      </w:r>
      <w:r w:rsidR="00066E3C" w:rsidRPr="00D04B82">
        <w:t xml:space="preserve"> the </w:t>
      </w:r>
      <w:r w:rsidR="00AC3EBE" w:rsidRPr="00D04B82">
        <w:t xml:space="preserve">impression </w:t>
      </w:r>
      <w:r w:rsidR="00066E3C" w:rsidRPr="00D04B82">
        <w:t xml:space="preserve">of </w:t>
      </w:r>
      <w:r w:rsidR="00C47EB2" w:rsidRPr="00D04B82">
        <w:t>hypocrisy.</w:t>
      </w:r>
      <w:r w:rsidR="00303FE3" w:rsidRPr="00D04B82">
        <w:t xml:space="preserve"> </w:t>
      </w:r>
      <w:r w:rsidR="00C10C39" w:rsidRPr="00D04B82">
        <w:rPr>
          <w:shd w:val="clear" w:color="auto" w:fill="FFFFFF"/>
        </w:rPr>
        <w:fldChar w:fldCharType="begin"/>
      </w:r>
      <w:r w:rsidR="00C10C39" w:rsidRPr="00D04B82">
        <w:rPr>
          <w:shd w:val="clear" w:color="auto" w:fill="FFFFFF"/>
        </w:rPr>
        <w:instrText xml:space="preserve"> ADDIN EN.CITE &lt;EndNote&gt;&lt;Cite AuthorYear="1"&gt;&lt;Author&gt;Lee&lt;/Author&gt;&lt;Year&gt;2018&lt;/Year&gt;&lt;RecNum&gt;67&lt;/RecNum&gt;&lt;DisplayText&gt;Lee et al. (2018)&lt;/DisplayText&gt;&lt;record&gt;&lt;rec-number&gt;67&lt;/rec-number&gt;&lt;foreign-keys&gt;&lt;key app="EN" db-id="22a9erf5swrrwsertrk5vxdn200etwpzerse" timestamp="1599559944"&gt;67&lt;/key&gt;&lt;/foreign-keys&gt;&lt;ref-type name="Journal Article"&gt;17&lt;/ref-type&gt;&lt;contributors&gt;&lt;authors&gt;&lt;author&gt;Lee, So Young&lt;/author&gt;&lt;author&gt;Lim, Esther Rachel&lt;/author&gt;&lt;author&gt;Drumwright, Minette E&lt;/author&gt;&lt;/authors&gt;&lt;/contributors&gt;&lt;titles&gt;&lt;title&gt;Hybrid happening: Organizational reputations in corporate crises&lt;/title&gt;&lt;secondary-title&gt;Public Relations Review&lt;/secondary-title&gt;&lt;/titles&gt;&lt;periodical&gt;&lt;full-title&gt;Public Relations Review&lt;/full-title&gt;&lt;/periodical&gt;&lt;pages&gt;598-609&lt;/pages&gt;&lt;volume&gt;44&lt;/volume&gt;&lt;number&gt;4&lt;/number&gt;&lt;dates&gt;&lt;year&gt;2018&lt;/year&gt;&lt;/dates&gt;&lt;isbn&gt;0363-8111&lt;/isbn&gt;&lt;urls&gt;&lt;/urls&gt;&lt;/record&gt;&lt;/Cite&gt;&lt;/EndNote&gt;</w:instrText>
      </w:r>
      <w:r w:rsidR="00C10C39" w:rsidRPr="00D04B82">
        <w:rPr>
          <w:shd w:val="clear" w:color="auto" w:fill="FFFFFF"/>
        </w:rPr>
        <w:fldChar w:fldCharType="separate"/>
      </w:r>
      <w:r w:rsidR="00C10C39" w:rsidRPr="00D04B82">
        <w:rPr>
          <w:noProof/>
          <w:shd w:val="clear" w:color="auto" w:fill="FFFFFF"/>
        </w:rPr>
        <w:t xml:space="preserve">Lee </w:t>
      </w:r>
      <w:r w:rsidR="00C10C39" w:rsidRPr="005014E2">
        <w:rPr>
          <w:i/>
          <w:iCs/>
          <w:noProof/>
          <w:shd w:val="clear" w:color="auto" w:fill="FFFFFF"/>
        </w:rPr>
        <w:t>et al</w:t>
      </w:r>
      <w:r w:rsidR="00C10C39" w:rsidRPr="00D04B82">
        <w:rPr>
          <w:noProof/>
          <w:shd w:val="clear" w:color="auto" w:fill="FFFFFF"/>
        </w:rPr>
        <w:t>. (2018)</w:t>
      </w:r>
      <w:r w:rsidR="00C10C39" w:rsidRPr="00D04B82">
        <w:rPr>
          <w:shd w:val="clear" w:color="auto" w:fill="FFFFFF"/>
        </w:rPr>
        <w:fldChar w:fldCharType="end"/>
      </w:r>
      <w:r w:rsidR="00C47EB2" w:rsidRPr="00D04B82">
        <w:rPr>
          <w:shd w:val="clear" w:color="auto" w:fill="FFFFFF"/>
        </w:rPr>
        <w:t xml:space="preserve"> </w:t>
      </w:r>
      <w:r w:rsidR="00C47EB2" w:rsidRPr="00D04B82">
        <w:t>develop</w:t>
      </w:r>
      <w:r w:rsidR="001B31A7">
        <w:t>ed</w:t>
      </w:r>
      <w:r w:rsidR="00C47EB2" w:rsidRPr="00D04B82">
        <w:t xml:space="preserve"> a hybrid reputation construct to address corporate crisis</w:t>
      </w:r>
      <w:r w:rsidR="007A0735" w:rsidRPr="00D04B82">
        <w:t>.</w:t>
      </w:r>
      <w:r w:rsidR="00C47EB2" w:rsidRPr="00D04B82">
        <w:t xml:space="preserve"> The</w:t>
      </w:r>
      <w:r w:rsidR="00303FE3" w:rsidRPr="00D04B82">
        <w:t xml:space="preserve">y consider two plausible </w:t>
      </w:r>
      <w:r w:rsidR="00C47EB2" w:rsidRPr="00D04B82">
        <w:t xml:space="preserve">perspectives </w:t>
      </w:r>
      <w:r w:rsidR="00303FE3" w:rsidRPr="00D04B82">
        <w:t>of</w:t>
      </w:r>
      <w:r w:rsidR="00C47EB2" w:rsidRPr="00D04B82">
        <w:t xml:space="preserve"> corporate reputation building </w:t>
      </w:r>
      <w:r w:rsidR="00AC3EBE" w:rsidRPr="00D04B82">
        <w:rPr>
          <w:rFonts w:cs="Calibri"/>
        </w:rPr>
        <w:t>–</w:t>
      </w:r>
      <w:r w:rsidR="00C47EB2" w:rsidRPr="00D04B82">
        <w:t xml:space="preserve"> first that the negative effects of a crisis could be handled better with a positive image</w:t>
      </w:r>
      <w:r w:rsidR="00303FE3" w:rsidRPr="00D04B82">
        <w:t xml:space="preserve">; and second that a </w:t>
      </w:r>
      <w:r w:rsidR="00C47EB2" w:rsidRPr="00D04B82">
        <w:t>positive image can lead to higher expectations and hence have</w:t>
      </w:r>
      <w:r w:rsidR="001B31A7">
        <w:t xml:space="preserve"> a</w:t>
      </w:r>
      <w:r w:rsidR="00C47EB2" w:rsidRPr="00D04B82">
        <w:t xml:space="preserve"> detrimental effect after a scandal. The study conclude</w:t>
      </w:r>
      <w:r w:rsidR="00AC3EBE" w:rsidRPr="00D04B82">
        <w:t>s</w:t>
      </w:r>
      <w:r w:rsidR="00C47EB2" w:rsidRPr="00D04B82">
        <w:t xml:space="preserve"> that in </w:t>
      </w:r>
      <w:r w:rsidR="00AC3EBE" w:rsidRPr="00D04B82">
        <w:t xml:space="preserve">the </w:t>
      </w:r>
      <w:r w:rsidR="00C47EB2" w:rsidRPr="00D04B82">
        <w:t xml:space="preserve">case of ethical </w:t>
      </w:r>
      <w:r w:rsidR="007A0735" w:rsidRPr="00D04B82">
        <w:t>scandal</w:t>
      </w:r>
      <w:r w:rsidR="00303FE3" w:rsidRPr="00D04B82">
        <w:t>,</w:t>
      </w:r>
      <w:r w:rsidR="00C47EB2" w:rsidRPr="00D04B82">
        <w:t xml:space="preserve"> a powerful CSR </w:t>
      </w:r>
      <w:r w:rsidR="00303FE3" w:rsidRPr="00D04B82">
        <w:t>image</w:t>
      </w:r>
      <w:r w:rsidR="00C47EB2" w:rsidRPr="00D04B82">
        <w:t xml:space="preserve"> prior to the crisis w</w:t>
      </w:r>
      <w:r w:rsidR="001B31A7">
        <w:t>ill</w:t>
      </w:r>
      <w:r w:rsidR="00C47EB2" w:rsidRPr="00D04B82">
        <w:t xml:space="preserve"> result in a negative bias towards the firm</w:t>
      </w:r>
      <w:r w:rsidR="00F64ACA" w:rsidRPr="00D04B82">
        <w:t xml:space="preserve">, </w:t>
      </w:r>
      <w:r w:rsidR="001B31A7">
        <w:t>whereas</w:t>
      </w:r>
      <w:r w:rsidR="00C47EB2" w:rsidRPr="00D04B82">
        <w:t xml:space="preserve"> a hybrid</w:t>
      </w:r>
      <w:r w:rsidR="00303FE3" w:rsidRPr="00D04B82">
        <w:t xml:space="preserve"> image</w:t>
      </w:r>
      <w:r w:rsidR="00C47EB2" w:rsidRPr="00D04B82">
        <w:t xml:space="preserve"> of</w:t>
      </w:r>
      <w:r w:rsidR="00303FE3" w:rsidRPr="00D04B82">
        <w:t xml:space="preserve"> a</w:t>
      </w:r>
      <w:r w:rsidR="00C47EB2" w:rsidRPr="00D04B82">
        <w:t xml:space="preserve"> </w:t>
      </w:r>
      <w:r w:rsidR="00536D95" w:rsidRPr="00D04B82">
        <w:t>corporation</w:t>
      </w:r>
      <w:r w:rsidR="00C47EB2" w:rsidRPr="00D04B82">
        <w:t>’s abilities and its CSR competence and morality could act as a buffer.</w:t>
      </w:r>
      <w:r w:rsidR="00066E3C" w:rsidRPr="00D04B82">
        <w:rPr>
          <w:shd w:val="clear" w:color="auto" w:fill="FFFFFF"/>
        </w:rPr>
        <w:t xml:space="preserve"> </w:t>
      </w:r>
    </w:p>
    <w:p w14:paraId="76B6F4E9" w14:textId="720AF832" w:rsidR="002503A3" w:rsidRPr="00EB6517" w:rsidRDefault="001B31A7" w:rsidP="00726E6A">
      <w:pPr>
        <w:jc w:val="both"/>
        <w:rPr>
          <w:shd w:val="clear" w:color="auto" w:fill="FFFFFF"/>
        </w:rPr>
      </w:pPr>
      <w:r>
        <w:rPr>
          <w:shd w:val="clear" w:color="auto" w:fill="FFFFFF"/>
        </w:rPr>
        <w:lastRenderedPageBreak/>
        <w:t>O</w:t>
      </w:r>
      <w:r w:rsidR="00370B39" w:rsidRPr="00EB5F32">
        <w:rPr>
          <w:shd w:val="clear" w:color="auto" w:fill="FFFFFF"/>
        </w:rPr>
        <w:t>verall</w:t>
      </w:r>
      <w:r w:rsidR="00066E3C" w:rsidRPr="00EB5F32">
        <w:rPr>
          <w:shd w:val="clear" w:color="auto" w:fill="FFFFFF"/>
        </w:rPr>
        <w:t>, the literature</w:t>
      </w:r>
      <w:r w:rsidR="005C704D" w:rsidRPr="00EB5F32">
        <w:rPr>
          <w:shd w:val="clear" w:color="auto" w:fill="FFFFFF"/>
        </w:rPr>
        <w:t xml:space="preserve"> suggests that</w:t>
      </w:r>
      <w:r w:rsidR="002628B5" w:rsidRPr="00EB5F32">
        <w:rPr>
          <w:shd w:val="clear" w:color="auto" w:fill="FFFFFF"/>
        </w:rPr>
        <w:t xml:space="preserve"> how ethical reputation may influence the outcome of an ethical </w:t>
      </w:r>
      <w:r w:rsidR="007B6468" w:rsidRPr="00EB5F32">
        <w:rPr>
          <w:shd w:val="clear" w:color="auto" w:fill="FFFFFF"/>
        </w:rPr>
        <w:t>scandal</w:t>
      </w:r>
      <w:r w:rsidR="005C704D" w:rsidRPr="00EB5F32">
        <w:rPr>
          <w:shd w:val="clear" w:color="auto" w:fill="FFFFFF"/>
        </w:rPr>
        <w:t xml:space="preserve"> is</w:t>
      </w:r>
      <w:r>
        <w:rPr>
          <w:shd w:val="clear" w:color="auto" w:fill="FFFFFF"/>
        </w:rPr>
        <w:t xml:space="preserve"> a</w:t>
      </w:r>
      <w:r w:rsidR="005C704D" w:rsidRPr="00EB5F32">
        <w:rPr>
          <w:shd w:val="clear" w:color="auto" w:fill="FFFFFF"/>
        </w:rPr>
        <w:t xml:space="preserve"> complex</w:t>
      </w:r>
      <w:r>
        <w:rPr>
          <w:shd w:val="clear" w:color="auto" w:fill="FFFFFF"/>
        </w:rPr>
        <w:t xml:space="preserve"> matter.</w:t>
      </w:r>
      <w:r w:rsidR="00684938" w:rsidRPr="00EB5F32">
        <w:rPr>
          <w:shd w:val="clear" w:color="auto" w:fill="FFFFFF"/>
        </w:rPr>
        <w:t xml:space="preserve"> </w:t>
      </w:r>
      <w:r>
        <w:rPr>
          <w:shd w:val="clear" w:color="auto" w:fill="FFFFFF"/>
        </w:rPr>
        <w:t xml:space="preserve"> Hence</w:t>
      </w:r>
      <w:r w:rsidR="004059AF" w:rsidRPr="00EB5F32">
        <w:rPr>
          <w:shd w:val="clear" w:color="auto" w:fill="FFFFFF"/>
        </w:rPr>
        <w:t xml:space="preserve"> </w:t>
      </w:r>
      <w:r w:rsidR="00357509" w:rsidRPr="00EB5F32">
        <w:rPr>
          <w:shd w:val="clear" w:color="auto" w:fill="FFFFFF"/>
        </w:rPr>
        <w:t>investigating the content of corporations’ tweets and</w:t>
      </w:r>
      <w:r w:rsidR="008A48C4" w:rsidRPr="00EB5F32">
        <w:rPr>
          <w:shd w:val="clear" w:color="auto" w:fill="FFFFFF"/>
        </w:rPr>
        <w:t xml:space="preserve"> the extent </w:t>
      </w:r>
      <w:r w:rsidR="00AC3EBE" w:rsidRPr="00EB5F32">
        <w:rPr>
          <w:shd w:val="clear" w:color="auto" w:fill="FFFFFF"/>
        </w:rPr>
        <w:t xml:space="preserve">to which </w:t>
      </w:r>
      <w:proofErr w:type="gramStart"/>
      <w:r>
        <w:rPr>
          <w:shd w:val="clear" w:color="auto" w:fill="FFFFFF"/>
        </w:rPr>
        <w:t>they</w:t>
      </w:r>
      <w:r w:rsidR="008A48C4" w:rsidRPr="00EB5F32">
        <w:rPr>
          <w:shd w:val="clear" w:color="auto" w:fill="FFFFFF"/>
        </w:rPr>
        <w:t xml:space="preserve">  could</w:t>
      </w:r>
      <w:proofErr w:type="gramEnd"/>
      <w:r w:rsidR="008A48C4" w:rsidRPr="00EB5F32">
        <w:rPr>
          <w:shd w:val="clear" w:color="auto" w:fill="FFFFFF"/>
        </w:rPr>
        <w:t xml:space="preserve"> </w:t>
      </w:r>
      <w:r w:rsidR="00066E3C" w:rsidRPr="00EB5F32">
        <w:rPr>
          <w:shd w:val="clear" w:color="auto" w:fill="FFFFFF"/>
        </w:rPr>
        <w:t>mitigate or exacerbate the effects of an ethical scandal</w:t>
      </w:r>
      <w:r w:rsidR="006F6A6D" w:rsidRPr="00EB5F32">
        <w:rPr>
          <w:shd w:val="clear" w:color="auto" w:fill="FFFFFF"/>
        </w:rPr>
        <w:t xml:space="preserve"> is worthwhile</w:t>
      </w:r>
      <w:r w:rsidR="00066E3C" w:rsidRPr="00EB5F32">
        <w:rPr>
          <w:shd w:val="clear" w:color="auto" w:fill="FFFFFF"/>
        </w:rPr>
        <w:t>.</w:t>
      </w:r>
      <w:r w:rsidR="00066E3C" w:rsidRPr="00EB6517">
        <w:rPr>
          <w:shd w:val="clear" w:color="auto" w:fill="FFFFFF"/>
        </w:rPr>
        <w:t xml:space="preserve"> </w:t>
      </w:r>
    </w:p>
    <w:p w14:paraId="63DE73A5" w14:textId="77777777" w:rsidR="00AC3EBE" w:rsidRPr="00D800F7" w:rsidRDefault="00AC3EBE" w:rsidP="00726E6A">
      <w:pPr>
        <w:jc w:val="both"/>
        <w:rPr>
          <w:shd w:val="clear" w:color="auto" w:fill="FFFFFF"/>
        </w:rPr>
      </w:pPr>
    </w:p>
    <w:p w14:paraId="68077B72" w14:textId="0F75E6FD" w:rsidR="002503A3" w:rsidRPr="00D800F7" w:rsidRDefault="00080F8B" w:rsidP="00726E6A">
      <w:pPr>
        <w:pStyle w:val="Heading2"/>
        <w:jc w:val="both"/>
      </w:pPr>
      <w:bookmarkStart w:id="6" w:name="_Toc18882266"/>
      <w:r w:rsidRPr="00D800F7">
        <w:t xml:space="preserve">3. </w:t>
      </w:r>
      <w:bookmarkEnd w:id="6"/>
      <w:r w:rsidR="001A6EA6" w:rsidRPr="00D800F7">
        <w:t xml:space="preserve">Methods, </w:t>
      </w:r>
      <w:r w:rsidR="00726E6A">
        <w:t>d</w:t>
      </w:r>
      <w:r w:rsidR="001A6EA6" w:rsidRPr="00D800F7">
        <w:t xml:space="preserve">ata, </w:t>
      </w:r>
      <w:r w:rsidR="00A677F8">
        <w:t>a</w:t>
      </w:r>
      <w:r w:rsidR="00A677F8" w:rsidRPr="00D800F7">
        <w:t>nalysis,</w:t>
      </w:r>
      <w:r w:rsidR="001A6EA6" w:rsidRPr="00D800F7">
        <w:t xml:space="preserve"> and </w:t>
      </w:r>
      <w:r w:rsidR="00726E6A">
        <w:t>r</w:t>
      </w:r>
      <w:r w:rsidR="001A6EA6" w:rsidRPr="00D800F7">
        <w:t>esults</w:t>
      </w:r>
    </w:p>
    <w:p w14:paraId="0217C3F2" w14:textId="3B7C1490" w:rsidR="004B7EEF" w:rsidRDefault="00295899" w:rsidP="002E74F4">
      <w:pPr>
        <w:ind w:firstLine="0"/>
        <w:jc w:val="both"/>
      </w:pPr>
      <w:r w:rsidRPr="00D800F7">
        <w:t xml:space="preserve">We </w:t>
      </w:r>
      <w:r w:rsidR="00A85F90" w:rsidRPr="00D800F7">
        <w:t xml:space="preserve">began by </w:t>
      </w:r>
      <w:r w:rsidR="00071FE2" w:rsidRPr="00D800F7">
        <w:t xml:space="preserve">identifying the </w:t>
      </w:r>
      <w:r w:rsidR="003E2DCD" w:rsidRPr="00D800F7">
        <w:t>‘offenders</w:t>
      </w:r>
      <w:r w:rsidR="00FD51F7" w:rsidRPr="00D800F7">
        <w:t>’</w:t>
      </w:r>
      <w:r w:rsidR="00AC3EBE">
        <w:t xml:space="preserve"> </w:t>
      </w:r>
      <w:r w:rsidR="00E938F7" w:rsidRPr="00844555">
        <w:rPr>
          <w:rFonts w:cs="Calibri"/>
        </w:rPr>
        <w:t>–</w:t>
      </w:r>
      <w:r w:rsidR="00E938F7">
        <w:t xml:space="preserve"> </w:t>
      </w:r>
      <w:r w:rsidR="00E938F7" w:rsidRPr="00D800F7">
        <w:t>that</w:t>
      </w:r>
      <w:r w:rsidR="00290680" w:rsidRPr="00D800F7">
        <w:t xml:space="preserve"> is</w:t>
      </w:r>
      <w:r w:rsidR="00AC3EBE">
        <w:t xml:space="preserve">, the </w:t>
      </w:r>
      <w:r w:rsidR="00156E91" w:rsidRPr="00D800F7">
        <w:t>corporations</w:t>
      </w:r>
      <w:r w:rsidR="00071FE2" w:rsidRPr="00D800F7">
        <w:t xml:space="preserve"> that </w:t>
      </w:r>
      <w:r w:rsidR="00FD51F7" w:rsidRPr="00D800F7">
        <w:t xml:space="preserve">had </w:t>
      </w:r>
      <w:r w:rsidR="00071FE2" w:rsidRPr="00D800F7">
        <w:t>experienced scandals</w:t>
      </w:r>
      <w:r w:rsidR="003E2DCD" w:rsidRPr="00D800F7">
        <w:t xml:space="preserve">. We then </w:t>
      </w:r>
      <w:r w:rsidR="00D76C11" w:rsidRPr="00D800F7">
        <w:t xml:space="preserve">developed </w:t>
      </w:r>
      <w:r w:rsidR="00071FE2" w:rsidRPr="00D800F7">
        <w:t xml:space="preserve">web crawling methods </w:t>
      </w:r>
      <w:r w:rsidR="00D76C11" w:rsidRPr="00D800F7">
        <w:t xml:space="preserve">for gathering </w:t>
      </w:r>
      <w:r w:rsidR="00C466A5" w:rsidRPr="00D800F7">
        <w:t>the</w:t>
      </w:r>
      <w:r w:rsidR="00C466A5">
        <w:t xml:space="preserve"> </w:t>
      </w:r>
      <w:r w:rsidR="001F2F09">
        <w:t>historical</w:t>
      </w:r>
      <w:r w:rsidR="00C466A5" w:rsidRPr="00D800F7">
        <w:t xml:space="preserve"> tweets of the offender corporations</w:t>
      </w:r>
      <w:r w:rsidR="00C23827" w:rsidRPr="00D800F7">
        <w:t xml:space="preserve">. </w:t>
      </w:r>
      <w:r w:rsidR="009A5686">
        <w:t>We</w:t>
      </w:r>
      <w:r w:rsidR="00290680">
        <w:t xml:space="preserve"> </w:t>
      </w:r>
      <w:r w:rsidR="00290680" w:rsidRPr="00D800F7">
        <w:t>conducted</w:t>
      </w:r>
      <w:r w:rsidR="00C23827" w:rsidRPr="00D800F7">
        <w:t xml:space="preserve"> topic </w:t>
      </w:r>
      <w:r w:rsidR="00A677F8" w:rsidRPr="00D800F7">
        <w:t>modelling</w:t>
      </w:r>
      <w:r w:rsidR="00C23827" w:rsidRPr="00D800F7">
        <w:t xml:space="preserve"> on the </w:t>
      </w:r>
      <w:r w:rsidR="00C23827" w:rsidRPr="00C526AC">
        <w:t xml:space="preserve">tweets to </w:t>
      </w:r>
      <w:r w:rsidR="00655AAE" w:rsidRPr="00C526AC">
        <w:t>categori</w:t>
      </w:r>
      <w:r w:rsidR="00AC3EBE" w:rsidRPr="00C526AC">
        <w:t>z</w:t>
      </w:r>
      <w:r w:rsidR="00655AAE" w:rsidRPr="00C526AC">
        <w:t xml:space="preserve">e </w:t>
      </w:r>
      <w:r w:rsidR="00C911C5">
        <w:t>those</w:t>
      </w:r>
      <w:r w:rsidR="00EB4B7B" w:rsidRPr="00C526AC">
        <w:t xml:space="preserve"> of the offender corporations</w:t>
      </w:r>
      <w:r w:rsidR="00655AAE" w:rsidRPr="00C526AC">
        <w:t xml:space="preserve">. </w:t>
      </w:r>
      <w:r w:rsidR="004609E9" w:rsidRPr="00C526AC">
        <w:t>We</w:t>
      </w:r>
      <w:r w:rsidR="00FC01BF" w:rsidRPr="00C526AC">
        <w:t xml:space="preserve"> interpreted each topic by</w:t>
      </w:r>
      <w:r w:rsidR="00536C9D" w:rsidRPr="00C526AC">
        <w:t xml:space="preserve"> examin</w:t>
      </w:r>
      <w:r w:rsidR="00FC01BF" w:rsidRPr="00C526AC">
        <w:t>ing</w:t>
      </w:r>
      <w:r w:rsidR="00536C9D" w:rsidRPr="00C526AC">
        <w:t xml:space="preserve"> the most frequent terms to </w:t>
      </w:r>
      <w:r w:rsidR="004609E9" w:rsidRPr="00C526AC">
        <w:t>infer the content of messag</w:t>
      </w:r>
      <w:r w:rsidR="005106B3" w:rsidRPr="00C526AC">
        <w:t>es</w:t>
      </w:r>
      <w:r w:rsidR="004609E9" w:rsidRPr="00C526AC">
        <w:t>.</w:t>
      </w:r>
      <w:r w:rsidR="009B0B3D" w:rsidRPr="00C526AC">
        <w:t xml:space="preserve"> Additionally, w</w:t>
      </w:r>
      <w:r w:rsidR="00536C9D" w:rsidRPr="00C526AC">
        <w:t xml:space="preserve">e </w:t>
      </w:r>
      <w:r w:rsidR="009B0B3D" w:rsidRPr="00C526AC">
        <w:t>reinforced the</w:t>
      </w:r>
      <w:r w:rsidR="00F5254E" w:rsidRPr="00C526AC">
        <w:t xml:space="preserve"> interpretation</w:t>
      </w:r>
      <w:r w:rsidR="009B0B3D" w:rsidRPr="00C526AC">
        <w:t xml:space="preserve"> of topics by searching</w:t>
      </w:r>
      <w:r w:rsidR="005F5874" w:rsidRPr="00C526AC">
        <w:t xml:space="preserve"> the individual corpuses of sector</w:t>
      </w:r>
      <w:r w:rsidR="00F5254E" w:rsidRPr="00C526AC">
        <w:t>-</w:t>
      </w:r>
      <w:r w:rsidR="005F5874" w:rsidRPr="00C526AC">
        <w:t xml:space="preserve">leading </w:t>
      </w:r>
      <w:r w:rsidR="003B43E4" w:rsidRPr="00C526AC">
        <w:t>corporations</w:t>
      </w:r>
      <w:r w:rsidR="00646FF2" w:rsidRPr="00C526AC">
        <w:t xml:space="preserve"> that had suffered ethical scandals</w:t>
      </w:r>
      <w:r w:rsidR="009B0B3D" w:rsidRPr="00C526AC">
        <w:t xml:space="preserve"> for illustrative examples of tweets</w:t>
      </w:r>
      <w:r w:rsidR="00646FF2" w:rsidRPr="00C526AC">
        <w:t xml:space="preserve"> in each topic.</w:t>
      </w:r>
      <w:r w:rsidR="009B0B3D" w:rsidRPr="00C526AC">
        <w:t xml:space="preserve"> </w:t>
      </w:r>
      <w:r w:rsidR="001F0E09" w:rsidRPr="00C526AC">
        <w:t>Subsequently, w</w:t>
      </w:r>
      <w:r w:rsidR="009A5686" w:rsidRPr="00C526AC">
        <w:t>e</w:t>
      </w:r>
      <w:r w:rsidR="00471053" w:rsidRPr="00C526AC">
        <w:t xml:space="preserve"> </w:t>
      </w:r>
      <w:r w:rsidR="00A677F8" w:rsidRPr="00C526AC">
        <w:t>analysed</w:t>
      </w:r>
      <w:r w:rsidR="00471053" w:rsidRPr="00C526AC">
        <w:t xml:space="preserve"> </w:t>
      </w:r>
      <w:r w:rsidR="00C911A2" w:rsidRPr="00C526AC">
        <w:t>patterns in the co-location of topics using multidimensional scaling</w:t>
      </w:r>
      <w:r w:rsidR="00655AAE" w:rsidRPr="00C526AC">
        <w:t>.</w:t>
      </w:r>
      <w:r w:rsidR="00646FF2" w:rsidRPr="00C526AC">
        <w:t xml:space="preserve"> Based upon the clustering of topics</w:t>
      </w:r>
      <w:r w:rsidR="00F650C8" w:rsidRPr="00C526AC">
        <w:t xml:space="preserve"> from the multidimensional scaling results</w:t>
      </w:r>
      <w:r w:rsidR="00646FF2" w:rsidRPr="00C526AC">
        <w:t>, we identified the main themes</w:t>
      </w:r>
      <w:r w:rsidR="00B256B6" w:rsidRPr="00C526AC">
        <w:t xml:space="preserve"> </w:t>
      </w:r>
      <w:r w:rsidR="00646FF2" w:rsidRPr="00C526AC">
        <w:t>among the topics</w:t>
      </w:r>
      <w:r w:rsidR="00B256B6" w:rsidRPr="00C526AC">
        <w:t>.</w:t>
      </w:r>
      <w:r w:rsidR="00655AAE" w:rsidRPr="00C526AC">
        <w:t xml:space="preserve"> </w:t>
      </w:r>
      <w:r w:rsidR="00F5254E" w:rsidRPr="00C526AC">
        <w:t>Figure 1 is a summary of the methodology and analysis steps.</w:t>
      </w:r>
      <w:r w:rsidR="00D32C7A">
        <w:t xml:space="preserve"> </w:t>
      </w:r>
    </w:p>
    <w:p w14:paraId="56425F4B" w14:textId="7E6A583A" w:rsidR="00C911C5" w:rsidRPr="005014E2" w:rsidRDefault="00C911C5" w:rsidP="002E74F4">
      <w:pPr>
        <w:ind w:firstLine="0"/>
        <w:jc w:val="both"/>
        <w:rPr>
          <w:i/>
          <w:iCs/>
        </w:rPr>
      </w:pPr>
      <w:r>
        <w:rPr>
          <w:i/>
          <w:iCs/>
        </w:rPr>
        <w:t>(Insert Fig</w:t>
      </w:r>
      <w:r w:rsidR="00EC743F">
        <w:rPr>
          <w:i/>
          <w:iCs/>
        </w:rPr>
        <w:t>ure</w:t>
      </w:r>
      <w:r>
        <w:rPr>
          <w:i/>
          <w:iCs/>
        </w:rPr>
        <w:t xml:space="preserve"> 1 about here)</w:t>
      </w:r>
    </w:p>
    <w:p w14:paraId="7DF862FF" w14:textId="33D23B6E" w:rsidR="00A34571" w:rsidRPr="00844555" w:rsidRDefault="00A34571" w:rsidP="00A34571">
      <w:pPr>
        <w:spacing w:line="360" w:lineRule="auto"/>
        <w:ind w:firstLine="0"/>
        <w:rPr>
          <w:rFonts w:cs="Arial"/>
          <w:color w:val="000000"/>
        </w:rPr>
      </w:pPr>
      <w:bookmarkStart w:id="7" w:name="_Toc18882267"/>
    </w:p>
    <w:p w14:paraId="6E0ED9EA" w14:textId="7382A444" w:rsidR="004B7EEF" w:rsidRPr="002E74F4" w:rsidRDefault="00CB7716" w:rsidP="00726E6A">
      <w:pPr>
        <w:pStyle w:val="Heading3"/>
        <w:jc w:val="both"/>
        <w:rPr>
          <w:b w:val="0"/>
          <w:i/>
        </w:rPr>
      </w:pPr>
      <w:r w:rsidRPr="002E74F4">
        <w:rPr>
          <w:b w:val="0"/>
          <w:i/>
        </w:rPr>
        <w:t>3.1 Identifying</w:t>
      </w:r>
      <w:r w:rsidR="00552DC7" w:rsidRPr="002E74F4">
        <w:rPr>
          <w:b w:val="0"/>
          <w:i/>
        </w:rPr>
        <w:t xml:space="preserve"> the ‘Offenders’</w:t>
      </w:r>
      <w:r w:rsidRPr="002E74F4">
        <w:rPr>
          <w:b w:val="0"/>
          <w:i/>
        </w:rPr>
        <w:t xml:space="preserve"> </w:t>
      </w:r>
      <w:r w:rsidR="00726E6A" w:rsidRPr="00844555">
        <w:rPr>
          <w:rFonts w:cs="Calibri"/>
          <w:b w:val="0"/>
          <w:i/>
        </w:rPr>
        <w:t>–</w:t>
      </w:r>
      <w:r w:rsidR="00726E6A">
        <w:rPr>
          <w:b w:val="0"/>
          <w:i/>
        </w:rPr>
        <w:t xml:space="preserve"> </w:t>
      </w:r>
      <w:r w:rsidRPr="002E74F4">
        <w:rPr>
          <w:b w:val="0"/>
          <w:i/>
        </w:rPr>
        <w:t xml:space="preserve">the </w:t>
      </w:r>
      <w:r w:rsidR="00726E6A">
        <w:rPr>
          <w:b w:val="0"/>
          <w:i/>
        </w:rPr>
        <w:t>c</w:t>
      </w:r>
      <w:r w:rsidR="00156E91" w:rsidRPr="002E74F4">
        <w:rPr>
          <w:b w:val="0"/>
          <w:i/>
        </w:rPr>
        <w:t>orporations</w:t>
      </w:r>
      <w:r w:rsidRPr="002E74F4">
        <w:rPr>
          <w:b w:val="0"/>
          <w:i/>
        </w:rPr>
        <w:t xml:space="preserve"> that </w:t>
      </w:r>
      <w:r w:rsidR="00726E6A">
        <w:rPr>
          <w:b w:val="0"/>
          <w:i/>
        </w:rPr>
        <w:t>e</w:t>
      </w:r>
      <w:r w:rsidRPr="002E74F4">
        <w:rPr>
          <w:b w:val="0"/>
          <w:i/>
        </w:rPr>
        <w:t xml:space="preserve">xperienced </w:t>
      </w:r>
      <w:r w:rsidR="00726E6A">
        <w:rPr>
          <w:b w:val="0"/>
          <w:i/>
        </w:rPr>
        <w:t>s</w:t>
      </w:r>
      <w:r w:rsidRPr="002E74F4">
        <w:rPr>
          <w:b w:val="0"/>
          <w:i/>
        </w:rPr>
        <w:t>candals</w:t>
      </w:r>
      <w:bookmarkEnd w:id="7"/>
    </w:p>
    <w:p w14:paraId="2D7C3018" w14:textId="230E8542" w:rsidR="00A34571" w:rsidRDefault="00F66DCA" w:rsidP="00A34571">
      <w:pPr>
        <w:ind w:firstLine="0"/>
        <w:jc w:val="both"/>
      </w:pPr>
      <w:r w:rsidRPr="00C526AC">
        <w:rPr>
          <w:shd w:val="clear" w:color="auto" w:fill="FFFFFF"/>
        </w:rPr>
        <w:t xml:space="preserve">We began by creating a </w:t>
      </w:r>
      <w:r w:rsidR="00E27276" w:rsidRPr="00C526AC">
        <w:rPr>
          <w:shd w:val="clear" w:color="auto" w:fill="FFFFFF"/>
        </w:rPr>
        <w:t>master</w:t>
      </w:r>
      <w:r w:rsidR="00AC3EBE" w:rsidRPr="00C526AC">
        <w:rPr>
          <w:shd w:val="clear" w:color="auto" w:fill="FFFFFF"/>
        </w:rPr>
        <w:t>-</w:t>
      </w:r>
      <w:r w:rsidR="00E27276" w:rsidRPr="00C526AC">
        <w:rPr>
          <w:shd w:val="clear" w:color="auto" w:fill="FFFFFF"/>
        </w:rPr>
        <w:t>list of publicly listed companies in the</w:t>
      </w:r>
      <w:r w:rsidR="002448D8" w:rsidRPr="00C526AC">
        <w:rPr>
          <w:shd w:val="clear" w:color="auto" w:fill="FFFFFF"/>
        </w:rPr>
        <w:t xml:space="preserve"> United Kingdom (</w:t>
      </w:r>
      <w:r w:rsidR="00E27276" w:rsidRPr="00C526AC">
        <w:rPr>
          <w:shd w:val="clear" w:color="auto" w:fill="FFFFFF"/>
        </w:rPr>
        <w:t>UK</w:t>
      </w:r>
      <w:r w:rsidR="002448D8" w:rsidRPr="00C526AC">
        <w:rPr>
          <w:shd w:val="clear" w:color="auto" w:fill="FFFFFF"/>
        </w:rPr>
        <w:t>)</w:t>
      </w:r>
      <w:r w:rsidR="00AF0DFD" w:rsidRPr="00C526AC">
        <w:rPr>
          <w:shd w:val="clear" w:color="auto" w:fill="FFFFFF"/>
        </w:rPr>
        <w:t xml:space="preserve">. </w:t>
      </w:r>
      <w:r w:rsidR="006D64AD" w:rsidRPr="00C526AC">
        <w:t xml:space="preserve">To create </w:t>
      </w:r>
      <w:r w:rsidR="006D64AD">
        <w:t>this list</w:t>
      </w:r>
      <w:r w:rsidR="006D64AD" w:rsidRPr="00C526AC">
        <w:t xml:space="preserve">, we extracted company listings from the FAME (Financial Analysis Made Easy) database </w:t>
      </w:r>
      <w:r w:rsidR="00AF0DFD" w:rsidRPr="00C526AC">
        <w:t xml:space="preserve">We used </w:t>
      </w:r>
      <w:r w:rsidR="006D64AD">
        <w:t>it</w:t>
      </w:r>
      <w:r w:rsidR="00AF0DFD" w:rsidRPr="00C526AC">
        <w:t xml:space="preserve"> as </w:t>
      </w:r>
      <w:r w:rsidR="006D64AD">
        <w:t>an</w:t>
      </w:r>
      <w:r w:rsidR="00AF0DFD" w:rsidRPr="00C526AC">
        <w:t xml:space="preserve"> identity register against which we checked </w:t>
      </w:r>
      <w:r w:rsidR="006D64AD">
        <w:t>whether</w:t>
      </w:r>
      <w:r w:rsidR="00AF0DFD" w:rsidRPr="00C526AC">
        <w:t xml:space="preserve"> </w:t>
      </w:r>
      <w:r w:rsidR="00D0329B" w:rsidRPr="00C526AC">
        <w:t xml:space="preserve">each of the </w:t>
      </w:r>
      <w:r w:rsidR="00AF0DFD" w:rsidRPr="00C526AC">
        <w:t>corporation</w:t>
      </w:r>
      <w:r w:rsidR="00D0329B" w:rsidRPr="00C526AC">
        <w:t>s</w:t>
      </w:r>
      <w:r w:rsidR="00AF0DFD" w:rsidRPr="00C526AC">
        <w:t xml:space="preserve"> reported to have a suffered a scandal was</w:t>
      </w:r>
      <w:r w:rsidR="00D0329B" w:rsidRPr="00C526AC">
        <w:t xml:space="preserve"> indeed</w:t>
      </w:r>
      <w:r w:rsidR="00AF0DFD" w:rsidRPr="00C526AC">
        <w:t xml:space="preserve"> a registered company.</w:t>
      </w:r>
      <w:r w:rsidR="00B54181" w:rsidRPr="00C526AC">
        <w:t>.</w:t>
      </w:r>
      <w:r w:rsidR="00B54181" w:rsidRPr="00D800F7">
        <w:t xml:space="preserve"> </w:t>
      </w:r>
    </w:p>
    <w:p w14:paraId="7FA29337" w14:textId="4BA8891B" w:rsidR="00361839" w:rsidRPr="00A64AA4" w:rsidRDefault="00AF0DFD" w:rsidP="00361839">
      <w:pPr>
        <w:jc w:val="both"/>
        <w:rPr>
          <w:rFonts w:cs="Arial"/>
          <w:color w:val="000000"/>
        </w:rPr>
      </w:pPr>
      <w:r w:rsidRPr="00CA0D2D">
        <w:rPr>
          <w:shd w:val="clear" w:color="auto" w:fill="FFFFFF"/>
        </w:rPr>
        <w:lastRenderedPageBreak/>
        <w:t xml:space="preserve">Second, </w:t>
      </w:r>
      <w:r w:rsidR="004C4192">
        <w:rPr>
          <w:shd w:val="clear" w:color="auto" w:fill="FFFFFF"/>
        </w:rPr>
        <w:t xml:space="preserve">we gathered </w:t>
      </w:r>
      <w:r w:rsidR="00B06C5F">
        <w:rPr>
          <w:shd w:val="clear" w:color="auto" w:fill="FFFFFF"/>
        </w:rPr>
        <w:t xml:space="preserve">data </w:t>
      </w:r>
      <w:r w:rsidR="006D64AD">
        <w:rPr>
          <w:shd w:val="clear" w:color="auto" w:fill="FFFFFF"/>
        </w:rPr>
        <w:t xml:space="preserve">from </w:t>
      </w:r>
      <w:r w:rsidR="006D64AD" w:rsidRPr="00D800F7">
        <w:rPr>
          <w:shd w:val="clear" w:color="auto" w:fill="FFFFFF"/>
        </w:rPr>
        <w:t>news</w:t>
      </w:r>
      <w:r w:rsidR="006D64AD">
        <w:rPr>
          <w:shd w:val="clear" w:color="auto" w:fill="FFFFFF"/>
        </w:rPr>
        <w:t xml:space="preserve"> archives</w:t>
      </w:r>
      <w:r w:rsidR="006D64AD" w:rsidRPr="006D64AD">
        <w:rPr>
          <w:shd w:val="clear" w:color="auto" w:fill="FFFFFF"/>
        </w:rPr>
        <w:t xml:space="preserve"> </w:t>
      </w:r>
      <w:r w:rsidR="006D64AD" w:rsidRPr="00D800F7">
        <w:rPr>
          <w:shd w:val="clear" w:color="auto" w:fill="FFFFFF"/>
        </w:rPr>
        <w:t>between 2014 and 2019</w:t>
      </w:r>
      <w:r w:rsidR="006D64AD">
        <w:rPr>
          <w:shd w:val="clear" w:color="auto" w:fill="FFFFFF"/>
        </w:rPr>
        <w:t xml:space="preserve"> </w:t>
      </w:r>
      <w:r w:rsidR="00E4693C">
        <w:rPr>
          <w:shd w:val="clear" w:color="auto" w:fill="FFFFFF"/>
        </w:rPr>
        <w:t xml:space="preserve">on </w:t>
      </w:r>
      <w:r w:rsidR="00E4693C" w:rsidRPr="00D800F7">
        <w:rPr>
          <w:shd w:val="clear" w:color="auto" w:fill="FFFFFF"/>
        </w:rPr>
        <w:t xml:space="preserve">scandals involving publicly listed </w:t>
      </w:r>
      <w:r w:rsidR="00290680" w:rsidRPr="00D800F7">
        <w:rPr>
          <w:shd w:val="clear" w:color="auto" w:fill="FFFFFF"/>
        </w:rPr>
        <w:t>corporations</w:t>
      </w:r>
      <w:r w:rsidR="00E4693C" w:rsidRPr="00D800F7">
        <w:rPr>
          <w:shd w:val="clear" w:color="auto" w:fill="FFFFFF"/>
        </w:rPr>
        <w:t xml:space="preserve"> in the </w:t>
      </w:r>
      <w:proofErr w:type="gramStart"/>
      <w:r w:rsidR="00E4693C" w:rsidRPr="00D800F7">
        <w:rPr>
          <w:shd w:val="clear" w:color="auto" w:fill="FFFFFF"/>
        </w:rPr>
        <w:t>UK</w:t>
      </w:r>
      <w:r w:rsidR="002D793C" w:rsidRPr="00D800F7">
        <w:rPr>
          <w:shd w:val="clear" w:color="auto" w:fill="FFFFFF"/>
        </w:rPr>
        <w:t xml:space="preserve"> </w:t>
      </w:r>
      <w:r w:rsidR="0024592F">
        <w:rPr>
          <w:shd w:val="clear" w:color="auto" w:fill="FFFFFF"/>
        </w:rPr>
        <w:t>.</w:t>
      </w:r>
      <w:proofErr w:type="gramEnd"/>
      <w:r w:rsidR="00D57F71">
        <w:rPr>
          <w:shd w:val="clear" w:color="auto" w:fill="FFFFFF"/>
        </w:rPr>
        <w:t xml:space="preserve"> </w:t>
      </w:r>
      <w:r w:rsidR="0024592F">
        <w:rPr>
          <w:shd w:val="clear" w:color="auto" w:fill="FFFFFF"/>
        </w:rPr>
        <w:t xml:space="preserve"> </w:t>
      </w:r>
      <w:r w:rsidR="00361839" w:rsidRPr="00A64AA4">
        <w:rPr>
          <w:shd w:val="clear" w:color="auto" w:fill="FFFFFF"/>
        </w:rPr>
        <w:t xml:space="preserve">This is because, as </w:t>
      </w:r>
      <w:r w:rsidR="00361839" w:rsidRPr="00A64AA4">
        <w:rPr>
          <w:shd w:val="clear" w:color="auto" w:fill="FFFFFF"/>
        </w:rPr>
        <w:fldChar w:fldCharType="begin"/>
      </w:r>
      <w:r w:rsidR="00361839" w:rsidRPr="00A64AA4">
        <w:rPr>
          <w:shd w:val="clear" w:color="auto" w:fill="FFFFFF"/>
        </w:rPr>
        <w:instrText xml:space="preserve"> ADDIN EN.CITE &lt;EndNote&gt;&lt;Cite AuthorYear="1"&gt;&lt;Author&gt;Jiang&lt;/Author&gt;&lt;Year&gt;2017&lt;/Year&gt;&lt;RecNum&gt;59&lt;/RecNum&gt;&lt;DisplayText&gt;Jiang and Shen (2017)&lt;/DisplayText&gt;&lt;record&gt;&lt;rec-number&gt;59&lt;/rec-number&gt;&lt;foreign-keys&gt;&lt;key app="EN" db-id="22a9erf5swrrwsertrk5vxdn200etwpzerse" timestamp="1599559641"&gt;59&lt;/key&gt;&lt;/foreign-keys&gt;&lt;ref-type name="Journal Article"&gt;17&lt;/ref-type&gt;&lt;contributors&gt;&lt;authors&gt;&lt;author&gt;Jiang, John Xuefeng&lt;/author&gt;&lt;author&gt;Shen, Michael&lt;/author&gt;&lt;/authors&gt;&lt;/contributors&gt;&lt;titles&gt;&lt;title&gt;Traditional media, twitter and business scandals&lt;/title&gt;&lt;secondary-title&gt;Michael, Traditional Media, Twitter and Business Scandals (May 1, 2017)&lt;/secondary-title&gt;&lt;/titles&gt;&lt;periodical&gt;&lt;full-title&gt;Michael, Traditional Media, Twitter and Business Scandals (May 1, 2017)&lt;/full-title&gt;&lt;/periodical&gt;&lt;dates&gt;&lt;year&gt;2017&lt;/year&gt;&lt;/dates&gt;&lt;urls&gt;&lt;/urls&gt;&lt;/record&gt;&lt;/Cite&gt;&lt;/EndNote&gt;</w:instrText>
      </w:r>
      <w:r w:rsidR="00361839" w:rsidRPr="00A64AA4">
        <w:rPr>
          <w:shd w:val="clear" w:color="auto" w:fill="FFFFFF"/>
        </w:rPr>
        <w:fldChar w:fldCharType="separate"/>
      </w:r>
      <w:r w:rsidR="00361839" w:rsidRPr="00A64AA4">
        <w:rPr>
          <w:noProof/>
          <w:shd w:val="clear" w:color="auto" w:fill="FFFFFF"/>
        </w:rPr>
        <w:t>Jiang and Shen (2017)</w:t>
      </w:r>
      <w:r w:rsidR="00361839" w:rsidRPr="00A64AA4">
        <w:rPr>
          <w:shd w:val="clear" w:color="auto" w:fill="FFFFFF"/>
        </w:rPr>
        <w:fldChar w:fldCharType="end"/>
      </w:r>
      <w:r w:rsidR="00361839" w:rsidRPr="00A64AA4">
        <w:rPr>
          <w:shd w:val="clear" w:color="auto" w:fill="FFFFFF"/>
        </w:rPr>
        <w:t xml:space="preserve"> conclude, traditional media such as newspapers still play a critical role in covering corporate scandals when compared to media channels such as Twitter. </w:t>
      </w:r>
      <w:r w:rsidR="00BE51EC" w:rsidRPr="00A64AA4">
        <w:rPr>
          <w:shd w:val="clear" w:color="auto" w:fill="FFFFFF"/>
        </w:rPr>
        <w:t xml:space="preserve">Our archival data </w:t>
      </w:r>
      <w:r w:rsidR="002B1324" w:rsidRPr="00A64AA4">
        <w:rPr>
          <w:shd w:val="clear" w:color="auto" w:fill="FFFFFF"/>
        </w:rPr>
        <w:t>sources were</w:t>
      </w:r>
      <w:r w:rsidR="00BE51EC" w:rsidRPr="00A64AA4">
        <w:rPr>
          <w:shd w:val="clear" w:color="auto" w:fill="FFFFFF"/>
        </w:rPr>
        <w:t xml:space="preserve"> the New York Times (NYT) and Guardian newspaper websites.</w:t>
      </w:r>
      <w:r w:rsidR="002B1324" w:rsidRPr="00A64AA4">
        <w:rPr>
          <w:shd w:val="clear" w:color="auto" w:fill="FFFFFF"/>
        </w:rPr>
        <w:t xml:space="preserve"> </w:t>
      </w:r>
      <w:r w:rsidR="00361839" w:rsidRPr="00A64AA4">
        <w:rPr>
          <w:shd w:val="clear" w:color="auto" w:fill="FFFFFF"/>
        </w:rPr>
        <w:t>The main reason for selecting the</w:t>
      </w:r>
      <w:r w:rsidR="003474EA">
        <w:rPr>
          <w:shd w:val="clear" w:color="auto" w:fill="FFFFFF"/>
        </w:rPr>
        <w:t>se</w:t>
      </w:r>
      <w:r w:rsidR="00361839" w:rsidRPr="00A64AA4">
        <w:rPr>
          <w:shd w:val="clear" w:color="auto" w:fill="FFFFFF"/>
        </w:rPr>
        <w:t xml:space="preserve"> two newspapers was the availability of their Web Application Programming Interfaces (APIs) to extract news articles from the previous five years </w:t>
      </w:r>
      <w:r w:rsidR="00361839" w:rsidRPr="00A64AA4">
        <w:rPr>
          <w:rFonts w:cs="Calibri"/>
          <w:shd w:val="clear" w:color="auto" w:fill="FFFFFF"/>
        </w:rPr>
        <w:t>–</w:t>
      </w:r>
      <w:r w:rsidR="00361839" w:rsidRPr="00A64AA4">
        <w:rPr>
          <w:shd w:val="clear" w:color="auto" w:fill="FFFFFF"/>
        </w:rPr>
        <w:t xml:space="preserve"> i.e. between</w:t>
      </w:r>
      <w:r w:rsidR="00361839" w:rsidRPr="00A64AA4">
        <w:rPr>
          <w:rFonts w:cs="Arial"/>
          <w:color w:val="000000"/>
        </w:rPr>
        <w:t xml:space="preserve"> 2014 and 2019. APIs provide data to ‘third party applications’ with the help of ‘calls’ </w:t>
      </w:r>
      <w:r w:rsidR="00361839" w:rsidRPr="00A64AA4">
        <w:rPr>
          <w:rFonts w:cs="Arial"/>
          <w:color w:val="000000"/>
        </w:rPr>
        <w:fldChar w:fldCharType="begin"/>
      </w:r>
      <w:r w:rsidR="00361839" w:rsidRPr="00A64AA4">
        <w:rPr>
          <w:rFonts w:cs="Arial"/>
          <w:color w:val="000000"/>
        </w:rPr>
        <w:instrText xml:space="preserve"> ADDIN EN.CITE &lt;EndNote&gt;&lt;Cite&gt;&lt;Author&gt;Bucher&lt;/Author&gt;&lt;Year&gt;2013&lt;/Year&gt;&lt;RecNum&gt;36&lt;/RecNum&gt;&lt;DisplayText&gt;(Bucher, 2013)&lt;/DisplayText&gt;&lt;record&gt;&lt;rec-number&gt;36&lt;/rec-number&gt;&lt;foreign-keys&gt;&lt;key app="EN" db-id="22a9erf5swrrwsertrk5vxdn200etwpzerse" timestamp="1599557582"&gt;36&lt;/key&gt;&lt;/foreign-keys&gt;&lt;ref-type name="Journal Article"&gt;17&lt;/ref-type&gt;&lt;contributors&gt;&lt;authors&gt;&lt;author&gt;Bucher, Taina&lt;/author&gt;&lt;/authors&gt;&lt;/contributors&gt;&lt;titles&gt;&lt;title&gt;Objects of intense feeling: The case of the Twitter API&lt;/title&gt;&lt;secondary-title&gt;Computational Culture&lt;/secondary-title&gt;&lt;/titles&gt;&lt;periodical&gt;&lt;full-title&gt;Computational Culture&lt;/full-title&gt;&lt;/periodical&gt;&lt;number&gt;3&lt;/number&gt;&lt;dates&gt;&lt;year&gt;2013&lt;/year&gt;&lt;/dates&gt;&lt;isbn&gt;2047-2390&lt;/isbn&gt;&lt;urls&gt;&lt;/urls&gt;&lt;/record&gt;&lt;/Cite&gt;&lt;/EndNote&gt;</w:instrText>
      </w:r>
      <w:r w:rsidR="00361839" w:rsidRPr="00A64AA4">
        <w:rPr>
          <w:rFonts w:cs="Arial"/>
          <w:color w:val="000000"/>
        </w:rPr>
        <w:fldChar w:fldCharType="separate"/>
      </w:r>
      <w:r w:rsidR="00361839" w:rsidRPr="00A64AA4">
        <w:rPr>
          <w:rFonts w:cs="Arial"/>
          <w:noProof/>
          <w:color w:val="000000"/>
        </w:rPr>
        <w:t>(Bucher, 2013)</w:t>
      </w:r>
      <w:r w:rsidR="00361839" w:rsidRPr="00A64AA4">
        <w:rPr>
          <w:rFonts w:cs="Arial"/>
          <w:color w:val="000000"/>
        </w:rPr>
        <w:fldChar w:fldCharType="end"/>
      </w:r>
      <w:r w:rsidR="00361839" w:rsidRPr="00A64AA4">
        <w:rPr>
          <w:rFonts w:cs="Arial"/>
          <w:color w:val="000000"/>
        </w:rPr>
        <w:t>.</w:t>
      </w:r>
    </w:p>
    <w:p w14:paraId="6CB764E4" w14:textId="7EDEE70A" w:rsidR="009107A5" w:rsidRDefault="00361839" w:rsidP="00361839">
      <w:pPr>
        <w:jc w:val="both"/>
      </w:pPr>
      <w:r w:rsidRPr="00A64AA4">
        <w:t>In both news archives, the query keyword was ‘scandal’.  We then check</w:t>
      </w:r>
      <w:r w:rsidR="00A927B2" w:rsidRPr="00A64AA4">
        <w:t>ed</w:t>
      </w:r>
      <w:r w:rsidRPr="00A64AA4">
        <w:t xml:space="preserve"> the results returned to ensure that </w:t>
      </w:r>
      <w:r w:rsidR="00D65395">
        <w:t>each</w:t>
      </w:r>
      <w:r w:rsidRPr="00A64AA4">
        <w:t xml:space="preserve"> retrieved news article matched a publicly listed UK corporation</w:t>
      </w:r>
      <w:r w:rsidR="003474EA">
        <w:t>,</w:t>
      </w:r>
      <w:r w:rsidRPr="00A64AA4">
        <w:t xml:space="preserve"> and that the ‘scandal’ reported was consistent with our understanding of ‘ethical scandal’ based on the definitions discussed earlier in the paper.</w:t>
      </w:r>
      <w:r w:rsidR="006E1D24" w:rsidRPr="00A64AA4">
        <w:t xml:space="preserve"> As a result, altogether, we found 92 publicly listed corporations that had suffered a verifiable ‘ethical scandal’ reported by either newspaper from 2014 to 2019.</w:t>
      </w:r>
      <w:r w:rsidR="00555E6E" w:rsidRPr="00A64AA4">
        <w:t xml:space="preserve"> T</w:t>
      </w:r>
      <w:r w:rsidR="00A677F8" w:rsidRPr="00A64AA4">
        <w:t xml:space="preserve">able 1 shows the </w:t>
      </w:r>
      <w:r w:rsidR="00555E6E" w:rsidRPr="00A64AA4">
        <w:t>92 companies</w:t>
      </w:r>
      <w:r w:rsidR="000D5E40" w:rsidRPr="00A64AA4">
        <w:t xml:space="preserve">. </w:t>
      </w:r>
    </w:p>
    <w:p w14:paraId="4FB62DA5" w14:textId="1B01E537" w:rsidR="00D65395" w:rsidRDefault="00D65395" w:rsidP="00361839">
      <w:pPr>
        <w:jc w:val="both"/>
      </w:pPr>
    </w:p>
    <w:p w14:paraId="32C33364" w14:textId="685007FA" w:rsidR="00D65395" w:rsidRPr="005014E2" w:rsidRDefault="00D65395" w:rsidP="00361839">
      <w:pPr>
        <w:jc w:val="both"/>
        <w:rPr>
          <w:i/>
          <w:iCs/>
        </w:rPr>
      </w:pPr>
      <w:r>
        <w:rPr>
          <w:i/>
          <w:iCs/>
        </w:rPr>
        <w:t>(Insert Table 1 about here)</w:t>
      </w:r>
    </w:p>
    <w:p w14:paraId="2ADE0B0C" w14:textId="0E44BCA7" w:rsidR="004B06F0" w:rsidRPr="00A64AA4" w:rsidRDefault="000D5E40" w:rsidP="00361839">
      <w:pPr>
        <w:jc w:val="both"/>
      </w:pPr>
      <w:r w:rsidRPr="00A64AA4">
        <w:t>We attempted to group the companies by category of scandal</w:t>
      </w:r>
      <w:r w:rsidR="00E227C4" w:rsidRPr="00A64AA4">
        <w:t xml:space="preserve">. Our typology of scandals </w:t>
      </w:r>
      <w:r w:rsidR="007D27C9" w:rsidRPr="00A64AA4">
        <w:t xml:space="preserve">began with the categorisation suggested by </w:t>
      </w:r>
      <w:r w:rsidR="008A5C8F" w:rsidRPr="00A64AA4">
        <w:fldChar w:fldCharType="begin"/>
      </w:r>
      <w:r w:rsidR="00325B70" w:rsidRPr="00A64AA4">
        <w:instrText xml:space="preserve"> ADDIN EN.CITE &lt;EndNote&gt;&lt;Cite AuthorYear="1"&gt;&lt;Author&gt;Bagdasarov&lt;/Author&gt;&lt;Year&gt;2016&lt;/Year&gt;&lt;RecNum&gt;95&lt;/RecNum&gt;&lt;DisplayText&gt;Bagdasarov et al. (2016)&lt;/DisplayText&gt;&lt;record&gt;&lt;rec-number&gt;95&lt;/rec-number&gt;&lt;foreign-keys&gt;&lt;key app="EN" db-id="22a9erf5swrrwsertrk5vxdn200etwpzerse" timestamp="1600008232"&gt;95&lt;/key&gt;&lt;/foreign-keys&gt;&lt;ref-type name="Journal Article"&gt;17&lt;/ref-type&gt;&lt;contributors&gt;&lt;authors&gt;&lt;author&gt;Bagdasarov, Zhanna&lt;/author&gt;&lt;author&gt;Johnson, James F&lt;/author&gt;&lt;author&gt;MacDougall, Alexandra E&lt;/author&gt;&lt;author&gt;Steele, Logan M&lt;/author&gt;&lt;author&gt;Connelly, Shane&lt;/author&gt;&lt;author&gt;Mumford, Michael D&lt;/author&gt;&lt;/authors&gt;&lt;/contributors&gt;&lt;titles&gt;&lt;title&gt;Mental models and ethical decision making: The mediating role of sensemaking&lt;/title&gt;&lt;secondary-title&gt;Journal of Business Ethics&lt;/secondary-title&gt;&lt;/titles&gt;&lt;periodical&gt;&lt;full-title&gt;Journal of Business Ethics&lt;/full-title&gt;&lt;/periodical&gt;&lt;pages&gt;133-144&lt;/pages&gt;&lt;volume&gt;138&lt;/volume&gt;&lt;number&gt;1&lt;/number&gt;&lt;dates&gt;&lt;year&gt;2016&lt;/year&gt;&lt;/dates&gt;&lt;isbn&gt;0167-4544&lt;/isbn&gt;&lt;urls&gt;&lt;/urls&gt;&lt;/record&gt;&lt;/Cite&gt;&lt;/EndNote&gt;</w:instrText>
      </w:r>
      <w:r w:rsidR="008A5C8F" w:rsidRPr="00A64AA4">
        <w:fldChar w:fldCharType="separate"/>
      </w:r>
      <w:r w:rsidR="00325B70" w:rsidRPr="00A64AA4">
        <w:rPr>
          <w:noProof/>
        </w:rPr>
        <w:t xml:space="preserve">Bagdasarov </w:t>
      </w:r>
      <w:r w:rsidR="00325B70" w:rsidRPr="005014E2">
        <w:rPr>
          <w:i/>
          <w:iCs/>
          <w:noProof/>
        </w:rPr>
        <w:t>et al</w:t>
      </w:r>
      <w:r w:rsidR="00325B70" w:rsidRPr="00A64AA4">
        <w:rPr>
          <w:noProof/>
        </w:rPr>
        <w:t>. (2016)</w:t>
      </w:r>
      <w:r w:rsidR="008A5C8F" w:rsidRPr="00A64AA4">
        <w:fldChar w:fldCharType="end"/>
      </w:r>
      <w:r w:rsidR="008424E1" w:rsidRPr="00A64AA4">
        <w:t xml:space="preserve">, </w:t>
      </w:r>
      <w:r w:rsidR="00D65395">
        <w:t>as</w:t>
      </w:r>
      <w:r w:rsidR="00F05CD0" w:rsidRPr="00A64AA4">
        <w:t xml:space="preserve"> ‘Interpersonal Issues’, ‘Organizational’, ‘Financial’, ‘Privacy’ and ‘Environmental’ scandals. </w:t>
      </w:r>
      <w:r w:rsidR="00DD3467" w:rsidRPr="00A64AA4">
        <w:t xml:space="preserve">However, to better represent the </w:t>
      </w:r>
      <w:r w:rsidR="000C7457" w:rsidRPr="00A64AA4">
        <w:t>diversity</w:t>
      </w:r>
      <w:r w:rsidR="00DD3467" w:rsidRPr="00A64AA4">
        <w:t xml:space="preserve"> and nuance of scandals </w:t>
      </w:r>
      <w:r w:rsidR="00F573D7" w:rsidRPr="00A64AA4">
        <w:t xml:space="preserve">in our dataset, </w:t>
      </w:r>
      <w:r w:rsidR="00606E72" w:rsidRPr="00A64AA4">
        <w:t>we extended the</w:t>
      </w:r>
      <w:r w:rsidR="00271B8E" w:rsidRPr="00A64AA4">
        <w:t xml:space="preserve"> number of categories to</w:t>
      </w:r>
      <w:r w:rsidR="00D65395">
        <w:t xml:space="preserve"> include</w:t>
      </w:r>
      <w:r w:rsidR="00293DA9" w:rsidRPr="00A64AA4">
        <w:t xml:space="preserve"> Advertising and Marketing; Corruption; Data (Loss, Theft, etc.);  Accounting and Finance; Environment; Regulatory </w:t>
      </w:r>
      <w:r w:rsidR="00D65395">
        <w:t>B</w:t>
      </w:r>
      <w:r w:rsidR="00293DA9" w:rsidRPr="00A64AA4">
        <w:t xml:space="preserve">reach; Personal Misconduct; Product </w:t>
      </w:r>
      <w:r w:rsidR="00D65395">
        <w:t>D</w:t>
      </w:r>
      <w:r w:rsidR="00293DA9" w:rsidRPr="00A64AA4">
        <w:t xml:space="preserve">efects; </w:t>
      </w:r>
      <w:r w:rsidR="002315B7" w:rsidRPr="00A64AA4">
        <w:t xml:space="preserve">and </w:t>
      </w:r>
      <w:r w:rsidR="00293DA9" w:rsidRPr="00A64AA4">
        <w:t xml:space="preserve">Equality, Diversity and Inclusion </w:t>
      </w:r>
      <w:r w:rsidR="00D65395">
        <w:t>B</w:t>
      </w:r>
      <w:r w:rsidR="00293DA9" w:rsidRPr="00A64AA4">
        <w:t>reaches</w:t>
      </w:r>
      <w:r w:rsidR="002315B7" w:rsidRPr="00A64AA4">
        <w:t xml:space="preserve">. We extended </w:t>
      </w:r>
      <w:r w:rsidR="002315B7" w:rsidRPr="00A64AA4">
        <w:lastRenderedPageBreak/>
        <w:t xml:space="preserve">the number of categories </w:t>
      </w:r>
      <w:r w:rsidR="00731DCF" w:rsidRPr="00A64AA4">
        <w:t>because</w:t>
      </w:r>
      <w:r w:rsidR="00ED57E8" w:rsidRPr="00A64AA4">
        <w:t xml:space="preserve"> some of </w:t>
      </w:r>
      <w:r w:rsidR="002315B7" w:rsidRPr="00A64AA4">
        <w:t xml:space="preserve">Bagdasarov </w:t>
      </w:r>
      <w:r w:rsidR="002315B7" w:rsidRPr="005014E2">
        <w:rPr>
          <w:i/>
          <w:iCs/>
        </w:rPr>
        <w:t>et al</w:t>
      </w:r>
      <w:r w:rsidR="00D65395" w:rsidRPr="005014E2">
        <w:rPr>
          <w:i/>
          <w:iCs/>
        </w:rPr>
        <w:t>.</w:t>
      </w:r>
      <w:r w:rsidR="002315B7" w:rsidRPr="005014E2">
        <w:rPr>
          <w:i/>
          <w:iCs/>
        </w:rPr>
        <w:t>’s</w:t>
      </w:r>
      <w:r w:rsidR="00F26DEA" w:rsidRPr="00A64AA4">
        <w:t xml:space="preserve"> categories</w:t>
      </w:r>
      <w:r w:rsidR="00ED57E8" w:rsidRPr="00A64AA4">
        <w:t xml:space="preserve"> </w:t>
      </w:r>
      <w:r w:rsidR="008A5C8F" w:rsidRPr="00A64AA4">
        <w:fldChar w:fldCharType="begin"/>
      </w:r>
      <w:r w:rsidR="00F26DEA" w:rsidRPr="00A64AA4">
        <w:instrText xml:space="preserve"> ADDIN EN.CITE &lt;EndNote&gt;&lt;Cite ExcludeAuth="1"&gt;&lt;Author&gt;Bagdasarov&lt;/Author&gt;&lt;Year&gt;2016&lt;/Year&gt;&lt;RecNum&gt;95&lt;/RecNum&gt;&lt;DisplayText&gt;(2016)&lt;/DisplayText&gt;&lt;record&gt;&lt;rec-number&gt;95&lt;/rec-number&gt;&lt;foreign-keys&gt;&lt;key app="EN" db-id="22a9erf5swrrwsertrk5vxdn200etwpzerse" timestamp="1600008232"&gt;95&lt;/key&gt;&lt;/foreign-keys&gt;&lt;ref-type name="Journal Article"&gt;17&lt;/ref-type&gt;&lt;contributors&gt;&lt;authors&gt;&lt;author&gt;Bagdasarov, Zhanna&lt;/author&gt;&lt;author&gt;Johnson, James F&lt;/author&gt;&lt;author&gt;MacDougall, Alexandra E&lt;/author&gt;&lt;author&gt;Steele, Logan M&lt;/author&gt;&lt;author&gt;Connelly, Shane&lt;/author&gt;&lt;author&gt;Mumford, Michael D&lt;/author&gt;&lt;/authors&gt;&lt;/contributors&gt;&lt;titles&gt;&lt;title&gt;Mental models and ethical decision making: The mediating role of sensemaking&lt;/title&gt;&lt;secondary-title&gt;Journal of Business Ethics&lt;/secondary-title&gt;&lt;/titles&gt;&lt;periodical&gt;&lt;full-title&gt;Journal of Business Ethics&lt;/full-title&gt;&lt;/periodical&gt;&lt;pages&gt;133-144&lt;/pages&gt;&lt;volume&gt;138&lt;/volume&gt;&lt;number&gt;1&lt;/number&gt;&lt;dates&gt;&lt;year&gt;2016&lt;/year&gt;&lt;/dates&gt;&lt;isbn&gt;0167-4544&lt;/isbn&gt;&lt;urls&gt;&lt;/urls&gt;&lt;/record&gt;&lt;/Cite&gt;&lt;/EndNote&gt;</w:instrText>
      </w:r>
      <w:r w:rsidR="008A5C8F" w:rsidRPr="00A64AA4">
        <w:fldChar w:fldCharType="separate"/>
      </w:r>
      <w:r w:rsidR="00F26DEA" w:rsidRPr="00A64AA4">
        <w:rPr>
          <w:noProof/>
        </w:rPr>
        <w:t>(2016)</w:t>
      </w:r>
      <w:r w:rsidR="008A5C8F" w:rsidRPr="00A64AA4">
        <w:fldChar w:fldCharType="end"/>
      </w:r>
      <w:r w:rsidR="00ED57E8" w:rsidRPr="00A64AA4">
        <w:t xml:space="preserve"> </w:t>
      </w:r>
      <w:r w:rsidR="005B4C6E" w:rsidRPr="00A64AA4">
        <w:t xml:space="preserve"> are extremely broad and would mask </w:t>
      </w:r>
      <w:r w:rsidR="00946D42" w:rsidRPr="00A64AA4">
        <w:t>interesting</w:t>
      </w:r>
      <w:r w:rsidR="005B4C6E" w:rsidRPr="00A64AA4">
        <w:t xml:space="preserve"> detail</w:t>
      </w:r>
      <w:r w:rsidR="008A5C8F" w:rsidRPr="00A64AA4">
        <w:t xml:space="preserve"> in our dataset</w:t>
      </w:r>
      <w:r w:rsidR="000C7457" w:rsidRPr="00A64AA4">
        <w:t>.</w:t>
      </w:r>
      <w:r w:rsidR="005A2B34" w:rsidRPr="00A64AA4">
        <w:t xml:space="preserve"> </w:t>
      </w:r>
      <w:r w:rsidR="009107A5" w:rsidRPr="00A64AA4">
        <w:t>Table 1 shows the companies a</w:t>
      </w:r>
      <w:r w:rsidR="000C7457" w:rsidRPr="00A64AA4">
        <w:t>nd</w:t>
      </w:r>
      <w:r w:rsidR="009107A5" w:rsidRPr="00A64AA4">
        <w:t xml:space="preserve"> category of scandal</w:t>
      </w:r>
      <w:r w:rsidR="00D65395">
        <w:t>,</w:t>
      </w:r>
      <w:r w:rsidR="000D0317" w:rsidRPr="00A64AA4">
        <w:t xml:space="preserve"> </w:t>
      </w:r>
      <w:r w:rsidR="00D65395">
        <w:t>with</w:t>
      </w:r>
      <w:r w:rsidR="000A53BE" w:rsidRPr="00A64AA4">
        <w:t xml:space="preserve"> </w:t>
      </w:r>
      <w:r w:rsidR="00A133F0" w:rsidRPr="00A64AA4">
        <w:t>additional detail</w:t>
      </w:r>
      <w:r w:rsidR="000D0317" w:rsidRPr="00A64AA4">
        <w:t xml:space="preserve"> in brackets. In terms of </w:t>
      </w:r>
      <w:r w:rsidR="00E733AD" w:rsidRPr="00A64AA4">
        <w:t>incidence</w:t>
      </w:r>
      <w:r w:rsidR="000D0317" w:rsidRPr="00A64AA4">
        <w:t>, scandals</w:t>
      </w:r>
      <w:r w:rsidR="00485F21" w:rsidRPr="00A64AA4">
        <w:t xml:space="preserve"> </w:t>
      </w:r>
      <w:r w:rsidR="00AC2B66" w:rsidRPr="00A64AA4">
        <w:t xml:space="preserve">relating to </w:t>
      </w:r>
      <w:r w:rsidR="00485F21" w:rsidRPr="00A64AA4">
        <w:t>A</w:t>
      </w:r>
      <w:r w:rsidR="000D0317" w:rsidRPr="00A64AA4">
        <w:t xml:space="preserve">ccounting </w:t>
      </w:r>
      <w:r w:rsidR="0043571D">
        <w:t>and</w:t>
      </w:r>
      <w:r w:rsidR="000D0317" w:rsidRPr="00A64AA4">
        <w:t xml:space="preserve"> </w:t>
      </w:r>
      <w:r w:rsidR="00485F21" w:rsidRPr="00A64AA4">
        <w:t>F</w:t>
      </w:r>
      <w:r w:rsidR="000D0317" w:rsidRPr="00A64AA4">
        <w:t xml:space="preserve">inance, e.g. </w:t>
      </w:r>
      <w:r w:rsidR="00BC0E3C" w:rsidRPr="00A64AA4">
        <w:t xml:space="preserve">false accounting, were the </w:t>
      </w:r>
      <w:r w:rsidR="00612DCE" w:rsidRPr="00A64AA4">
        <w:t>most frequent</w:t>
      </w:r>
      <w:r w:rsidR="00BC0E3C" w:rsidRPr="00A64AA4">
        <w:t xml:space="preserve">, </w:t>
      </w:r>
      <w:r w:rsidR="00612DCE" w:rsidRPr="00A64AA4">
        <w:t xml:space="preserve">having occurred in </w:t>
      </w:r>
      <w:r w:rsidR="00BC0E3C" w:rsidRPr="00A64AA4">
        <w:t>26%</w:t>
      </w:r>
      <w:r w:rsidR="00612DCE" w:rsidRPr="00A64AA4">
        <w:t xml:space="preserve"> of cases</w:t>
      </w:r>
      <w:r w:rsidR="00BC0E3C" w:rsidRPr="00A64AA4">
        <w:t>.</w:t>
      </w:r>
      <w:r w:rsidR="00D01E9A" w:rsidRPr="00A64AA4">
        <w:t xml:space="preserve"> On the other hand, </w:t>
      </w:r>
      <w:proofErr w:type="gramStart"/>
      <w:r w:rsidR="00D01E9A" w:rsidRPr="00A64AA4">
        <w:t>scandals  pertaining</w:t>
      </w:r>
      <w:proofErr w:type="gramEnd"/>
      <w:r w:rsidR="00D01E9A" w:rsidRPr="00A64AA4">
        <w:t xml:space="preserve"> to </w:t>
      </w:r>
      <w:r w:rsidR="00485F21" w:rsidRPr="00A64AA4">
        <w:t>E</w:t>
      </w:r>
      <w:r w:rsidR="00D01E9A" w:rsidRPr="00A64AA4">
        <w:t xml:space="preserve">quality, </w:t>
      </w:r>
      <w:r w:rsidR="00391F8D" w:rsidRPr="00A64AA4">
        <w:t>Diversity,</w:t>
      </w:r>
      <w:r w:rsidR="00D01E9A" w:rsidRPr="00A64AA4">
        <w:t xml:space="preserve"> and </w:t>
      </w:r>
      <w:r w:rsidR="00485F21" w:rsidRPr="00A64AA4">
        <w:t>I</w:t>
      </w:r>
      <w:r w:rsidR="00D01E9A" w:rsidRPr="00A64AA4">
        <w:t xml:space="preserve">nclusion </w:t>
      </w:r>
      <w:r w:rsidR="0043571D">
        <w:t>B</w:t>
      </w:r>
      <w:r w:rsidR="00D01E9A" w:rsidRPr="00A64AA4">
        <w:t>reaches, e.g. racism incidents, were</w:t>
      </w:r>
      <w:r w:rsidR="0043571D">
        <w:t xml:space="preserve"> least</w:t>
      </w:r>
      <w:r w:rsidR="00D01E9A" w:rsidRPr="00A64AA4">
        <w:t xml:space="preserve"> reported</w:t>
      </w:r>
      <w:r w:rsidR="0043571D">
        <w:t>,</w:t>
      </w:r>
      <w:r w:rsidR="00A20235" w:rsidRPr="00A64AA4">
        <w:t xml:space="preserve"> with just four incidents.</w:t>
      </w:r>
      <w:r w:rsidR="00BC0E3C" w:rsidRPr="00A64AA4">
        <w:t xml:space="preserve"> </w:t>
      </w:r>
      <w:r w:rsidR="00D01E9A" w:rsidRPr="00A64AA4">
        <w:t>The other c</w:t>
      </w:r>
      <w:r w:rsidR="00AD178A" w:rsidRPr="00A64AA4">
        <w:t>ategories</w:t>
      </w:r>
      <w:r w:rsidR="00A20235" w:rsidRPr="00A64AA4">
        <w:t xml:space="preserve"> </w:t>
      </w:r>
      <w:r w:rsidR="00D01E9A" w:rsidRPr="00A64AA4">
        <w:t>occurred</w:t>
      </w:r>
      <w:r w:rsidR="0043571D">
        <w:t xml:space="preserve"> </w:t>
      </w:r>
      <w:proofErr w:type="gramStart"/>
      <w:r w:rsidR="0043571D">
        <w:t>fairly</w:t>
      </w:r>
      <w:r w:rsidR="00D01E9A" w:rsidRPr="00A64AA4">
        <w:t xml:space="preserve"> </w:t>
      </w:r>
      <w:r w:rsidR="00AD178A" w:rsidRPr="00A64AA4">
        <w:t>uniformly</w:t>
      </w:r>
      <w:proofErr w:type="gramEnd"/>
      <w:r w:rsidR="00AD178A" w:rsidRPr="00A64AA4">
        <w:t xml:space="preserve"> in</w:t>
      </w:r>
      <w:r w:rsidR="00D01E9A" w:rsidRPr="00A64AA4">
        <w:t xml:space="preserve"> amounts ranging</w:t>
      </w:r>
      <w:r w:rsidR="00B57401" w:rsidRPr="00A64AA4">
        <w:t xml:space="preserve"> between</w:t>
      </w:r>
      <w:r w:rsidR="00D01E9A" w:rsidRPr="00A64AA4">
        <w:t xml:space="preserve"> </w:t>
      </w:r>
      <w:r w:rsidR="00A20235" w:rsidRPr="00A64AA4">
        <w:t>7</w:t>
      </w:r>
      <w:r w:rsidR="00B57401" w:rsidRPr="00A64AA4">
        <w:t xml:space="preserve">% and </w:t>
      </w:r>
      <w:r w:rsidR="001C7AFE" w:rsidRPr="00A64AA4">
        <w:t>11%</w:t>
      </w:r>
      <w:r w:rsidR="00B57401" w:rsidRPr="00A64AA4">
        <w:t xml:space="preserve"> of cases</w:t>
      </w:r>
      <w:r w:rsidRPr="00A64AA4">
        <w:t>.</w:t>
      </w:r>
    </w:p>
    <w:p w14:paraId="34B21C19" w14:textId="3EB7E830" w:rsidR="004B7EEF" w:rsidRDefault="0024592F" w:rsidP="001108A2">
      <w:pPr>
        <w:jc w:val="both"/>
      </w:pPr>
      <w:r w:rsidRPr="00CA0D2D">
        <w:rPr>
          <w:shd w:val="clear" w:color="auto" w:fill="FFFFFF"/>
        </w:rPr>
        <w:t>Finally,</w:t>
      </w:r>
      <w:r w:rsidRPr="003A5D3F">
        <w:rPr>
          <w:color w:val="FF0000"/>
          <w:shd w:val="clear" w:color="auto" w:fill="FFFFFF"/>
        </w:rPr>
        <w:t xml:space="preserve"> </w:t>
      </w:r>
      <w:r>
        <w:rPr>
          <w:shd w:val="clear" w:color="auto" w:fill="FFFFFF"/>
        </w:rPr>
        <w:t xml:space="preserve">we </w:t>
      </w:r>
      <w:r w:rsidR="00B17958" w:rsidRPr="00D800F7">
        <w:rPr>
          <w:shd w:val="clear" w:color="auto" w:fill="FFFFFF"/>
        </w:rPr>
        <w:t>merge</w:t>
      </w:r>
      <w:r>
        <w:rPr>
          <w:shd w:val="clear" w:color="auto" w:fill="FFFFFF"/>
        </w:rPr>
        <w:t>d</w:t>
      </w:r>
      <w:r w:rsidR="00B17958" w:rsidRPr="00D800F7">
        <w:rPr>
          <w:shd w:val="clear" w:color="auto" w:fill="FFFFFF"/>
        </w:rPr>
        <w:t xml:space="preserve"> and match</w:t>
      </w:r>
      <w:r>
        <w:rPr>
          <w:shd w:val="clear" w:color="auto" w:fill="FFFFFF"/>
        </w:rPr>
        <w:t>ed</w:t>
      </w:r>
      <w:r w:rsidR="00B17958" w:rsidRPr="00D800F7">
        <w:rPr>
          <w:shd w:val="clear" w:color="auto" w:fill="FFFFFF"/>
        </w:rPr>
        <w:t xml:space="preserve"> names of </w:t>
      </w:r>
      <w:r w:rsidR="004D5F10" w:rsidRPr="00D800F7">
        <w:rPr>
          <w:shd w:val="clear" w:color="auto" w:fill="FFFFFF"/>
        </w:rPr>
        <w:t>publicly listed corporations that</w:t>
      </w:r>
      <w:r w:rsidR="0043571D">
        <w:rPr>
          <w:shd w:val="clear" w:color="auto" w:fill="FFFFFF"/>
        </w:rPr>
        <w:t xml:space="preserve"> had</w:t>
      </w:r>
      <w:r w:rsidR="004D5F10" w:rsidRPr="00D800F7">
        <w:rPr>
          <w:shd w:val="clear" w:color="auto" w:fill="FFFFFF"/>
        </w:rPr>
        <w:t xml:space="preserve"> suffered scandals </w:t>
      </w:r>
      <w:r w:rsidR="00315EBD">
        <w:rPr>
          <w:shd w:val="clear" w:color="auto" w:fill="FFFFFF"/>
        </w:rPr>
        <w:t xml:space="preserve">(according </w:t>
      </w:r>
      <w:r w:rsidR="00CE1B6F">
        <w:rPr>
          <w:shd w:val="clear" w:color="auto" w:fill="FFFFFF"/>
        </w:rPr>
        <w:t xml:space="preserve">to </w:t>
      </w:r>
      <w:r w:rsidR="00315EBD">
        <w:rPr>
          <w:shd w:val="clear" w:color="auto" w:fill="FFFFFF"/>
        </w:rPr>
        <w:t xml:space="preserve">our news data) </w:t>
      </w:r>
      <w:r w:rsidR="004D5F10" w:rsidRPr="00D800F7">
        <w:rPr>
          <w:shd w:val="clear" w:color="auto" w:fill="FFFFFF"/>
        </w:rPr>
        <w:t>with their pre-scandal</w:t>
      </w:r>
      <w:r w:rsidR="00AC3EBE">
        <w:rPr>
          <w:shd w:val="clear" w:color="auto" w:fill="FFFFFF"/>
        </w:rPr>
        <w:t xml:space="preserve"> </w:t>
      </w:r>
      <w:r w:rsidR="00AC3EBE" w:rsidRPr="00844555">
        <w:rPr>
          <w:rFonts w:cs="Calibri"/>
          <w:shd w:val="clear" w:color="auto" w:fill="FFFFFF"/>
        </w:rPr>
        <w:t>–</w:t>
      </w:r>
      <w:r w:rsidR="004D5F10" w:rsidRPr="00D800F7">
        <w:rPr>
          <w:shd w:val="clear" w:color="auto" w:fill="FFFFFF"/>
        </w:rPr>
        <w:t xml:space="preserve"> i.e. pre-2014</w:t>
      </w:r>
      <w:r w:rsidR="00AC3EBE">
        <w:rPr>
          <w:shd w:val="clear" w:color="auto" w:fill="FFFFFF"/>
        </w:rPr>
        <w:t xml:space="preserve"> </w:t>
      </w:r>
      <w:r w:rsidR="00AC3EBE" w:rsidRPr="00844555">
        <w:rPr>
          <w:rFonts w:cs="Calibri"/>
          <w:shd w:val="clear" w:color="auto" w:fill="FFFFFF"/>
        </w:rPr>
        <w:t>–</w:t>
      </w:r>
      <w:r w:rsidR="004D5F10" w:rsidRPr="00D800F7">
        <w:rPr>
          <w:shd w:val="clear" w:color="auto" w:fill="FFFFFF"/>
        </w:rPr>
        <w:t xml:space="preserve"> Twitter names.</w:t>
      </w:r>
      <w:r w:rsidR="009464DC" w:rsidRPr="009464DC">
        <w:t xml:space="preserve"> </w:t>
      </w:r>
      <w:r w:rsidR="009464DC" w:rsidRPr="00D800F7">
        <w:t xml:space="preserve">We used the GET users/search API provided by Twitter to obtain the usernames </w:t>
      </w:r>
      <w:proofErr w:type="gramStart"/>
      <w:r w:rsidR="009464DC" w:rsidRPr="00D800F7">
        <w:t>for  the</w:t>
      </w:r>
      <w:proofErr w:type="gramEnd"/>
      <w:r w:rsidR="009464DC" w:rsidRPr="00D800F7">
        <w:t xml:space="preserve"> identified corporations. This API takes in a corporation’s name and supplies the corresponding public user account. It can return up to 1000 results.  Therefore, </w:t>
      </w:r>
      <w:proofErr w:type="gramStart"/>
      <w:r w:rsidR="009464DC" w:rsidRPr="00D800F7">
        <w:t xml:space="preserve">we  </w:t>
      </w:r>
      <w:r w:rsidR="00374455">
        <w:t>initially</w:t>
      </w:r>
      <w:proofErr w:type="gramEnd"/>
      <w:r w:rsidR="00374455">
        <w:t xml:space="preserve"> </w:t>
      </w:r>
      <w:r w:rsidR="009464DC" w:rsidRPr="00D800F7">
        <w:t>considered the first returned value. If</w:t>
      </w:r>
      <w:r w:rsidR="009464DC">
        <w:t>,</w:t>
      </w:r>
      <w:r w:rsidR="009464DC" w:rsidRPr="00D800F7">
        <w:t xml:space="preserve"> after inspection</w:t>
      </w:r>
      <w:r w:rsidR="009464DC">
        <w:t>,</w:t>
      </w:r>
      <w:r w:rsidR="009464DC" w:rsidRPr="00D800F7">
        <w:t xml:space="preserve"> the first returned value d</w:t>
      </w:r>
      <w:r w:rsidR="009464DC">
        <w:t xml:space="preserve">id </w:t>
      </w:r>
      <w:r w:rsidR="009464DC" w:rsidRPr="00D800F7">
        <w:t>not match the corporation</w:t>
      </w:r>
      <w:r w:rsidR="009464DC">
        <w:t xml:space="preserve"> </w:t>
      </w:r>
      <w:r w:rsidR="009464DC" w:rsidRPr="00844555">
        <w:rPr>
          <w:rFonts w:cs="Calibri"/>
        </w:rPr>
        <w:t>–</w:t>
      </w:r>
      <w:r w:rsidR="009464DC" w:rsidRPr="00D800F7">
        <w:t xml:space="preserve"> for example</w:t>
      </w:r>
      <w:r w:rsidR="009464DC">
        <w:t>,</w:t>
      </w:r>
      <w:r w:rsidR="009464DC" w:rsidRPr="00D800F7">
        <w:t xml:space="preserve"> </w:t>
      </w:r>
      <w:r w:rsidR="009464DC">
        <w:t xml:space="preserve">it matched </w:t>
      </w:r>
      <w:r w:rsidR="009464DC" w:rsidRPr="00D800F7">
        <w:t>a person</w:t>
      </w:r>
      <w:r w:rsidR="00374455">
        <w:t xml:space="preserve"> instead</w:t>
      </w:r>
      <w:r w:rsidR="009464DC">
        <w:t xml:space="preserve"> </w:t>
      </w:r>
      <w:r w:rsidR="009464DC" w:rsidRPr="00844555">
        <w:rPr>
          <w:rFonts w:cs="Calibri"/>
        </w:rPr>
        <w:t>–</w:t>
      </w:r>
      <w:r w:rsidR="009464DC">
        <w:t xml:space="preserve"> </w:t>
      </w:r>
      <w:r w:rsidR="009464DC" w:rsidRPr="00D800F7">
        <w:t>we then consider</w:t>
      </w:r>
      <w:r w:rsidR="009464DC">
        <w:t>ed</w:t>
      </w:r>
      <w:r w:rsidR="009464DC" w:rsidRPr="00D800F7">
        <w:t xml:space="preserve"> the second returned value, the third</w:t>
      </w:r>
      <w:r w:rsidR="009464DC">
        <w:t xml:space="preserve"> value</w:t>
      </w:r>
      <w:r w:rsidR="009464DC" w:rsidRPr="00D800F7">
        <w:t xml:space="preserve"> and so on</w:t>
      </w:r>
      <w:r w:rsidR="009464DC">
        <w:t xml:space="preserve">, </w:t>
      </w:r>
      <w:r w:rsidR="009464DC" w:rsidRPr="00D800F7">
        <w:t xml:space="preserve">until </w:t>
      </w:r>
      <w:r w:rsidR="009464DC">
        <w:t xml:space="preserve"> a </w:t>
      </w:r>
      <w:r w:rsidR="009464DC" w:rsidRPr="00D800F7">
        <w:t>matching value</w:t>
      </w:r>
      <w:r w:rsidR="00374455">
        <w:t xml:space="preserve"> was obtained</w:t>
      </w:r>
      <w:r w:rsidR="009464DC" w:rsidRPr="00D800F7">
        <w:t xml:space="preserve">. </w:t>
      </w:r>
    </w:p>
    <w:p w14:paraId="2ED98F2B" w14:textId="77777777" w:rsidR="00AC037E" w:rsidRPr="00A64AA4" w:rsidRDefault="00AC037E" w:rsidP="00AC037E">
      <w:pPr>
        <w:pStyle w:val="Heading3"/>
        <w:jc w:val="both"/>
        <w:rPr>
          <w:b w:val="0"/>
          <w:i/>
        </w:rPr>
      </w:pPr>
      <w:bookmarkStart w:id="8" w:name="_Toc18882273"/>
      <w:r w:rsidRPr="00A64AA4">
        <w:rPr>
          <w:b w:val="0"/>
          <w:i/>
        </w:rPr>
        <w:t>3.2 Twitter data collection</w:t>
      </w:r>
      <w:bookmarkEnd w:id="8"/>
      <w:r w:rsidRPr="00A64AA4">
        <w:rPr>
          <w:b w:val="0"/>
          <w:i/>
        </w:rPr>
        <w:t>: General Corpus of Offenders</w:t>
      </w:r>
    </w:p>
    <w:p w14:paraId="6B562CED" w14:textId="07586059" w:rsidR="00AC037E" w:rsidRPr="00A64AA4" w:rsidRDefault="00AC037E" w:rsidP="00AC037E">
      <w:pPr>
        <w:jc w:val="both"/>
      </w:pPr>
      <w:r w:rsidRPr="00A64AA4">
        <w:t xml:space="preserve">We obtained the pre-scandal </w:t>
      </w:r>
      <w:r w:rsidRPr="00A64AA4">
        <w:rPr>
          <w:rFonts w:cs="Calibri"/>
        </w:rPr>
        <w:t>–</w:t>
      </w:r>
      <w:r w:rsidRPr="00A64AA4">
        <w:t xml:space="preserve"> i.e. pre-2014 </w:t>
      </w:r>
      <w:r w:rsidRPr="00A64AA4">
        <w:rPr>
          <w:rFonts w:cs="Calibri"/>
        </w:rPr>
        <w:t>–</w:t>
      </w:r>
      <w:r w:rsidRPr="00A64AA4">
        <w:t xml:space="preserve"> tweets of each of the 92 corporations, using two different web crawling methods, i.e. an automated script that can search the World Wide Web for information. One was the Twitter API, which produced older data from 2007</w:t>
      </w:r>
      <w:r w:rsidR="00374455">
        <w:t>,</w:t>
      </w:r>
      <w:r w:rsidRPr="00A64AA4">
        <w:t xml:space="preserve">  </w:t>
      </w:r>
      <w:r w:rsidR="00374455">
        <w:t>b</w:t>
      </w:r>
      <w:r w:rsidRPr="00A64AA4">
        <w:t>ut we were only able to obtain a small amount of data from this method</w:t>
      </w:r>
      <w:r w:rsidR="00374455">
        <w:t>,</w:t>
      </w:r>
      <w:r w:rsidRPr="00A64AA4">
        <w:t xml:space="preserve"> because the API has a rate limit for the free user. </w:t>
      </w:r>
    </w:p>
    <w:p w14:paraId="640664CD" w14:textId="6474F1E6" w:rsidR="00AC037E" w:rsidRPr="00A64AA4" w:rsidRDefault="00AC037E" w:rsidP="00AC037E">
      <w:pPr>
        <w:jc w:val="both"/>
      </w:pPr>
      <w:r w:rsidRPr="00A64AA4">
        <w:lastRenderedPageBreak/>
        <w:t xml:space="preserve">The second method was Getoldtweets, a Python library that mimics the Twitter website search browser to find old tweets. For each corporation, we collected a sample of 10 tweets </w:t>
      </w:r>
      <w:r w:rsidR="00374455">
        <w:t>per</w:t>
      </w:r>
      <w:r w:rsidRPr="00A64AA4">
        <w:t xml:space="preserve"> month for the period between 2011 and 2013 using Getoldtweets. </w:t>
      </w:r>
    </w:p>
    <w:p w14:paraId="6455EB1B" w14:textId="7570EDE7" w:rsidR="00AC037E" w:rsidRPr="00A64AA4" w:rsidRDefault="00AC037E" w:rsidP="00AC037E">
      <w:pPr>
        <w:jc w:val="both"/>
      </w:pPr>
      <w:r w:rsidRPr="00A64AA4">
        <w:t>Overall, we collected 2000 tweets from the 92 corporations from both the Twitter API and the Getoldtweets, which is the maximum number of tweets we could collect</w:t>
      </w:r>
      <w:r w:rsidR="00374455">
        <w:t>,</w:t>
      </w:r>
      <w:r w:rsidRPr="00A64AA4">
        <w:t xml:space="preserve"> as both methods limit the number of tweets </w:t>
      </w:r>
      <w:r w:rsidR="00C06F68">
        <w:t>collected</w:t>
      </w:r>
      <w:r w:rsidRPr="00A64AA4">
        <w:t xml:space="preserve"> within a specified amount of time. </w:t>
      </w:r>
    </w:p>
    <w:p w14:paraId="4F295475" w14:textId="77777777" w:rsidR="00AC037E" w:rsidRPr="00A64AA4" w:rsidRDefault="00AC037E" w:rsidP="00AC037E">
      <w:pPr>
        <w:pStyle w:val="Heading3"/>
        <w:jc w:val="both"/>
        <w:rPr>
          <w:b w:val="0"/>
          <w:i/>
          <w:shd w:val="clear" w:color="auto" w:fill="FFFFFF"/>
        </w:rPr>
      </w:pPr>
      <w:r w:rsidRPr="00A64AA4">
        <w:rPr>
          <w:b w:val="0"/>
          <w:i/>
          <w:shd w:val="clear" w:color="auto" w:fill="FFFFFF"/>
        </w:rPr>
        <w:t>3.3 Twitter data topic modelling</w:t>
      </w:r>
    </w:p>
    <w:p w14:paraId="7F99EAAF" w14:textId="08639F99" w:rsidR="00AC037E" w:rsidRPr="00A64AA4" w:rsidRDefault="00AC037E" w:rsidP="00AC037E">
      <w:pPr>
        <w:jc w:val="both"/>
        <w:rPr>
          <w:rFonts w:cs="Arial"/>
          <w:color w:val="000000"/>
          <w:shd w:val="clear" w:color="auto" w:fill="FFFFFF"/>
        </w:rPr>
      </w:pPr>
      <w:bookmarkStart w:id="9" w:name="_Toc18882279"/>
      <w:r w:rsidRPr="00A64AA4">
        <w:rPr>
          <w:rFonts w:cs="Arial"/>
          <w:color w:val="000000"/>
          <w:shd w:val="clear" w:color="auto" w:fill="FFFFFF"/>
        </w:rPr>
        <w:t>Tweets data often have irrelevant components such as URLs, numbers, special characters, emojis, etc. Therefore, prior to analysis, we cleaned the data.</w:t>
      </w:r>
    </w:p>
    <w:bookmarkEnd w:id="9"/>
    <w:p w14:paraId="4ECD4824" w14:textId="376D55DA" w:rsidR="00AC037E" w:rsidRPr="00A64AA4" w:rsidRDefault="00AC037E" w:rsidP="00AC037E">
      <w:pPr>
        <w:jc w:val="both"/>
        <w:rPr>
          <w:rFonts w:cs="Arial"/>
          <w:color w:val="000000"/>
          <w:shd w:val="clear" w:color="auto" w:fill="FFFFFF"/>
        </w:rPr>
      </w:pPr>
      <w:r w:rsidRPr="00A64AA4">
        <w:rPr>
          <w:rFonts w:cs="Arial"/>
          <w:color w:val="000000"/>
          <w:shd w:val="clear" w:color="auto" w:fill="FFFFFF"/>
        </w:rPr>
        <w:t xml:space="preserve">Once cleaned, we then conducted stemming and lemmatization on the text as part of normalization for the natural language processing (NLP). Stemming reduces words to their root forms by removing suffixes such as -ed, </w:t>
      </w:r>
      <w:r w:rsidR="00C06F68">
        <w:rPr>
          <w:rFonts w:cs="Arial"/>
          <w:color w:val="000000"/>
          <w:shd w:val="clear" w:color="auto" w:fill="FFFFFF"/>
        </w:rPr>
        <w:t>-</w:t>
      </w:r>
      <w:r w:rsidRPr="00A64AA4">
        <w:rPr>
          <w:rFonts w:cs="Arial"/>
          <w:color w:val="000000"/>
          <w:shd w:val="clear" w:color="auto" w:fill="FFFFFF"/>
        </w:rPr>
        <w:t xml:space="preserve">ly, </w:t>
      </w:r>
      <w:r w:rsidR="00C06F68">
        <w:rPr>
          <w:rFonts w:cs="Arial"/>
          <w:color w:val="000000"/>
          <w:shd w:val="clear" w:color="auto" w:fill="FFFFFF"/>
        </w:rPr>
        <w:t>-</w:t>
      </w:r>
      <w:r w:rsidRPr="00A64AA4">
        <w:rPr>
          <w:rFonts w:cs="Arial"/>
          <w:color w:val="000000"/>
          <w:shd w:val="clear" w:color="auto" w:fill="FFFFFF"/>
        </w:rPr>
        <w:t>er, etc, while lemmatization reduces words to their root form. For example, both ‘see’ and ‘saw’ have the same root.</w:t>
      </w:r>
    </w:p>
    <w:p w14:paraId="34555DA1" w14:textId="2DD924FA" w:rsidR="00AC037E" w:rsidRPr="00A64AA4" w:rsidRDefault="00AC037E" w:rsidP="00AC037E">
      <w:pPr>
        <w:jc w:val="both"/>
        <w:rPr>
          <w:rFonts w:cs="Arial"/>
          <w:color w:val="000000"/>
          <w:shd w:val="clear" w:color="auto" w:fill="FFFFFF"/>
        </w:rPr>
      </w:pPr>
      <w:r w:rsidRPr="00A64AA4">
        <w:rPr>
          <w:rFonts w:cs="Arial"/>
          <w:color w:val="000000"/>
          <w:shd w:val="clear" w:color="auto" w:fill="FFFFFF"/>
        </w:rPr>
        <w:t>Next, we used the</w:t>
      </w:r>
      <w:r w:rsidRPr="00A64AA4">
        <w:rPr>
          <w:rFonts w:cs="Arial"/>
          <w:color w:val="000000"/>
        </w:rPr>
        <w:t xml:space="preserve"> Python</w:t>
      </w:r>
      <w:r w:rsidRPr="00A64AA4">
        <w:rPr>
          <w:rFonts w:cs="Arial"/>
          <w:color w:val="000000"/>
          <w:shd w:val="clear" w:color="auto" w:fill="FFFFFF"/>
        </w:rPr>
        <w:t xml:space="preserve"> </w:t>
      </w:r>
      <w:r w:rsidR="00A63FAC" w:rsidRPr="00A64AA4">
        <w:rPr>
          <w:rFonts w:cs="Arial"/>
          <w:color w:val="000000"/>
          <w:shd w:val="clear" w:color="auto" w:fill="FFFFFF"/>
        </w:rPr>
        <w:t>tool</w:t>
      </w:r>
      <w:r w:rsidRPr="00A64AA4">
        <w:rPr>
          <w:rFonts w:cs="Arial"/>
          <w:color w:val="000000"/>
          <w:shd w:val="clear" w:color="auto" w:fill="FFFFFF"/>
        </w:rPr>
        <w:t xml:space="preserve"> </w:t>
      </w:r>
      <w:r w:rsidRPr="00A64AA4">
        <w:rPr>
          <w:rFonts w:cs="Arial"/>
          <w:i/>
          <w:iCs/>
          <w:color w:val="000000"/>
          <w:shd w:val="clear" w:color="auto" w:fill="FFFFFF"/>
        </w:rPr>
        <w:t>Scikit-learn</w:t>
      </w:r>
      <w:r w:rsidRPr="00A64AA4">
        <w:rPr>
          <w:rFonts w:cs="Arial"/>
          <w:color w:val="000000"/>
          <w:shd w:val="clear" w:color="auto" w:fill="FFFFFF"/>
        </w:rPr>
        <w:t xml:space="preserve"> to subject the tweets data to topic </w:t>
      </w:r>
      <w:r w:rsidR="00391F8D" w:rsidRPr="00A64AA4">
        <w:rPr>
          <w:rFonts w:cs="Arial"/>
          <w:color w:val="000000"/>
          <w:shd w:val="clear" w:color="auto" w:fill="FFFFFF"/>
        </w:rPr>
        <w:t>modelling</w:t>
      </w:r>
      <w:r w:rsidRPr="00A64AA4">
        <w:rPr>
          <w:rFonts w:cs="Arial"/>
          <w:color w:val="000000"/>
          <w:shd w:val="clear" w:color="auto" w:fill="FFFFFF"/>
        </w:rPr>
        <w:t xml:space="preserve"> using Latent Dirichlet Allocation (</w:t>
      </w:r>
      <w:r w:rsidR="00A677F8" w:rsidRPr="00A64AA4">
        <w:rPr>
          <w:rFonts w:cs="Arial"/>
          <w:i/>
          <w:iCs/>
          <w:color w:val="000000"/>
          <w:shd w:val="clear" w:color="auto" w:fill="FFFFFF"/>
        </w:rPr>
        <w:t>LDA</w:t>
      </w:r>
      <w:r w:rsidRPr="00A64AA4">
        <w:rPr>
          <w:rFonts w:cs="Arial"/>
          <w:color w:val="000000"/>
          <w:shd w:val="clear" w:color="auto" w:fill="FFFFFF"/>
        </w:rPr>
        <w:t xml:space="preserve">). </w:t>
      </w:r>
      <w:r w:rsidR="00A677F8" w:rsidRPr="00A64AA4">
        <w:rPr>
          <w:rFonts w:cs="Arial"/>
          <w:i/>
          <w:iCs/>
          <w:color w:val="000000"/>
          <w:shd w:val="clear" w:color="auto" w:fill="FFFFFF"/>
        </w:rPr>
        <w:t>LDA</w:t>
      </w:r>
      <w:r w:rsidRPr="00A64AA4">
        <w:rPr>
          <w:rFonts w:cs="Arial"/>
          <w:color w:val="000000"/>
          <w:shd w:val="clear" w:color="auto" w:fill="FFFFFF"/>
        </w:rPr>
        <w:t xml:space="preserve"> is an unsupervised learning method for topic </w:t>
      </w:r>
      <w:r w:rsidR="00391F8D" w:rsidRPr="00A64AA4">
        <w:rPr>
          <w:rFonts w:cs="Arial"/>
          <w:color w:val="000000"/>
          <w:shd w:val="clear" w:color="auto" w:fill="FFFFFF"/>
        </w:rPr>
        <w:t>modelling</w:t>
      </w:r>
      <w:r w:rsidRPr="00A64AA4">
        <w:rPr>
          <w:rFonts w:cs="Arial"/>
          <w:color w:val="000000"/>
          <w:shd w:val="clear" w:color="auto" w:fill="FFFFFF"/>
        </w:rPr>
        <w:t xml:space="preserve">, which is effective for categorizing tweets </w:t>
      </w:r>
      <w:r w:rsidRPr="00A64AA4">
        <w:rPr>
          <w:rFonts w:cs="Arial"/>
          <w:color w:val="000000"/>
          <w:shd w:val="clear" w:color="auto" w:fill="FFFFFF"/>
        </w:rPr>
        <w:fldChar w:fldCharType="begin"/>
      </w:r>
      <w:r w:rsidR="00A15E07" w:rsidRPr="00A64AA4">
        <w:rPr>
          <w:rFonts w:cs="Arial"/>
          <w:color w:val="000000"/>
          <w:shd w:val="clear" w:color="auto" w:fill="FFFFFF"/>
        </w:rPr>
        <w:instrText xml:space="preserve"> ADDIN EN.CITE &lt;EndNote&gt;&lt;Cite&gt;&lt;Author&gt;Tasci&lt;/Author&gt;&lt;Year&gt;2009&lt;/Year&gt;&lt;RecNum&gt;81&lt;/RecNum&gt;&lt;Prefix&gt;see`, e.g`, &lt;/Prefix&gt;&lt;DisplayText&gt;(see, e.g, Tasci &amp;amp; Gungor, 2009; Tong &amp;amp; Zhang, 2016)&lt;/DisplayText&gt;&lt;record&gt;&lt;rec-number&gt;81&lt;/rec-number&gt;&lt;foreign-keys&gt;&lt;key app="EN" db-id="22a9erf5swrrwsertrk5vxdn200etwpzerse" timestamp="1599560866"&gt;81&lt;/key&gt;&lt;/foreign-keys&gt;&lt;ref-type name="Conference Proceedings"&gt;10&lt;/ref-type&gt;&lt;contributors&gt;&lt;authors&gt;&lt;author&gt;Tasci, Serafettin&lt;/author&gt;&lt;author&gt;Gungor, Tunga&lt;/author&gt;&lt;/authors&gt;&lt;/contributors&gt;&lt;titles&gt;&lt;title&gt;LDA-based keyword selection in text categorization&lt;/title&gt;&lt;secondary-title&gt;2009 24th International Symposium on Computer and Information Sciences&lt;/secondary-title&gt;&lt;/titles&gt;&lt;pages&gt;230-235&lt;/pages&gt;&lt;dates&gt;&lt;year&gt;2009&lt;/year&gt;&lt;/dates&gt;&lt;publisher&gt;IEEE&lt;/publisher&gt;&lt;isbn&gt;1424450217&lt;/isbn&gt;&lt;urls&gt;&lt;/urls&gt;&lt;/record&gt;&lt;/Cite&gt;&lt;Cite&gt;&lt;Author&gt;Tong&lt;/Author&gt;&lt;Year&gt;2016&lt;/Year&gt;&lt;RecNum&gt;88&lt;/RecNum&gt;&lt;record&gt;&lt;rec-number&gt;88&lt;/rec-number&gt;&lt;foreign-keys&gt;&lt;key app="EN" db-id="22a9erf5swrrwsertrk5vxdn200etwpzerse" timestamp="1599739935"&gt;88&lt;/key&gt;&lt;/foreign-keys&gt;&lt;ref-type name="Conference Proceedings"&gt;10&lt;/ref-type&gt;&lt;contributors&gt;&lt;authors&gt;&lt;author&gt;Tong, Zhou&lt;/author&gt;&lt;author&gt;Zhang, Haiyi&lt;/author&gt;&lt;/authors&gt;&lt;/contributors&gt;&lt;titles&gt;&lt;title&gt;A text mining research based on LDA topic modelling&lt;/title&gt;&lt;secondary-title&gt;International Conference on Computer Science, Engineering and Information Technology&lt;/secondary-title&gt;&lt;/titles&gt;&lt;pages&gt;201-210&lt;/pages&gt;&lt;dates&gt;&lt;year&gt;2016&lt;/year&gt;&lt;/dates&gt;&lt;urls&gt;&lt;/urls&gt;&lt;/record&gt;&lt;/Cite&gt;&lt;/EndNote&gt;</w:instrText>
      </w:r>
      <w:r w:rsidRPr="00A64AA4">
        <w:rPr>
          <w:rFonts w:cs="Arial"/>
          <w:color w:val="000000"/>
          <w:shd w:val="clear" w:color="auto" w:fill="FFFFFF"/>
        </w:rPr>
        <w:fldChar w:fldCharType="separate"/>
      </w:r>
      <w:r w:rsidR="00A15E07" w:rsidRPr="00A64AA4">
        <w:rPr>
          <w:rFonts w:cs="Arial"/>
          <w:noProof/>
          <w:color w:val="000000"/>
          <w:shd w:val="clear" w:color="auto" w:fill="FFFFFF"/>
        </w:rPr>
        <w:t xml:space="preserve">(see, e.g, Tasci </w:t>
      </w:r>
      <w:r w:rsidR="002F39E6">
        <w:rPr>
          <w:rFonts w:cs="Arial"/>
          <w:noProof/>
          <w:color w:val="000000"/>
          <w:shd w:val="clear" w:color="auto" w:fill="FFFFFF"/>
        </w:rPr>
        <w:t>and</w:t>
      </w:r>
      <w:r w:rsidR="00A15E07" w:rsidRPr="00A64AA4">
        <w:rPr>
          <w:rFonts w:cs="Arial"/>
          <w:noProof/>
          <w:color w:val="000000"/>
          <w:shd w:val="clear" w:color="auto" w:fill="FFFFFF"/>
        </w:rPr>
        <w:t xml:space="preserve"> Gungor, 2009; Tong </w:t>
      </w:r>
      <w:r w:rsidR="002F39E6">
        <w:rPr>
          <w:rFonts w:cs="Arial"/>
          <w:noProof/>
          <w:color w:val="000000"/>
          <w:shd w:val="clear" w:color="auto" w:fill="FFFFFF"/>
        </w:rPr>
        <w:t>and</w:t>
      </w:r>
      <w:r w:rsidR="00A15E07" w:rsidRPr="00A64AA4">
        <w:rPr>
          <w:rFonts w:cs="Arial"/>
          <w:noProof/>
          <w:color w:val="000000"/>
          <w:shd w:val="clear" w:color="auto" w:fill="FFFFFF"/>
        </w:rPr>
        <w:t xml:space="preserve"> Zhang, 2016)</w:t>
      </w:r>
      <w:r w:rsidRPr="00A64AA4">
        <w:rPr>
          <w:rFonts w:cs="Arial"/>
          <w:color w:val="000000"/>
          <w:shd w:val="clear" w:color="auto" w:fill="FFFFFF"/>
        </w:rPr>
        <w:fldChar w:fldCharType="end"/>
      </w:r>
      <w:r w:rsidR="002F39E6">
        <w:rPr>
          <w:rFonts w:cs="Arial"/>
          <w:color w:val="000000"/>
          <w:shd w:val="clear" w:color="auto" w:fill="FFFFFF"/>
        </w:rPr>
        <w:t>.</w:t>
      </w:r>
      <w:r w:rsidR="00770380" w:rsidRPr="00A64AA4">
        <w:t xml:space="preserve"> </w:t>
      </w:r>
      <w:r w:rsidR="002F39E6">
        <w:t>W</w:t>
      </w:r>
      <w:r w:rsidR="00770380" w:rsidRPr="00A64AA4">
        <w:t xml:space="preserve">hereas  </w:t>
      </w:r>
      <w:r w:rsidR="00770380" w:rsidRPr="00A64AA4">
        <w:fldChar w:fldCharType="begin"/>
      </w:r>
      <w:r w:rsidR="00770380" w:rsidRPr="00A64AA4">
        <w:instrText xml:space="preserve"> ADDIN EN.CITE &lt;EndNote&gt;&lt;Cite AuthorYear="1"&gt;&lt;Author&gt;Fang&lt;/Author&gt;&lt;Year&gt;2016&lt;/Year&gt;&lt;RecNum&gt;89&lt;/RecNum&gt;&lt;DisplayText&gt;Fang et al. (2016)&lt;/DisplayText&gt;&lt;record&gt;&lt;rec-number&gt;89&lt;/rec-number&gt;&lt;foreign-keys&gt;&lt;key app="EN" db-id="22a9erf5swrrwsertrk5vxdn200etwpzerse" timestamp="1599740083"&gt;89&lt;/key&gt;&lt;/foreign-keys&gt;&lt;ref-type name="Conference Proceedings"&gt;10&lt;/ref-type&gt;&lt;contributors&gt;&lt;authors&gt;&lt;author&gt;Fang, Anjie&lt;/author&gt;&lt;author&gt;Macdonald, Craig&lt;/author&gt;&lt;author&gt;Ounis, Iadh&lt;/author&gt;&lt;author&gt;Habel, Philip&lt;/author&gt;&lt;/authors&gt;&lt;/contributors&gt;&lt;titles&gt;&lt;title&gt;Topics in tweets: A user study of topic coherence metrics for Twitter data&lt;/title&gt;&lt;secondary-title&gt;European Conference on Information Retrieval&lt;/secondary-title&gt;&lt;/titles&gt;&lt;pages&gt;492-504&lt;/pages&gt;&lt;dates&gt;&lt;year&gt;2016&lt;/year&gt;&lt;/dates&gt;&lt;publisher&gt;Springer&lt;/publisher&gt;&lt;urls&gt;&lt;/urls&gt;&lt;/record&gt;&lt;/Cite&gt;&lt;/EndNote&gt;</w:instrText>
      </w:r>
      <w:r w:rsidR="00770380" w:rsidRPr="00A64AA4">
        <w:fldChar w:fldCharType="separate"/>
      </w:r>
      <w:r w:rsidR="00770380" w:rsidRPr="00A64AA4">
        <w:rPr>
          <w:noProof/>
        </w:rPr>
        <w:t xml:space="preserve">Fang </w:t>
      </w:r>
      <w:r w:rsidR="00770380" w:rsidRPr="005014E2">
        <w:rPr>
          <w:i/>
          <w:iCs/>
          <w:noProof/>
        </w:rPr>
        <w:t>et al</w:t>
      </w:r>
      <w:r w:rsidR="00770380" w:rsidRPr="00A64AA4">
        <w:rPr>
          <w:noProof/>
        </w:rPr>
        <w:t>. (2016)</w:t>
      </w:r>
      <w:r w:rsidR="00770380" w:rsidRPr="00A64AA4">
        <w:fldChar w:fldCharType="end"/>
      </w:r>
      <w:r w:rsidR="00770380" w:rsidRPr="00A64AA4">
        <w:t xml:space="preserve"> and </w:t>
      </w:r>
      <w:r w:rsidR="00770380" w:rsidRPr="00A64AA4">
        <w:fldChar w:fldCharType="begin"/>
      </w:r>
      <w:r w:rsidR="00770380" w:rsidRPr="00A64AA4">
        <w:instrText xml:space="preserve"> ADDIN EN.CITE &lt;EndNote&gt;&lt;Cite AuthorYear="1"&gt;&lt;Author&gt;Al&lt;/Author&gt;&lt;Year&gt;2016&lt;/Year&gt;&lt;RecNum&gt;90&lt;/RecNum&gt;&lt;DisplayText&gt;Al et al. (2016)&lt;/DisplayText&gt;&lt;record&gt;&lt;rec-number&gt;90&lt;/rec-number&gt;&lt;foreign-keys&gt;&lt;key app="EN" db-id="22a9erf5swrrwsertrk5vxdn200etwpzerse" timestamp="1599740107"&gt;90&lt;/key&gt;&lt;/foreign-keys&gt;&lt;ref-type name="Conference Proceedings"&gt;10&lt;/ref-type&gt;&lt;contributors&gt;&lt;authors&gt;&lt;author&gt;Al, Moubayed&lt;/author&gt;&lt;author&gt;Breckon, Toby&lt;/author&gt;&lt;author&gt;Matthews, Peter&lt;/author&gt;&lt;author&gt;McGough, AS&lt;/author&gt;&lt;/authors&gt;&lt;/contributors&gt;&lt;titles&gt;&lt;title&gt;SMS Spam Filtering Using Probabilistic Topic Modelling and Stacked Denoising Autoencoder&lt;/title&gt;&lt;secondary-title&gt;25th International Conference on Artificial Neural Networks (ICANN 2016)&lt;/secondary-title&gt;&lt;/titles&gt;&lt;dates&gt;&lt;year&gt;2016&lt;/year&gt;&lt;/dates&gt;&lt;publisher&gt;Newcastle University&lt;/publisher&gt;&lt;urls&gt;&lt;/urls&gt;&lt;/record&gt;&lt;/Cite&gt;&lt;/EndNote&gt;</w:instrText>
      </w:r>
      <w:r w:rsidR="00770380" w:rsidRPr="00A64AA4">
        <w:fldChar w:fldCharType="separate"/>
      </w:r>
      <w:r w:rsidR="00770380" w:rsidRPr="00A64AA4">
        <w:rPr>
          <w:noProof/>
        </w:rPr>
        <w:t xml:space="preserve">Al </w:t>
      </w:r>
      <w:r w:rsidR="00770380" w:rsidRPr="005014E2">
        <w:rPr>
          <w:i/>
          <w:iCs/>
          <w:noProof/>
        </w:rPr>
        <w:t>et al</w:t>
      </w:r>
      <w:r w:rsidR="00770380" w:rsidRPr="002F39E6">
        <w:rPr>
          <w:noProof/>
        </w:rPr>
        <w:t>.</w:t>
      </w:r>
      <w:r w:rsidR="00770380" w:rsidRPr="00A64AA4">
        <w:rPr>
          <w:noProof/>
        </w:rPr>
        <w:t xml:space="preserve"> (2016)</w:t>
      </w:r>
      <w:r w:rsidR="00770380" w:rsidRPr="00A64AA4">
        <w:fldChar w:fldCharType="end"/>
      </w:r>
      <w:r w:rsidR="00770380" w:rsidRPr="00A64AA4">
        <w:t xml:space="preserve"> illustrate topic modelling of tweets or similar corpuses of unstructured short-form message text</w:t>
      </w:r>
      <w:r w:rsidR="002F39E6">
        <w:t>,</w:t>
      </w:r>
      <w:r w:rsidRPr="00A64AA4">
        <w:rPr>
          <w:rFonts w:cs="Arial"/>
          <w:color w:val="000000"/>
        </w:rPr>
        <w:t xml:space="preserve">  </w:t>
      </w:r>
      <w:r w:rsidR="00A677F8" w:rsidRPr="00A64AA4">
        <w:rPr>
          <w:rFonts w:cs="Arial"/>
          <w:i/>
          <w:iCs/>
          <w:color w:val="000000"/>
          <w:shd w:val="clear" w:color="auto" w:fill="FFFFFF"/>
        </w:rPr>
        <w:t>LDA</w:t>
      </w:r>
      <w:r w:rsidRPr="00A64AA4">
        <w:rPr>
          <w:rFonts w:cs="Arial"/>
          <w:color w:val="000000"/>
          <w:shd w:val="clear" w:color="auto" w:fill="FFFFFF"/>
        </w:rPr>
        <w:t xml:space="preserve"> is a generative algorithm that maps the tweets into latent topics with a list of relevant terms</w:t>
      </w:r>
      <w:r w:rsidRPr="00A64AA4">
        <w:rPr>
          <w:rFonts w:cs="Arial"/>
          <w:color w:val="000000"/>
        </w:rPr>
        <w:t>.</w:t>
      </w:r>
      <w:r w:rsidRPr="00A64AA4">
        <w:rPr>
          <w:rFonts w:cs="Arial"/>
          <w:color w:val="000000"/>
          <w:shd w:val="clear" w:color="auto" w:fill="FFFFFF"/>
        </w:rPr>
        <w:t xml:space="preserve"> </w:t>
      </w:r>
    </w:p>
    <w:p w14:paraId="49F5A714" w14:textId="1FAEF573" w:rsidR="00AC037E" w:rsidRPr="00A64AA4" w:rsidRDefault="00AC037E" w:rsidP="00AC037E">
      <w:pPr>
        <w:jc w:val="both"/>
      </w:pPr>
      <w:r w:rsidRPr="00A64AA4">
        <w:t xml:space="preserve">We submitted the whole corpus of tweets for the 92 corporations as </w:t>
      </w:r>
      <w:r w:rsidR="00DC4606" w:rsidRPr="00A64AA4">
        <w:t xml:space="preserve">one </w:t>
      </w:r>
      <w:r w:rsidRPr="00A64AA4">
        <w:t xml:space="preserve">source </w:t>
      </w:r>
      <w:r w:rsidR="002F39E6">
        <w:t>of</w:t>
      </w:r>
      <w:r w:rsidR="00965F7E" w:rsidRPr="00A64AA4">
        <w:t xml:space="preserve"> </w:t>
      </w:r>
      <w:r w:rsidRPr="00A64AA4">
        <w:t>topic modelling. We then interpreted the fundamental content of each of the resultant topics from the analysis by inspecting the terms that feature strongly</w:t>
      </w:r>
      <w:r w:rsidR="00965F7E" w:rsidRPr="00A64AA4">
        <w:t xml:space="preserve"> within it</w:t>
      </w:r>
      <w:r w:rsidRPr="00A64AA4">
        <w:t>, i.e. based on term frequency.</w:t>
      </w:r>
      <w:r w:rsidR="00EC09DA" w:rsidRPr="00A64AA4">
        <w:t xml:space="preserve"> </w:t>
      </w:r>
      <w:r w:rsidR="00FC2B95" w:rsidRPr="00A64AA4">
        <w:t xml:space="preserve">Using term frequency to interpret topics or </w:t>
      </w:r>
      <w:r w:rsidR="00927BC7" w:rsidRPr="00A64AA4">
        <w:t xml:space="preserve">patterns within large amounts of </w:t>
      </w:r>
      <w:r w:rsidR="001F7AD3" w:rsidRPr="00A64AA4">
        <w:lastRenderedPageBreak/>
        <w:t xml:space="preserve">unstructured </w:t>
      </w:r>
      <w:r w:rsidR="00927BC7" w:rsidRPr="00A64AA4">
        <w:t xml:space="preserve">data is </w:t>
      </w:r>
      <w:r w:rsidR="001B2EA7" w:rsidRPr="00A64AA4">
        <w:t xml:space="preserve">now a standard approach in text analytics </w:t>
      </w:r>
      <w:r w:rsidR="007B4EE8" w:rsidRPr="00A64AA4">
        <w:fldChar w:fldCharType="begin"/>
      </w:r>
      <w:r w:rsidR="008E1423" w:rsidRPr="00A64AA4">
        <w:instrText xml:space="preserve"> ADDIN EN.CITE &lt;EndNote&gt;&lt;Cite&gt;&lt;Author&gt;Jacobi&lt;/Author&gt;&lt;Year&gt;2016&lt;/Year&gt;&lt;RecNum&gt;93&lt;/RecNum&gt;&lt;Prefix&gt;see`, e.g`, &lt;/Prefix&gt;&lt;DisplayText&gt;(see, e.g, Jacobi et al., 2016; Sievert &amp;amp; Shirley, 2014)&lt;/DisplayText&gt;&lt;record&gt;&lt;rec-number&gt;93&lt;/rec-number&gt;&lt;foreign-keys&gt;&lt;key app="EN" db-id="22a9erf5swrrwsertrk5vxdn200etwpzerse" timestamp="1599748940"&gt;93&lt;/key&gt;&lt;/foreign-keys&gt;&lt;ref-type name="Journal Article"&gt;17&lt;/ref-type&gt;&lt;contributors&gt;&lt;authors&gt;&lt;author&gt;Jacobi, Carina&lt;/author&gt;&lt;author&gt;Van Atteveldt, Wouter&lt;/author&gt;&lt;author&gt;Welbers, Kasper&lt;/author&gt;&lt;/authors&gt;&lt;/contributors&gt;&lt;titles&gt;&lt;title&gt;Quantitative analysis of large amounts of journalistic texts using topic modelling&lt;/title&gt;&lt;secondary-title&gt;Digital Journalism&lt;/secondary-title&gt;&lt;/titles&gt;&lt;periodical&gt;&lt;full-title&gt;Digital Journalism&lt;/full-title&gt;&lt;/periodical&gt;&lt;pages&gt;89-106&lt;/pages&gt;&lt;volume&gt;4&lt;/volume&gt;&lt;number&gt;1&lt;/number&gt;&lt;dates&gt;&lt;year&gt;2016&lt;/year&gt;&lt;/dates&gt;&lt;isbn&gt;2167-0811&lt;/isbn&gt;&lt;urls&gt;&lt;/urls&gt;&lt;/record&gt;&lt;/Cite&gt;&lt;Cite&gt;&lt;Author&gt;Sievert&lt;/Author&gt;&lt;Year&gt;2014&lt;/Year&gt;&lt;RecNum&gt;92&lt;/RecNum&gt;&lt;record&gt;&lt;rec-number&gt;92&lt;/rec-number&gt;&lt;foreign-keys&gt;&lt;key app="EN" db-id="22a9erf5swrrwsertrk5vxdn200etwpzerse" timestamp="1599748926"&gt;92&lt;/key&gt;&lt;/foreign-keys&gt;&lt;ref-type name="Conference Proceedings"&gt;10&lt;/ref-type&gt;&lt;contributors&gt;&lt;authors&gt;&lt;author&gt;Sievert, Carson&lt;/author&gt;&lt;author&gt;Shirley, Kenneth&lt;/author&gt;&lt;/authors&gt;&lt;/contributors&gt;&lt;titles&gt;&lt;title&gt;LDAvis: A method for visualizing and interpreting topics&lt;/title&gt;&lt;secondary-title&gt;Proceedings of the workshop on interactive language learning, visualization, and interfaces&lt;/secondary-title&gt;&lt;/titles&gt;&lt;pages&gt;63-70&lt;/pages&gt;&lt;dates&gt;&lt;year&gt;2014&lt;/year&gt;&lt;/dates&gt;&lt;urls&gt;&lt;/urls&gt;&lt;/record&gt;&lt;/Cite&gt;&lt;/EndNote&gt;</w:instrText>
      </w:r>
      <w:r w:rsidR="007B4EE8" w:rsidRPr="00A64AA4">
        <w:fldChar w:fldCharType="separate"/>
      </w:r>
      <w:r w:rsidR="008E1423" w:rsidRPr="00A64AA4">
        <w:rPr>
          <w:noProof/>
        </w:rPr>
        <w:t xml:space="preserve">(see, e.g, Jacobi </w:t>
      </w:r>
      <w:r w:rsidR="008E1423" w:rsidRPr="005014E2">
        <w:rPr>
          <w:i/>
          <w:iCs/>
          <w:noProof/>
        </w:rPr>
        <w:t>et al</w:t>
      </w:r>
      <w:r w:rsidR="008E1423" w:rsidRPr="00A64AA4">
        <w:rPr>
          <w:noProof/>
        </w:rPr>
        <w:t xml:space="preserve">., 2016; Sievert </w:t>
      </w:r>
      <w:r w:rsidR="002F39E6">
        <w:rPr>
          <w:noProof/>
        </w:rPr>
        <w:t>and</w:t>
      </w:r>
      <w:r w:rsidR="008E1423" w:rsidRPr="00A64AA4">
        <w:rPr>
          <w:noProof/>
        </w:rPr>
        <w:t xml:space="preserve"> Shirley, 2014)</w:t>
      </w:r>
      <w:r w:rsidR="007B4EE8" w:rsidRPr="00A64AA4">
        <w:fldChar w:fldCharType="end"/>
      </w:r>
      <w:r w:rsidR="008E1423" w:rsidRPr="00A64AA4">
        <w:t>.</w:t>
      </w:r>
    </w:p>
    <w:p w14:paraId="27B85363" w14:textId="4747333F" w:rsidR="00D411FE" w:rsidRDefault="00AC037E" w:rsidP="00D411FE">
      <w:pPr>
        <w:jc w:val="both"/>
      </w:pPr>
      <w:r w:rsidRPr="00A64AA4">
        <w:t xml:space="preserve">For each topic, to triangulate </w:t>
      </w:r>
      <w:r w:rsidR="00524E48" w:rsidRPr="00A64AA4">
        <w:t>with additional data</w:t>
      </w:r>
      <w:r w:rsidRPr="00A64AA4">
        <w:t xml:space="preserve"> and illustrate the type of message corporations posted that fell under the topic, we collected data of </w:t>
      </w:r>
      <w:r w:rsidR="00DC4606" w:rsidRPr="00A64AA4">
        <w:t>individual</w:t>
      </w:r>
      <w:r w:rsidRPr="00A64AA4">
        <w:t xml:space="preserve"> corpuses, i.e. comprising only the pre-scandal tweets of an individual corporation, of five of the biggest companies in different sectors that had suffered an ethical scandal in the period studied. </w:t>
      </w:r>
      <w:r w:rsidR="00D411FE" w:rsidRPr="00A64AA4">
        <w:t>We chose the five companies because each held a prominent position within its sector</w:t>
      </w:r>
      <w:r w:rsidR="003258FE" w:rsidRPr="00A64AA4">
        <w:t xml:space="preserve"> and, as such, provide</w:t>
      </w:r>
      <w:r w:rsidR="002F39E6">
        <w:t>d</w:t>
      </w:r>
      <w:r w:rsidR="003258FE" w:rsidRPr="00A64AA4">
        <w:t xml:space="preserve"> </w:t>
      </w:r>
      <w:r w:rsidR="00E12764" w:rsidRPr="00A64AA4">
        <w:t>an example of an offender company that may be familiar</w:t>
      </w:r>
      <w:r w:rsidR="00D411FE" w:rsidRPr="00A64AA4">
        <w:t>. The five companies and the sectors they represent were</w:t>
      </w:r>
      <w:r w:rsidR="002F39E6">
        <w:t>:</w:t>
      </w:r>
      <w:r w:rsidR="00D411FE" w:rsidRPr="00A64AA4">
        <w:t xml:space="preserve"> Diageo (Liquor industry), Lloyds Bank (Banking services), Royal Dutch Shell (Oil and gas), Tesco (Retail) and Unilever (Household and food production).</w:t>
      </w:r>
      <w:r w:rsidR="00D411FE" w:rsidRPr="003A0C7B">
        <w:t xml:space="preserve"> </w:t>
      </w:r>
      <w:r w:rsidR="00D411FE">
        <w:t>Below we briefly describe the fi</w:t>
      </w:r>
      <w:r w:rsidR="00D411FE" w:rsidRPr="003A0C7B">
        <w:t xml:space="preserve">ve companies </w:t>
      </w:r>
      <w:r w:rsidR="00D411FE">
        <w:t>and nature</w:t>
      </w:r>
      <w:r w:rsidR="002F39E6">
        <w:t xml:space="preserve"> of</w:t>
      </w:r>
      <w:r w:rsidR="00D411FE">
        <w:t xml:space="preserve"> the </w:t>
      </w:r>
      <w:proofErr w:type="gramStart"/>
      <w:r w:rsidR="00D411FE">
        <w:t>scandals  suffered</w:t>
      </w:r>
      <w:proofErr w:type="gramEnd"/>
      <w:r w:rsidR="00D411FE">
        <w:t>.</w:t>
      </w:r>
    </w:p>
    <w:p w14:paraId="6563D1A2" w14:textId="1185DFD1" w:rsidR="00D411FE" w:rsidRDefault="00D411FE" w:rsidP="00D411FE">
      <w:pPr>
        <w:numPr>
          <w:ilvl w:val="0"/>
          <w:numId w:val="29"/>
        </w:numPr>
        <w:jc w:val="both"/>
      </w:pPr>
      <w:r w:rsidRPr="003A0C7B">
        <w:t>Diageo</w:t>
      </w:r>
      <w:r>
        <w:t xml:space="preserve">: One of </w:t>
      </w:r>
      <w:r w:rsidRPr="003A0C7B">
        <w:t xml:space="preserve">the world’s biggest </w:t>
      </w:r>
      <w:r w:rsidR="002F39E6">
        <w:t>w</w:t>
      </w:r>
      <w:r w:rsidRPr="003A0C7B">
        <w:t>hiskey exporter</w:t>
      </w:r>
      <w:r>
        <w:t>s, Diageo had to apologise following substantiated claims by Brewdog, another firm in the liquor industry, of cheating to win an industry awar</w:t>
      </w:r>
      <w:r w:rsidRPr="00694393">
        <w:t xml:space="preserve">d </w:t>
      </w:r>
      <w:r w:rsidRPr="00694393">
        <w:fldChar w:fldCharType="begin"/>
      </w:r>
      <w:r w:rsidRPr="00694393">
        <w:instrText xml:space="preserve"> ADDIN EN.CITE &lt;EndNote&gt;&lt;Cite&gt;&lt;Author&gt;Taylor&lt;/Author&gt;&lt;Year&gt;2016&lt;/Year&gt;&lt;RecNum&gt;82&lt;/RecNum&gt;&lt;DisplayText&gt;(Taylor, 2016)&lt;/DisplayText&gt;&lt;record&gt;&lt;rec-number&gt;82&lt;/rec-number&gt;&lt;foreign-keys&gt;&lt;key app="EN" db-id="22a9erf5swrrwsertrk5vxdn200etwpzerse" timestamp="1599560960"&gt;82&lt;/key&gt;&lt;/foreign-keys&gt;&lt;ref-type name="Newspaper Article"&gt;23&lt;/ref-type&gt;&lt;contributors&gt;&lt;authors&gt;&lt;author&gt;Taylor, K.&lt;/author&gt;&lt;/authors&gt;&lt;/contributors&gt;&lt;titles&gt;&lt;title&gt;The ugliest feud in the beer industry just reached a new boiling point. Business Insider&lt;/title&gt;&lt;secondary-title&gt;Business Insider&lt;/secondary-title&gt;&lt;/titles&gt;&lt;dates&gt;&lt;year&gt;2016&lt;/year&gt;&lt;pub-dates&gt;&lt;date&gt;4 March 2016&lt;/date&gt;&lt;/pub-dates&gt;&lt;/dates&gt;&lt;urls&gt;&lt;/urls&gt;&lt;/record&gt;&lt;/Cite&gt;&lt;/EndNote&gt;</w:instrText>
      </w:r>
      <w:r w:rsidRPr="00694393">
        <w:fldChar w:fldCharType="separate"/>
      </w:r>
      <w:r w:rsidRPr="00694393">
        <w:rPr>
          <w:noProof/>
        </w:rPr>
        <w:t>(Taylor, 2016)</w:t>
      </w:r>
      <w:r w:rsidRPr="00694393">
        <w:fldChar w:fldCharType="end"/>
      </w:r>
      <w:r w:rsidRPr="00694393">
        <w:t>.</w:t>
      </w:r>
      <w:r>
        <w:t xml:space="preserve"> </w:t>
      </w:r>
    </w:p>
    <w:p w14:paraId="416E176E" w14:textId="77777777" w:rsidR="00D411FE" w:rsidRDefault="00D411FE" w:rsidP="00D411FE">
      <w:pPr>
        <w:numPr>
          <w:ilvl w:val="0"/>
          <w:numId w:val="29"/>
        </w:numPr>
        <w:jc w:val="both"/>
      </w:pPr>
      <w:r w:rsidRPr="003A0C7B">
        <w:t>Lloyds Bank</w:t>
      </w:r>
      <w:r>
        <w:t xml:space="preserve">: Lloyds is one of the </w:t>
      </w:r>
      <w:r w:rsidRPr="003A0C7B">
        <w:t>United Kingdom’s largest</w:t>
      </w:r>
      <w:r>
        <w:t xml:space="preserve"> banks and the largest</w:t>
      </w:r>
      <w:r w:rsidRPr="003A0C7B">
        <w:t xml:space="preserve"> provider of retail banking services</w:t>
      </w:r>
      <w:r>
        <w:t xml:space="preserve">. The City regulator, that is the United Kingdom’s financial regulator, found Lloyds to have mis-sold customers </w:t>
      </w:r>
      <w:r w:rsidRPr="00EE30F4">
        <w:t>payment protection insurance (PPI)</w:t>
      </w:r>
      <w:r>
        <w:t xml:space="preserve">. Lloyds total bill, including compensation to customers, totalled over £20bn, threatening its viability </w:t>
      </w:r>
      <w:r>
        <w:fldChar w:fldCharType="begin"/>
      </w:r>
      <w:r>
        <w:instrText xml:space="preserve"> ADDIN EN.CITE &lt;EndNote&gt;&lt;Cite&gt;&lt;Author&gt;Kollewe&lt;/Author&gt;&lt;Year&gt;2019&lt;/Year&gt;&lt;RecNum&gt;65&lt;/RecNum&gt;&lt;DisplayText&gt;(Kollewe, 2019)&lt;/DisplayText&gt;&lt;record&gt;&lt;rec-number&gt;65&lt;/rec-number&gt;&lt;foreign-keys&gt;&lt;key app="EN" db-id="22a9erf5swrrwsertrk5vxdn200etwpzerse" timestamp="1599559858"&gt;65&lt;/key&gt;&lt;/foreign-keys&gt;&lt;ref-type name="Newspaper Article"&gt;23&lt;/ref-type&gt;&lt;contributors&gt;&lt;authors&gt;&lt;author&gt;Kollewe, J.&lt;/author&gt;&lt;/authors&gt;&lt;/contributors&gt;&lt;titles&gt;&lt;title&gt;Last-minute PPI claims slash Lloyds bank profits&lt;/title&gt;&lt;secondary-title&gt;The Guardian&lt;/secondary-title&gt;&lt;/titles&gt;&lt;dates&gt;&lt;year&gt;2019&lt;/year&gt;&lt;pub-dates&gt;&lt;date&gt;31 October 2019&lt;/date&gt;&lt;/pub-dates&gt;&lt;/dates&gt;&lt;urls&gt;&lt;/urls&gt;&lt;/record&gt;&lt;/Cite&gt;&lt;/EndNote&gt;</w:instrText>
      </w:r>
      <w:r>
        <w:fldChar w:fldCharType="separate"/>
      </w:r>
      <w:r>
        <w:rPr>
          <w:noProof/>
        </w:rPr>
        <w:t>(Kollewe, 2019)</w:t>
      </w:r>
      <w:r>
        <w:fldChar w:fldCharType="end"/>
      </w:r>
      <w:r>
        <w:t xml:space="preserve">. </w:t>
      </w:r>
    </w:p>
    <w:p w14:paraId="3785C029" w14:textId="5C25C535" w:rsidR="00D411FE" w:rsidRDefault="00D411FE" w:rsidP="00D411FE">
      <w:pPr>
        <w:numPr>
          <w:ilvl w:val="0"/>
          <w:numId w:val="29"/>
        </w:numPr>
        <w:jc w:val="both"/>
      </w:pPr>
      <w:r>
        <w:t xml:space="preserve">Oil and Gas: Royal Dutch </w:t>
      </w:r>
      <w:r w:rsidRPr="003A0C7B">
        <w:t>Shell</w:t>
      </w:r>
      <w:r w:rsidR="00827A5C">
        <w:t>,</w:t>
      </w:r>
      <w:r>
        <w:t xml:space="preserve"> </w:t>
      </w:r>
      <w:r w:rsidR="00827A5C">
        <w:t>w</w:t>
      </w:r>
      <w:r>
        <w:t xml:space="preserve">idely known as </w:t>
      </w:r>
      <w:proofErr w:type="gramStart"/>
      <w:r>
        <w:t>Shell,  is</w:t>
      </w:r>
      <w:proofErr w:type="gramEnd"/>
      <w:r w:rsidRPr="003A0C7B">
        <w:t xml:space="preserve"> one of the world’s largest petroleum producers</w:t>
      </w:r>
      <w:r>
        <w:t xml:space="preserve">. Although originally domiciled in the Netherlands, it is incorporated the United Kingdom. Shell and some of its executives faced criminal charges in the </w:t>
      </w:r>
      <w:r>
        <w:lastRenderedPageBreak/>
        <w:t>Netherlands relat</w:t>
      </w:r>
      <w:r w:rsidR="00827A5C">
        <w:t>ing</w:t>
      </w:r>
      <w:r>
        <w:t xml:space="preserve"> to the purchase oil fields in Nigeria</w:t>
      </w:r>
      <w:r w:rsidR="00827A5C">
        <w:t>,</w:t>
      </w:r>
      <w:r>
        <w:t xml:space="preserve"> involving over  $1bn </w:t>
      </w:r>
      <w:r>
        <w:fldChar w:fldCharType="begin"/>
      </w:r>
      <w:r>
        <w:instrText xml:space="preserve"> ADDIN EN.CITE &lt;EndNote&gt;&lt;Cite&gt;&lt;Author&gt;Chapman&lt;/Author&gt;&lt;Year&gt;2019&lt;/Year&gt;&lt;RecNum&gt;40&lt;/RecNum&gt;&lt;DisplayText&gt;(Chapman, 2019)&lt;/DisplayText&gt;&lt;record&gt;&lt;rec-number&gt;40&lt;/rec-number&gt;&lt;foreign-keys&gt;&lt;key app="EN" db-id="22a9erf5swrrwsertrk5vxdn200etwpzerse" timestamp="1599557904"&gt;40&lt;/key&gt;&lt;/foreign-keys&gt;&lt;ref-type name="Newspaper Article"&gt;23&lt;/ref-type&gt;&lt;contributors&gt;&lt;authors&gt;&lt;author&gt;Chapman, B.&lt;/author&gt;&lt;/authors&gt;&lt;/contributors&gt;&lt;titles&gt;&lt;title&gt;Shell faces fresh criminal charges over scandal-plagued $1.3bn Nigerian oil deal&lt;/title&gt;&lt;secondary-title&gt;The Independent&lt;/secondary-title&gt;&lt;/titles&gt;&lt;dates&gt;&lt;year&gt;2019&lt;/year&gt;&lt;pub-dates&gt;&lt;date&gt;1 March 2019&lt;/date&gt;&lt;/pub-dates&gt;&lt;/dates&gt;&lt;urls&gt;&lt;/urls&gt;&lt;/record&gt;&lt;/Cite&gt;&lt;/EndNote&gt;</w:instrText>
      </w:r>
      <w:r>
        <w:fldChar w:fldCharType="separate"/>
      </w:r>
      <w:r>
        <w:rPr>
          <w:noProof/>
        </w:rPr>
        <w:t>(Chapman, 2019)</w:t>
      </w:r>
      <w:r>
        <w:fldChar w:fldCharType="end"/>
      </w:r>
      <w:r>
        <w:t xml:space="preserve">. </w:t>
      </w:r>
    </w:p>
    <w:p w14:paraId="2129BFA3" w14:textId="300B5C65" w:rsidR="00D411FE" w:rsidRDefault="00D411FE" w:rsidP="00D411FE">
      <w:pPr>
        <w:numPr>
          <w:ilvl w:val="0"/>
          <w:numId w:val="29"/>
        </w:numPr>
        <w:jc w:val="both"/>
      </w:pPr>
      <w:r w:rsidRPr="003A0C7B">
        <w:t>Tesco</w:t>
      </w:r>
      <w:r>
        <w:t xml:space="preserve">: Tesco is the </w:t>
      </w:r>
      <w:r w:rsidRPr="003A0C7B">
        <w:t>United Kingdom’s largest supermarket</w:t>
      </w:r>
      <w:r>
        <w:t xml:space="preserve"> in terms of market share. Tesco was found guilty of committing accounting fraud and fined over £100m </w:t>
      </w:r>
      <w:r>
        <w:fldChar w:fldCharType="begin"/>
      </w:r>
      <w:r>
        <w:instrText xml:space="preserve"> ADDIN EN.CITE &lt;EndNote&gt;&lt;Cite&gt;&lt;Author&gt;Ruddick&lt;/Author&gt;&lt;Year&gt;2017&lt;/Year&gt;&lt;RecNum&gt;76&lt;/RecNum&gt;&lt;DisplayText&gt;(Ruddick &amp;amp; Kollewe, 2017)&lt;/DisplayText&gt;&lt;record&gt;&lt;rec-number&gt;76&lt;/rec-number&gt;&lt;foreign-keys&gt;&lt;key app="EN" db-id="22a9erf5swrrwsertrk5vxdn200etwpzerse" timestamp="1599560777"&gt;76&lt;/key&gt;&lt;/foreign-keys&gt;&lt;ref-type name="Newspaper Article"&gt;23&lt;/ref-type&gt;&lt;contributors&gt;&lt;authors&gt;&lt;author&gt;Ruddick, G.&lt;/author&gt;&lt;author&gt;Kollewe, J.&lt;/author&gt;&lt;/authors&gt;&lt;/contributors&gt;&lt;titles&gt;&lt;title&gt;Tesco to pay £129m fine over accounting scandal&lt;/title&gt;&lt;secondary-title&gt;The Guardian&lt;/secondary-title&gt;&lt;/titles&gt;&lt;dates&gt;&lt;year&gt;2017&lt;/year&gt;&lt;pub-dates&gt;&lt;date&gt;28 March 2017&lt;/date&gt;&lt;/pub-dates&gt;&lt;/dates&gt;&lt;urls&gt;&lt;/urls&gt;&lt;/record&gt;&lt;/Cite&gt;&lt;/EndNote&gt;</w:instrText>
      </w:r>
      <w:r>
        <w:fldChar w:fldCharType="separate"/>
      </w:r>
      <w:r>
        <w:rPr>
          <w:noProof/>
        </w:rPr>
        <w:t xml:space="preserve">(Ruddick </w:t>
      </w:r>
      <w:r w:rsidR="00827A5C">
        <w:rPr>
          <w:noProof/>
        </w:rPr>
        <w:t>and</w:t>
      </w:r>
      <w:r>
        <w:rPr>
          <w:noProof/>
        </w:rPr>
        <w:t xml:space="preserve"> Kollewe, 2017)</w:t>
      </w:r>
      <w:r>
        <w:fldChar w:fldCharType="end"/>
      </w:r>
      <w:r>
        <w:t>.</w:t>
      </w:r>
    </w:p>
    <w:p w14:paraId="59A9826A" w14:textId="0AB9814F" w:rsidR="00D411FE" w:rsidRPr="003A0C7B" w:rsidRDefault="00D411FE" w:rsidP="00D411FE">
      <w:pPr>
        <w:numPr>
          <w:ilvl w:val="0"/>
          <w:numId w:val="29"/>
        </w:numPr>
        <w:jc w:val="both"/>
      </w:pPr>
      <w:r w:rsidRPr="003A0C7B">
        <w:t>Unilever</w:t>
      </w:r>
      <w:r>
        <w:t xml:space="preserve">: Unilever is a global multinational that owns </w:t>
      </w:r>
      <w:r w:rsidRPr="003A0C7B">
        <w:t>many household brands</w:t>
      </w:r>
      <w:r w:rsidR="00827A5C">
        <w:t>,</w:t>
      </w:r>
      <w:r w:rsidRPr="003A0C7B">
        <w:t xml:space="preserve"> and</w:t>
      </w:r>
      <w:r>
        <w:t xml:space="preserve"> the</w:t>
      </w:r>
      <w:r w:rsidRPr="003A0C7B">
        <w:t xml:space="preserve"> world-leading producer of diverse products such as personal care and cleaning products. </w:t>
      </w:r>
      <w:r>
        <w:t xml:space="preserve">Unilever was accused of illegally destroying rainforests in order to extract palm oil in Indonesia </w:t>
      </w:r>
      <w:r>
        <w:fldChar w:fldCharType="begin"/>
      </w:r>
      <w:r>
        <w:instrText xml:space="preserve"> ADDIN EN.CITE &lt;EndNote&gt;&lt;Cite&gt;&lt;Author&gt;Neslen&lt;/Author&gt;&lt;Year&gt;2017&lt;/Year&gt;&lt;RecNum&gt;74&lt;/RecNum&gt;&lt;DisplayText&gt;(Neslen, 2017)&lt;/DisplayText&gt;&lt;record&gt;&lt;rec-number&gt;74&lt;/rec-number&gt;&lt;foreign-keys&gt;&lt;key app="EN" db-id="22a9erf5swrrwsertrk5vxdn200etwpzerse" timestamp="1599560624"&gt;74&lt;/key&gt;&lt;/foreign-keys&gt;&lt;ref-type name="Newspaper Article"&gt;23&lt;/ref-type&gt;&lt;contributors&gt;&lt;authors&gt;&lt;author&gt;Neslen, A.&lt;/author&gt;&lt;/authors&gt;&lt;/contributors&gt;&lt;titles&gt;&lt;title&gt;Pepsico, Unilever and Nestlé accused of complicity in illegal rainforest destruction&lt;/title&gt;&lt;secondary-title&gt;The Guardian&lt;/secondary-title&gt;&lt;/titles&gt;&lt;dates&gt;&lt;year&gt;2017&lt;/year&gt;&lt;pub-dates&gt;&lt;date&gt;21 July 2017&lt;/date&gt;&lt;/pub-dates&gt;&lt;/dates&gt;&lt;urls&gt;&lt;/urls&gt;&lt;/record&gt;&lt;/Cite&gt;&lt;/EndNote&gt;</w:instrText>
      </w:r>
      <w:r>
        <w:fldChar w:fldCharType="separate"/>
      </w:r>
      <w:r>
        <w:rPr>
          <w:noProof/>
        </w:rPr>
        <w:t>(Neslen, 2017)</w:t>
      </w:r>
      <w:r>
        <w:fldChar w:fldCharType="end"/>
      </w:r>
      <w:r>
        <w:t>.</w:t>
      </w:r>
      <w:r w:rsidRPr="003A0C7B">
        <w:t xml:space="preserve"> </w:t>
      </w:r>
    </w:p>
    <w:p w14:paraId="0F8B5EC7" w14:textId="552B83C4" w:rsidR="004B4597" w:rsidRPr="00A64AA4" w:rsidRDefault="00240355" w:rsidP="004B4597">
      <w:pPr>
        <w:jc w:val="both"/>
      </w:pPr>
      <w:r w:rsidRPr="00A64AA4">
        <w:t>We obtained the corpus of tweets for</w:t>
      </w:r>
      <w:r w:rsidR="004B4597" w:rsidRPr="00A64AA4">
        <w:t xml:space="preserve"> each of the five companie</w:t>
      </w:r>
      <w:r w:rsidRPr="00A64AA4">
        <w:t>s</w:t>
      </w:r>
      <w:r w:rsidR="004B4597" w:rsidRPr="00A64AA4">
        <w:t xml:space="preserve"> using Tweet Scrapper. Unlike the previous searches which were unsupervised</w:t>
      </w:r>
      <w:r w:rsidR="00022581" w:rsidRPr="00A64AA4">
        <w:t xml:space="preserve"> in that they </w:t>
      </w:r>
      <w:r w:rsidR="004B4597" w:rsidRPr="00A64AA4">
        <w:t>rel</w:t>
      </w:r>
      <w:r w:rsidR="00CA61DA" w:rsidRPr="00A64AA4">
        <w:t>ied</w:t>
      </w:r>
      <w:r w:rsidR="004B4597" w:rsidRPr="00A64AA4">
        <w:t xml:space="preserve"> on automatic ret</w:t>
      </w:r>
      <w:r w:rsidR="004B4597" w:rsidRPr="00A64AA4">
        <w:rPr>
          <w:rFonts w:asciiTheme="minorHAnsi" w:hAnsiTheme="minorHAnsi" w:cstheme="minorHAnsi"/>
        </w:rPr>
        <w:t>rieval</w:t>
      </w:r>
      <w:r w:rsidR="002A5CDF" w:rsidRPr="00A64AA4">
        <w:rPr>
          <w:rFonts w:asciiTheme="minorHAnsi" w:hAnsiTheme="minorHAnsi" w:cstheme="minorHAnsi"/>
        </w:rPr>
        <w:t xml:space="preserve"> of tweets data</w:t>
      </w:r>
      <w:r w:rsidR="004B4597" w:rsidRPr="00A64AA4">
        <w:rPr>
          <w:rFonts w:asciiTheme="minorHAnsi" w:hAnsiTheme="minorHAnsi" w:cstheme="minorHAnsi"/>
        </w:rPr>
        <w:t>, the approach here was semi-supervised in that we search</w:t>
      </w:r>
      <w:r w:rsidR="00CA61DA" w:rsidRPr="00A64AA4">
        <w:rPr>
          <w:rFonts w:asciiTheme="minorHAnsi" w:hAnsiTheme="minorHAnsi" w:cstheme="minorHAnsi"/>
        </w:rPr>
        <w:t>ed</w:t>
      </w:r>
      <w:r w:rsidR="004B4597" w:rsidRPr="00A64AA4">
        <w:rPr>
          <w:rFonts w:asciiTheme="minorHAnsi" w:hAnsiTheme="minorHAnsi" w:cstheme="minorHAnsi"/>
        </w:rPr>
        <w:t xml:space="preserve"> for</w:t>
      </w:r>
      <w:r w:rsidR="00CA61DA" w:rsidRPr="00A64AA4">
        <w:rPr>
          <w:rFonts w:asciiTheme="minorHAnsi" w:hAnsiTheme="minorHAnsi" w:cstheme="minorHAnsi"/>
        </w:rPr>
        <w:t xml:space="preserve"> each corporation’s tweet</w:t>
      </w:r>
      <w:r w:rsidR="004B4597" w:rsidRPr="00A64AA4">
        <w:rPr>
          <w:rFonts w:asciiTheme="minorHAnsi" w:hAnsiTheme="minorHAnsi" w:cstheme="minorHAnsi"/>
        </w:rPr>
        <w:t xml:space="preserve"> individual</w:t>
      </w:r>
      <w:r w:rsidR="00CA61DA" w:rsidRPr="00A64AA4">
        <w:rPr>
          <w:rFonts w:asciiTheme="minorHAnsi" w:hAnsiTheme="minorHAnsi" w:cstheme="minorHAnsi"/>
        </w:rPr>
        <w:t>ly</w:t>
      </w:r>
      <w:r w:rsidR="004B4597" w:rsidRPr="00A64AA4">
        <w:rPr>
          <w:rFonts w:asciiTheme="minorHAnsi" w:hAnsiTheme="minorHAnsi" w:cstheme="minorHAnsi"/>
        </w:rPr>
        <w:t>. As a result, since there was no restriction with this approach, the code returned close to 5000 tweets for each co</w:t>
      </w:r>
      <w:r w:rsidR="00FC0D8C" w:rsidRPr="00A64AA4">
        <w:rPr>
          <w:rFonts w:asciiTheme="minorHAnsi" w:hAnsiTheme="minorHAnsi" w:cstheme="minorHAnsi"/>
        </w:rPr>
        <w:t>rporation</w:t>
      </w:r>
      <w:r w:rsidR="004B4597" w:rsidRPr="00A64AA4">
        <w:rPr>
          <w:rFonts w:asciiTheme="minorHAnsi" w:hAnsiTheme="minorHAnsi" w:cstheme="minorHAnsi"/>
        </w:rPr>
        <w:t xml:space="preserve"> for the period of 2011-2013. </w:t>
      </w:r>
      <w:r w:rsidR="00B34943">
        <w:rPr>
          <w:rFonts w:asciiTheme="minorHAnsi" w:hAnsiTheme="minorHAnsi" w:cstheme="minorHAnsi"/>
        </w:rPr>
        <w:t>(</w:t>
      </w:r>
      <w:r w:rsidR="004B4597" w:rsidRPr="00A64AA4">
        <w:rPr>
          <w:rFonts w:asciiTheme="minorHAnsi" w:hAnsiTheme="minorHAnsi" w:cstheme="minorHAnsi"/>
        </w:rPr>
        <w:t xml:space="preserve">We should note that this semi-supervised approach was only feasible for the small sample of five and </w:t>
      </w:r>
      <w:r w:rsidR="00B34943">
        <w:rPr>
          <w:rFonts w:asciiTheme="minorHAnsi" w:hAnsiTheme="minorHAnsi" w:cstheme="minorHAnsi"/>
        </w:rPr>
        <w:t>un</w:t>
      </w:r>
      <w:r w:rsidR="004B4597" w:rsidRPr="00A64AA4">
        <w:rPr>
          <w:rFonts w:asciiTheme="minorHAnsi" w:hAnsiTheme="minorHAnsi" w:cstheme="minorHAnsi"/>
        </w:rPr>
        <w:t>feasible to complete in a timely manner for the larger sample of 92 firms</w:t>
      </w:r>
      <w:r w:rsidR="00B34943">
        <w:rPr>
          <w:rFonts w:asciiTheme="minorHAnsi" w:hAnsiTheme="minorHAnsi" w:cstheme="minorHAnsi"/>
        </w:rPr>
        <w:t>).</w:t>
      </w:r>
    </w:p>
    <w:p w14:paraId="2623B176" w14:textId="5C88D711" w:rsidR="00FD527E" w:rsidRPr="00A64AA4" w:rsidRDefault="00D1152C" w:rsidP="00AC037E">
      <w:pPr>
        <w:jc w:val="both"/>
      </w:pPr>
      <w:r w:rsidRPr="00A64AA4">
        <w:t xml:space="preserve">We then searched through the text of each corporation’s corpus of Tweets for the occurrence of </w:t>
      </w:r>
      <w:r w:rsidR="00043201" w:rsidRPr="00A64AA4">
        <w:t>each topic</w:t>
      </w:r>
      <w:r w:rsidR="00147D5B" w:rsidRPr="00A64AA4">
        <w:t>’</w:t>
      </w:r>
      <w:r w:rsidR="00043201" w:rsidRPr="00A64AA4">
        <w:t>s</w:t>
      </w:r>
      <w:r w:rsidRPr="00A64AA4">
        <w:t xml:space="preserve"> </w:t>
      </w:r>
      <w:r w:rsidR="00043201" w:rsidRPr="00A64AA4">
        <w:t>key terms</w:t>
      </w:r>
      <w:r w:rsidR="00020302" w:rsidRPr="00A64AA4">
        <w:t>.</w:t>
      </w:r>
      <w:r w:rsidR="00F42729" w:rsidRPr="00A64AA4">
        <w:t xml:space="preserve"> </w:t>
      </w:r>
      <w:r w:rsidR="00B34943">
        <w:t>The e</w:t>
      </w:r>
      <w:r w:rsidR="00F42729" w:rsidRPr="00A64AA4">
        <w:t>xistence of such tweets offer</w:t>
      </w:r>
      <w:r w:rsidR="003E4319" w:rsidRPr="00A64AA4">
        <w:t>ed</w:t>
      </w:r>
      <w:r w:rsidR="00F42729" w:rsidRPr="00A64AA4">
        <w:t xml:space="preserve"> </w:t>
      </w:r>
      <w:r w:rsidR="00FD527E" w:rsidRPr="00A64AA4">
        <w:t xml:space="preserve">validation of each </w:t>
      </w:r>
      <w:proofErr w:type="gramStart"/>
      <w:r w:rsidR="00FD527E" w:rsidRPr="00A64AA4">
        <w:t>topic</w:t>
      </w:r>
      <w:r w:rsidR="00B34943">
        <w:t>,</w:t>
      </w:r>
      <w:r w:rsidR="00FD527E" w:rsidRPr="00A64AA4">
        <w:t xml:space="preserve"> and</w:t>
      </w:r>
      <w:proofErr w:type="gramEnd"/>
      <w:r w:rsidR="009D41AC" w:rsidRPr="00A64AA4">
        <w:t xml:space="preserve"> reinforce</w:t>
      </w:r>
      <w:r w:rsidR="003E4319" w:rsidRPr="00A64AA4">
        <w:t>d</w:t>
      </w:r>
      <w:r w:rsidR="009D41AC" w:rsidRPr="00A64AA4">
        <w:t xml:space="preserve"> </w:t>
      </w:r>
      <w:r w:rsidR="00C43EAA" w:rsidRPr="00A64AA4">
        <w:t>our interpretation.</w:t>
      </w:r>
      <w:r w:rsidR="00043201" w:rsidRPr="00A64AA4">
        <w:t xml:space="preserve"> </w:t>
      </w:r>
      <w:r w:rsidR="00C4449C" w:rsidRPr="00A64AA4">
        <w:t>This approach</w:t>
      </w:r>
      <w:r w:rsidR="00B34943">
        <w:t>,</w:t>
      </w:r>
      <w:r w:rsidR="00C4449C" w:rsidRPr="00A64AA4">
        <w:t xml:space="preserve"> </w:t>
      </w:r>
      <w:r w:rsidR="004E2BC8" w:rsidRPr="00A64AA4">
        <w:t>where one conducts a s</w:t>
      </w:r>
      <w:r w:rsidR="00E82587" w:rsidRPr="00A64AA4">
        <w:t>ystematic search</w:t>
      </w:r>
      <w:r w:rsidR="004E2BC8" w:rsidRPr="00A64AA4">
        <w:t xml:space="preserve"> for</w:t>
      </w:r>
      <w:r w:rsidR="00E82587" w:rsidRPr="00A64AA4">
        <w:t xml:space="preserve"> key terms to </w:t>
      </w:r>
      <w:r w:rsidR="00A50176" w:rsidRPr="00A64AA4">
        <w:t xml:space="preserve">infer patterns </w:t>
      </w:r>
      <w:r w:rsidR="00E82587" w:rsidRPr="00A64AA4">
        <w:t xml:space="preserve">or </w:t>
      </w:r>
      <w:r w:rsidR="00A50176" w:rsidRPr="00A64AA4">
        <w:t xml:space="preserve">clarify </w:t>
      </w:r>
      <w:r w:rsidR="001B7B4F" w:rsidRPr="00A64AA4">
        <w:t>previously recognise</w:t>
      </w:r>
      <w:r w:rsidR="00A50176" w:rsidRPr="00A64AA4">
        <w:t xml:space="preserve"> patterns from </w:t>
      </w:r>
      <w:r w:rsidR="00BD79C0" w:rsidRPr="00A64AA4">
        <w:t xml:space="preserve">a </w:t>
      </w:r>
      <w:r w:rsidR="00A50176" w:rsidRPr="00A64AA4">
        <w:t>corpus of text</w:t>
      </w:r>
      <w:r w:rsidR="00B34943">
        <w:t>,</w:t>
      </w:r>
      <w:r w:rsidR="00A50176" w:rsidRPr="00A64AA4">
        <w:t xml:space="preserve"> is a </w:t>
      </w:r>
      <w:r w:rsidR="00C4449C" w:rsidRPr="00A64AA4">
        <w:t>standard</w:t>
      </w:r>
      <w:r w:rsidR="00A50176" w:rsidRPr="00A64AA4">
        <w:t xml:space="preserve"> technique in qualitative data analysis </w:t>
      </w:r>
      <w:r w:rsidR="00C4449C" w:rsidRPr="00A64AA4">
        <w:fldChar w:fldCharType="begin"/>
      </w:r>
      <w:r w:rsidR="00BD79C0" w:rsidRPr="00A64AA4">
        <w:instrText xml:space="preserve"> ADDIN EN.CITE &lt;EndNote&gt;&lt;Cite&gt;&lt;Author&gt;Ryan&lt;/Author&gt;&lt;Year&gt;2000&lt;/Year&gt;&lt;RecNum&gt;94&lt;/RecNum&gt;&lt;Prefix&gt;see`, e.g.`, &lt;/Prefix&gt;&lt;DisplayText&gt;(see, e.g., Ryan &amp;amp; Bernard, 2000)&lt;/DisplayText&gt;&lt;record&gt;&lt;rec-number&gt;94&lt;/rec-number&gt;&lt;foreign-keys&gt;&lt;key app="EN" db-id="22a9erf5swrrwsertrk5vxdn200etwpzerse" timestamp="1599808198"&gt;94&lt;/key&gt;&lt;/foreign-keys&gt;&lt;ref-type name="Journal Article"&gt;17&lt;/ref-type&gt;&lt;contributors&gt;&lt;authors&gt;&lt;author&gt;Ryan, Gery W&lt;/author&gt;&lt;author&gt;Bernard, H Russell&lt;/author&gt;&lt;/authors&gt;&lt;/contributors&gt;&lt;titles&gt;&lt;title&gt;Techniques to identify themes in qualitative data&lt;/title&gt;&lt;secondary-title&gt;Handbook of Qualitative Research. 2nd ed. Thousand Oaks, CA: Sage Publications&lt;/secondary-title&gt;&lt;/titles&gt;&lt;periodical&gt;&lt;full-title&gt;Handbook of Qualitative Research. 2nd ed. Thousand Oaks, CA: Sage Publications&lt;/full-title&gt;&lt;/periodical&gt;&lt;dates&gt;&lt;year&gt;2000&lt;/year&gt;&lt;/dates&gt;&lt;urls&gt;&lt;/urls&gt;&lt;/record&gt;&lt;/Cite&gt;&lt;/EndNote&gt;</w:instrText>
      </w:r>
      <w:r w:rsidR="00C4449C" w:rsidRPr="00A64AA4">
        <w:fldChar w:fldCharType="separate"/>
      </w:r>
      <w:r w:rsidR="00BD79C0" w:rsidRPr="00A64AA4">
        <w:rPr>
          <w:noProof/>
        </w:rPr>
        <w:t xml:space="preserve">(see, e.g., Ryan </w:t>
      </w:r>
      <w:r w:rsidR="00B34943">
        <w:rPr>
          <w:noProof/>
        </w:rPr>
        <w:t>and</w:t>
      </w:r>
      <w:r w:rsidR="00BD79C0" w:rsidRPr="00A64AA4">
        <w:rPr>
          <w:noProof/>
        </w:rPr>
        <w:t xml:space="preserve"> Bernard, 2000)</w:t>
      </w:r>
      <w:r w:rsidR="00C4449C" w:rsidRPr="00A64AA4">
        <w:fldChar w:fldCharType="end"/>
      </w:r>
      <w:r w:rsidR="00A50176" w:rsidRPr="00A64AA4">
        <w:t>.</w:t>
      </w:r>
      <w:r w:rsidR="00E82587" w:rsidRPr="00A64AA4">
        <w:t xml:space="preserve"> </w:t>
      </w:r>
    </w:p>
    <w:p w14:paraId="09D40482" w14:textId="15200AD4" w:rsidR="00B04378" w:rsidRPr="00A64AA4" w:rsidRDefault="00B04378" w:rsidP="00B04378">
      <w:pPr>
        <w:pStyle w:val="Heading3"/>
        <w:jc w:val="both"/>
        <w:rPr>
          <w:b w:val="0"/>
          <w:i/>
          <w:shd w:val="clear" w:color="auto" w:fill="FFFFFF"/>
        </w:rPr>
      </w:pPr>
      <w:r w:rsidRPr="00A64AA4">
        <w:rPr>
          <w:b w:val="0"/>
          <w:i/>
          <w:shd w:val="clear" w:color="auto" w:fill="FFFFFF"/>
        </w:rPr>
        <w:lastRenderedPageBreak/>
        <w:t xml:space="preserve">3.4 </w:t>
      </w:r>
      <w:r w:rsidR="00C60953" w:rsidRPr="00A64AA4">
        <w:rPr>
          <w:b w:val="0"/>
          <w:i/>
          <w:shd w:val="clear" w:color="auto" w:fill="FFFFFF"/>
        </w:rPr>
        <w:t>Identifying</w:t>
      </w:r>
      <w:r w:rsidRPr="00A64AA4">
        <w:rPr>
          <w:b w:val="0"/>
          <w:i/>
          <w:shd w:val="clear" w:color="auto" w:fill="FFFFFF"/>
        </w:rPr>
        <w:t xml:space="preserve"> </w:t>
      </w:r>
      <w:r w:rsidR="00C60953" w:rsidRPr="00A64AA4">
        <w:rPr>
          <w:b w:val="0"/>
          <w:i/>
          <w:shd w:val="clear" w:color="auto" w:fill="FFFFFF"/>
        </w:rPr>
        <w:t xml:space="preserve">topic </w:t>
      </w:r>
      <w:r w:rsidRPr="00A64AA4">
        <w:rPr>
          <w:b w:val="0"/>
          <w:i/>
          <w:shd w:val="clear" w:color="auto" w:fill="FFFFFF"/>
        </w:rPr>
        <w:t>themes: Inter-topic</w:t>
      </w:r>
      <w:r w:rsidR="00C60953" w:rsidRPr="00A64AA4">
        <w:rPr>
          <w:b w:val="0"/>
          <w:i/>
          <w:shd w:val="clear" w:color="auto" w:fill="FFFFFF"/>
        </w:rPr>
        <w:t xml:space="preserve"> distance</w:t>
      </w:r>
      <w:r w:rsidRPr="00A64AA4">
        <w:rPr>
          <w:b w:val="0"/>
          <w:i/>
          <w:shd w:val="clear" w:color="auto" w:fill="FFFFFF"/>
        </w:rPr>
        <w:t xml:space="preserve"> modelling</w:t>
      </w:r>
    </w:p>
    <w:p w14:paraId="7652B28C" w14:textId="3320BD71" w:rsidR="00506A40" w:rsidRPr="00A64AA4" w:rsidRDefault="00C522A4" w:rsidP="00753A2F">
      <w:pPr>
        <w:jc w:val="both"/>
      </w:pPr>
      <w:r w:rsidRPr="00A64AA4">
        <w:t>H</w:t>
      </w:r>
      <w:r w:rsidRPr="00A64AA4">
        <w:rPr>
          <w:rFonts w:cs="Arial"/>
          <w:color w:val="000000"/>
          <w:shd w:val="clear" w:color="auto" w:fill="FFFFFF"/>
        </w:rPr>
        <w:t xml:space="preserve">aving interpreted each topic, we then considered its </w:t>
      </w:r>
      <w:r w:rsidR="008B5FB0" w:rsidRPr="00A64AA4">
        <w:rPr>
          <w:rFonts w:cs="Arial"/>
          <w:color w:val="000000"/>
          <w:shd w:val="clear" w:color="auto" w:fill="FFFFFF"/>
        </w:rPr>
        <w:t xml:space="preserve">association or similarity </w:t>
      </w:r>
      <w:r w:rsidRPr="00A64AA4">
        <w:rPr>
          <w:rFonts w:cs="Arial"/>
          <w:color w:val="000000"/>
          <w:shd w:val="clear" w:color="auto" w:fill="FFFFFF"/>
        </w:rPr>
        <w:t xml:space="preserve">to the other topics based on </w:t>
      </w:r>
      <w:r w:rsidR="00CA71D4" w:rsidRPr="00A64AA4">
        <w:rPr>
          <w:rFonts w:cs="Arial"/>
          <w:color w:val="000000"/>
          <w:shd w:val="clear" w:color="auto" w:fill="FFFFFF"/>
        </w:rPr>
        <w:t xml:space="preserve">inter-topic distance modelling. </w:t>
      </w:r>
      <w:r w:rsidR="00EF5BEF" w:rsidRPr="00A64AA4">
        <w:t>Using the interactive topic visualization</w:t>
      </w:r>
      <w:r w:rsidR="001849F6" w:rsidRPr="00A64AA4">
        <w:t xml:space="preserve"> tool</w:t>
      </w:r>
      <w:r w:rsidR="004B76C7" w:rsidRPr="00A64AA4">
        <w:t xml:space="preserve"> in Python</w:t>
      </w:r>
      <w:r w:rsidR="00EF5BEF" w:rsidRPr="00A64AA4">
        <w:t>, we produced</w:t>
      </w:r>
      <w:r w:rsidR="009474F0" w:rsidRPr="00A64AA4">
        <w:t xml:space="preserve"> a </w:t>
      </w:r>
      <w:r w:rsidR="00EF5BEF" w:rsidRPr="00A64AA4">
        <w:t>map</w:t>
      </w:r>
      <w:r w:rsidR="00A172E2" w:rsidRPr="00A64AA4">
        <w:t xml:space="preserve"> depicting the</w:t>
      </w:r>
      <w:r w:rsidR="00EF5BEF" w:rsidRPr="00A64AA4">
        <w:t xml:space="preserve"> relative sizes </w:t>
      </w:r>
      <w:r w:rsidR="00797A96" w:rsidRPr="00A64AA4">
        <w:t xml:space="preserve">based on </w:t>
      </w:r>
      <w:proofErr w:type="gramStart"/>
      <w:r w:rsidR="004923C9" w:rsidRPr="00A64AA4">
        <w:t xml:space="preserve">coverage  </w:t>
      </w:r>
      <w:r w:rsidR="00EF5BEF" w:rsidRPr="00A64AA4">
        <w:t>and</w:t>
      </w:r>
      <w:proofErr w:type="gramEnd"/>
      <w:r w:rsidR="00EF5BEF" w:rsidRPr="00A64AA4">
        <w:t xml:space="preserve"> co-location of the topics. </w:t>
      </w:r>
      <w:r w:rsidR="003F2DEC" w:rsidRPr="00A64AA4">
        <w:t>Co-location on</w:t>
      </w:r>
      <w:r w:rsidR="00E8513F" w:rsidRPr="00A64AA4">
        <w:t xml:space="preserve"> the map</w:t>
      </w:r>
      <w:r w:rsidR="003F2DEC" w:rsidRPr="00A64AA4">
        <w:t xml:space="preserve"> was</w:t>
      </w:r>
      <w:r w:rsidR="00E8513F" w:rsidRPr="00A64AA4">
        <w:t xml:space="preserve"> based on</w:t>
      </w:r>
      <w:r w:rsidR="00B34943">
        <w:t xml:space="preserve"> the</w:t>
      </w:r>
      <w:r w:rsidR="00E8513F" w:rsidRPr="00A64AA4">
        <w:t xml:space="preserve"> distance </w:t>
      </w:r>
      <w:proofErr w:type="gramStart"/>
      <w:r w:rsidR="00AB4BE2" w:rsidRPr="00A64AA4">
        <w:t>between</w:t>
      </w:r>
      <w:r w:rsidR="00E8513F" w:rsidRPr="00A64AA4">
        <w:t xml:space="preserve">  topics</w:t>
      </w:r>
      <w:proofErr w:type="gramEnd"/>
      <w:r w:rsidR="00E8513F" w:rsidRPr="00A64AA4">
        <w:t xml:space="preserve"> as</w:t>
      </w:r>
      <w:r w:rsidR="00B34943">
        <w:t xml:space="preserve"> a</w:t>
      </w:r>
      <w:r w:rsidR="00E8513F" w:rsidRPr="00A64AA4">
        <w:t xml:space="preserve"> measure of similarity/dissimilarity</w:t>
      </w:r>
      <w:r w:rsidR="00B34943">
        <w:t>,</w:t>
      </w:r>
      <w:r w:rsidR="00E8513F" w:rsidRPr="00A64AA4">
        <w:t xml:space="preserve"> and appl</w:t>
      </w:r>
      <w:r w:rsidR="00385227" w:rsidRPr="00A64AA4">
        <w:t>ying</w:t>
      </w:r>
      <w:r w:rsidR="00AE3AD2" w:rsidRPr="00A64AA4">
        <w:t xml:space="preserve"> </w:t>
      </w:r>
      <w:r w:rsidR="00EF5BEF" w:rsidRPr="00A64AA4">
        <w:t>Multidimensional Scaling (</w:t>
      </w:r>
      <w:r w:rsidR="00A677F8" w:rsidRPr="00A64AA4">
        <w:rPr>
          <w:i/>
          <w:iCs/>
        </w:rPr>
        <w:t>MDS</w:t>
      </w:r>
      <w:r w:rsidR="00EF5BEF" w:rsidRPr="00A64AA4">
        <w:t xml:space="preserve">) </w:t>
      </w:r>
      <w:r w:rsidR="00DE767E" w:rsidRPr="00A64AA4">
        <w:t xml:space="preserve">on the inter-topic distances </w:t>
      </w:r>
      <w:r w:rsidR="00AB4BE2" w:rsidRPr="00A64AA4">
        <w:t>to</w:t>
      </w:r>
      <w:r w:rsidR="00AE3AD2" w:rsidRPr="00A64AA4">
        <w:t xml:space="preserve"> </w:t>
      </w:r>
      <w:r w:rsidR="00EF5BEF" w:rsidRPr="00A64AA4">
        <w:t>visuali</w:t>
      </w:r>
      <w:r w:rsidR="00A15D33" w:rsidRPr="00A64AA4">
        <w:t>z</w:t>
      </w:r>
      <w:r w:rsidR="00EF5BEF" w:rsidRPr="00A64AA4">
        <w:t>e the topics in a multidimensional space</w:t>
      </w:r>
      <w:r w:rsidR="00B34943">
        <w:t>.</w:t>
      </w:r>
      <w:r w:rsidR="00C06E82" w:rsidRPr="00A64AA4">
        <w:t xml:space="preserve"> </w:t>
      </w:r>
      <w:proofErr w:type="gramStart"/>
      <w:r w:rsidR="00B34943">
        <w:t>Hence  similar</w:t>
      </w:r>
      <w:proofErr w:type="gramEnd"/>
      <w:r w:rsidR="00C06E82" w:rsidRPr="00A64AA4">
        <w:t xml:space="preserve"> topics </w:t>
      </w:r>
      <w:r w:rsidR="00B34943">
        <w:t>were</w:t>
      </w:r>
      <w:r w:rsidR="00C06E82" w:rsidRPr="00A64AA4">
        <w:t xml:space="preserve"> cluster</w:t>
      </w:r>
      <w:r w:rsidR="00B34943">
        <w:t>ed</w:t>
      </w:r>
      <w:r w:rsidR="00C06E82" w:rsidRPr="00A64AA4">
        <w:t xml:space="preserve"> together</w:t>
      </w:r>
      <w:r w:rsidR="00A32137" w:rsidRPr="00A64AA4">
        <w:t xml:space="preserve">, </w:t>
      </w:r>
      <w:r w:rsidR="00623408" w:rsidRPr="00A64AA4">
        <w:t>whil</w:t>
      </w:r>
      <w:r w:rsidR="00B34943">
        <w:t>e</w:t>
      </w:r>
      <w:r w:rsidR="00623408" w:rsidRPr="00A64AA4">
        <w:t xml:space="preserve"> dissimilar</w:t>
      </w:r>
      <w:r w:rsidR="00A32137" w:rsidRPr="00A64AA4">
        <w:t xml:space="preserve"> topics </w:t>
      </w:r>
      <w:r w:rsidR="00B34943">
        <w:t>were</w:t>
      </w:r>
      <w:r w:rsidR="008F2A30" w:rsidRPr="00A64AA4">
        <w:t xml:space="preserve"> far apart</w:t>
      </w:r>
      <w:r w:rsidR="00A32137" w:rsidRPr="00A64AA4">
        <w:t>.</w:t>
      </w:r>
      <w:r w:rsidR="008F2A30" w:rsidRPr="00A64AA4">
        <w:t xml:space="preserve"> We used</w:t>
      </w:r>
      <w:r w:rsidR="00A32137" w:rsidRPr="00A64AA4">
        <w:t xml:space="preserve"> </w:t>
      </w:r>
      <w:r w:rsidR="00A677F8" w:rsidRPr="00A64AA4">
        <w:rPr>
          <w:i/>
          <w:iCs/>
        </w:rPr>
        <w:t>MDS</w:t>
      </w:r>
      <w:r w:rsidR="008F2A30" w:rsidRPr="00A64AA4">
        <w:t xml:space="preserve"> because it</w:t>
      </w:r>
      <w:r w:rsidR="00DE767E" w:rsidRPr="00A64AA4">
        <w:t xml:space="preserve"> is a data reduction technique that is appropriate for determining relationships among textual data </w:t>
      </w:r>
      <w:r w:rsidR="00DE767E" w:rsidRPr="00A64AA4">
        <w:fldChar w:fldCharType="begin"/>
      </w:r>
      <w:r w:rsidR="00DE767E" w:rsidRPr="00A64AA4">
        <w:instrText xml:space="preserve"> ADDIN EN.CITE &lt;EndNote&gt;&lt;Cite&gt;&lt;Author&gt;Duriau&lt;/Author&gt;&lt;Year&gt;2004&lt;/Year&gt;&lt;RecNum&gt;91&lt;/RecNum&gt;&lt;Prefix&gt;see`, e.g.`, &lt;/Prefix&gt;&lt;DisplayText&gt;(see, e.g., Duriau &amp;amp; Reger, 2004)&lt;/DisplayText&gt;&lt;record&gt;&lt;rec-number&gt;91&lt;/rec-number&gt;&lt;foreign-keys&gt;&lt;key app="EN" db-id="22a9erf5swrrwsertrk5vxdn200etwpzerse" timestamp="1599741246"&gt;91&lt;/key&gt;&lt;/foreign-keys&gt;&lt;ref-type name="Journal Article"&gt;17&lt;/ref-type&gt;&lt;contributors&gt;&lt;authors&gt;&lt;author&gt;Duriau, Vincent J&lt;/author&gt;&lt;author&gt;Reger, Rhonda K&lt;/author&gt;&lt;/authors&gt;&lt;/contributors&gt;&lt;titles&gt;&lt;title&gt;Choice of text analysis software in organization research: Insight from a multi-dimensional scaling (MDS) analysis&lt;/title&gt;&lt;secondary-title&gt;Le poids des mots: Actes de la 7e édition de Journées internationales d’Analyse statistique des Données Textuelles&lt;/secondary-title&gt;&lt;/titles&gt;&lt;periodical&gt;&lt;full-title&gt;Le poids des mots: Actes de la 7e édition de Journées internationales d’Analyse statistique des Données Textuelles&lt;/full-title&gt;&lt;/periodical&gt;&lt;pages&gt;382-390&lt;/pages&gt;&lt;dates&gt;&lt;year&gt;2004&lt;/year&gt;&lt;/dates&gt;&lt;urls&gt;&lt;/urls&gt;&lt;/record&gt;&lt;/Cite&gt;&lt;/EndNote&gt;</w:instrText>
      </w:r>
      <w:r w:rsidR="00DE767E" w:rsidRPr="00A64AA4">
        <w:fldChar w:fldCharType="separate"/>
      </w:r>
      <w:r w:rsidR="00DE767E" w:rsidRPr="00A64AA4">
        <w:rPr>
          <w:noProof/>
        </w:rPr>
        <w:t xml:space="preserve">(see, e.g., Duriau </w:t>
      </w:r>
      <w:r w:rsidR="0032594D">
        <w:rPr>
          <w:noProof/>
        </w:rPr>
        <w:t>and</w:t>
      </w:r>
      <w:r w:rsidR="00DE767E" w:rsidRPr="00A64AA4">
        <w:rPr>
          <w:noProof/>
        </w:rPr>
        <w:t xml:space="preserve"> Reger, 2004)</w:t>
      </w:r>
      <w:r w:rsidR="00DE767E" w:rsidRPr="00A64AA4">
        <w:fldChar w:fldCharType="end"/>
      </w:r>
      <w:r w:rsidR="00DE767E" w:rsidRPr="00A64AA4">
        <w:t xml:space="preserve"> which do not meet the distributional assumptions of parametric data reduction techniques</w:t>
      </w:r>
      <w:r w:rsidR="0032594D">
        <w:t>,</w:t>
      </w:r>
      <w:r w:rsidR="00DE767E" w:rsidRPr="00A64AA4">
        <w:t xml:space="preserve"> such as </w:t>
      </w:r>
      <w:r w:rsidR="00015D47" w:rsidRPr="00A64AA4">
        <w:t>P</w:t>
      </w:r>
      <w:r w:rsidR="00DE767E" w:rsidRPr="00A64AA4">
        <w:t xml:space="preserve">rincipal </w:t>
      </w:r>
      <w:r w:rsidR="00015D47" w:rsidRPr="00A64AA4">
        <w:t>C</w:t>
      </w:r>
      <w:r w:rsidR="00DE767E" w:rsidRPr="00A64AA4">
        <w:t xml:space="preserve">omponent </w:t>
      </w:r>
      <w:r w:rsidR="00015D47" w:rsidRPr="00A64AA4">
        <w:t>A</w:t>
      </w:r>
      <w:r w:rsidR="00DE767E" w:rsidRPr="00A64AA4">
        <w:t>nalysis</w:t>
      </w:r>
      <w:r w:rsidR="00015D47" w:rsidRPr="00A64AA4">
        <w:t xml:space="preserve"> (</w:t>
      </w:r>
      <w:r w:rsidR="00015D47" w:rsidRPr="00A64AA4">
        <w:rPr>
          <w:i/>
          <w:iCs/>
        </w:rPr>
        <w:t>PCA</w:t>
      </w:r>
      <w:r w:rsidR="00015D47" w:rsidRPr="00A64AA4">
        <w:t>)</w:t>
      </w:r>
      <w:r w:rsidR="00DE767E" w:rsidRPr="00A64AA4">
        <w:t xml:space="preserve">. </w:t>
      </w:r>
      <w:r w:rsidR="004B76C7" w:rsidRPr="00A64AA4">
        <w:fldChar w:fldCharType="begin"/>
      </w:r>
      <w:r w:rsidR="00536329" w:rsidRPr="00A64AA4">
        <w:instrText xml:space="preserve"> ADDIN EN.CITE &lt;EndNote&gt;&lt;Cite AuthorYear="1"&gt;&lt;Author&gt;Chipulu&lt;/Author&gt;&lt;Year&gt;2012&lt;/Year&gt;&lt;RecNum&gt;41&lt;/RecNum&gt;&lt;DisplayText&gt;Chipulu et al. (2012)&lt;/DisplayText&gt;&lt;record&gt;&lt;rec-number&gt;41&lt;/rec-number&gt;&lt;foreign-keys&gt;&lt;key app="EN" db-id="22a9erf5swrrwsertrk5vxdn200etwpzerse" timestamp="1599557930"&gt;41&lt;/key&gt;&lt;/foreign-keys&gt;&lt;ref-type name="Journal Article"&gt;17&lt;/ref-type&gt;&lt;contributors&gt;&lt;authors&gt;&lt;author&gt;Chipulu, Maxwell&lt;/author&gt;&lt;author&gt;Neoh, Jun Guan&lt;/author&gt;&lt;author&gt;Ojiako, Udechukwu Udi&lt;/author&gt;&lt;author&gt;Williams, Terry&lt;/author&gt;&lt;/authors&gt;&lt;/contributors&gt;&lt;titles&gt;&lt;title&gt;A multidimensional analysis of project manager competences&lt;/title&gt;&lt;secondary-title&gt;IEEE Transactions on Engineering Management&lt;/secondary-title&gt;&lt;/titles&gt;&lt;periodical&gt;&lt;full-title&gt;IEEE Transactions on Engineering Management&lt;/full-title&gt;&lt;/periodical&gt;&lt;pages&gt;506-517&lt;/pages&gt;&lt;volume&gt;60&lt;/volume&gt;&lt;number&gt;3&lt;/number&gt;&lt;dates&gt;&lt;year&gt;2012&lt;/year&gt;&lt;/dates&gt;&lt;isbn&gt;0018-9391&lt;/isbn&gt;&lt;urls&gt;&lt;/urls&gt;&lt;/record&gt;&lt;/Cite&gt;&lt;/EndNote&gt;</w:instrText>
      </w:r>
      <w:r w:rsidR="004B76C7" w:rsidRPr="00A64AA4">
        <w:fldChar w:fldCharType="separate"/>
      </w:r>
      <w:r w:rsidR="00536329" w:rsidRPr="00A64AA4">
        <w:rPr>
          <w:noProof/>
        </w:rPr>
        <w:t xml:space="preserve">Chipulu </w:t>
      </w:r>
      <w:r w:rsidR="00536329" w:rsidRPr="005014E2">
        <w:rPr>
          <w:i/>
          <w:iCs/>
          <w:noProof/>
        </w:rPr>
        <w:t>et al</w:t>
      </w:r>
      <w:r w:rsidR="00536329" w:rsidRPr="00A64AA4">
        <w:rPr>
          <w:noProof/>
        </w:rPr>
        <w:t>. (2012)</w:t>
      </w:r>
      <w:r w:rsidR="004B76C7" w:rsidRPr="00A64AA4">
        <w:fldChar w:fldCharType="end"/>
      </w:r>
      <w:r w:rsidR="004B76C7" w:rsidRPr="00A64AA4">
        <w:t xml:space="preserve"> provide an example of the use of </w:t>
      </w:r>
      <w:r w:rsidR="00A677F8" w:rsidRPr="00A64AA4">
        <w:rPr>
          <w:i/>
          <w:iCs/>
        </w:rPr>
        <w:t>MDS</w:t>
      </w:r>
      <w:r w:rsidR="004B76C7" w:rsidRPr="00A64AA4">
        <w:t xml:space="preserve"> </w:t>
      </w:r>
      <w:r w:rsidR="00506A40" w:rsidRPr="00A64AA4">
        <w:t xml:space="preserve">to </w:t>
      </w:r>
      <w:r w:rsidR="00DE767E" w:rsidRPr="00A64AA4">
        <w:t xml:space="preserve">extract dimensions or themes from unstructured short-form, </w:t>
      </w:r>
      <w:r w:rsidR="004B76C7" w:rsidRPr="00A64AA4">
        <w:t xml:space="preserve">textual data. </w:t>
      </w:r>
    </w:p>
    <w:p w14:paraId="689CAADD" w14:textId="67EC4CEC" w:rsidR="00551C3F" w:rsidRPr="00A64AA4" w:rsidRDefault="00C5302E" w:rsidP="00753A2F">
      <w:pPr>
        <w:jc w:val="both"/>
        <w:rPr>
          <w:rFonts w:cs="Arial"/>
          <w:color w:val="000000"/>
          <w:shd w:val="clear" w:color="auto" w:fill="FFFFFF"/>
        </w:rPr>
      </w:pPr>
      <w:r w:rsidRPr="00A64AA4">
        <w:rPr>
          <w:rFonts w:cs="Arial"/>
          <w:color w:val="000000"/>
          <w:shd w:val="clear" w:color="auto" w:fill="FFFFFF"/>
        </w:rPr>
        <w:t>Subsequently</w:t>
      </w:r>
      <w:r w:rsidR="000C13C7" w:rsidRPr="00A64AA4">
        <w:rPr>
          <w:rFonts w:cs="Arial"/>
          <w:color w:val="000000"/>
          <w:shd w:val="clear" w:color="auto" w:fill="FFFFFF"/>
        </w:rPr>
        <w:t>,</w:t>
      </w:r>
      <w:r w:rsidRPr="00A64AA4">
        <w:rPr>
          <w:rFonts w:cs="Arial"/>
          <w:color w:val="000000"/>
          <w:shd w:val="clear" w:color="auto" w:fill="FFFFFF"/>
        </w:rPr>
        <w:t xml:space="preserve"> we interpreted </w:t>
      </w:r>
      <w:r w:rsidR="00E7460F" w:rsidRPr="00A64AA4">
        <w:rPr>
          <w:rFonts w:cs="Arial"/>
          <w:color w:val="000000"/>
          <w:shd w:val="clear" w:color="auto" w:fill="FFFFFF"/>
        </w:rPr>
        <w:t>the theme</w:t>
      </w:r>
      <w:r w:rsidR="0032594D">
        <w:rPr>
          <w:rFonts w:cs="Arial"/>
          <w:color w:val="000000"/>
          <w:shd w:val="clear" w:color="auto" w:fill="FFFFFF"/>
        </w:rPr>
        <w:t xml:space="preserve"> represented by</w:t>
      </w:r>
      <w:r w:rsidR="00E7460F" w:rsidRPr="00A64AA4">
        <w:rPr>
          <w:rFonts w:cs="Arial"/>
          <w:color w:val="000000"/>
          <w:shd w:val="clear" w:color="auto" w:fill="FFFFFF"/>
        </w:rPr>
        <w:t xml:space="preserve"> each cluster of t</w:t>
      </w:r>
      <w:r w:rsidR="006D5868" w:rsidRPr="00A64AA4">
        <w:rPr>
          <w:rFonts w:cs="Arial"/>
          <w:color w:val="000000"/>
          <w:shd w:val="clear" w:color="auto" w:fill="FFFFFF"/>
        </w:rPr>
        <w:t xml:space="preserve">opics on the </w:t>
      </w:r>
      <w:r w:rsidR="00A677F8" w:rsidRPr="00A64AA4">
        <w:rPr>
          <w:rFonts w:cs="Arial"/>
          <w:i/>
          <w:iCs/>
          <w:color w:val="000000"/>
          <w:shd w:val="clear" w:color="auto" w:fill="FFFFFF"/>
        </w:rPr>
        <w:t>MDS</w:t>
      </w:r>
      <w:r w:rsidR="006D5868" w:rsidRPr="00A64AA4">
        <w:rPr>
          <w:rFonts w:cs="Arial"/>
          <w:color w:val="000000"/>
          <w:shd w:val="clear" w:color="auto" w:fill="FFFFFF"/>
        </w:rPr>
        <w:t xml:space="preserve"> map</w:t>
      </w:r>
      <w:r w:rsidR="00E7460F" w:rsidRPr="00A64AA4">
        <w:rPr>
          <w:rFonts w:cs="Arial"/>
          <w:color w:val="000000"/>
          <w:shd w:val="clear" w:color="auto" w:fill="FFFFFF"/>
        </w:rPr>
        <w:t xml:space="preserve"> </w:t>
      </w:r>
      <w:r w:rsidR="000C13C7" w:rsidRPr="00A64AA4">
        <w:rPr>
          <w:rFonts w:cs="Arial"/>
          <w:color w:val="000000"/>
          <w:shd w:val="clear" w:color="auto" w:fill="FFFFFF"/>
        </w:rPr>
        <w:t>by inferring the common elements of</w:t>
      </w:r>
      <w:r w:rsidR="00BF1DAB" w:rsidRPr="00A64AA4">
        <w:rPr>
          <w:rFonts w:cs="Arial"/>
          <w:color w:val="000000"/>
          <w:shd w:val="clear" w:color="auto" w:fill="FFFFFF"/>
        </w:rPr>
        <w:t xml:space="preserve"> the </w:t>
      </w:r>
      <w:r w:rsidR="008177D7" w:rsidRPr="00A64AA4">
        <w:rPr>
          <w:rFonts w:cs="Arial"/>
          <w:color w:val="000000"/>
          <w:shd w:val="clear" w:color="auto" w:fill="FFFFFF"/>
        </w:rPr>
        <w:t>proximate</w:t>
      </w:r>
      <w:r w:rsidR="000C13C7" w:rsidRPr="00A64AA4">
        <w:rPr>
          <w:rFonts w:cs="Arial"/>
          <w:color w:val="000000"/>
          <w:shd w:val="clear" w:color="auto" w:fill="FFFFFF"/>
        </w:rPr>
        <w:t xml:space="preserve"> topics within </w:t>
      </w:r>
      <w:r w:rsidR="00BF1DAB" w:rsidRPr="00A64AA4">
        <w:rPr>
          <w:rFonts w:cs="Arial"/>
          <w:color w:val="000000"/>
          <w:shd w:val="clear" w:color="auto" w:fill="FFFFFF"/>
        </w:rPr>
        <w:t>the</w:t>
      </w:r>
      <w:r w:rsidR="000C13C7" w:rsidRPr="00A64AA4">
        <w:rPr>
          <w:rFonts w:cs="Arial"/>
          <w:color w:val="000000"/>
          <w:shd w:val="clear" w:color="auto" w:fill="FFFFFF"/>
        </w:rPr>
        <w:t xml:space="preserve"> </w:t>
      </w:r>
      <w:proofErr w:type="gramStart"/>
      <w:r w:rsidR="000C13C7" w:rsidRPr="00A64AA4">
        <w:rPr>
          <w:rFonts w:cs="Arial"/>
          <w:color w:val="000000"/>
          <w:shd w:val="clear" w:color="auto" w:fill="FFFFFF"/>
        </w:rPr>
        <w:t>cluster</w:t>
      </w:r>
      <w:r w:rsidR="00BF1DAB" w:rsidRPr="00A64AA4">
        <w:rPr>
          <w:rFonts w:cs="Arial"/>
          <w:color w:val="000000"/>
          <w:shd w:val="clear" w:color="auto" w:fill="FFFFFF"/>
        </w:rPr>
        <w:t xml:space="preserve">, </w:t>
      </w:r>
      <w:r w:rsidR="0032594D">
        <w:rPr>
          <w:rFonts w:cs="Arial"/>
          <w:color w:val="000000"/>
          <w:shd w:val="clear" w:color="auto" w:fill="FFFFFF"/>
        </w:rPr>
        <w:t>and</w:t>
      </w:r>
      <w:proofErr w:type="gramEnd"/>
      <w:r w:rsidR="00BF1DAB" w:rsidRPr="00A64AA4">
        <w:rPr>
          <w:rFonts w:cs="Arial"/>
          <w:color w:val="000000"/>
          <w:shd w:val="clear" w:color="auto" w:fill="FFFFFF"/>
        </w:rPr>
        <w:t xml:space="preserve"> contrasting</w:t>
      </w:r>
      <w:r w:rsidR="0032594D">
        <w:rPr>
          <w:rFonts w:cs="Arial"/>
          <w:color w:val="000000"/>
          <w:shd w:val="clear" w:color="auto" w:fill="FFFFFF"/>
        </w:rPr>
        <w:t xml:space="preserve"> these</w:t>
      </w:r>
      <w:r w:rsidR="00BF1DAB" w:rsidRPr="00A64AA4">
        <w:rPr>
          <w:rFonts w:cs="Arial"/>
          <w:color w:val="000000"/>
          <w:shd w:val="clear" w:color="auto" w:fill="FFFFFF"/>
        </w:rPr>
        <w:t xml:space="preserve"> with the</w:t>
      </w:r>
      <w:r w:rsidR="008177D7" w:rsidRPr="00A64AA4">
        <w:rPr>
          <w:rFonts w:cs="Arial"/>
          <w:color w:val="000000"/>
          <w:shd w:val="clear" w:color="auto" w:fill="FFFFFF"/>
        </w:rPr>
        <w:t xml:space="preserve"> distant</w:t>
      </w:r>
      <w:r w:rsidR="00BF1DAB" w:rsidRPr="00A64AA4">
        <w:rPr>
          <w:rFonts w:cs="Arial"/>
          <w:color w:val="000000"/>
          <w:shd w:val="clear" w:color="auto" w:fill="FFFFFF"/>
        </w:rPr>
        <w:t xml:space="preserve"> topics </w:t>
      </w:r>
      <w:r w:rsidR="008177D7" w:rsidRPr="00A64AA4">
        <w:rPr>
          <w:rFonts w:cs="Arial"/>
          <w:color w:val="000000"/>
          <w:shd w:val="clear" w:color="auto" w:fill="FFFFFF"/>
        </w:rPr>
        <w:t>outside the cluster.</w:t>
      </w:r>
      <w:r w:rsidRPr="00A64AA4">
        <w:rPr>
          <w:rFonts w:cs="Arial"/>
          <w:color w:val="000000"/>
          <w:shd w:val="clear" w:color="auto" w:fill="FFFFFF"/>
        </w:rPr>
        <w:t xml:space="preserve"> </w:t>
      </w:r>
    </w:p>
    <w:p w14:paraId="5D53DF10" w14:textId="25E265B2" w:rsidR="00CC6D18" w:rsidRPr="00A64AA4" w:rsidRDefault="001A6EA6" w:rsidP="00E23EC6">
      <w:pPr>
        <w:pStyle w:val="Heading3"/>
        <w:rPr>
          <w:b w:val="0"/>
          <w:bCs/>
          <w:i/>
          <w:iCs/>
        </w:rPr>
      </w:pPr>
      <w:bookmarkStart w:id="10" w:name="_Toc18882284"/>
      <w:r w:rsidRPr="00A64AA4">
        <w:rPr>
          <w:b w:val="0"/>
          <w:bCs/>
          <w:i/>
          <w:iCs/>
        </w:rPr>
        <w:t>3.</w:t>
      </w:r>
      <w:r w:rsidR="0007290D" w:rsidRPr="00A64AA4">
        <w:rPr>
          <w:b w:val="0"/>
          <w:bCs/>
          <w:i/>
          <w:iCs/>
        </w:rPr>
        <w:t xml:space="preserve">5 </w:t>
      </w:r>
      <w:r w:rsidR="00E01DE5" w:rsidRPr="00A64AA4">
        <w:rPr>
          <w:b w:val="0"/>
          <w:bCs/>
          <w:i/>
          <w:iCs/>
        </w:rPr>
        <w:t>Results</w:t>
      </w:r>
      <w:bookmarkEnd w:id="10"/>
      <w:r w:rsidR="00E01DE5" w:rsidRPr="00A64AA4">
        <w:rPr>
          <w:b w:val="0"/>
          <w:bCs/>
          <w:i/>
          <w:iCs/>
        </w:rPr>
        <w:t xml:space="preserve"> </w:t>
      </w:r>
    </w:p>
    <w:p w14:paraId="75A14F89" w14:textId="28C61535" w:rsidR="00C5302E" w:rsidRDefault="00CC6D18" w:rsidP="00C5302E">
      <w:pPr>
        <w:ind w:firstLine="0"/>
        <w:jc w:val="both"/>
        <w:rPr>
          <w:rFonts w:cs="Arial"/>
          <w:color w:val="000000"/>
          <w:shd w:val="clear" w:color="auto" w:fill="FFFFFF"/>
        </w:rPr>
      </w:pPr>
      <w:r w:rsidRPr="00A64AA4">
        <w:t xml:space="preserve">Topic </w:t>
      </w:r>
      <w:r w:rsidR="00A677F8" w:rsidRPr="00A64AA4">
        <w:t>modelling</w:t>
      </w:r>
      <w:r w:rsidRPr="00A64AA4">
        <w:t xml:space="preserve"> of the tweets using </w:t>
      </w:r>
      <w:r w:rsidR="00A677F8" w:rsidRPr="00A64AA4">
        <w:rPr>
          <w:i/>
          <w:iCs/>
        </w:rPr>
        <w:t>LDA</w:t>
      </w:r>
      <w:r w:rsidRPr="00A64AA4">
        <w:t xml:space="preserve"> produced </w:t>
      </w:r>
      <w:r w:rsidR="0032594D">
        <w:t>10</w:t>
      </w:r>
      <w:r w:rsidRPr="00A64AA4">
        <w:t xml:space="preserve"> topics, each </w:t>
      </w:r>
      <w:r w:rsidR="002F11B6" w:rsidRPr="00A64AA4">
        <w:t xml:space="preserve">formed </w:t>
      </w:r>
      <w:proofErr w:type="gramStart"/>
      <w:r w:rsidR="002F11B6" w:rsidRPr="00A64AA4">
        <w:t>on the basis of</w:t>
      </w:r>
      <w:proofErr w:type="gramEnd"/>
      <w:r w:rsidR="002F11B6" w:rsidRPr="00A64AA4">
        <w:t xml:space="preserve"> key </w:t>
      </w:r>
      <w:r w:rsidRPr="00A64AA4">
        <w:t>terms</w:t>
      </w:r>
      <w:r w:rsidR="00C1238A" w:rsidRPr="00A64AA4">
        <w:t xml:space="preserve">, </w:t>
      </w:r>
      <w:r w:rsidR="002F11B6" w:rsidRPr="00A64AA4">
        <w:t xml:space="preserve">i.e. terms </w:t>
      </w:r>
      <w:r w:rsidR="00AE3722" w:rsidRPr="00A64AA4">
        <w:t>that occurred with</w:t>
      </w:r>
      <w:r w:rsidR="00E57147" w:rsidRPr="00A64AA4">
        <w:t xml:space="preserve"> </w:t>
      </w:r>
      <w:r w:rsidR="00A76C3C" w:rsidRPr="00A64AA4">
        <w:t xml:space="preserve">the </w:t>
      </w:r>
      <w:r w:rsidR="000F6C07" w:rsidRPr="00A64AA4">
        <w:t xml:space="preserve">highest </w:t>
      </w:r>
      <w:r w:rsidR="00C1238A" w:rsidRPr="00A64AA4">
        <w:t>frequency</w:t>
      </w:r>
      <w:r w:rsidR="000F6C07" w:rsidRPr="00A64AA4">
        <w:t xml:space="preserve"> </w:t>
      </w:r>
      <w:r w:rsidR="00C125AD" w:rsidRPr="00A64AA4">
        <w:t xml:space="preserve">within the topic. By examining the </w:t>
      </w:r>
      <w:r w:rsidR="004659F8" w:rsidRPr="00A64AA4">
        <w:t xml:space="preserve">key terms, we inferred </w:t>
      </w:r>
      <w:r w:rsidR="00DB16D3" w:rsidRPr="00A64AA4">
        <w:t>the content</w:t>
      </w:r>
      <w:r w:rsidR="0032594D">
        <w:t xml:space="preserve"> of</w:t>
      </w:r>
      <w:r w:rsidR="00DB16D3" w:rsidRPr="00A64AA4">
        <w:t xml:space="preserve"> each topic</w:t>
      </w:r>
      <w:r w:rsidR="0032594D">
        <w:t>,</w:t>
      </w:r>
      <w:r w:rsidR="00DB16D3" w:rsidRPr="00A64AA4">
        <w:t xml:space="preserve"> and in turn</w:t>
      </w:r>
      <w:r w:rsidR="0032594D">
        <w:t>,</w:t>
      </w:r>
      <w:r w:rsidR="00DB16D3" w:rsidRPr="00A64AA4">
        <w:t xml:space="preserve"> the themes</w:t>
      </w:r>
      <w:r w:rsidR="0032594D">
        <w:t xml:space="preserve"> of</w:t>
      </w:r>
      <w:r w:rsidR="00DB16D3" w:rsidRPr="00A64AA4">
        <w:t xml:space="preserve"> </w:t>
      </w:r>
      <w:r w:rsidR="00AE3722" w:rsidRPr="00A64AA4">
        <w:t xml:space="preserve">each cluster. </w:t>
      </w:r>
      <w:r w:rsidR="00C5302E" w:rsidRPr="00A64AA4">
        <w:rPr>
          <w:rFonts w:cs="Arial"/>
          <w:color w:val="000000"/>
          <w:shd w:val="clear" w:color="auto" w:fill="FFFFFF"/>
        </w:rPr>
        <w:t>Below, we describe how we interpreted each topic and, in turn, each theme</w:t>
      </w:r>
      <w:r w:rsidR="006D5868" w:rsidRPr="00A64AA4">
        <w:rPr>
          <w:rFonts w:cs="Arial"/>
          <w:color w:val="000000"/>
          <w:shd w:val="clear" w:color="auto" w:fill="FFFFFF"/>
        </w:rPr>
        <w:t>.</w:t>
      </w:r>
    </w:p>
    <w:p w14:paraId="1068E1ED" w14:textId="68F8DE66" w:rsidR="007836D5" w:rsidRPr="00844555" w:rsidRDefault="00EC743F" w:rsidP="005014E2">
      <w:pPr>
        <w:ind w:firstLine="0"/>
        <w:jc w:val="both"/>
        <w:rPr>
          <w:rFonts w:cs="Arial"/>
          <w:color w:val="000000"/>
        </w:rPr>
      </w:pPr>
      <w:r>
        <w:rPr>
          <w:rFonts w:cs="Arial"/>
          <w:i/>
          <w:iCs/>
          <w:color w:val="000000"/>
          <w:shd w:val="clear" w:color="auto" w:fill="FFFFFF"/>
        </w:rPr>
        <w:t>(Insert Figures 2 &amp; 3 about here)</w:t>
      </w:r>
      <w:r w:rsidR="007836D5">
        <w:rPr>
          <w:rFonts w:cs="Arial"/>
          <w:color w:val="000000"/>
        </w:rPr>
        <w:t xml:space="preserve"> </w:t>
      </w:r>
    </w:p>
    <w:p w14:paraId="22B003DC" w14:textId="21802F26" w:rsidR="00CC6D18" w:rsidRDefault="00CC6D18" w:rsidP="00CC6D18">
      <w:pPr>
        <w:jc w:val="both"/>
      </w:pPr>
      <w:r>
        <w:lastRenderedPageBreak/>
        <w:t>F</w:t>
      </w:r>
      <w:r w:rsidR="000776B5">
        <w:t>igure 2</w:t>
      </w:r>
      <w:r>
        <w:t xml:space="preserve"> visualizes the topics:  a</w:t>
      </w:r>
      <w:r w:rsidRPr="00D800F7">
        <w:t xml:space="preserve"> bubble</w:t>
      </w:r>
      <w:r>
        <w:t>’s size</w:t>
      </w:r>
      <w:r w:rsidRPr="00D800F7">
        <w:t xml:space="preserve"> stands for the importance of the topic in terms of the frequency of occurrence in the corporations’ tweets. Here, topic 1 is the most important, with importance decreasing in size until topic 10, which is clearly the least important.</w:t>
      </w:r>
    </w:p>
    <w:p w14:paraId="5590E2B1" w14:textId="2E78CCF1" w:rsidR="00CC6D18" w:rsidRPr="00D800F7" w:rsidRDefault="00CC6D18" w:rsidP="00CC6D18">
      <w:pPr>
        <w:jc w:val="both"/>
      </w:pPr>
      <w:r w:rsidRPr="00D800F7">
        <w:t>F</w:t>
      </w:r>
      <w:r w:rsidR="000776B5">
        <w:t>igure 2</w:t>
      </w:r>
      <w:r w:rsidRPr="00D800F7">
        <w:t xml:space="preserve"> also shows there is a great deal of overlap among the topics, showing that tweets often lie between two or more different topics. We can see five clusters or themes of topics forming topic 1; topics 3, 6 and 9; topics 4, 7, 8</w:t>
      </w:r>
      <w:r w:rsidR="00EC743F">
        <w:t>;</w:t>
      </w:r>
      <w:r w:rsidRPr="00D800F7">
        <w:t xml:space="preserve"> topics 2 and 5; and topic 10.</w:t>
      </w:r>
    </w:p>
    <w:p w14:paraId="32557CFD" w14:textId="1E53FB19" w:rsidR="00CC6D18" w:rsidRPr="00F6072D" w:rsidRDefault="007836D5" w:rsidP="00CC6D18">
      <w:pPr>
        <w:jc w:val="both"/>
      </w:pPr>
      <w:r w:rsidRPr="00F6072D">
        <w:t xml:space="preserve">Additionally, we present </w:t>
      </w:r>
      <w:r w:rsidR="00EC743F">
        <w:t>F</w:t>
      </w:r>
      <w:r w:rsidR="000776B5">
        <w:t>igure 3</w:t>
      </w:r>
      <w:r w:rsidRPr="00F6072D">
        <w:t xml:space="preserve"> as a graphic summary of how each of the topics maps into the five themes. To indicate the level of coverage, </w:t>
      </w:r>
      <w:r w:rsidR="00EC743F">
        <w:t>F</w:t>
      </w:r>
      <w:r w:rsidR="000776B5">
        <w:t>igure 3</w:t>
      </w:r>
      <w:r w:rsidRPr="00F6072D">
        <w:t xml:space="preserve"> includes the percentage coverage of each topic and theme in parenthesis.</w:t>
      </w:r>
    </w:p>
    <w:p w14:paraId="14A8C3D7" w14:textId="77777777" w:rsidR="00CC6D18" w:rsidRPr="00F6072D" w:rsidRDefault="00CC6D18" w:rsidP="00CC6D18">
      <w:pPr>
        <w:pStyle w:val="Heading4"/>
        <w:rPr>
          <w:color w:val="auto"/>
        </w:rPr>
      </w:pPr>
      <w:r w:rsidRPr="00F6072D">
        <w:rPr>
          <w:color w:val="auto"/>
        </w:rPr>
        <w:t>Theme 1: Product Marketing</w:t>
      </w:r>
    </w:p>
    <w:p w14:paraId="296DBEFD" w14:textId="16D4C274" w:rsidR="00D5561A" w:rsidRPr="00F6072D" w:rsidRDefault="00CC6D18" w:rsidP="00D5561A">
      <w:pPr>
        <w:ind w:firstLine="0"/>
        <w:jc w:val="both"/>
      </w:pPr>
      <w:r w:rsidRPr="00F6072D">
        <w:t>As mentioned above, topic 1 is the most important individually, with 15.5% of coverage. Although it is proximate to topic 10 in F</w:t>
      </w:r>
      <w:r w:rsidR="000776B5">
        <w:t>igure 2</w:t>
      </w:r>
      <w:r w:rsidRPr="00F6072D">
        <w:t xml:space="preserve">, there is no overlap between the two. Hence, we can infer that topic 1 is a distinct theme on its own. </w:t>
      </w:r>
    </w:p>
    <w:p w14:paraId="7244A601" w14:textId="101E1070" w:rsidR="004A0E58" w:rsidRDefault="00D5561A" w:rsidP="00D5561A">
      <w:pPr>
        <w:jc w:val="both"/>
      </w:pPr>
      <w:r w:rsidRPr="00F6072D">
        <w:t>Within topic 1, prominent terms such as ‘ultra’, ‘charger’, and ‘fast’, which are indicative of information about products</w:t>
      </w:r>
      <w:r w:rsidR="009C0F95">
        <w:t>,</w:t>
      </w:r>
      <w:r w:rsidRPr="00F6072D">
        <w:t xml:space="preserve"> co-occur with terms that suggest marketing activities such as ‘coming’ and ‘add’. Therefore, topic 1 appears to cover marketing information about products</w:t>
      </w:r>
      <w:bookmarkStart w:id="11" w:name="_Hlk42150697"/>
      <w:r w:rsidR="009C0F95">
        <w:t>.</w:t>
      </w:r>
      <w:r w:rsidRPr="00F6072D">
        <w:t xml:space="preserve"> </w:t>
      </w:r>
      <w:r w:rsidR="009C0F95">
        <w:t xml:space="preserve">Hence </w:t>
      </w:r>
      <w:r w:rsidRPr="00F6072D">
        <w:t xml:space="preserve">we interpreted topic 1 as being about </w:t>
      </w:r>
      <w:r w:rsidRPr="00F6072D">
        <w:rPr>
          <w:i/>
        </w:rPr>
        <w:t>Product Marketing</w:t>
      </w:r>
      <w:r w:rsidRPr="00F6072D">
        <w:t>. Searching through the tweets database reveals</w:t>
      </w:r>
      <w:bookmarkEnd w:id="11"/>
      <w:r w:rsidR="004A0E58" w:rsidRPr="00F6072D">
        <w:t xml:space="preserve"> examples of tweets</w:t>
      </w:r>
      <w:r w:rsidR="009C0F95">
        <w:t xml:space="preserve"> (below)</w:t>
      </w:r>
      <w:r w:rsidR="004A0E58" w:rsidRPr="00F6072D">
        <w:t xml:space="preserve"> that contain the key terms from topic 1</w:t>
      </w:r>
      <w:r w:rsidRPr="00F6072D">
        <w:t>:</w:t>
      </w:r>
    </w:p>
    <w:p w14:paraId="4EA17A1C" w14:textId="688517F1" w:rsidR="00D5561A" w:rsidRPr="005014E2" w:rsidRDefault="00D5561A" w:rsidP="00F70C01">
      <w:pPr>
        <w:spacing w:after="240"/>
        <w:ind w:left="720" w:right="720" w:firstLine="0"/>
        <w:jc w:val="both"/>
        <w:rPr>
          <w:rFonts w:asciiTheme="minorHAnsi" w:hAnsiTheme="minorHAnsi" w:cs="Courier New"/>
          <w:i/>
          <w:iCs/>
        </w:rPr>
      </w:pPr>
      <w:r w:rsidRPr="005014E2">
        <w:rPr>
          <w:rFonts w:asciiTheme="minorHAnsi" w:hAnsiTheme="minorHAnsi" w:cs="Courier New"/>
          <w:i/>
          <w:iCs/>
        </w:rPr>
        <w:t>“</w:t>
      </w:r>
      <w:r w:rsidR="00F6072D" w:rsidRPr="005014E2">
        <w:rPr>
          <w:rFonts w:asciiTheme="minorHAnsi" w:hAnsiTheme="minorHAnsi" w:cs="Courier New"/>
          <w:i/>
          <w:iCs/>
        </w:rPr>
        <w:t>E</w:t>
      </w:r>
      <w:r w:rsidRPr="005014E2">
        <w:rPr>
          <w:rFonts w:asciiTheme="minorHAnsi" w:hAnsiTheme="minorHAnsi" w:cs="Courier New"/>
          <w:i/>
          <w:iCs/>
        </w:rPr>
        <w:t xml:space="preserve">xcellent new bakery and produce area in the </w:t>
      </w:r>
      <w:r w:rsidR="00A677F8" w:rsidRPr="005014E2">
        <w:rPr>
          <w:rFonts w:asciiTheme="minorHAnsi" w:hAnsiTheme="minorHAnsi" w:cs="Courier New"/>
          <w:i/>
          <w:iCs/>
        </w:rPr>
        <w:t>Ealing roadway</w:t>
      </w:r>
      <w:r w:rsidRPr="005014E2">
        <w:rPr>
          <w:rFonts w:asciiTheme="minorHAnsi" w:hAnsiTheme="minorHAnsi" w:cs="Courier New"/>
          <w:i/>
          <w:iCs/>
        </w:rPr>
        <w:t>.”</w:t>
      </w:r>
      <w:r w:rsidR="00F6072D" w:rsidRPr="005014E2">
        <w:rPr>
          <w:rFonts w:asciiTheme="minorHAnsi" w:hAnsiTheme="minorHAnsi" w:cs="Courier New"/>
          <w:i/>
          <w:iCs/>
        </w:rPr>
        <w:t xml:space="preserve"> - Tesco</w:t>
      </w:r>
    </w:p>
    <w:p w14:paraId="23D666DB" w14:textId="77777777" w:rsidR="00F70C01" w:rsidRPr="005014E2" w:rsidRDefault="007836D5" w:rsidP="00F70C01">
      <w:pPr>
        <w:spacing w:after="240"/>
        <w:ind w:left="720" w:right="720" w:firstLine="0"/>
        <w:jc w:val="both"/>
        <w:rPr>
          <w:rFonts w:asciiTheme="minorHAnsi" w:hAnsiTheme="minorHAnsi" w:cs="Courier New"/>
          <w:i/>
          <w:iCs/>
        </w:rPr>
      </w:pPr>
      <w:r w:rsidRPr="005014E2">
        <w:rPr>
          <w:rFonts w:asciiTheme="minorHAnsi" w:hAnsiTheme="minorHAnsi" w:cs="Courier New"/>
          <w:i/>
          <w:iCs/>
        </w:rPr>
        <w:t>“</w:t>
      </w:r>
      <w:r w:rsidR="00EB2F75" w:rsidRPr="005014E2">
        <w:rPr>
          <w:rFonts w:asciiTheme="minorHAnsi" w:hAnsiTheme="minorHAnsi" w:cs="Courier New"/>
          <w:i/>
          <w:iCs/>
        </w:rPr>
        <w:t>Looking forward to hearing back from Drinkers of [</w:t>
      </w:r>
      <w:proofErr w:type="spellStart"/>
      <w:r w:rsidR="00EB2F75" w:rsidRPr="005014E2">
        <w:rPr>
          <w:rFonts w:asciiTheme="minorHAnsi" w:hAnsiTheme="minorHAnsi" w:cs="Courier New"/>
          <w:i/>
          <w:iCs/>
        </w:rPr>
        <w:t>NewEclipse</w:t>
      </w:r>
      <w:proofErr w:type="spellEnd"/>
      <w:r w:rsidR="00EB2F75" w:rsidRPr="005014E2">
        <w:rPr>
          <w:rFonts w:asciiTheme="minorHAnsi" w:hAnsiTheme="minorHAnsi" w:cs="Courier New"/>
          <w:i/>
          <w:iCs/>
        </w:rPr>
        <w:t>]”</w:t>
      </w:r>
      <w:r w:rsidRPr="005014E2">
        <w:rPr>
          <w:rFonts w:asciiTheme="minorHAnsi" w:hAnsiTheme="minorHAnsi" w:cs="Courier New"/>
          <w:i/>
          <w:iCs/>
        </w:rPr>
        <w:t xml:space="preserve"> - Diageo.</w:t>
      </w:r>
    </w:p>
    <w:p w14:paraId="73349B80" w14:textId="77777777" w:rsidR="00EB2F75" w:rsidRPr="005014E2" w:rsidRDefault="00EB2F75" w:rsidP="00F70C01">
      <w:pPr>
        <w:spacing w:after="240"/>
        <w:ind w:left="720" w:right="720" w:firstLine="0"/>
        <w:jc w:val="both"/>
        <w:rPr>
          <w:rFonts w:asciiTheme="minorHAnsi" w:hAnsiTheme="minorHAnsi" w:cs="Courier New"/>
          <w:i/>
          <w:iCs/>
        </w:rPr>
      </w:pPr>
      <w:r w:rsidRPr="005014E2">
        <w:rPr>
          <w:rFonts w:asciiTheme="minorHAnsi" w:hAnsiTheme="minorHAnsi" w:cs="Courier New"/>
          <w:i/>
          <w:iCs/>
        </w:rPr>
        <w:lastRenderedPageBreak/>
        <w:t xml:space="preserve">“Shell &amp; </w:t>
      </w:r>
      <w:proofErr w:type="spellStart"/>
      <w:r w:rsidRPr="005014E2">
        <w:rPr>
          <w:rFonts w:asciiTheme="minorHAnsi" w:hAnsiTheme="minorHAnsi" w:cs="Courier New"/>
          <w:i/>
          <w:iCs/>
        </w:rPr>
        <w:t>exxonmobil</w:t>
      </w:r>
      <w:proofErr w:type="spellEnd"/>
      <w:r w:rsidRPr="005014E2">
        <w:rPr>
          <w:rFonts w:asciiTheme="minorHAnsi" w:hAnsiTheme="minorHAnsi" w:cs="Courier New"/>
          <w:i/>
          <w:iCs/>
        </w:rPr>
        <w:t xml:space="preserve"> announce development of </w:t>
      </w:r>
      <w:proofErr w:type="spellStart"/>
      <w:r w:rsidRPr="005014E2">
        <w:rPr>
          <w:rFonts w:asciiTheme="minorHAnsi" w:hAnsiTheme="minorHAnsi" w:cs="Courier New"/>
          <w:i/>
          <w:iCs/>
        </w:rPr>
        <w:t>Fram</w:t>
      </w:r>
      <w:proofErr w:type="spellEnd"/>
      <w:r w:rsidRPr="005014E2">
        <w:rPr>
          <w:rFonts w:asciiTheme="minorHAnsi" w:hAnsiTheme="minorHAnsi" w:cs="Courier New"/>
          <w:i/>
          <w:iCs/>
        </w:rPr>
        <w:t xml:space="preserve"> field in UKCS. At its peak it will produce 5% of Britain's gas.”</w:t>
      </w:r>
      <w:r w:rsidR="00F6072D" w:rsidRPr="005014E2">
        <w:rPr>
          <w:rFonts w:asciiTheme="minorHAnsi" w:hAnsiTheme="minorHAnsi" w:cs="Courier New"/>
          <w:i/>
          <w:iCs/>
        </w:rPr>
        <w:t xml:space="preserve"> – Shell.</w:t>
      </w:r>
    </w:p>
    <w:p w14:paraId="443E6354" w14:textId="77777777" w:rsidR="00CC6D18" w:rsidRPr="002E74F4" w:rsidRDefault="00CC6D18" w:rsidP="00CC6D18">
      <w:pPr>
        <w:pStyle w:val="Heading4"/>
        <w:jc w:val="both"/>
        <w:rPr>
          <w:color w:val="auto"/>
        </w:rPr>
      </w:pPr>
      <w:r w:rsidRPr="002E74F4">
        <w:rPr>
          <w:color w:val="auto"/>
        </w:rPr>
        <w:t xml:space="preserve">Theme 2: </w:t>
      </w:r>
      <w:r w:rsidR="00931F9E">
        <w:rPr>
          <w:color w:val="auto"/>
        </w:rPr>
        <w:t>Urgent signalling of ‘greenness’</w:t>
      </w:r>
      <w:r w:rsidR="00A51006">
        <w:rPr>
          <w:color w:val="auto"/>
        </w:rPr>
        <w:t xml:space="preserve"> </w:t>
      </w:r>
    </w:p>
    <w:p w14:paraId="287561A9" w14:textId="058F137B" w:rsidR="00CC6D18" w:rsidRDefault="00CC6D18" w:rsidP="00CC6D18">
      <w:pPr>
        <w:ind w:firstLine="0"/>
        <w:jc w:val="both"/>
      </w:pPr>
      <w:r>
        <w:t>The second theme had the maximum total of 29.6%, comprising topics 3 (12.3%), 6 (9.2%) and 9 (8.1%). In F</w:t>
      </w:r>
      <w:r w:rsidR="000776B5">
        <w:t>igure 2</w:t>
      </w:r>
      <w:r>
        <w:t xml:space="preserve">, </w:t>
      </w:r>
      <w:r w:rsidR="00F6072D">
        <w:t xml:space="preserve">a </w:t>
      </w:r>
      <w:r w:rsidR="00CA631B">
        <w:t>sizable portion of</w:t>
      </w:r>
      <w:r w:rsidR="00EB6DBF">
        <w:t xml:space="preserve"> </w:t>
      </w:r>
      <w:r w:rsidR="00AE181C">
        <w:t xml:space="preserve">nearly half of </w:t>
      </w:r>
      <w:r w:rsidR="00EB6DBF">
        <w:t>the area</w:t>
      </w:r>
      <w:r w:rsidR="00A3778F">
        <w:t xml:space="preserve"> covered by</w:t>
      </w:r>
      <w:r w:rsidR="00AE181C">
        <w:t xml:space="preserve"> topic </w:t>
      </w:r>
      <w:proofErr w:type="gramStart"/>
      <w:r w:rsidR="00AE181C">
        <w:t>9</w:t>
      </w:r>
      <w:r w:rsidR="00EB6DBF">
        <w:t xml:space="preserve">  </w:t>
      </w:r>
      <w:r w:rsidR="00AE181C">
        <w:t>overlaps</w:t>
      </w:r>
      <w:proofErr w:type="gramEnd"/>
      <w:r w:rsidR="00AE181C">
        <w:t xml:space="preserve"> with </w:t>
      </w:r>
      <w:r w:rsidR="00EB6DBF">
        <w:t>the area</w:t>
      </w:r>
      <w:r w:rsidR="00A3778F">
        <w:t xml:space="preserve"> covered by</w:t>
      </w:r>
      <w:r w:rsidR="00EB6DBF">
        <w:t xml:space="preserve"> </w:t>
      </w:r>
      <w:r w:rsidR="00AE181C">
        <w:t>topic 3</w:t>
      </w:r>
      <w:r w:rsidR="00EB6DBF">
        <w:t xml:space="preserve">. Simultaneously, </w:t>
      </w:r>
      <w:proofErr w:type="gramStart"/>
      <w:r w:rsidR="00EB6DBF">
        <w:t xml:space="preserve">almost </w:t>
      </w:r>
      <w:r w:rsidR="00A677F8">
        <w:t>all</w:t>
      </w:r>
      <w:proofErr w:type="gramEnd"/>
      <w:r w:rsidR="00EB6DBF">
        <w:t xml:space="preserve"> the </w:t>
      </w:r>
      <w:r w:rsidR="00A3778F">
        <w:t>remaining</w:t>
      </w:r>
      <w:r w:rsidR="00EB6DBF">
        <w:t xml:space="preserve"> </w:t>
      </w:r>
      <w:r w:rsidR="00EB6DBF" w:rsidRPr="00EB6DBF">
        <w:t>area</w:t>
      </w:r>
      <w:r w:rsidR="00A3778F">
        <w:t xml:space="preserve"> covered by</w:t>
      </w:r>
      <w:r w:rsidR="00EB6DBF" w:rsidRPr="00EB6DBF">
        <w:t xml:space="preserve"> topic 9 overlaps</w:t>
      </w:r>
      <w:r w:rsidR="00EB6DBF">
        <w:t xml:space="preserve"> the area</w:t>
      </w:r>
      <w:r w:rsidR="00A3778F">
        <w:t xml:space="preserve"> covered by</w:t>
      </w:r>
      <w:r w:rsidR="00EB6DBF">
        <w:t xml:space="preserve"> </w:t>
      </w:r>
      <w:r w:rsidR="00AE181C">
        <w:t>topic 6.</w:t>
      </w:r>
      <w:r>
        <w:t xml:space="preserve"> </w:t>
      </w:r>
      <w:r w:rsidR="00AE181C">
        <w:t xml:space="preserve">As such, almost </w:t>
      </w:r>
      <w:r w:rsidR="00A3778F">
        <w:t>the whole</w:t>
      </w:r>
      <w:r w:rsidR="00AE181C">
        <w:t xml:space="preserve"> of topic 9’s area is covered by </w:t>
      </w:r>
      <w:r w:rsidR="00F6072D">
        <w:t>either</w:t>
      </w:r>
      <w:r w:rsidR="00AE181C">
        <w:t xml:space="preserve"> topic 3 </w:t>
      </w:r>
      <w:r w:rsidR="00F6072D">
        <w:t xml:space="preserve">or topic </w:t>
      </w:r>
      <w:r w:rsidR="00AE181C">
        <w:t xml:space="preserve">6. This suggests that </w:t>
      </w:r>
      <w:r>
        <w:t>these three topics share significant commonalities</w:t>
      </w:r>
      <w:r w:rsidR="00AE181C">
        <w:t>, whereby the more distinct topics of 3 and 6 are bound by topic 9</w:t>
      </w:r>
      <w:r>
        <w:t xml:space="preserve">. </w:t>
      </w:r>
    </w:p>
    <w:p w14:paraId="3A30698F" w14:textId="5CDB4278" w:rsidR="0023609D" w:rsidRDefault="00EB2F75" w:rsidP="0023609D">
      <w:pPr>
        <w:jc w:val="both"/>
      </w:pPr>
      <w:r>
        <w:t>Terms such as ‘low’, ‘carbon’ and ‘technologies’ are prominent within topic 3</w:t>
      </w:r>
      <w:proofErr w:type="gramStart"/>
      <w:r>
        <w:t>. ,</w:t>
      </w:r>
      <w:proofErr w:type="gramEnd"/>
      <w:r>
        <w:t xml:space="preserve"> </w:t>
      </w:r>
      <w:r w:rsidR="00A3778F">
        <w:t>W</w:t>
      </w:r>
      <w:r>
        <w:t>e interpreted</w:t>
      </w:r>
      <w:r w:rsidR="00F6072D">
        <w:t xml:space="preserve"> </w:t>
      </w:r>
      <w:r w:rsidR="00A3778F">
        <w:t>this</w:t>
      </w:r>
      <w:r>
        <w:t xml:space="preserve"> as </w:t>
      </w:r>
      <w:r w:rsidRPr="004A0E58">
        <w:rPr>
          <w:i/>
          <w:iCs/>
        </w:rPr>
        <w:t>Green Technology Messaging</w:t>
      </w:r>
      <w:r>
        <w:t xml:space="preserve">. </w:t>
      </w:r>
      <w:r w:rsidR="0023609D" w:rsidRPr="004A0E58">
        <w:t>Searching through the tweet’s database reveals the</w:t>
      </w:r>
      <w:r w:rsidR="0023609D">
        <w:t xml:space="preserve"> following as examples of</w:t>
      </w:r>
      <w:r w:rsidR="0023609D" w:rsidRPr="004A0E58">
        <w:t xml:space="preserve"> tweets containing the</w:t>
      </w:r>
      <w:r w:rsidR="0023609D">
        <w:t xml:space="preserve"> key </w:t>
      </w:r>
      <w:r w:rsidR="0023609D" w:rsidRPr="004A0E58">
        <w:t>terms</w:t>
      </w:r>
      <w:r w:rsidR="0023609D">
        <w:t xml:space="preserve"> within topic </w:t>
      </w:r>
      <w:r w:rsidR="00AE181C">
        <w:t>3</w:t>
      </w:r>
      <w:r w:rsidR="0023609D">
        <w:t>.</w:t>
      </w:r>
    </w:p>
    <w:p w14:paraId="6E4E72A1" w14:textId="77777777" w:rsidR="00906B88" w:rsidRPr="005014E2" w:rsidRDefault="00EB2F75" w:rsidP="00F70C01">
      <w:pPr>
        <w:spacing w:after="240"/>
        <w:ind w:left="720" w:right="720" w:firstLine="0"/>
        <w:jc w:val="both"/>
        <w:rPr>
          <w:rFonts w:asciiTheme="minorHAnsi" w:hAnsiTheme="minorHAnsi" w:cs="Courier New"/>
          <w:i/>
          <w:iCs/>
        </w:rPr>
      </w:pPr>
      <w:bookmarkStart w:id="12" w:name="_Hlk42152523"/>
      <w:r w:rsidRPr="005014E2">
        <w:rPr>
          <w:rFonts w:asciiTheme="minorHAnsi" w:hAnsiTheme="minorHAnsi" w:cs="Courier New"/>
          <w:i/>
          <w:iCs/>
        </w:rPr>
        <w:t>“Shell cuts 125,000 tonnes of carbon emissions at its Scotford Refinery in Canada</w:t>
      </w:r>
      <w:r w:rsidR="00906B88" w:rsidRPr="005014E2">
        <w:rPr>
          <w:rFonts w:asciiTheme="minorHAnsi" w:hAnsiTheme="minorHAnsi" w:cs="Courier New"/>
          <w:i/>
          <w:iCs/>
        </w:rPr>
        <w:t>.”</w:t>
      </w:r>
      <w:r w:rsidR="00F6072D" w:rsidRPr="005014E2">
        <w:rPr>
          <w:rFonts w:asciiTheme="minorHAnsi" w:hAnsiTheme="minorHAnsi" w:cs="Courier New"/>
          <w:i/>
          <w:iCs/>
        </w:rPr>
        <w:t xml:space="preserve"> – Shell.</w:t>
      </w:r>
    </w:p>
    <w:p w14:paraId="529088F7" w14:textId="77777777" w:rsidR="00F6072D" w:rsidRPr="005014E2" w:rsidRDefault="0052625B" w:rsidP="00906B88">
      <w:pPr>
        <w:spacing w:after="240"/>
        <w:ind w:left="720" w:right="720" w:firstLine="0"/>
        <w:jc w:val="both"/>
        <w:rPr>
          <w:rFonts w:asciiTheme="minorHAnsi" w:hAnsiTheme="minorHAnsi" w:cs="Courier New"/>
          <w:i/>
          <w:iCs/>
        </w:rPr>
      </w:pPr>
      <w:r w:rsidRPr="005014E2">
        <w:rPr>
          <w:rFonts w:asciiTheme="minorHAnsi" w:hAnsiTheme="minorHAnsi" w:cs="Courier New"/>
          <w:i/>
          <w:iCs/>
        </w:rPr>
        <w:t xml:space="preserve">“Unilever launches new transport scheme to cut carbon emissions.” – Unilever. </w:t>
      </w:r>
      <w:r w:rsidR="00F6072D" w:rsidRPr="005014E2">
        <w:rPr>
          <w:rFonts w:asciiTheme="minorHAnsi" w:hAnsiTheme="minorHAnsi" w:cs="Courier New"/>
          <w:i/>
          <w:iCs/>
        </w:rPr>
        <w:t xml:space="preserve"> </w:t>
      </w:r>
    </w:p>
    <w:p w14:paraId="0DE35CF3" w14:textId="77777777" w:rsidR="006536F6" w:rsidRPr="005014E2" w:rsidRDefault="006536F6" w:rsidP="00906B88">
      <w:pPr>
        <w:spacing w:after="240"/>
        <w:ind w:left="720" w:right="720" w:firstLine="0"/>
        <w:jc w:val="both"/>
        <w:rPr>
          <w:rFonts w:asciiTheme="minorHAnsi" w:hAnsiTheme="minorHAnsi" w:cs="Courier New"/>
          <w:i/>
          <w:iCs/>
        </w:rPr>
      </w:pPr>
      <w:r w:rsidRPr="005014E2">
        <w:rPr>
          <w:rFonts w:asciiTheme="minorHAnsi" w:hAnsiTheme="minorHAnsi" w:cs="Courier New"/>
          <w:i/>
          <w:iCs/>
        </w:rPr>
        <w:t xml:space="preserve">“Great achievement!  </w:t>
      </w:r>
      <w:proofErr w:type="spellStart"/>
      <w:r w:rsidRPr="005014E2">
        <w:rPr>
          <w:rFonts w:asciiTheme="minorHAnsi" w:hAnsiTheme="minorHAnsi" w:cs="Courier New"/>
          <w:i/>
          <w:iCs/>
        </w:rPr>
        <w:t>Diageo_News</w:t>
      </w:r>
      <w:proofErr w:type="spellEnd"/>
      <w:r w:rsidRPr="005014E2">
        <w:rPr>
          <w:rFonts w:asciiTheme="minorHAnsi" w:hAnsiTheme="minorHAnsi" w:cs="Courier New"/>
          <w:i/>
          <w:iCs/>
        </w:rPr>
        <w:t xml:space="preserve"> recognised by two leading indices for community &amp; carbon impacts.”</w:t>
      </w:r>
      <w:r w:rsidR="00F6072D" w:rsidRPr="005014E2">
        <w:rPr>
          <w:rFonts w:asciiTheme="minorHAnsi" w:hAnsiTheme="minorHAnsi" w:cs="Courier New"/>
          <w:i/>
          <w:iCs/>
        </w:rPr>
        <w:t xml:space="preserve"> – Diageo.</w:t>
      </w:r>
    </w:p>
    <w:bookmarkEnd w:id="12"/>
    <w:p w14:paraId="66719B5C" w14:textId="37510E38" w:rsidR="004A0E58" w:rsidRDefault="0023609D" w:rsidP="00F70C01">
      <w:pPr>
        <w:jc w:val="both"/>
      </w:pPr>
      <w:r>
        <w:t>Similarly, topic</w:t>
      </w:r>
      <w:r w:rsidR="00F70C01">
        <w:t xml:space="preserve"> </w:t>
      </w:r>
      <w:r w:rsidR="009408DB">
        <w:t xml:space="preserve">9, which </w:t>
      </w:r>
      <w:r w:rsidR="00A24ED8">
        <w:t>overlaps</w:t>
      </w:r>
      <w:r w:rsidR="009408DB">
        <w:t xml:space="preserve"> both topics 3 and 6, is dominated by </w:t>
      </w:r>
      <w:r>
        <w:t>terms like ‘electricity’, ‘renewables’ and ‘power’</w:t>
      </w:r>
      <w:r w:rsidR="003F65D3">
        <w:t xml:space="preserve">. These terms </w:t>
      </w:r>
      <w:r>
        <w:t xml:space="preserve">indicate </w:t>
      </w:r>
      <w:r w:rsidRPr="002E74F4">
        <w:rPr>
          <w:i/>
        </w:rPr>
        <w:t>Promoti</w:t>
      </w:r>
      <w:r w:rsidR="00943E2A">
        <w:rPr>
          <w:i/>
        </w:rPr>
        <w:t>ng a l</w:t>
      </w:r>
      <w:r w:rsidRPr="002E74F4">
        <w:rPr>
          <w:i/>
        </w:rPr>
        <w:t xml:space="preserve">ow </w:t>
      </w:r>
      <w:r w:rsidR="00943E2A">
        <w:rPr>
          <w:i/>
        </w:rPr>
        <w:t>c</w:t>
      </w:r>
      <w:r w:rsidRPr="002E74F4">
        <w:rPr>
          <w:i/>
        </w:rPr>
        <w:t xml:space="preserve">arbon </w:t>
      </w:r>
      <w:r w:rsidR="00943E2A">
        <w:rPr>
          <w:i/>
        </w:rPr>
        <w:t>f</w:t>
      </w:r>
      <w:r w:rsidRPr="002E74F4">
        <w:rPr>
          <w:i/>
        </w:rPr>
        <w:t>ootprint</w:t>
      </w:r>
      <w:r>
        <w:t xml:space="preserve">. </w:t>
      </w:r>
      <w:r w:rsidR="003F65D3">
        <w:t>The term, ‘UK’ also features strongly within this topic, which indicates context-specificity</w:t>
      </w:r>
      <w:r w:rsidR="00A3778F">
        <w:t>,</w:t>
      </w:r>
      <w:r w:rsidR="003F65D3">
        <w:t xml:space="preserve"> and that corporations may promote different messages about a low carbon </w:t>
      </w:r>
      <w:r w:rsidR="003F65D3">
        <w:lastRenderedPageBreak/>
        <w:t xml:space="preserve">footprint outside the United Kingdom. </w:t>
      </w:r>
      <w:r>
        <w:t>Example</w:t>
      </w:r>
      <w:r w:rsidR="00A3778F">
        <w:t>s of</w:t>
      </w:r>
      <w:r>
        <w:t xml:space="preserve"> tweets consistent with t</w:t>
      </w:r>
      <w:r w:rsidR="004A0E58">
        <w:t xml:space="preserve">opic </w:t>
      </w:r>
      <w:r w:rsidR="009408DB">
        <w:t>9</w:t>
      </w:r>
      <w:r w:rsidR="004A0E58">
        <w:t xml:space="preserve"> </w:t>
      </w:r>
      <w:r>
        <w:t>terms illustrate these messages</w:t>
      </w:r>
      <w:r w:rsidR="004A0E58">
        <w:t>:</w:t>
      </w:r>
    </w:p>
    <w:p w14:paraId="2F620465" w14:textId="77777777" w:rsidR="00D5561A" w:rsidRPr="005014E2" w:rsidRDefault="00D5561A" w:rsidP="00D5561A">
      <w:pPr>
        <w:spacing w:after="240"/>
        <w:ind w:left="720" w:right="720" w:firstLine="0"/>
        <w:jc w:val="both"/>
        <w:rPr>
          <w:rFonts w:asciiTheme="minorHAnsi" w:hAnsiTheme="minorHAnsi" w:cs="Courier New"/>
          <w:i/>
          <w:iCs/>
        </w:rPr>
      </w:pPr>
      <w:bookmarkStart w:id="13" w:name="_Hlk42249515"/>
      <w:r w:rsidRPr="005014E2">
        <w:rPr>
          <w:rFonts w:asciiTheme="minorHAnsi" w:hAnsiTheme="minorHAnsi" w:cs="Courier New"/>
          <w:i/>
          <w:iCs/>
        </w:rPr>
        <w:t xml:space="preserve">“An excellent </w:t>
      </w:r>
      <w:proofErr w:type="spellStart"/>
      <w:proofErr w:type="gramStart"/>
      <w:r w:rsidRPr="005014E2">
        <w:rPr>
          <w:rFonts w:asciiTheme="minorHAnsi" w:hAnsiTheme="minorHAnsi" w:cs="Courier New"/>
          <w:i/>
          <w:iCs/>
        </w:rPr>
        <w:t>futerra</w:t>
      </w:r>
      <w:proofErr w:type="spellEnd"/>
      <w:r w:rsidRPr="005014E2">
        <w:rPr>
          <w:rFonts w:asciiTheme="minorHAnsi" w:hAnsiTheme="minorHAnsi" w:cs="Courier New"/>
          <w:i/>
          <w:iCs/>
        </w:rPr>
        <w:t xml:space="preserve">  produced</w:t>
      </w:r>
      <w:proofErr w:type="gramEnd"/>
      <w:r w:rsidRPr="005014E2">
        <w:rPr>
          <w:rFonts w:asciiTheme="minorHAnsi" w:hAnsiTheme="minorHAnsi" w:cs="Courier New"/>
          <w:i/>
          <w:iCs/>
        </w:rPr>
        <w:t xml:space="preserve"> film </w:t>
      </w:r>
      <w:proofErr w:type="spellStart"/>
      <w:r w:rsidRPr="005014E2">
        <w:rPr>
          <w:rFonts w:asciiTheme="minorHAnsi" w:hAnsiTheme="minorHAnsi" w:cs="Courier New"/>
          <w:i/>
          <w:iCs/>
        </w:rPr>
        <w:t>SustainBrands</w:t>
      </w:r>
      <w:proofErr w:type="spellEnd"/>
      <w:r w:rsidRPr="005014E2">
        <w:rPr>
          <w:rFonts w:asciiTheme="minorHAnsi" w:hAnsiTheme="minorHAnsi" w:cs="Courier New"/>
          <w:i/>
          <w:iCs/>
        </w:rPr>
        <w:t xml:space="preserve"> : Video Series: Five Levers for Change” -</w:t>
      </w:r>
      <w:r w:rsidR="00423857" w:rsidRPr="005014E2">
        <w:rPr>
          <w:rFonts w:asciiTheme="minorHAnsi" w:hAnsiTheme="minorHAnsi" w:cs="Courier New"/>
          <w:i/>
          <w:iCs/>
        </w:rPr>
        <w:t xml:space="preserve"> </w:t>
      </w:r>
      <w:r w:rsidRPr="005014E2">
        <w:rPr>
          <w:rFonts w:asciiTheme="minorHAnsi" w:hAnsiTheme="minorHAnsi" w:cs="Courier New"/>
          <w:i/>
          <w:iCs/>
        </w:rPr>
        <w:t>Unilever.</w:t>
      </w:r>
    </w:p>
    <w:p w14:paraId="5E4F66B7" w14:textId="218EF7BE" w:rsidR="00906B88" w:rsidRPr="005014E2" w:rsidRDefault="00906B88" w:rsidP="00D5561A">
      <w:pPr>
        <w:spacing w:after="240"/>
        <w:ind w:left="720" w:right="720" w:firstLine="0"/>
        <w:jc w:val="both"/>
        <w:rPr>
          <w:rFonts w:asciiTheme="minorHAnsi" w:hAnsiTheme="minorHAnsi" w:cs="Courier New"/>
          <w:i/>
          <w:iCs/>
        </w:rPr>
      </w:pPr>
      <w:r w:rsidRPr="005014E2">
        <w:rPr>
          <w:rFonts w:asciiTheme="minorHAnsi" w:hAnsiTheme="minorHAnsi" w:cs="Courier New"/>
          <w:i/>
          <w:iCs/>
        </w:rPr>
        <w:t>“Renewables and gas firms unite to build low</w:t>
      </w:r>
      <w:r w:rsidR="00A677F8" w:rsidRPr="005014E2">
        <w:rPr>
          <w:rFonts w:asciiTheme="minorHAnsi" w:hAnsiTheme="minorHAnsi" w:cs="Courier New"/>
          <w:i/>
          <w:iCs/>
        </w:rPr>
        <w:t xml:space="preserve"> </w:t>
      </w:r>
      <w:r w:rsidRPr="005014E2">
        <w:rPr>
          <w:rFonts w:asciiTheme="minorHAnsi" w:hAnsiTheme="minorHAnsi" w:cs="Courier New"/>
          <w:i/>
          <w:iCs/>
        </w:rPr>
        <w:t>carbon future</w:t>
      </w:r>
      <w:r w:rsidR="000F4A12" w:rsidRPr="005014E2">
        <w:rPr>
          <w:rFonts w:asciiTheme="minorHAnsi" w:hAnsiTheme="minorHAnsi" w:cs="Courier New"/>
          <w:i/>
          <w:iCs/>
        </w:rPr>
        <w:t xml:space="preserve"> </w:t>
      </w:r>
      <w:proofErr w:type="spellStart"/>
      <w:proofErr w:type="gramStart"/>
      <w:r w:rsidRPr="005014E2">
        <w:rPr>
          <w:rFonts w:asciiTheme="minorHAnsi" w:hAnsiTheme="minorHAnsi" w:cs="Courier New"/>
          <w:i/>
          <w:iCs/>
        </w:rPr>
        <w:t>generalelectric</w:t>
      </w:r>
      <w:proofErr w:type="spellEnd"/>
      <w:r w:rsidRPr="005014E2">
        <w:rPr>
          <w:rFonts w:asciiTheme="minorHAnsi" w:hAnsiTheme="minorHAnsi" w:cs="Courier New"/>
          <w:i/>
          <w:iCs/>
        </w:rPr>
        <w:t xml:space="preserve">  </w:t>
      </w:r>
      <w:proofErr w:type="spellStart"/>
      <w:r w:rsidRPr="005014E2">
        <w:rPr>
          <w:rFonts w:asciiTheme="minorHAnsi" w:hAnsiTheme="minorHAnsi" w:cs="Courier New"/>
          <w:i/>
          <w:iCs/>
        </w:rPr>
        <w:t>DONG</w:t>
      </w:r>
      <w:proofErr w:type="gramEnd"/>
      <w:r w:rsidRPr="005014E2">
        <w:rPr>
          <w:rFonts w:asciiTheme="minorHAnsi" w:hAnsiTheme="minorHAnsi" w:cs="Courier New"/>
          <w:i/>
          <w:iCs/>
        </w:rPr>
        <w:t>_EnergyNL</w:t>
      </w:r>
      <w:proofErr w:type="spellEnd"/>
      <w:r w:rsidRPr="005014E2">
        <w:rPr>
          <w:rFonts w:asciiTheme="minorHAnsi" w:hAnsiTheme="minorHAnsi" w:cs="Courier New"/>
          <w:i/>
          <w:iCs/>
        </w:rPr>
        <w:t xml:space="preserve"> Shell  </w:t>
      </w:r>
      <w:proofErr w:type="spellStart"/>
      <w:r w:rsidRPr="005014E2">
        <w:rPr>
          <w:rFonts w:asciiTheme="minorHAnsi" w:hAnsiTheme="minorHAnsi" w:cs="Courier New"/>
          <w:i/>
          <w:iCs/>
        </w:rPr>
        <w:t>alpineenergy</w:t>
      </w:r>
      <w:proofErr w:type="spellEnd"/>
      <w:r w:rsidR="000F4A12" w:rsidRPr="005014E2">
        <w:rPr>
          <w:rFonts w:asciiTheme="minorHAnsi" w:hAnsiTheme="minorHAnsi" w:cs="Courier New"/>
          <w:i/>
          <w:iCs/>
        </w:rPr>
        <w:t>…</w:t>
      </w:r>
      <w:r w:rsidR="00F6072D" w:rsidRPr="005014E2">
        <w:rPr>
          <w:rFonts w:asciiTheme="minorHAnsi" w:hAnsiTheme="minorHAnsi" w:cs="Courier New"/>
          <w:i/>
          <w:iCs/>
        </w:rPr>
        <w:t xml:space="preserve">” </w:t>
      </w:r>
      <w:r w:rsidR="000F4A12" w:rsidRPr="005014E2">
        <w:rPr>
          <w:rFonts w:asciiTheme="minorHAnsi" w:hAnsiTheme="minorHAnsi" w:cs="Courier New"/>
          <w:i/>
          <w:iCs/>
        </w:rPr>
        <w:t>– Shell.</w:t>
      </w:r>
    </w:p>
    <w:p w14:paraId="27245406" w14:textId="77777777" w:rsidR="004A0E58" w:rsidRPr="005014E2" w:rsidRDefault="00906B88" w:rsidP="00906B88">
      <w:pPr>
        <w:spacing w:after="240"/>
        <w:ind w:left="720" w:right="720" w:firstLine="0"/>
        <w:jc w:val="both"/>
        <w:rPr>
          <w:rFonts w:asciiTheme="minorHAnsi" w:hAnsiTheme="minorHAnsi"/>
          <w:i/>
          <w:iCs/>
        </w:rPr>
      </w:pPr>
      <w:r w:rsidRPr="005014E2">
        <w:rPr>
          <w:rFonts w:asciiTheme="minorHAnsi" w:hAnsiTheme="minorHAnsi" w:cs="Courier New"/>
          <w:i/>
          <w:iCs/>
        </w:rPr>
        <w:t>“</w:t>
      </w:r>
      <w:r w:rsidR="00423857" w:rsidRPr="005014E2">
        <w:rPr>
          <w:rFonts w:asciiTheme="minorHAnsi" w:hAnsiTheme="minorHAnsi" w:cs="Courier New"/>
          <w:i/>
          <w:iCs/>
        </w:rPr>
        <w:t>We recycle store bakery waste as animal feed, use leftover meat to generate renewable energy, and make pet food and ....</w:t>
      </w:r>
      <w:r w:rsidRPr="005014E2">
        <w:rPr>
          <w:rFonts w:asciiTheme="minorHAnsi" w:hAnsiTheme="minorHAnsi" w:cs="Courier New"/>
          <w:i/>
          <w:iCs/>
        </w:rPr>
        <w:t>”</w:t>
      </w:r>
      <w:bookmarkEnd w:id="13"/>
      <w:r w:rsidR="00423857" w:rsidRPr="005014E2">
        <w:rPr>
          <w:rFonts w:asciiTheme="minorHAnsi" w:hAnsiTheme="minorHAnsi" w:cs="Courier New"/>
          <w:i/>
          <w:iCs/>
        </w:rPr>
        <w:t xml:space="preserve"> -  Tesco.</w:t>
      </w:r>
    </w:p>
    <w:p w14:paraId="37B81FFB" w14:textId="6291DF77" w:rsidR="00F70C01" w:rsidRDefault="00CC6D18" w:rsidP="00CC6D18">
      <w:pPr>
        <w:jc w:val="both"/>
      </w:pPr>
      <w:r>
        <w:t xml:space="preserve">On the other hand, topic </w:t>
      </w:r>
      <w:r w:rsidR="009408DB">
        <w:t xml:space="preserve">6 </w:t>
      </w:r>
      <w:r>
        <w:t xml:space="preserve">appears to </w:t>
      </w:r>
      <w:r w:rsidR="004D6203">
        <w:t>co</w:t>
      </w:r>
      <w:r w:rsidR="00931F9E">
        <w:t xml:space="preserve">mprise </w:t>
      </w:r>
      <w:r w:rsidR="004D6203">
        <w:t>communications regarding something</w:t>
      </w:r>
      <w:r>
        <w:t xml:space="preserve"> </w:t>
      </w:r>
      <w:r w:rsidR="004D6203">
        <w:t>‘</w:t>
      </w:r>
      <w:r w:rsidR="004D6203">
        <w:rPr>
          <w:i/>
          <w:iCs/>
        </w:rPr>
        <w:t>Coming soon’</w:t>
      </w:r>
      <w:r w:rsidR="00A3778F">
        <w:t>,</w:t>
      </w:r>
      <w:r w:rsidR="009408DB" w:rsidRPr="009408DB">
        <w:rPr>
          <w:i/>
          <w:iCs/>
        </w:rPr>
        <w:t xml:space="preserve"> </w:t>
      </w:r>
      <w:r w:rsidR="00F70C01">
        <w:t>as</w:t>
      </w:r>
      <w:r w:rsidR="003F65D3">
        <w:t xml:space="preserve"> indicated by</w:t>
      </w:r>
      <w:r w:rsidR="00F70C01">
        <w:t xml:space="preserve"> the terms that feature strongly within it</w:t>
      </w:r>
      <w:r w:rsidR="003F65D3">
        <w:t>. These are</w:t>
      </w:r>
      <w:r w:rsidR="00F70C01">
        <w:t xml:space="preserve"> </w:t>
      </w:r>
      <w:r>
        <w:t>‘</w:t>
      </w:r>
      <w:r w:rsidR="009408DB">
        <w:t>information</w:t>
      </w:r>
      <w:r>
        <w:t>’, ‘</w:t>
      </w:r>
      <w:r w:rsidR="009408DB">
        <w:t>soon</w:t>
      </w:r>
      <w:r>
        <w:t>’</w:t>
      </w:r>
      <w:r w:rsidR="00A51006">
        <w:t>, ‘new’</w:t>
      </w:r>
      <w:r>
        <w:t xml:space="preserve"> and ‘</w:t>
      </w:r>
      <w:r w:rsidR="009408DB">
        <w:t>available</w:t>
      </w:r>
      <w:r>
        <w:t xml:space="preserve">’. </w:t>
      </w:r>
      <w:r w:rsidR="003F65D3">
        <w:t xml:space="preserve">The examples of </w:t>
      </w:r>
      <w:r w:rsidR="00F70C01">
        <w:t>topic 6 tweets</w:t>
      </w:r>
      <w:r w:rsidR="003F65D3">
        <w:t xml:space="preserve"> below support this interpretation</w:t>
      </w:r>
      <w:r w:rsidR="00F70C01">
        <w:t>:</w:t>
      </w:r>
    </w:p>
    <w:p w14:paraId="2DAFA3B2" w14:textId="77777777" w:rsidR="00931F9E" w:rsidRPr="005014E2" w:rsidRDefault="00423857" w:rsidP="003F65D3">
      <w:pPr>
        <w:spacing w:after="240"/>
        <w:ind w:left="720" w:right="720" w:firstLine="0"/>
        <w:jc w:val="both"/>
        <w:rPr>
          <w:rFonts w:asciiTheme="minorHAnsi" w:hAnsiTheme="minorHAnsi" w:cs="Courier New"/>
          <w:i/>
          <w:iCs/>
        </w:rPr>
      </w:pPr>
      <w:r w:rsidRPr="005014E2">
        <w:rPr>
          <w:rFonts w:asciiTheme="minorHAnsi" w:hAnsiTheme="minorHAnsi" w:cs="Courier New"/>
          <w:i/>
          <w:iCs/>
        </w:rPr>
        <w:t xml:space="preserve">“Unilever and </w:t>
      </w:r>
      <w:proofErr w:type="spellStart"/>
      <w:r w:rsidRPr="005014E2">
        <w:rPr>
          <w:rFonts w:asciiTheme="minorHAnsi" w:hAnsiTheme="minorHAnsi" w:cs="Courier New"/>
          <w:i/>
          <w:iCs/>
        </w:rPr>
        <w:t>benandjerrys</w:t>
      </w:r>
      <w:proofErr w:type="spellEnd"/>
      <w:r w:rsidRPr="005014E2">
        <w:rPr>
          <w:rFonts w:asciiTheme="minorHAnsi" w:hAnsiTheme="minorHAnsi" w:cs="Courier New"/>
          <w:i/>
          <w:iCs/>
        </w:rPr>
        <w:t xml:space="preserve"> bring new climate-friendly ice cream freezer cabinets”</w:t>
      </w:r>
      <w:r w:rsidR="00931F9E" w:rsidRPr="005014E2">
        <w:rPr>
          <w:rFonts w:asciiTheme="minorHAnsi" w:hAnsiTheme="minorHAnsi" w:cs="Courier New"/>
          <w:i/>
          <w:iCs/>
        </w:rPr>
        <w:t xml:space="preserve"> </w:t>
      </w:r>
      <w:r w:rsidR="00F6072D" w:rsidRPr="005014E2">
        <w:rPr>
          <w:rFonts w:asciiTheme="minorHAnsi" w:hAnsiTheme="minorHAnsi" w:cs="Courier New"/>
          <w:i/>
          <w:iCs/>
        </w:rPr>
        <w:t>– Unilever.</w:t>
      </w:r>
    </w:p>
    <w:p w14:paraId="4627B064" w14:textId="77777777" w:rsidR="003F65D3" w:rsidRPr="005014E2" w:rsidRDefault="00931F9E" w:rsidP="003F65D3">
      <w:pPr>
        <w:spacing w:after="240"/>
        <w:ind w:left="720" w:right="720" w:firstLine="0"/>
        <w:jc w:val="both"/>
        <w:rPr>
          <w:rFonts w:asciiTheme="minorHAnsi" w:hAnsiTheme="minorHAnsi" w:cs="Courier New"/>
          <w:i/>
          <w:iCs/>
        </w:rPr>
      </w:pPr>
      <w:r w:rsidRPr="005014E2">
        <w:rPr>
          <w:rFonts w:asciiTheme="minorHAnsi" w:hAnsiTheme="minorHAnsi" w:cs="Courier New"/>
          <w:i/>
          <w:iCs/>
        </w:rPr>
        <w:t>“</w:t>
      </w:r>
      <w:proofErr w:type="spellStart"/>
      <w:r w:rsidRPr="005014E2">
        <w:rPr>
          <w:rFonts w:asciiTheme="minorHAnsi" w:hAnsiTheme="minorHAnsi" w:cs="Courier New"/>
          <w:i/>
          <w:iCs/>
        </w:rPr>
        <w:t>GuinnessIreland</w:t>
      </w:r>
      <w:proofErr w:type="spellEnd"/>
      <w:r w:rsidRPr="005014E2">
        <w:rPr>
          <w:rFonts w:asciiTheme="minorHAnsi" w:hAnsiTheme="minorHAnsi" w:cs="Courier New"/>
          <w:i/>
          <w:iCs/>
        </w:rPr>
        <w:t xml:space="preserve"> </w:t>
      </w:r>
      <w:proofErr w:type="spellStart"/>
      <w:r w:rsidRPr="005014E2">
        <w:rPr>
          <w:rFonts w:asciiTheme="minorHAnsi" w:hAnsiTheme="minorHAnsi" w:cs="Courier New"/>
          <w:i/>
          <w:iCs/>
        </w:rPr>
        <w:t>Diageo_News</w:t>
      </w:r>
      <w:proofErr w:type="spellEnd"/>
      <w:r w:rsidRPr="005014E2">
        <w:rPr>
          <w:rFonts w:asciiTheme="minorHAnsi" w:hAnsiTheme="minorHAnsi" w:cs="Courier New"/>
          <w:i/>
          <w:iCs/>
        </w:rPr>
        <w:t xml:space="preserve"> Lower Alcohol </w:t>
      </w:r>
      <w:proofErr w:type="gramStart"/>
      <w:r w:rsidRPr="005014E2">
        <w:rPr>
          <w:rFonts w:asciiTheme="minorHAnsi" w:hAnsiTheme="minorHAnsi" w:cs="Courier New"/>
          <w:i/>
          <w:iCs/>
        </w:rPr>
        <w:t>Guinness  Coming</w:t>
      </w:r>
      <w:proofErr w:type="gramEnd"/>
      <w:r w:rsidRPr="005014E2">
        <w:rPr>
          <w:rFonts w:asciiTheme="minorHAnsi" w:hAnsiTheme="minorHAnsi" w:cs="Courier New"/>
          <w:i/>
          <w:iCs/>
        </w:rPr>
        <w:t xml:space="preserve"> Soon”</w:t>
      </w:r>
      <w:r w:rsidR="00F6072D" w:rsidRPr="005014E2">
        <w:rPr>
          <w:rFonts w:asciiTheme="minorHAnsi" w:hAnsiTheme="minorHAnsi" w:cs="Courier New"/>
          <w:i/>
          <w:iCs/>
        </w:rPr>
        <w:t xml:space="preserve"> – Unilever.</w:t>
      </w:r>
      <w:r w:rsidRPr="005014E2">
        <w:rPr>
          <w:rFonts w:asciiTheme="minorHAnsi" w:hAnsiTheme="minorHAnsi" w:cs="Courier New"/>
          <w:i/>
          <w:iCs/>
        </w:rPr>
        <w:t xml:space="preserve"> </w:t>
      </w:r>
    </w:p>
    <w:p w14:paraId="7BA6C62A" w14:textId="77777777" w:rsidR="00F70C01" w:rsidRPr="005014E2" w:rsidRDefault="00931F9E" w:rsidP="00931F9E">
      <w:pPr>
        <w:spacing w:after="240"/>
        <w:ind w:left="720" w:right="720" w:firstLine="0"/>
        <w:jc w:val="both"/>
        <w:rPr>
          <w:rFonts w:asciiTheme="minorHAnsi" w:hAnsiTheme="minorHAnsi"/>
          <w:i/>
          <w:iCs/>
        </w:rPr>
      </w:pPr>
      <w:r w:rsidRPr="005014E2">
        <w:rPr>
          <w:rFonts w:asciiTheme="minorHAnsi" w:hAnsiTheme="minorHAnsi" w:cs="Courier New"/>
          <w:i/>
          <w:iCs/>
        </w:rPr>
        <w:t>“[Named individual]. However, we are working on making banking on the move better for smartphones. Keep following for updates soon.” – Lloyds.</w:t>
      </w:r>
    </w:p>
    <w:p w14:paraId="480D314B" w14:textId="77777777" w:rsidR="00F70C01" w:rsidRDefault="00F70C01" w:rsidP="00CC6D18">
      <w:pPr>
        <w:jc w:val="both"/>
      </w:pPr>
    </w:p>
    <w:p w14:paraId="3D28E3C9" w14:textId="7E22E2A0" w:rsidR="00CC6D18" w:rsidRDefault="004D6203" w:rsidP="00CC6D18">
      <w:pPr>
        <w:jc w:val="both"/>
      </w:pPr>
      <w:proofErr w:type="gramStart"/>
      <w:r>
        <w:t>It is clear that when</w:t>
      </w:r>
      <w:proofErr w:type="gramEnd"/>
      <w:r>
        <w:t xml:space="preserve"> corporation</w:t>
      </w:r>
      <w:r w:rsidR="00A3778F">
        <w:t>s</w:t>
      </w:r>
      <w:r>
        <w:t xml:space="preserve"> tweet under topics 3 and 9, they intend to communicate </w:t>
      </w:r>
      <w:r w:rsidR="00931F9E">
        <w:t xml:space="preserve">environmental </w:t>
      </w:r>
      <w:r>
        <w:t>values</w:t>
      </w:r>
      <w:r w:rsidR="00A3778F">
        <w:t>,</w:t>
      </w:r>
      <w:r w:rsidR="00931F9E">
        <w:t xml:space="preserve"> and enhance their credibility as being sustainable by </w:t>
      </w:r>
      <w:r w:rsidR="00931F9E">
        <w:lastRenderedPageBreak/>
        <w:t xml:space="preserve">implementing </w:t>
      </w:r>
      <w:r w:rsidR="004A0E58">
        <w:t>green technology</w:t>
      </w:r>
      <w:r>
        <w:t xml:space="preserve"> and</w:t>
      </w:r>
      <w:r w:rsidR="00A51006">
        <w:t xml:space="preserve"> low-carbon practices</w:t>
      </w:r>
      <w:r>
        <w:t xml:space="preserve">. </w:t>
      </w:r>
      <w:r w:rsidR="00931F9E">
        <w:t>We could coin a term for this</w:t>
      </w:r>
      <w:r w:rsidR="00A3778F">
        <w:t>.</w:t>
      </w:r>
      <w:r w:rsidR="00931F9E">
        <w:t xml:space="preserve"> </w:t>
      </w:r>
      <w:r>
        <w:t>We could say</w:t>
      </w:r>
      <w:r w:rsidR="00FB3FE7">
        <w:t xml:space="preserve"> that such</w:t>
      </w:r>
      <w:r>
        <w:t xml:space="preserve"> </w:t>
      </w:r>
      <w:r w:rsidR="00931F9E">
        <w:t>corporations</w:t>
      </w:r>
      <w:r>
        <w:t xml:space="preserve"> intend to communicate their green credentials or ‘Greenness’. Topic </w:t>
      </w:r>
      <w:r w:rsidR="00931F9E">
        <w:t>6</w:t>
      </w:r>
      <w:r>
        <w:t xml:space="preserve"> is not directly related to greenness. However, something ‘coming soon’ conveys urgency. Therefore,</w:t>
      </w:r>
      <w:r w:rsidR="00931F9E">
        <w:t xml:space="preserve"> we interpret that in theme </w:t>
      </w:r>
      <w:r w:rsidR="0052625B">
        <w:t>2</w:t>
      </w:r>
      <w:r w:rsidR="00931F9E">
        <w:t xml:space="preserve">, given the </w:t>
      </w:r>
      <w:proofErr w:type="gramStart"/>
      <w:r w:rsidR="00931F9E">
        <w:t>close proximity</w:t>
      </w:r>
      <w:proofErr w:type="gramEnd"/>
      <w:r w:rsidR="00931F9E">
        <w:t xml:space="preserve"> of topic 6 to topics 3 and 9, corporations are intending </w:t>
      </w:r>
      <w:r w:rsidR="0052625B">
        <w:t xml:space="preserve">to </w:t>
      </w:r>
      <w:r w:rsidR="00931F9E">
        <w:t>signal their greenness with an urgent tone. We have</w:t>
      </w:r>
      <w:r w:rsidR="0052625B">
        <w:t xml:space="preserve"> thus</w:t>
      </w:r>
      <w:r w:rsidR="00931F9E">
        <w:t xml:space="preserve"> labelled </w:t>
      </w:r>
      <w:r w:rsidR="00CC6D18">
        <w:t>the second theme</w:t>
      </w:r>
      <w:r w:rsidR="00931F9E">
        <w:t xml:space="preserve"> </w:t>
      </w:r>
      <w:r w:rsidR="00931F9E">
        <w:rPr>
          <w:i/>
          <w:iCs/>
        </w:rPr>
        <w:t>Urgent signalling of ‘greenness’</w:t>
      </w:r>
      <w:r w:rsidR="00CC6D18">
        <w:t xml:space="preserve">.  </w:t>
      </w:r>
    </w:p>
    <w:p w14:paraId="64B7722E" w14:textId="77777777" w:rsidR="00CC6D18" w:rsidRPr="005D0A71" w:rsidRDefault="00CC6D18" w:rsidP="00CC6D18">
      <w:pPr>
        <w:jc w:val="both"/>
      </w:pPr>
    </w:p>
    <w:p w14:paraId="6CA43895" w14:textId="77777777" w:rsidR="00CC6D18" w:rsidRPr="00844555" w:rsidRDefault="00CC6D18" w:rsidP="00CC6D18">
      <w:pPr>
        <w:pStyle w:val="Heading4"/>
        <w:spacing w:line="360" w:lineRule="auto"/>
        <w:jc w:val="both"/>
        <w:rPr>
          <w:rFonts w:cs="Arial"/>
          <w:color w:val="000000"/>
        </w:rPr>
      </w:pPr>
      <w:r>
        <w:t xml:space="preserve">Theme 3: </w:t>
      </w:r>
      <w:r w:rsidRPr="0041162C">
        <w:t>Customer Relationship Management</w:t>
      </w:r>
    </w:p>
    <w:p w14:paraId="731B9F37" w14:textId="5BA85A6F" w:rsidR="00CC6D18" w:rsidRPr="00D800F7" w:rsidRDefault="00CC6D18" w:rsidP="00CC6D18">
      <w:pPr>
        <w:ind w:firstLine="0"/>
        <w:jc w:val="both"/>
      </w:pPr>
      <w:r w:rsidRPr="00D800F7">
        <w:t>Comprising topics 4</w:t>
      </w:r>
      <w:r>
        <w:t xml:space="preserve"> (10.9%)</w:t>
      </w:r>
      <w:r w:rsidRPr="00D800F7">
        <w:t>, 7</w:t>
      </w:r>
      <w:r>
        <w:t xml:space="preserve"> (8.8%)</w:t>
      </w:r>
      <w:r w:rsidRPr="00D800F7">
        <w:t xml:space="preserve"> and 8</w:t>
      </w:r>
      <w:r>
        <w:t xml:space="preserve"> (8.8%)</w:t>
      </w:r>
      <w:r w:rsidRPr="00D800F7">
        <w:t xml:space="preserve">, the third theme only </w:t>
      </w:r>
      <w:r>
        <w:t xml:space="preserve">occurred </w:t>
      </w:r>
      <w:r w:rsidRPr="00D800F7">
        <w:t xml:space="preserve">marginally less than the second, totalling 28.5% of coverage. In </w:t>
      </w:r>
      <w:r>
        <w:t>F</w:t>
      </w:r>
      <w:r w:rsidR="000776B5">
        <w:t>igure 2</w:t>
      </w:r>
      <w:r w:rsidRPr="00D800F7">
        <w:t xml:space="preserve">, topics 4 and 8 </w:t>
      </w:r>
      <w:r>
        <w:t>almost entirely overlap</w:t>
      </w:r>
      <w:r w:rsidRPr="00D800F7">
        <w:t xml:space="preserve">, and a significant part of topic 7 overlaps with both. </w:t>
      </w:r>
      <w:r w:rsidR="00D70172">
        <w:t>In other words</w:t>
      </w:r>
      <w:r w:rsidR="0076621F">
        <w:t xml:space="preserve">, there is </w:t>
      </w:r>
      <w:proofErr w:type="gramStart"/>
      <w:r w:rsidR="0076621F">
        <w:t>very little</w:t>
      </w:r>
      <w:proofErr w:type="gramEnd"/>
      <w:r w:rsidR="0076621F">
        <w:t xml:space="preserve"> difference between topics 4 and 8, </w:t>
      </w:r>
      <w:r w:rsidR="00D70172">
        <w:t>while</w:t>
      </w:r>
      <w:r w:rsidR="0076621F">
        <w:t xml:space="preserve"> topic 7 shares a moderate amount of content with both. </w:t>
      </w:r>
      <w:r w:rsidRPr="00D800F7">
        <w:t xml:space="preserve">Hence, the three topics are remarkably similar, which shows they </w:t>
      </w:r>
      <w:r>
        <w:t xml:space="preserve">represent </w:t>
      </w:r>
      <w:r w:rsidRPr="00D800F7">
        <w:t>a coherent theme.</w:t>
      </w:r>
    </w:p>
    <w:p w14:paraId="05B80130" w14:textId="3D12474F" w:rsidR="0076621F" w:rsidRDefault="00CC6D18" w:rsidP="00CC6D18">
      <w:pPr>
        <w:jc w:val="both"/>
      </w:pPr>
      <w:r w:rsidRPr="00D800F7">
        <w:t xml:space="preserve">All three topics feature the term ‘customer’. Both topics 4 and 8 appear to be about </w:t>
      </w:r>
      <w:r w:rsidR="003F65D3">
        <w:t>corporations interacting with their customers informally via Twitter</w:t>
      </w:r>
      <w:r w:rsidR="00D70172">
        <w:t>,</w:t>
      </w:r>
      <w:r w:rsidR="0076621F">
        <w:t xml:space="preserve"> </w:t>
      </w:r>
      <w:r w:rsidR="00D70172">
        <w:t>t</w:t>
      </w:r>
      <w:r w:rsidR="00866FE2">
        <w:t>he term ‘hi’ dominat</w:t>
      </w:r>
      <w:r w:rsidR="00D70172">
        <w:t>ing</w:t>
      </w:r>
      <w:r w:rsidR="00866FE2">
        <w:t xml:space="preserve"> both </w:t>
      </w:r>
      <w:r w:rsidR="0076621F">
        <w:t>topics</w:t>
      </w:r>
      <w:r w:rsidR="00866FE2">
        <w:t>. ‘Hi’ is</w:t>
      </w:r>
      <w:r w:rsidR="0076621F">
        <w:t xml:space="preserve"> an informal greeting typically used among friends in social situations. Inspection of the other terms that feature in topic 4, for example, ‘attention’, ‘bring’ and ‘thank’, do not indicate </w:t>
      </w:r>
      <w:r w:rsidR="0052625B">
        <w:t xml:space="preserve">sufficiently </w:t>
      </w:r>
      <w:r w:rsidR="0076621F">
        <w:t>d</w:t>
      </w:r>
      <w:r w:rsidR="0052625B">
        <w:t>ifferent</w:t>
      </w:r>
      <w:r w:rsidR="0076621F">
        <w:t xml:space="preserve"> features </w:t>
      </w:r>
      <w:r w:rsidR="0052625B">
        <w:t>from</w:t>
      </w:r>
      <w:r w:rsidR="0076621F">
        <w:t xml:space="preserve"> those featur</w:t>
      </w:r>
      <w:r w:rsidR="00D70172">
        <w:t>ing</w:t>
      </w:r>
      <w:r w:rsidR="0076621F">
        <w:t xml:space="preserve"> in topic 8, such as ‘touch’, ‘working’ and ‘ask’. Therefore, we believe </w:t>
      </w:r>
      <w:r w:rsidR="00D70172">
        <w:t>both</w:t>
      </w:r>
      <w:r w:rsidR="0076621F">
        <w:t xml:space="preserve"> </w:t>
      </w:r>
      <w:r w:rsidR="00866FE2">
        <w:t>topics 4 and 8 cover informal tweets</w:t>
      </w:r>
      <w:r w:rsidR="00B936EB">
        <w:t xml:space="preserve"> to customers</w:t>
      </w:r>
      <w:r w:rsidR="00D70172">
        <w:t>,</w:t>
      </w:r>
      <w:r w:rsidR="00B936EB">
        <w:t xml:space="preserve"> </w:t>
      </w:r>
      <w:proofErr w:type="gramStart"/>
      <w:r w:rsidR="00B936EB">
        <w:t>both  compris</w:t>
      </w:r>
      <w:r w:rsidR="00D70172">
        <w:t>ing</w:t>
      </w:r>
      <w:proofErr w:type="gramEnd"/>
      <w:r w:rsidR="00866FE2">
        <w:t xml:space="preserve"> </w:t>
      </w:r>
      <w:r w:rsidR="00866FE2" w:rsidRPr="00866FE2">
        <w:rPr>
          <w:i/>
          <w:iCs/>
        </w:rPr>
        <w:t>Friendly interactions with customers</w:t>
      </w:r>
      <w:r w:rsidR="00866FE2">
        <w:t xml:space="preserve">. </w:t>
      </w:r>
      <w:r w:rsidR="00931F9E">
        <w:t xml:space="preserve">Many of the tweets </w:t>
      </w:r>
      <w:r w:rsidR="00D70172">
        <w:t>from</w:t>
      </w:r>
      <w:r w:rsidR="00931F9E">
        <w:t xml:space="preserve"> the individual corpuses of the five selected firms were simply informal thank you messages </w:t>
      </w:r>
      <w:r w:rsidR="00D70172">
        <w:t>in</w:t>
      </w:r>
      <w:r w:rsidR="00931F9E">
        <w:t xml:space="preserve"> </w:t>
      </w:r>
      <w:r w:rsidR="00931F9E">
        <w:lastRenderedPageBreak/>
        <w:t>the form</w:t>
      </w:r>
      <w:r w:rsidR="00D70172">
        <w:t xml:space="preserve"> of</w:t>
      </w:r>
      <w:r w:rsidR="00931F9E">
        <w:t xml:space="preserve">, ‘Hi [Named individual]’ or ‘Thank you, [Named individual]’. </w:t>
      </w:r>
      <w:r w:rsidR="00866FE2">
        <w:t xml:space="preserve">The following tweets exemplify </w:t>
      </w:r>
      <w:r w:rsidR="00931F9E">
        <w:t>further</w:t>
      </w:r>
      <w:r w:rsidR="00866FE2">
        <w:t xml:space="preserve"> types of</w:t>
      </w:r>
      <w:r w:rsidR="00B936EB">
        <w:t xml:space="preserve"> friendly</w:t>
      </w:r>
      <w:r w:rsidR="00866FE2">
        <w:t xml:space="preserve"> interactions:</w:t>
      </w:r>
    </w:p>
    <w:p w14:paraId="7F1239D1" w14:textId="77777777" w:rsidR="00866FE2" w:rsidRPr="005014E2" w:rsidRDefault="00866FE2" w:rsidP="00CC6D18">
      <w:pPr>
        <w:jc w:val="both"/>
        <w:rPr>
          <w:rFonts w:asciiTheme="minorHAnsi" w:hAnsiTheme="minorHAnsi"/>
          <w:i/>
          <w:iCs/>
        </w:rPr>
      </w:pPr>
    </w:p>
    <w:p w14:paraId="79410DA5" w14:textId="77777777" w:rsidR="00866FE2" w:rsidRPr="005014E2" w:rsidRDefault="0011370F" w:rsidP="00866FE2">
      <w:pPr>
        <w:spacing w:after="240"/>
        <w:ind w:left="720" w:right="720" w:firstLine="0"/>
        <w:jc w:val="both"/>
        <w:rPr>
          <w:rFonts w:asciiTheme="minorHAnsi" w:hAnsiTheme="minorHAnsi" w:cs="Courier New"/>
          <w:i/>
          <w:iCs/>
        </w:rPr>
      </w:pPr>
      <w:r w:rsidRPr="005014E2">
        <w:rPr>
          <w:rFonts w:asciiTheme="minorHAnsi" w:hAnsiTheme="minorHAnsi" w:cs="Courier New"/>
          <w:i/>
          <w:iCs/>
        </w:rPr>
        <w:t>“[Named individual]. Hi, I'm GJ from LTSB. Really hope you like the app. If you've got any feedback on it, feel free to let us know.” - Lloyds.</w:t>
      </w:r>
    </w:p>
    <w:p w14:paraId="4FB5638F" w14:textId="77777777" w:rsidR="00487162" w:rsidRPr="005014E2" w:rsidRDefault="0011370F" w:rsidP="00866FE2">
      <w:pPr>
        <w:spacing w:after="240"/>
        <w:ind w:left="720" w:right="720" w:firstLine="0"/>
        <w:jc w:val="both"/>
        <w:rPr>
          <w:rFonts w:asciiTheme="minorHAnsi" w:hAnsiTheme="minorHAnsi" w:cs="Courier New"/>
          <w:i/>
          <w:iCs/>
        </w:rPr>
      </w:pPr>
      <w:r w:rsidRPr="005014E2">
        <w:rPr>
          <w:rFonts w:asciiTheme="minorHAnsi" w:hAnsiTheme="minorHAnsi" w:cs="Courier New"/>
          <w:i/>
          <w:iCs/>
        </w:rPr>
        <w:t xml:space="preserve">“Hi [Named individual]. You can read about the concept on for </w:t>
      </w:r>
      <w:proofErr w:type="gramStart"/>
      <w:r w:rsidRPr="005014E2">
        <w:rPr>
          <w:rFonts w:asciiTheme="minorHAnsi" w:hAnsiTheme="minorHAnsi" w:cs="Courier New"/>
          <w:i/>
          <w:iCs/>
        </w:rPr>
        <w:t>example:…</w:t>
      </w:r>
      <w:proofErr w:type="gramEnd"/>
      <w:r w:rsidRPr="005014E2">
        <w:rPr>
          <w:rFonts w:asciiTheme="minorHAnsi" w:hAnsiTheme="minorHAnsi" w:cs="Courier New"/>
          <w:i/>
          <w:iCs/>
        </w:rPr>
        <w:t>” -  Unilever.</w:t>
      </w:r>
    </w:p>
    <w:p w14:paraId="7CB93F16" w14:textId="77777777" w:rsidR="0011370F" w:rsidRPr="005014E2" w:rsidRDefault="00487162" w:rsidP="00866FE2">
      <w:pPr>
        <w:spacing w:after="240"/>
        <w:ind w:left="720" w:right="720" w:firstLine="0"/>
        <w:jc w:val="both"/>
        <w:rPr>
          <w:rFonts w:asciiTheme="minorHAnsi" w:hAnsiTheme="minorHAnsi" w:cs="Courier New"/>
          <w:i/>
          <w:iCs/>
        </w:rPr>
      </w:pPr>
      <w:r w:rsidRPr="005014E2">
        <w:rPr>
          <w:rFonts w:asciiTheme="minorHAnsi" w:hAnsiTheme="minorHAnsi" w:cs="Courier New"/>
          <w:i/>
          <w:iCs/>
        </w:rPr>
        <w:t xml:space="preserve">“Cannes 2012: Will the jury agree with the Indian creatives on Vaseline Bat campaign?” - Unilever  </w:t>
      </w:r>
      <w:r w:rsidR="0011370F" w:rsidRPr="005014E2">
        <w:rPr>
          <w:rFonts w:asciiTheme="minorHAnsi" w:hAnsiTheme="minorHAnsi" w:cs="Courier New"/>
          <w:i/>
          <w:iCs/>
        </w:rPr>
        <w:t xml:space="preserve"> </w:t>
      </w:r>
    </w:p>
    <w:p w14:paraId="69B61C89" w14:textId="77777777" w:rsidR="0076621F" w:rsidRPr="005014E2" w:rsidRDefault="0011370F" w:rsidP="0011370F">
      <w:pPr>
        <w:spacing w:after="240"/>
        <w:ind w:left="720" w:right="720" w:firstLine="0"/>
        <w:jc w:val="both"/>
        <w:rPr>
          <w:rFonts w:asciiTheme="minorHAnsi" w:hAnsiTheme="minorHAnsi" w:cs="Courier New"/>
          <w:i/>
          <w:iCs/>
        </w:rPr>
      </w:pPr>
      <w:r w:rsidRPr="005014E2">
        <w:rPr>
          <w:rFonts w:asciiTheme="minorHAnsi" w:hAnsiTheme="minorHAnsi" w:cs="Courier New"/>
          <w:i/>
          <w:iCs/>
        </w:rPr>
        <w:t>“Hi [Named individual], that's quite alright :) We'll get the gift card sent, can take about 10 days to come through, hope that's ok? :)” – Tesco. </w:t>
      </w:r>
    </w:p>
    <w:p w14:paraId="0A71A331" w14:textId="77777777" w:rsidR="00487162" w:rsidRPr="005014E2" w:rsidRDefault="00487162" w:rsidP="0011370F">
      <w:pPr>
        <w:spacing w:after="240"/>
        <w:ind w:left="720" w:right="720" w:firstLine="0"/>
        <w:jc w:val="both"/>
        <w:rPr>
          <w:rFonts w:asciiTheme="minorHAnsi" w:hAnsiTheme="minorHAnsi" w:cs="Courier New"/>
          <w:i/>
          <w:iCs/>
        </w:rPr>
      </w:pPr>
      <w:r w:rsidRPr="005014E2">
        <w:rPr>
          <w:rFonts w:asciiTheme="minorHAnsi" w:hAnsiTheme="minorHAnsi" w:cs="Courier New"/>
          <w:i/>
          <w:iCs/>
        </w:rPr>
        <w:t>“Hello :) Have you much planned for the weekend?” – Tesco, to a Named individual.</w:t>
      </w:r>
    </w:p>
    <w:p w14:paraId="448E4619" w14:textId="323C290D" w:rsidR="005172E5" w:rsidRDefault="00487162" w:rsidP="00CC6D18">
      <w:pPr>
        <w:jc w:val="both"/>
      </w:pPr>
      <w:r>
        <w:t>T</w:t>
      </w:r>
      <w:r w:rsidR="00CC6D18" w:rsidRPr="00D800F7">
        <w:t xml:space="preserve">opic 7 features terms such as ‘sorry’, ‘hear’ and ‘details’. As such, it </w:t>
      </w:r>
      <w:r w:rsidR="00CC6D18">
        <w:t>is like 4 and 8</w:t>
      </w:r>
      <w:r w:rsidR="00866FE2">
        <w:t xml:space="preserve"> in that it indicates communications with customers. The difference is that</w:t>
      </w:r>
      <w:r w:rsidR="00D70172">
        <w:t xml:space="preserve"> the</w:t>
      </w:r>
      <w:r w:rsidR="00866FE2">
        <w:t xml:space="preserve"> messages in topic 7 appear to be less formal</w:t>
      </w:r>
      <w:r w:rsidR="00D70172">
        <w:t>, and</w:t>
      </w:r>
      <w:r w:rsidR="00866FE2">
        <w:t xml:space="preserve"> have an apologetic tone</w:t>
      </w:r>
      <w:r w:rsidR="005172E5">
        <w:t>,</w:t>
      </w:r>
      <w:r w:rsidR="00866FE2">
        <w:t xml:space="preserve"> of th</w:t>
      </w:r>
      <w:r w:rsidR="005172E5">
        <w:t>e</w:t>
      </w:r>
      <w:r w:rsidR="00866FE2">
        <w:t xml:space="preserve"> type corporations </w:t>
      </w:r>
      <w:r w:rsidR="005D3269">
        <w:t>might</w:t>
      </w:r>
      <w:r w:rsidR="00866FE2">
        <w:t xml:space="preserve"> </w:t>
      </w:r>
      <w:r w:rsidR="005172E5">
        <w:t xml:space="preserve">adopt </w:t>
      </w:r>
      <w:r w:rsidR="00866FE2">
        <w:t>to deal with complaints.</w:t>
      </w:r>
      <w:r>
        <w:t xml:space="preserve"> Often, in the messages we inspected, the corporation’s Twitter would request a ‘dm’ or </w:t>
      </w:r>
      <w:r w:rsidR="005D3269">
        <w:t>‘</w:t>
      </w:r>
      <w:r>
        <w:t>pm’, which is private message in order (we believe) to move the incident concerned out</w:t>
      </w:r>
      <w:r w:rsidR="005D3269">
        <w:t xml:space="preserve"> of</w:t>
      </w:r>
      <w:r>
        <w:t xml:space="preserve"> the public </w:t>
      </w:r>
      <w:r w:rsidR="005D3269">
        <w:t>and</w:t>
      </w:r>
      <w:r>
        <w:t xml:space="preserve"> </w:t>
      </w:r>
      <w:r w:rsidR="0052625B">
        <w:t>into</w:t>
      </w:r>
      <w:r w:rsidR="005D3269">
        <w:t xml:space="preserve"> the</w:t>
      </w:r>
      <w:r w:rsidR="0052625B">
        <w:t xml:space="preserve"> private</w:t>
      </w:r>
      <w:r w:rsidR="005D3269">
        <w:t xml:space="preserve"> arena,</w:t>
      </w:r>
      <w:r w:rsidR="0052625B">
        <w:t xml:space="preserve"> </w:t>
      </w:r>
      <w:r>
        <w:t>and</w:t>
      </w:r>
      <w:r w:rsidR="0052625B">
        <w:t>, so, keep it discreet</w:t>
      </w:r>
      <w:r>
        <w:t>.</w:t>
      </w:r>
      <w:r w:rsidR="00CC6D18">
        <w:t xml:space="preserve"> </w:t>
      </w:r>
      <w:r w:rsidR="005172E5">
        <w:t xml:space="preserve">Consequently, we believe topic 7 represents </w:t>
      </w:r>
      <w:r w:rsidR="005172E5" w:rsidRPr="005172E5">
        <w:rPr>
          <w:i/>
          <w:iCs/>
        </w:rPr>
        <w:t>Complaint handling</w:t>
      </w:r>
      <w:r w:rsidR="00CC6D18" w:rsidRPr="00D800F7">
        <w:t xml:space="preserve">. </w:t>
      </w:r>
      <w:r w:rsidR="00CA631B">
        <w:t>We can see t</w:t>
      </w:r>
      <w:r w:rsidR="005172E5">
        <w:t>he nature of such communications by looking at the</w:t>
      </w:r>
      <w:r w:rsidR="00CA631B">
        <w:t xml:space="preserve"> following</w:t>
      </w:r>
      <w:r w:rsidR="005172E5">
        <w:t xml:space="preserve"> tweets in topic 7:</w:t>
      </w:r>
    </w:p>
    <w:p w14:paraId="212408DF" w14:textId="77777777" w:rsidR="005172E5" w:rsidRPr="005014E2" w:rsidRDefault="00423857" w:rsidP="005172E5">
      <w:pPr>
        <w:spacing w:after="240"/>
        <w:ind w:left="720" w:right="720" w:firstLine="0"/>
        <w:jc w:val="both"/>
        <w:rPr>
          <w:rFonts w:asciiTheme="minorHAnsi" w:hAnsiTheme="minorHAnsi" w:cs="Courier New"/>
          <w:i/>
          <w:iCs/>
        </w:rPr>
      </w:pPr>
      <w:r w:rsidRPr="005014E2">
        <w:rPr>
          <w:rFonts w:asciiTheme="minorHAnsi" w:hAnsiTheme="minorHAnsi" w:cs="Courier New"/>
          <w:i/>
          <w:iCs/>
        </w:rPr>
        <w:lastRenderedPageBreak/>
        <w:t>“[Named individual</w:t>
      </w:r>
      <w:r w:rsidR="006213A6" w:rsidRPr="005014E2">
        <w:rPr>
          <w:rFonts w:asciiTheme="minorHAnsi" w:hAnsiTheme="minorHAnsi" w:cs="Courier New"/>
          <w:i/>
          <w:iCs/>
        </w:rPr>
        <w:t xml:space="preserve">]. </w:t>
      </w:r>
      <w:r w:rsidRPr="005014E2">
        <w:rPr>
          <w:rFonts w:asciiTheme="minorHAnsi" w:hAnsiTheme="minorHAnsi" w:cs="Courier New"/>
          <w:i/>
          <w:iCs/>
        </w:rPr>
        <w:t xml:space="preserve">Thanks, can you DM your name and address? I'll see if there is anything </w:t>
      </w:r>
      <w:proofErr w:type="gramStart"/>
      <w:r w:rsidRPr="005014E2">
        <w:rPr>
          <w:rFonts w:asciiTheme="minorHAnsi" w:hAnsiTheme="minorHAnsi" w:cs="Courier New"/>
          <w:i/>
          <w:iCs/>
        </w:rPr>
        <w:t>further</w:t>
      </w:r>
      <w:proofErr w:type="gramEnd"/>
      <w:r w:rsidRPr="005014E2">
        <w:rPr>
          <w:rFonts w:asciiTheme="minorHAnsi" w:hAnsiTheme="minorHAnsi" w:cs="Courier New"/>
          <w:i/>
          <w:iCs/>
        </w:rPr>
        <w:t xml:space="preserve"> I can do.</w:t>
      </w:r>
      <w:r w:rsidR="006213A6" w:rsidRPr="005014E2">
        <w:rPr>
          <w:rFonts w:asciiTheme="minorHAnsi" w:hAnsiTheme="minorHAnsi" w:cs="Courier New"/>
          <w:i/>
          <w:iCs/>
        </w:rPr>
        <w:t>” – Tesco.</w:t>
      </w:r>
    </w:p>
    <w:p w14:paraId="7E751A0A" w14:textId="48FFA32D" w:rsidR="0011370F" w:rsidRPr="005014E2" w:rsidRDefault="0011370F" w:rsidP="005172E5">
      <w:pPr>
        <w:spacing w:after="240"/>
        <w:ind w:left="720" w:right="720" w:firstLine="0"/>
        <w:jc w:val="both"/>
        <w:rPr>
          <w:rFonts w:asciiTheme="minorHAnsi" w:hAnsiTheme="minorHAnsi" w:cs="Courier New"/>
          <w:i/>
          <w:iCs/>
        </w:rPr>
      </w:pPr>
      <w:r w:rsidRPr="005014E2">
        <w:rPr>
          <w:rFonts w:asciiTheme="minorHAnsi" w:hAnsiTheme="minorHAnsi" w:cs="Courier New"/>
          <w:i/>
          <w:iCs/>
        </w:rPr>
        <w:t>“[Hi, I'm CS. Sorry to hear that. Can you please DM with info on what the text messages are about?” – Ll</w:t>
      </w:r>
      <w:r w:rsidR="005D3269">
        <w:rPr>
          <w:rFonts w:asciiTheme="minorHAnsi" w:hAnsiTheme="minorHAnsi" w:cs="Courier New"/>
          <w:i/>
          <w:iCs/>
        </w:rPr>
        <w:t>oy</w:t>
      </w:r>
      <w:r w:rsidRPr="005014E2">
        <w:rPr>
          <w:rFonts w:asciiTheme="minorHAnsi" w:hAnsiTheme="minorHAnsi" w:cs="Courier New"/>
          <w:i/>
          <w:iCs/>
        </w:rPr>
        <w:t>ds.</w:t>
      </w:r>
    </w:p>
    <w:p w14:paraId="6D74F953" w14:textId="77777777" w:rsidR="005172E5" w:rsidRPr="005014E2" w:rsidRDefault="000F4A12" w:rsidP="000F4A12">
      <w:pPr>
        <w:spacing w:after="240"/>
        <w:ind w:left="720" w:right="720" w:firstLine="0"/>
        <w:jc w:val="both"/>
        <w:rPr>
          <w:rFonts w:asciiTheme="minorHAnsi" w:hAnsiTheme="minorHAnsi"/>
          <w:i/>
          <w:iCs/>
        </w:rPr>
      </w:pPr>
      <w:r w:rsidRPr="005014E2">
        <w:rPr>
          <w:rFonts w:asciiTheme="minorHAnsi" w:hAnsiTheme="minorHAnsi" w:cs="Courier New"/>
          <w:i/>
          <w:iCs/>
        </w:rPr>
        <w:t xml:space="preserve">“[Named </w:t>
      </w:r>
      <w:proofErr w:type="gramStart"/>
      <w:r w:rsidRPr="005014E2">
        <w:rPr>
          <w:rFonts w:asciiTheme="minorHAnsi" w:hAnsiTheme="minorHAnsi" w:cs="Courier New"/>
          <w:i/>
          <w:iCs/>
        </w:rPr>
        <w:t>individuals</w:t>
      </w:r>
      <w:r w:rsidR="002A2BF0" w:rsidRPr="005014E2">
        <w:rPr>
          <w:rFonts w:asciiTheme="minorHAnsi" w:hAnsiTheme="minorHAnsi" w:cs="Courier New"/>
          <w:i/>
          <w:iCs/>
        </w:rPr>
        <w:t>]…</w:t>
      </w:r>
      <w:proofErr w:type="gramEnd"/>
      <w:r w:rsidRPr="005014E2">
        <w:rPr>
          <w:rFonts w:asciiTheme="minorHAnsi" w:hAnsiTheme="minorHAnsi" w:cs="Courier New"/>
          <w:i/>
          <w:iCs/>
        </w:rPr>
        <w:t xml:space="preserve"> please check …  and let me know if you like to know more. Pls DM details. Thanks.” – Unilever.</w:t>
      </w:r>
    </w:p>
    <w:p w14:paraId="3B8DE38F" w14:textId="1223CBD1" w:rsidR="00CC6D18" w:rsidRPr="00844555" w:rsidRDefault="00CC6D18" w:rsidP="00CC6D18">
      <w:pPr>
        <w:jc w:val="both"/>
        <w:rPr>
          <w:rFonts w:cs="Arial"/>
          <w:color w:val="000000"/>
        </w:rPr>
      </w:pPr>
      <w:r w:rsidRPr="00844555">
        <w:rPr>
          <w:rFonts w:cs="Arial"/>
          <w:color w:val="000000"/>
        </w:rPr>
        <w:t xml:space="preserve">Therefore, we interpret the third theme </w:t>
      </w:r>
      <w:r w:rsidR="005D3269">
        <w:rPr>
          <w:rFonts w:cs="Arial"/>
          <w:color w:val="000000"/>
        </w:rPr>
        <w:t>as</w:t>
      </w:r>
      <w:r w:rsidRPr="00844555">
        <w:rPr>
          <w:rFonts w:cs="Arial"/>
          <w:color w:val="000000"/>
        </w:rPr>
        <w:t xml:space="preserve"> represent</w:t>
      </w:r>
      <w:r w:rsidR="005D3269">
        <w:rPr>
          <w:rFonts w:cs="Arial"/>
          <w:color w:val="000000"/>
        </w:rPr>
        <w:t>ing</w:t>
      </w:r>
      <w:r w:rsidRPr="00844555">
        <w:rPr>
          <w:rFonts w:cs="Arial"/>
          <w:color w:val="000000"/>
        </w:rPr>
        <w:t xml:space="preserve"> </w:t>
      </w:r>
      <w:r w:rsidRPr="002E74F4">
        <w:rPr>
          <w:rFonts w:cs="Arial"/>
          <w:i/>
          <w:color w:val="000000"/>
        </w:rPr>
        <w:t>Customer Relationship Management</w:t>
      </w:r>
      <w:r w:rsidRPr="00844555">
        <w:rPr>
          <w:rFonts w:cs="Arial"/>
          <w:color w:val="000000"/>
        </w:rPr>
        <w:t>.</w:t>
      </w:r>
    </w:p>
    <w:p w14:paraId="4D5FA8E9" w14:textId="77777777" w:rsidR="00CC6D18" w:rsidRPr="00844555" w:rsidRDefault="00CC6D18" w:rsidP="00CC6D18">
      <w:pPr>
        <w:jc w:val="both"/>
        <w:rPr>
          <w:rFonts w:cs="Arial"/>
          <w:color w:val="000000"/>
        </w:rPr>
      </w:pPr>
    </w:p>
    <w:p w14:paraId="69DFC2D1" w14:textId="77777777" w:rsidR="00CC6D18" w:rsidRDefault="00CC6D18" w:rsidP="00CC6D18">
      <w:pPr>
        <w:pStyle w:val="Heading4"/>
        <w:jc w:val="both"/>
      </w:pPr>
      <w:r>
        <w:t xml:space="preserve">Theme 4: </w:t>
      </w:r>
      <w:r w:rsidRPr="0041162C">
        <w:t>C</w:t>
      </w:r>
      <w:r>
        <w:t>orporate Strategy</w:t>
      </w:r>
    </w:p>
    <w:p w14:paraId="4841B367" w14:textId="0FA215B7" w:rsidR="00CC6D18" w:rsidRPr="00D800F7" w:rsidRDefault="00CC6D18" w:rsidP="00CC6D18">
      <w:pPr>
        <w:ind w:firstLine="0"/>
        <w:jc w:val="both"/>
      </w:pPr>
      <w:r w:rsidRPr="00D800F7">
        <w:t>The fourth theme forms</w:t>
      </w:r>
      <w:r>
        <w:t xml:space="preserve"> a</w:t>
      </w:r>
      <w:r w:rsidRPr="00D800F7">
        <w:t xml:space="preserve"> loose clustering of topics 2</w:t>
      </w:r>
      <w:r>
        <w:t xml:space="preserve"> (12.3%)</w:t>
      </w:r>
      <w:r w:rsidRPr="00D800F7">
        <w:t xml:space="preserve"> and 5</w:t>
      </w:r>
      <w:r>
        <w:t xml:space="preserve"> (9.8)</w:t>
      </w:r>
      <w:r w:rsidRPr="00D800F7">
        <w:t xml:space="preserve">, which share a small area of commonality in </w:t>
      </w:r>
      <w:r>
        <w:t>F</w:t>
      </w:r>
      <w:r w:rsidR="000776B5">
        <w:t>igure 2</w:t>
      </w:r>
      <w:r w:rsidRPr="00D800F7">
        <w:t xml:space="preserve">. Together </w:t>
      </w:r>
      <w:r>
        <w:t xml:space="preserve">the theme </w:t>
      </w:r>
      <w:r w:rsidRPr="00D800F7">
        <w:t>account</w:t>
      </w:r>
      <w:r>
        <w:t>s</w:t>
      </w:r>
      <w:r w:rsidRPr="00D800F7">
        <w:t xml:space="preserve"> for 22.1% of the coverage and, hence, </w:t>
      </w:r>
      <w:r>
        <w:t xml:space="preserve">is quite </w:t>
      </w:r>
      <w:r w:rsidRPr="00D800F7">
        <w:t xml:space="preserve">important. </w:t>
      </w:r>
    </w:p>
    <w:p w14:paraId="1B8C4A57" w14:textId="2BA70049" w:rsidR="00AE742F" w:rsidRDefault="00CC6D18" w:rsidP="00CC6D18">
      <w:pPr>
        <w:jc w:val="both"/>
      </w:pPr>
      <w:r w:rsidRPr="00D800F7">
        <w:t>Topic 2 feature</w:t>
      </w:r>
      <w:r>
        <w:t>s</w:t>
      </w:r>
      <w:r w:rsidRPr="00D800F7">
        <w:t xml:space="preserve"> terms</w:t>
      </w:r>
      <w:r w:rsidR="00AE742F">
        <w:t xml:space="preserve"> which describe capability, such as ‘makers’. The terms ‘</w:t>
      </w:r>
      <w:r w:rsidRPr="00D800F7">
        <w:t>skills’</w:t>
      </w:r>
      <w:r w:rsidR="00AE742F">
        <w:t xml:space="preserve"> and</w:t>
      </w:r>
      <w:r w:rsidRPr="00D800F7">
        <w:t xml:space="preserve"> ‘team’</w:t>
      </w:r>
      <w:r>
        <w:t xml:space="preserve"> </w:t>
      </w:r>
      <w:r w:rsidR="00AE742F">
        <w:t xml:space="preserve">feature strongly, as does </w:t>
      </w:r>
      <w:r w:rsidRPr="00D800F7">
        <w:t xml:space="preserve">‘honed’. </w:t>
      </w:r>
      <w:r w:rsidR="00AE742F">
        <w:t xml:space="preserve">Additionally, the occurrence of the term ‘inside’ implies internal (to the corporation) capabilities. Therefore, we interpret topic 2 </w:t>
      </w:r>
      <w:r w:rsidR="005D3269">
        <w:t>as</w:t>
      </w:r>
      <w:r w:rsidR="00AE742F">
        <w:t xml:space="preserve"> represent</w:t>
      </w:r>
      <w:r w:rsidR="005D3269">
        <w:t>ing</w:t>
      </w:r>
      <w:r w:rsidR="00AE742F">
        <w:t xml:space="preserve"> </w:t>
      </w:r>
      <w:r w:rsidR="005D3269">
        <w:t>a</w:t>
      </w:r>
      <w:r w:rsidR="00AE742F">
        <w:t xml:space="preserve"> corporation</w:t>
      </w:r>
      <w:r w:rsidR="005D3269">
        <w:t>’</w:t>
      </w:r>
      <w:r w:rsidR="00AE742F">
        <w:t xml:space="preserve">s messaging about either its current or future capabilities, i.e. its </w:t>
      </w:r>
      <w:r w:rsidR="00AE742F" w:rsidRPr="00AE742F">
        <w:rPr>
          <w:i/>
          <w:iCs/>
        </w:rPr>
        <w:t>Core Competencies.</w:t>
      </w:r>
      <w:r w:rsidR="00AE742F">
        <w:t xml:space="preserve"> Below are some examples of tweets within topic 2:</w:t>
      </w:r>
    </w:p>
    <w:p w14:paraId="700CAFDD" w14:textId="77777777" w:rsidR="00453341" w:rsidRPr="005014E2" w:rsidRDefault="00453341" w:rsidP="00AE742F">
      <w:pPr>
        <w:spacing w:after="240"/>
        <w:ind w:left="720" w:right="720" w:firstLine="0"/>
        <w:jc w:val="both"/>
        <w:rPr>
          <w:rFonts w:asciiTheme="minorHAnsi" w:hAnsiTheme="minorHAnsi" w:cs="Courier New"/>
          <w:i/>
          <w:iCs/>
        </w:rPr>
      </w:pPr>
      <w:r w:rsidRPr="005014E2">
        <w:rPr>
          <w:rFonts w:asciiTheme="minorHAnsi" w:hAnsiTheme="minorHAnsi" w:cs="Courier New"/>
          <w:i/>
          <w:iCs/>
        </w:rPr>
        <w:t xml:space="preserve">"we're passionate about young people &amp; recognise </w:t>
      </w:r>
      <w:proofErr w:type="spellStart"/>
      <w:r w:rsidRPr="005014E2">
        <w:rPr>
          <w:rFonts w:asciiTheme="minorHAnsi" w:hAnsiTheme="minorHAnsi" w:cs="Courier New"/>
          <w:i/>
          <w:iCs/>
        </w:rPr>
        <w:t>YoungPeople</w:t>
      </w:r>
      <w:proofErr w:type="spellEnd"/>
      <w:r w:rsidRPr="005014E2">
        <w:rPr>
          <w:rFonts w:asciiTheme="minorHAnsi" w:hAnsiTheme="minorHAnsi" w:cs="Courier New"/>
          <w:i/>
          <w:iCs/>
        </w:rPr>
        <w:t xml:space="preserve"> are future of workforce.” – Diageo. </w:t>
      </w:r>
    </w:p>
    <w:p w14:paraId="31C39D55" w14:textId="77777777" w:rsidR="00AE742F" w:rsidRPr="005014E2" w:rsidRDefault="000F4A12" w:rsidP="00AE742F">
      <w:pPr>
        <w:spacing w:after="240"/>
        <w:ind w:left="720" w:right="720" w:firstLine="0"/>
        <w:jc w:val="both"/>
        <w:rPr>
          <w:rFonts w:asciiTheme="minorHAnsi" w:hAnsiTheme="minorHAnsi" w:cs="Courier New"/>
          <w:i/>
          <w:iCs/>
        </w:rPr>
      </w:pPr>
      <w:r w:rsidRPr="005014E2">
        <w:rPr>
          <w:rFonts w:asciiTheme="minorHAnsi" w:hAnsiTheme="minorHAnsi" w:cs="Courier New"/>
          <w:i/>
          <w:iCs/>
        </w:rPr>
        <w:lastRenderedPageBreak/>
        <w:t xml:space="preserve">“Our colleague from HUL shares her experience on job sharing… </w:t>
      </w:r>
      <w:proofErr w:type="spellStart"/>
      <w:r w:rsidRPr="005014E2">
        <w:rPr>
          <w:rFonts w:asciiTheme="minorHAnsi" w:hAnsiTheme="minorHAnsi" w:cs="Courier New"/>
          <w:i/>
          <w:iCs/>
        </w:rPr>
        <w:t>AgileWorking</w:t>
      </w:r>
      <w:proofErr w:type="spellEnd"/>
      <w:r w:rsidRPr="005014E2">
        <w:rPr>
          <w:rFonts w:asciiTheme="minorHAnsi" w:hAnsiTheme="minorHAnsi" w:cs="Courier New"/>
          <w:i/>
          <w:iCs/>
        </w:rPr>
        <w:t>.” – Unilever.</w:t>
      </w:r>
    </w:p>
    <w:p w14:paraId="38779D05" w14:textId="77777777" w:rsidR="00453341" w:rsidRPr="005014E2" w:rsidRDefault="000F4A12" w:rsidP="00AE742F">
      <w:pPr>
        <w:spacing w:after="240"/>
        <w:ind w:left="720" w:right="720" w:firstLine="0"/>
        <w:jc w:val="both"/>
        <w:rPr>
          <w:rFonts w:asciiTheme="minorHAnsi" w:hAnsiTheme="minorHAnsi" w:cs="Courier New"/>
          <w:i/>
          <w:iCs/>
        </w:rPr>
      </w:pPr>
      <w:r w:rsidRPr="005014E2">
        <w:rPr>
          <w:rFonts w:asciiTheme="minorHAnsi" w:hAnsiTheme="minorHAnsi" w:cs="Courier New"/>
          <w:i/>
          <w:iCs/>
        </w:rPr>
        <w:t xml:space="preserve">“Brit Prime Minister gives seal of approval to Diageo investment in </w:t>
      </w:r>
      <w:proofErr w:type="spellStart"/>
      <w:r w:rsidRPr="005014E2">
        <w:rPr>
          <w:rFonts w:asciiTheme="minorHAnsi" w:hAnsiTheme="minorHAnsi" w:cs="Courier New"/>
          <w:i/>
          <w:iCs/>
        </w:rPr>
        <w:t>sinceritys</w:t>
      </w:r>
      <w:proofErr w:type="spellEnd"/>
      <w:r w:rsidRPr="005014E2">
        <w:rPr>
          <w:rFonts w:asciiTheme="minorHAnsi" w:hAnsiTheme="minorHAnsi" w:cs="Courier New"/>
          <w:i/>
          <w:iCs/>
        </w:rPr>
        <w:t>, whisky and skills.” – Diageo.</w:t>
      </w:r>
    </w:p>
    <w:p w14:paraId="5FCFAC2B" w14:textId="77777777" w:rsidR="002A2BF0" w:rsidRPr="005014E2" w:rsidRDefault="002A2BF0" w:rsidP="00AE742F">
      <w:pPr>
        <w:spacing w:after="240"/>
        <w:ind w:left="720" w:right="720" w:firstLine="0"/>
        <w:jc w:val="both"/>
        <w:rPr>
          <w:rFonts w:asciiTheme="minorHAnsi" w:hAnsiTheme="minorHAnsi" w:cs="Courier New"/>
          <w:i/>
          <w:iCs/>
        </w:rPr>
      </w:pPr>
      <w:r w:rsidRPr="005014E2">
        <w:rPr>
          <w:rFonts w:asciiTheme="minorHAnsi" w:hAnsiTheme="minorHAnsi" w:cs="Courier New"/>
          <w:i/>
          <w:iCs/>
        </w:rPr>
        <w:t xml:space="preserve">“Out of more than 2 million companies, Shell has been named one of </w:t>
      </w:r>
      <w:proofErr w:type="spellStart"/>
      <w:r w:rsidRPr="005014E2">
        <w:rPr>
          <w:rFonts w:asciiTheme="minorHAnsi" w:hAnsiTheme="minorHAnsi" w:cs="Courier New"/>
          <w:i/>
          <w:iCs/>
        </w:rPr>
        <w:t>Linkedin’s</w:t>
      </w:r>
      <w:proofErr w:type="spellEnd"/>
      <w:r w:rsidRPr="005014E2">
        <w:rPr>
          <w:rFonts w:asciiTheme="minorHAnsi" w:hAnsiTheme="minorHAnsi" w:cs="Courier New"/>
          <w:i/>
          <w:iCs/>
        </w:rPr>
        <w:t xml:space="preserve"> most </w:t>
      </w:r>
      <w:proofErr w:type="spellStart"/>
      <w:r w:rsidRPr="005014E2">
        <w:rPr>
          <w:rFonts w:asciiTheme="minorHAnsi" w:hAnsiTheme="minorHAnsi" w:cs="Courier New"/>
          <w:i/>
          <w:iCs/>
        </w:rPr>
        <w:t>InDemand</w:t>
      </w:r>
      <w:proofErr w:type="spellEnd"/>
      <w:r w:rsidRPr="005014E2">
        <w:rPr>
          <w:rFonts w:asciiTheme="minorHAnsi" w:hAnsiTheme="minorHAnsi" w:cs="Courier New"/>
          <w:i/>
          <w:iCs/>
        </w:rPr>
        <w:t xml:space="preserve"> Employers.”</w:t>
      </w:r>
      <w:r w:rsidR="00F6072D" w:rsidRPr="005014E2">
        <w:rPr>
          <w:rFonts w:asciiTheme="minorHAnsi" w:hAnsiTheme="minorHAnsi" w:cs="Courier New"/>
          <w:i/>
          <w:iCs/>
        </w:rPr>
        <w:t xml:space="preserve"> – Shell.</w:t>
      </w:r>
    </w:p>
    <w:p w14:paraId="3D0CE847" w14:textId="77777777" w:rsidR="002A2BF0" w:rsidRPr="005014E2" w:rsidRDefault="002A2BF0" w:rsidP="00AE742F">
      <w:pPr>
        <w:spacing w:after="240"/>
        <w:ind w:left="720" w:right="720" w:firstLine="0"/>
        <w:jc w:val="both"/>
        <w:rPr>
          <w:rFonts w:asciiTheme="minorHAnsi" w:hAnsiTheme="minorHAnsi" w:cs="Courier New"/>
          <w:i/>
          <w:iCs/>
        </w:rPr>
      </w:pPr>
      <w:r w:rsidRPr="005014E2">
        <w:rPr>
          <w:rFonts w:asciiTheme="minorHAnsi" w:hAnsiTheme="minorHAnsi" w:cs="Courier New"/>
          <w:i/>
          <w:iCs/>
        </w:rPr>
        <w:t>“digital strategy: 1. putting people first 2. building brand love 3. Unlocking the magic.” – Unilever.</w:t>
      </w:r>
    </w:p>
    <w:p w14:paraId="3337D2E5" w14:textId="0964796B" w:rsidR="00EB6DBF" w:rsidRDefault="00CC6D18" w:rsidP="00CC6D18">
      <w:pPr>
        <w:jc w:val="both"/>
      </w:pPr>
      <w:r w:rsidRPr="00D800F7">
        <w:t>Topic 5, on the other hand</w:t>
      </w:r>
      <w:r>
        <w:t>,</w:t>
      </w:r>
      <w:r w:rsidRPr="00D800F7">
        <w:t xml:space="preserve"> appears to</w:t>
      </w:r>
      <w:r>
        <w:t xml:space="preserve"> be about communicating</w:t>
      </w:r>
      <w:r w:rsidR="00AE742F">
        <w:t xml:space="preserve"> to the market </w:t>
      </w:r>
      <w:r w:rsidR="00EB6DBF">
        <w:t xml:space="preserve">and business watchers </w:t>
      </w:r>
      <w:r w:rsidR="00AE742F">
        <w:t>about corporations</w:t>
      </w:r>
      <w:r w:rsidR="005D3269">
        <w:t>’</w:t>
      </w:r>
      <w:r w:rsidR="00AE742F">
        <w:t xml:space="preserve"> plans for growth, business development and global</w:t>
      </w:r>
      <w:r w:rsidR="0052625B">
        <w:t xml:space="preserve"> reach</w:t>
      </w:r>
      <w:r w:rsidR="00AE742F">
        <w:t xml:space="preserve">. </w:t>
      </w:r>
      <w:r>
        <w:t>Evidence of this appears i</w:t>
      </w:r>
      <w:r w:rsidRPr="00D800F7">
        <w:t xml:space="preserve">n terms </w:t>
      </w:r>
      <w:r w:rsidR="005D3269">
        <w:t>such as</w:t>
      </w:r>
      <w:r w:rsidRPr="00D800F7">
        <w:t xml:space="preserve"> ‘growing’, ‘increasing’</w:t>
      </w:r>
      <w:r w:rsidR="00EB6DBF">
        <w:t>, ‘global’</w:t>
      </w:r>
      <w:r w:rsidRPr="00D800F7">
        <w:t xml:space="preserve"> and ‘investing’.</w:t>
      </w:r>
      <w:r>
        <w:t xml:space="preserve"> </w:t>
      </w:r>
      <w:r w:rsidR="00CA631B">
        <w:t>Hence, topic 5 appears to comprise</w:t>
      </w:r>
      <w:r w:rsidR="005D3269">
        <w:t xml:space="preserve"> the</w:t>
      </w:r>
      <w:r w:rsidR="00CA631B">
        <w:t xml:space="preserve"> </w:t>
      </w:r>
      <w:r w:rsidR="00B936EB" w:rsidRPr="00B936EB">
        <w:rPr>
          <w:i/>
          <w:iCs/>
        </w:rPr>
        <w:t xml:space="preserve">Announcement of Long-term </w:t>
      </w:r>
      <w:r w:rsidR="00CA631B" w:rsidRPr="00B936EB">
        <w:rPr>
          <w:i/>
          <w:iCs/>
        </w:rPr>
        <w:t xml:space="preserve">business </w:t>
      </w:r>
      <w:r w:rsidR="00B936EB" w:rsidRPr="00B936EB">
        <w:rPr>
          <w:i/>
          <w:iCs/>
        </w:rPr>
        <w:t>goals</w:t>
      </w:r>
      <w:r w:rsidR="00CA631B">
        <w:t xml:space="preserve">. </w:t>
      </w:r>
      <w:r w:rsidR="00EB6DBF">
        <w:t>The following tweets illustrate the messages within topic 5.</w:t>
      </w:r>
    </w:p>
    <w:p w14:paraId="7FA272A1" w14:textId="77777777" w:rsidR="00EB6DBF" w:rsidRPr="005014E2" w:rsidRDefault="0044137A" w:rsidP="00EB6DBF">
      <w:pPr>
        <w:spacing w:after="240"/>
        <w:ind w:left="720" w:right="720" w:firstLine="0"/>
        <w:jc w:val="both"/>
        <w:rPr>
          <w:rFonts w:asciiTheme="minorHAnsi" w:hAnsiTheme="minorHAnsi" w:cs="Courier New"/>
          <w:i/>
          <w:iCs/>
        </w:rPr>
      </w:pPr>
      <w:r w:rsidRPr="005014E2">
        <w:rPr>
          <w:rFonts w:asciiTheme="minorHAnsi" w:hAnsiTheme="minorHAnsi" w:cs="Courier New"/>
          <w:i/>
          <w:iCs/>
        </w:rPr>
        <w:t>“Shell expands its liquid natural gas production:”</w:t>
      </w:r>
      <w:r w:rsidR="00F6072D" w:rsidRPr="005014E2">
        <w:rPr>
          <w:rFonts w:asciiTheme="minorHAnsi" w:hAnsiTheme="minorHAnsi" w:cs="Courier New"/>
          <w:i/>
          <w:iCs/>
        </w:rPr>
        <w:t xml:space="preserve"> – Shell.</w:t>
      </w:r>
    </w:p>
    <w:p w14:paraId="161489B8" w14:textId="77777777" w:rsidR="002A2BF0" w:rsidRPr="005014E2" w:rsidRDefault="002A2BF0" w:rsidP="00EB6DBF">
      <w:pPr>
        <w:spacing w:after="240"/>
        <w:ind w:left="720" w:right="720" w:firstLine="0"/>
        <w:jc w:val="both"/>
        <w:rPr>
          <w:rFonts w:asciiTheme="minorHAnsi" w:hAnsiTheme="minorHAnsi" w:cs="Courier New"/>
        </w:rPr>
      </w:pPr>
      <w:r w:rsidRPr="005014E2">
        <w:rPr>
          <w:rFonts w:asciiTheme="minorHAnsi" w:hAnsiTheme="minorHAnsi" w:cs="Courier New"/>
        </w:rPr>
        <w:t xml:space="preserve">“Unilever says innovation </w:t>
      </w:r>
      <w:proofErr w:type="spellStart"/>
      <w:r w:rsidRPr="005014E2">
        <w:rPr>
          <w:rFonts w:asciiTheme="minorHAnsi" w:hAnsiTheme="minorHAnsi" w:cs="Courier New"/>
        </w:rPr>
        <w:t>doinggooded</w:t>
      </w:r>
      <w:proofErr w:type="spellEnd"/>
      <w:r w:rsidRPr="005014E2">
        <w:rPr>
          <w:rFonts w:asciiTheme="minorHAnsi" w:hAnsiTheme="minorHAnsi" w:cs="Courier New"/>
        </w:rPr>
        <w:t xml:space="preserve"> boost profit.”</w:t>
      </w:r>
      <w:r w:rsidR="00F6072D" w:rsidRPr="005014E2">
        <w:rPr>
          <w:rFonts w:asciiTheme="minorHAnsi" w:hAnsiTheme="minorHAnsi" w:cs="Courier New"/>
        </w:rPr>
        <w:t xml:space="preserve"> – Unilever.</w:t>
      </w:r>
    </w:p>
    <w:p w14:paraId="2CF41BCE" w14:textId="77777777" w:rsidR="0044137A" w:rsidRPr="005014E2" w:rsidRDefault="0044137A" w:rsidP="00EB6DBF">
      <w:pPr>
        <w:spacing w:after="240"/>
        <w:ind w:left="720" w:right="720" w:firstLine="0"/>
        <w:jc w:val="both"/>
        <w:rPr>
          <w:rFonts w:asciiTheme="minorHAnsi" w:hAnsiTheme="minorHAnsi" w:cs="Courier New"/>
          <w:i/>
          <w:iCs/>
        </w:rPr>
      </w:pPr>
      <w:r w:rsidRPr="005014E2">
        <w:rPr>
          <w:rFonts w:asciiTheme="minorHAnsi" w:hAnsiTheme="minorHAnsi" w:cs="Courier New"/>
          <w:i/>
          <w:iCs/>
        </w:rPr>
        <w:t>“Shell Malaysia announces signing of a production sharing contract with PETRONAS to explore for gas.”</w:t>
      </w:r>
      <w:r w:rsidR="00F6072D" w:rsidRPr="005014E2">
        <w:rPr>
          <w:rFonts w:asciiTheme="minorHAnsi" w:hAnsiTheme="minorHAnsi" w:cs="Courier New"/>
          <w:i/>
          <w:iCs/>
        </w:rPr>
        <w:t xml:space="preserve"> – Shell.</w:t>
      </w:r>
    </w:p>
    <w:p w14:paraId="2BDB7E03" w14:textId="77777777" w:rsidR="002A2BF0" w:rsidRPr="005014E2" w:rsidRDefault="002A2BF0" w:rsidP="00EB6DBF">
      <w:pPr>
        <w:spacing w:after="240"/>
        <w:ind w:left="720" w:right="720" w:firstLine="0"/>
        <w:jc w:val="both"/>
        <w:rPr>
          <w:rFonts w:asciiTheme="minorHAnsi" w:hAnsiTheme="minorHAnsi" w:cs="Courier New"/>
          <w:i/>
          <w:iCs/>
        </w:rPr>
      </w:pPr>
      <w:r w:rsidRPr="005014E2">
        <w:rPr>
          <w:rFonts w:asciiTheme="minorHAnsi" w:hAnsiTheme="minorHAnsi" w:cs="Courier New"/>
          <w:i/>
          <w:iCs/>
        </w:rPr>
        <w:t>“</w:t>
      </w:r>
      <w:proofErr w:type="spellStart"/>
      <w:r w:rsidRPr="005014E2">
        <w:rPr>
          <w:rFonts w:asciiTheme="minorHAnsi" w:hAnsiTheme="minorHAnsi" w:cs="Courier New"/>
          <w:i/>
          <w:iCs/>
        </w:rPr>
        <w:t>UnitedSpirits</w:t>
      </w:r>
      <w:proofErr w:type="spellEnd"/>
      <w:r w:rsidRPr="005014E2">
        <w:rPr>
          <w:rFonts w:asciiTheme="minorHAnsi" w:hAnsiTheme="minorHAnsi" w:cs="Courier New"/>
          <w:i/>
          <w:iCs/>
        </w:rPr>
        <w:t xml:space="preserve"> sells controlling share to Diageo in the profitable Indian Liquor market.” -   Diage</w:t>
      </w:r>
      <w:r w:rsidR="00F6072D" w:rsidRPr="005014E2">
        <w:rPr>
          <w:rFonts w:asciiTheme="minorHAnsi" w:hAnsiTheme="minorHAnsi" w:cs="Courier New"/>
          <w:i/>
          <w:iCs/>
        </w:rPr>
        <w:t>o</w:t>
      </w:r>
      <w:r w:rsidRPr="005014E2">
        <w:rPr>
          <w:rFonts w:asciiTheme="minorHAnsi" w:hAnsiTheme="minorHAnsi" w:cs="Courier New"/>
          <w:i/>
          <w:iCs/>
        </w:rPr>
        <w:t>.</w:t>
      </w:r>
    </w:p>
    <w:p w14:paraId="1E7DFA34" w14:textId="77777777" w:rsidR="00487162" w:rsidRPr="005014E2" w:rsidRDefault="00487162" w:rsidP="00EB6DBF">
      <w:pPr>
        <w:spacing w:after="240"/>
        <w:ind w:left="720" w:right="720" w:firstLine="0"/>
        <w:jc w:val="both"/>
        <w:rPr>
          <w:rFonts w:asciiTheme="minorHAnsi" w:hAnsiTheme="minorHAnsi" w:cs="Courier New"/>
          <w:i/>
          <w:iCs/>
        </w:rPr>
      </w:pPr>
      <w:r w:rsidRPr="005014E2">
        <w:rPr>
          <w:rFonts w:asciiTheme="minorHAnsi" w:hAnsiTheme="minorHAnsi" w:cs="Courier New"/>
          <w:i/>
          <w:iCs/>
        </w:rPr>
        <w:t>“Diageo secures Ethiopian brewery for $225m</w:t>
      </w:r>
      <w:r w:rsidR="00F6072D" w:rsidRPr="005014E2">
        <w:rPr>
          <w:rFonts w:asciiTheme="minorHAnsi" w:hAnsiTheme="minorHAnsi" w:cs="Courier New"/>
          <w:i/>
          <w:iCs/>
        </w:rPr>
        <w:t>.” – Diageo.</w:t>
      </w:r>
    </w:p>
    <w:p w14:paraId="61F470CF" w14:textId="77777777" w:rsidR="00364D5C" w:rsidRPr="005014E2" w:rsidRDefault="00364D5C" w:rsidP="00EB6DBF">
      <w:pPr>
        <w:spacing w:after="240"/>
        <w:ind w:left="720" w:right="720" w:firstLine="0"/>
        <w:jc w:val="both"/>
        <w:rPr>
          <w:rFonts w:asciiTheme="minorHAnsi" w:hAnsiTheme="minorHAnsi" w:cs="Courier New"/>
          <w:i/>
          <w:iCs/>
        </w:rPr>
      </w:pPr>
      <w:r w:rsidRPr="005014E2">
        <w:rPr>
          <w:rFonts w:asciiTheme="minorHAnsi" w:hAnsiTheme="minorHAnsi" w:cs="Courier New"/>
          <w:i/>
          <w:iCs/>
        </w:rPr>
        <w:lastRenderedPageBreak/>
        <w:t xml:space="preserve">“Shell invests $26M in California solar </w:t>
      </w:r>
      <w:proofErr w:type="spellStart"/>
      <w:r w:rsidRPr="005014E2">
        <w:rPr>
          <w:rFonts w:asciiTheme="minorHAnsi" w:hAnsiTheme="minorHAnsi" w:cs="Courier New"/>
          <w:i/>
          <w:iCs/>
        </w:rPr>
        <w:t>startup</w:t>
      </w:r>
      <w:proofErr w:type="spellEnd"/>
      <w:r w:rsidRPr="005014E2">
        <w:rPr>
          <w:rFonts w:asciiTheme="minorHAnsi" w:hAnsiTheme="minorHAnsi" w:cs="Courier New"/>
          <w:i/>
          <w:iCs/>
        </w:rPr>
        <w:t>.”</w:t>
      </w:r>
      <w:r w:rsidR="00F6072D" w:rsidRPr="005014E2">
        <w:rPr>
          <w:rFonts w:asciiTheme="minorHAnsi" w:hAnsiTheme="minorHAnsi" w:cs="Courier New"/>
          <w:i/>
          <w:iCs/>
        </w:rPr>
        <w:t xml:space="preserve"> – Shell.</w:t>
      </w:r>
    </w:p>
    <w:p w14:paraId="79989FD2" w14:textId="555C7F89" w:rsidR="00CC6D18" w:rsidRPr="00844555" w:rsidRDefault="00CC6D18" w:rsidP="00CC6D18">
      <w:pPr>
        <w:jc w:val="both"/>
        <w:rPr>
          <w:rFonts w:cs="Arial"/>
          <w:color w:val="000000"/>
        </w:rPr>
      </w:pPr>
      <w:r w:rsidRPr="00844555">
        <w:rPr>
          <w:rFonts w:cs="Arial"/>
          <w:color w:val="000000"/>
        </w:rPr>
        <w:t>Therefore,</w:t>
      </w:r>
      <w:r w:rsidR="00EB6DBF">
        <w:rPr>
          <w:rFonts w:cs="Arial"/>
          <w:color w:val="000000"/>
        </w:rPr>
        <w:t xml:space="preserve"> taken together, topics 2 and 5 cover communications </w:t>
      </w:r>
      <w:proofErr w:type="gramStart"/>
      <w:r w:rsidR="00EB6DBF">
        <w:rPr>
          <w:rFonts w:cs="Arial"/>
          <w:color w:val="000000"/>
        </w:rPr>
        <w:t>about  corporations</w:t>
      </w:r>
      <w:proofErr w:type="gramEnd"/>
      <w:r w:rsidR="00514580">
        <w:rPr>
          <w:rFonts w:cs="Arial"/>
          <w:color w:val="000000"/>
        </w:rPr>
        <w:t>’</w:t>
      </w:r>
      <w:r w:rsidR="00EB6DBF">
        <w:rPr>
          <w:rFonts w:cs="Arial"/>
          <w:color w:val="000000"/>
        </w:rPr>
        <w:t xml:space="preserve"> long-term planning</w:t>
      </w:r>
      <w:r w:rsidR="00514580">
        <w:rPr>
          <w:rFonts w:cs="Arial"/>
          <w:color w:val="000000"/>
        </w:rPr>
        <w:t>,</w:t>
      </w:r>
      <w:r w:rsidR="00EB6DBF">
        <w:rPr>
          <w:rFonts w:cs="Arial"/>
          <w:color w:val="000000"/>
        </w:rPr>
        <w:t xml:space="preserve"> and</w:t>
      </w:r>
      <w:r w:rsidRPr="00844555">
        <w:rPr>
          <w:rFonts w:cs="Arial"/>
          <w:color w:val="000000"/>
        </w:rPr>
        <w:t xml:space="preserve"> we </w:t>
      </w:r>
      <w:r w:rsidR="00EB6DBF">
        <w:rPr>
          <w:rFonts w:cs="Arial"/>
          <w:color w:val="000000"/>
        </w:rPr>
        <w:t xml:space="preserve"> can interpret</w:t>
      </w:r>
      <w:r w:rsidRPr="00844555">
        <w:rPr>
          <w:rFonts w:cs="Arial"/>
          <w:color w:val="000000"/>
        </w:rPr>
        <w:t xml:space="preserve"> the fourth theme </w:t>
      </w:r>
      <w:r w:rsidR="00514580">
        <w:rPr>
          <w:rFonts w:cs="Arial"/>
          <w:color w:val="000000"/>
        </w:rPr>
        <w:t>as</w:t>
      </w:r>
      <w:r w:rsidRPr="00844555">
        <w:rPr>
          <w:rFonts w:cs="Arial"/>
          <w:color w:val="000000"/>
        </w:rPr>
        <w:t xml:space="preserve"> represent</w:t>
      </w:r>
      <w:r w:rsidR="00514580">
        <w:rPr>
          <w:rFonts w:cs="Arial"/>
          <w:color w:val="000000"/>
        </w:rPr>
        <w:t>ing</w:t>
      </w:r>
      <w:r w:rsidRPr="00844555">
        <w:rPr>
          <w:rFonts w:cs="Arial"/>
          <w:color w:val="000000"/>
        </w:rPr>
        <w:t xml:space="preserve"> </w:t>
      </w:r>
      <w:r w:rsidRPr="002E74F4">
        <w:rPr>
          <w:rFonts w:cs="Arial"/>
          <w:i/>
          <w:color w:val="000000"/>
        </w:rPr>
        <w:t>Corporate Strategy Messaging</w:t>
      </w:r>
      <w:r w:rsidRPr="00844555">
        <w:rPr>
          <w:rFonts w:cs="Arial"/>
          <w:color w:val="000000"/>
        </w:rPr>
        <w:t xml:space="preserve">. </w:t>
      </w:r>
    </w:p>
    <w:p w14:paraId="6F382755" w14:textId="77777777" w:rsidR="00CC6D18" w:rsidRPr="00844555" w:rsidRDefault="00CC6D18" w:rsidP="00CC6D18">
      <w:pPr>
        <w:jc w:val="both"/>
        <w:rPr>
          <w:rFonts w:cs="Arial"/>
          <w:color w:val="000000"/>
        </w:rPr>
      </w:pPr>
    </w:p>
    <w:p w14:paraId="5849E562" w14:textId="77777777" w:rsidR="00CC6D18" w:rsidRDefault="00CC6D18" w:rsidP="00CC6D18">
      <w:pPr>
        <w:pStyle w:val="Heading4"/>
        <w:jc w:val="both"/>
      </w:pPr>
      <w:r>
        <w:t>Theme 5: News Feeds</w:t>
      </w:r>
    </w:p>
    <w:p w14:paraId="25F1C409" w14:textId="7D408CFE" w:rsidR="00CC6D18" w:rsidRDefault="00CC6D18" w:rsidP="00CC6D18">
      <w:pPr>
        <w:ind w:firstLine="0"/>
        <w:jc w:val="both"/>
      </w:pPr>
      <w:r w:rsidRPr="00D800F7">
        <w:t>As mentioned earlier, whil</w:t>
      </w:r>
      <w:r w:rsidR="00514580">
        <w:t>e the</w:t>
      </w:r>
      <w:r w:rsidRPr="00D800F7">
        <w:t xml:space="preserve"> closest neighbour in </w:t>
      </w:r>
      <w:r>
        <w:t>F</w:t>
      </w:r>
      <w:r w:rsidR="000776B5">
        <w:t>igure 2</w:t>
      </w:r>
      <w:r w:rsidRPr="00D800F7">
        <w:t xml:space="preserve"> is topic 1, t</w:t>
      </w:r>
      <w:r>
        <w:t>opics 10 and 1</w:t>
      </w:r>
      <w:r w:rsidRPr="00D800F7">
        <w:t xml:space="preserve"> do not overlap. Consequently, we consider topic 10 to represent a distinct theme of its own. It </w:t>
      </w:r>
      <w:r>
        <w:t>has</w:t>
      </w:r>
      <w:r w:rsidRPr="00D800F7">
        <w:t xml:space="preserve"> a small amount of coverage of just over 4%. </w:t>
      </w:r>
    </w:p>
    <w:p w14:paraId="46FA422B" w14:textId="77777777" w:rsidR="0018495B" w:rsidRDefault="0018495B" w:rsidP="00CC6D18">
      <w:pPr>
        <w:jc w:val="both"/>
      </w:pPr>
    </w:p>
    <w:p w14:paraId="09C94E9B" w14:textId="0A7F53A6" w:rsidR="00CC6D18" w:rsidRDefault="00CC6D18" w:rsidP="00CC6D18">
      <w:pPr>
        <w:jc w:val="both"/>
      </w:pPr>
      <w:r w:rsidRPr="00D800F7">
        <w:t>Inspection of the terms featuring in the topic, such as ‘podcast’, ‘journalist’ and ‘minutes’</w:t>
      </w:r>
      <w:r>
        <w:t>,</w:t>
      </w:r>
      <w:r w:rsidRPr="00D800F7">
        <w:t xml:space="preserve"> suggest</w:t>
      </w:r>
      <w:r w:rsidR="00514580">
        <w:t>s</w:t>
      </w:r>
      <w:r w:rsidRPr="00D800F7">
        <w:t xml:space="preserve"> </w:t>
      </w:r>
      <w:r>
        <w:t xml:space="preserve">that </w:t>
      </w:r>
      <w:r w:rsidRPr="00D800F7">
        <w:t xml:space="preserve">topic 10 is about relevant news items. Therefore, we have </w:t>
      </w:r>
      <w:r w:rsidR="00A677F8" w:rsidRPr="00D800F7">
        <w:t>labelled</w:t>
      </w:r>
      <w:r>
        <w:t xml:space="preserve"> it</w:t>
      </w:r>
      <w:r w:rsidRPr="00D800F7">
        <w:t xml:space="preserve"> </w:t>
      </w:r>
      <w:r w:rsidRPr="002E74F4">
        <w:rPr>
          <w:i/>
        </w:rPr>
        <w:t>News Feeds.</w:t>
      </w:r>
      <w:r w:rsidRPr="00D800F7">
        <w:t xml:space="preserve"> </w:t>
      </w:r>
      <w:r w:rsidR="003938D5">
        <w:t>The tweets below are examples of news feeds that are consistent with topic 10:</w:t>
      </w:r>
    </w:p>
    <w:p w14:paraId="0AD941C4" w14:textId="77777777" w:rsidR="003938D5" w:rsidRPr="005014E2" w:rsidRDefault="0011370F" w:rsidP="003938D5">
      <w:pPr>
        <w:spacing w:after="240"/>
        <w:ind w:left="720" w:right="720" w:firstLine="0"/>
        <w:jc w:val="both"/>
        <w:rPr>
          <w:rFonts w:asciiTheme="minorHAnsi" w:hAnsiTheme="minorHAnsi" w:cs="Courier New"/>
          <w:i/>
          <w:iCs/>
        </w:rPr>
      </w:pPr>
      <w:r w:rsidRPr="005014E2">
        <w:rPr>
          <w:rFonts w:asciiTheme="minorHAnsi" w:hAnsiTheme="minorHAnsi" w:cs="Courier New"/>
          <w:i/>
          <w:iCs/>
        </w:rPr>
        <w:t>“Unilever brand apologizes over Thai skin whitening campaign.”</w:t>
      </w:r>
    </w:p>
    <w:p w14:paraId="4BBCAB2F" w14:textId="77777777" w:rsidR="00364D5C" w:rsidRPr="005014E2" w:rsidRDefault="00364D5C" w:rsidP="003938D5">
      <w:pPr>
        <w:spacing w:after="240"/>
        <w:ind w:left="720" w:right="720" w:firstLine="0"/>
        <w:jc w:val="both"/>
        <w:rPr>
          <w:rFonts w:asciiTheme="minorHAnsi" w:hAnsiTheme="minorHAnsi" w:cs="Courier New"/>
          <w:i/>
          <w:iCs/>
        </w:rPr>
      </w:pPr>
      <w:r w:rsidRPr="005014E2">
        <w:rPr>
          <w:rFonts w:asciiTheme="minorHAnsi" w:hAnsiTheme="minorHAnsi" w:cs="Courier New"/>
          <w:i/>
          <w:iCs/>
        </w:rPr>
        <w:t>“Diageo announces Interim Management Statement for the three months ended 30 September 2012.”</w:t>
      </w:r>
    </w:p>
    <w:p w14:paraId="1FFFFFA5" w14:textId="77777777" w:rsidR="00364D5C" w:rsidRPr="005014E2" w:rsidRDefault="00364D5C" w:rsidP="003938D5">
      <w:pPr>
        <w:spacing w:after="240"/>
        <w:ind w:left="720" w:right="720" w:firstLine="0"/>
        <w:jc w:val="both"/>
        <w:rPr>
          <w:rFonts w:asciiTheme="minorHAnsi" w:hAnsiTheme="minorHAnsi" w:cs="Courier New"/>
          <w:i/>
          <w:iCs/>
        </w:rPr>
      </w:pPr>
      <w:r w:rsidRPr="005014E2">
        <w:rPr>
          <w:rFonts w:asciiTheme="minorHAnsi" w:hAnsiTheme="minorHAnsi" w:cs="Courier New"/>
          <w:i/>
          <w:iCs/>
        </w:rPr>
        <w:t>“Shell signs up for Kings Square.”</w:t>
      </w:r>
    </w:p>
    <w:p w14:paraId="3AFF210D" w14:textId="77777777" w:rsidR="00364D5C" w:rsidRPr="005014E2" w:rsidRDefault="00364D5C" w:rsidP="003938D5">
      <w:pPr>
        <w:spacing w:after="240"/>
        <w:ind w:left="720" w:right="720" w:firstLine="0"/>
        <w:jc w:val="both"/>
        <w:rPr>
          <w:rFonts w:asciiTheme="minorHAnsi" w:hAnsiTheme="minorHAnsi" w:cs="Courier New"/>
          <w:i/>
          <w:iCs/>
        </w:rPr>
      </w:pPr>
      <w:r w:rsidRPr="005014E2">
        <w:rPr>
          <w:rFonts w:asciiTheme="minorHAnsi" w:hAnsiTheme="minorHAnsi" w:cs="Courier New"/>
          <w:i/>
          <w:iCs/>
        </w:rPr>
        <w:t>“</w:t>
      </w:r>
      <w:r w:rsidR="003A0C7B" w:rsidRPr="005014E2">
        <w:rPr>
          <w:rFonts w:asciiTheme="minorHAnsi" w:hAnsiTheme="minorHAnsi" w:cs="Courier New"/>
          <w:i/>
          <w:iCs/>
        </w:rPr>
        <w:t xml:space="preserve">CEO Philp Clarke on </w:t>
      </w:r>
      <w:proofErr w:type="gramStart"/>
      <w:r w:rsidR="003A0C7B" w:rsidRPr="005014E2">
        <w:rPr>
          <w:rFonts w:asciiTheme="minorHAnsi" w:hAnsiTheme="minorHAnsi" w:cs="Courier New"/>
          <w:i/>
          <w:iCs/>
        </w:rPr>
        <w:t>BBCGMS  today</w:t>
      </w:r>
      <w:proofErr w:type="gramEnd"/>
      <w:r w:rsidR="003A0C7B" w:rsidRPr="005014E2">
        <w:rPr>
          <w:rFonts w:asciiTheme="minorHAnsi" w:hAnsiTheme="minorHAnsi" w:cs="Courier New"/>
          <w:i/>
          <w:iCs/>
        </w:rPr>
        <w:t xml:space="preserve"> talked about brilliant refresh…” – Tesco.</w:t>
      </w:r>
    </w:p>
    <w:p w14:paraId="68A3CDD5" w14:textId="77777777" w:rsidR="00CC6D18" w:rsidRPr="002E74F4" w:rsidRDefault="00CC6D18" w:rsidP="00CC6D18">
      <w:pPr>
        <w:pStyle w:val="Heading4"/>
        <w:jc w:val="both"/>
        <w:rPr>
          <w:color w:val="auto"/>
        </w:rPr>
      </w:pPr>
      <w:r w:rsidRPr="002E74F4">
        <w:rPr>
          <w:color w:val="auto"/>
        </w:rPr>
        <w:lastRenderedPageBreak/>
        <w:t>Meta-themes: Future-oriented versus the immediate; and the individual versus the global</w:t>
      </w:r>
    </w:p>
    <w:p w14:paraId="6F1C439C" w14:textId="44A58CD5" w:rsidR="00CC6D18" w:rsidRDefault="00CC6D18" w:rsidP="00CC6D18">
      <w:pPr>
        <w:ind w:firstLine="0"/>
        <w:jc w:val="both"/>
      </w:pPr>
      <w:r>
        <w:t>Returning to F</w:t>
      </w:r>
      <w:r w:rsidR="000776B5">
        <w:t>igure 2</w:t>
      </w:r>
      <w:r w:rsidRPr="0011551A">
        <w:t xml:space="preserve">, </w:t>
      </w:r>
      <w:r>
        <w:t>we can see that the</w:t>
      </w:r>
      <w:r w:rsidRPr="0011551A">
        <w:t xml:space="preserve"> </w:t>
      </w:r>
      <w:r w:rsidR="00A677F8" w:rsidRPr="00A677F8">
        <w:rPr>
          <w:i/>
          <w:iCs/>
        </w:rPr>
        <w:t>MDS</w:t>
      </w:r>
      <w:r w:rsidRPr="0011551A">
        <w:t xml:space="preserve"> </w:t>
      </w:r>
      <w:r w:rsidR="00A677F8" w:rsidRPr="0011551A">
        <w:t>modelling</w:t>
      </w:r>
      <w:r w:rsidRPr="0011551A">
        <w:t xml:space="preserve"> also shows that the topics self-organi</w:t>
      </w:r>
      <w:r>
        <w:t>z</w:t>
      </w:r>
      <w:r w:rsidRPr="0011551A">
        <w:t>e along two dimensions,</w:t>
      </w:r>
      <w:r>
        <w:t xml:space="preserve"> which we may interpret as meta-themes,</w:t>
      </w:r>
      <w:r w:rsidRPr="0011551A">
        <w:t xml:space="preserve"> </w:t>
      </w:r>
      <w:r w:rsidR="00A677F8" w:rsidRPr="0011551A">
        <w:t>labelled</w:t>
      </w:r>
      <w:r w:rsidRPr="0011551A">
        <w:t xml:space="preserve"> PC1 and PC2. </w:t>
      </w:r>
    </w:p>
    <w:p w14:paraId="2A5AB2B5" w14:textId="306DE9EE" w:rsidR="00CC6D18" w:rsidRDefault="00CC6D18" w:rsidP="00CC6D18">
      <w:pPr>
        <w:jc w:val="both"/>
      </w:pPr>
      <w:r w:rsidRPr="0011551A">
        <w:t xml:space="preserve">Running vertically, PC1 appears to contrast </w:t>
      </w:r>
      <w:r>
        <w:t>t</w:t>
      </w:r>
      <w:r w:rsidRPr="0011551A">
        <w:t>opics 1 and 10</w:t>
      </w:r>
      <w:r>
        <w:t xml:space="preserve"> </w:t>
      </w:r>
      <w:r w:rsidRPr="0011551A">
        <w:t>in the north against topics 2 and 5 in the south.</w:t>
      </w:r>
      <w:r>
        <w:t xml:space="preserve"> Therefore, an interpretation of PC1 is that it </w:t>
      </w:r>
      <w:r w:rsidR="00514580">
        <w:t>represents</w:t>
      </w:r>
      <w:r>
        <w:t xml:space="preserve"> future-oriented (long term) strategic issues</w:t>
      </w:r>
      <w:r w:rsidRPr="0011551A">
        <w:t xml:space="preserve"> versus </w:t>
      </w:r>
      <w:r>
        <w:t>immediate issues about product marketing and the news.</w:t>
      </w:r>
      <w:r w:rsidRPr="0011551A">
        <w:t xml:space="preserve"> </w:t>
      </w:r>
    </w:p>
    <w:p w14:paraId="7486871E" w14:textId="2F681A41" w:rsidR="00CC6D18" w:rsidRDefault="00CC6D18" w:rsidP="00CC6D18">
      <w:pPr>
        <w:jc w:val="both"/>
      </w:pPr>
      <w:r w:rsidRPr="0011551A">
        <w:t>PC2 runs horizontally</w:t>
      </w:r>
      <w:r>
        <w:t xml:space="preserve">. It </w:t>
      </w:r>
      <w:r w:rsidRPr="0011551A">
        <w:t>contrast</w:t>
      </w:r>
      <w:r>
        <w:t>s</w:t>
      </w:r>
      <w:r w:rsidRPr="0011551A">
        <w:t xml:space="preserve"> topics 6, 9 and 3 </w:t>
      </w:r>
      <w:r>
        <w:t>i</w:t>
      </w:r>
      <w:r w:rsidRPr="00D800F7">
        <w:t>n</w:t>
      </w:r>
      <w:r w:rsidRPr="0011551A">
        <w:t xml:space="preserve"> the west against topics 8, 4 and 7 </w:t>
      </w:r>
      <w:r>
        <w:t>in</w:t>
      </w:r>
      <w:r w:rsidRPr="0011551A">
        <w:t xml:space="preserve"> the </w:t>
      </w:r>
      <w:r>
        <w:t>e</w:t>
      </w:r>
      <w:r w:rsidRPr="0011551A">
        <w:t xml:space="preserve">ast. </w:t>
      </w:r>
      <w:r>
        <w:t>We may interpret PC2 as a</w:t>
      </w:r>
      <w:r w:rsidR="00514580">
        <w:t>n example</w:t>
      </w:r>
      <w:r>
        <w:t xml:space="preserve"> of </w:t>
      </w:r>
      <w:r w:rsidRPr="00D800F7">
        <w:t>communication</w:t>
      </w:r>
      <w:r>
        <w:t xml:space="preserve">s about the individual versus global issues. </w:t>
      </w:r>
    </w:p>
    <w:p w14:paraId="67FA8108" w14:textId="77777777" w:rsidR="00CC6D18" w:rsidRDefault="00CC6D18" w:rsidP="00CC6D18">
      <w:pPr>
        <w:ind w:firstLine="0"/>
        <w:jc w:val="both"/>
      </w:pPr>
    </w:p>
    <w:p w14:paraId="103508EB" w14:textId="77777777" w:rsidR="004B7EEF" w:rsidRDefault="00FD36CB" w:rsidP="00753A2F">
      <w:pPr>
        <w:pStyle w:val="Heading2"/>
        <w:jc w:val="both"/>
      </w:pPr>
      <w:r>
        <w:t>4</w:t>
      </w:r>
      <w:r w:rsidR="009161BA">
        <w:t>. Discussion</w:t>
      </w:r>
      <w:r>
        <w:t xml:space="preserve"> and </w:t>
      </w:r>
      <w:r w:rsidR="00444200">
        <w:t>c</w:t>
      </w:r>
      <w:r>
        <w:t>onclusion</w:t>
      </w:r>
    </w:p>
    <w:p w14:paraId="5DA3E042" w14:textId="1EAB1125" w:rsidR="00E54E5D" w:rsidRPr="00D800F7" w:rsidRDefault="00E54E5D" w:rsidP="002E74F4">
      <w:pPr>
        <w:ind w:firstLine="0"/>
        <w:jc w:val="both"/>
      </w:pPr>
      <w:r w:rsidRPr="00D800F7">
        <w:t xml:space="preserve">Our </w:t>
      </w:r>
      <w:r w:rsidR="00A677F8" w:rsidRPr="00D800F7">
        <w:t>modelling</w:t>
      </w:r>
      <w:r w:rsidRPr="00D800F7">
        <w:t xml:space="preserve"> of the pre-scandal tweets of the 92 ‘offenders’ suggest</w:t>
      </w:r>
      <w:r w:rsidR="00444200">
        <w:t>s</w:t>
      </w:r>
      <w:r w:rsidRPr="00D800F7">
        <w:t xml:space="preserve"> that they tweeted </w:t>
      </w:r>
      <w:r w:rsidR="00B44AEA">
        <w:t xml:space="preserve">content which fell into </w:t>
      </w:r>
      <w:r w:rsidR="00444200">
        <w:t>10</w:t>
      </w:r>
      <w:r w:rsidR="00444200" w:rsidRPr="00D800F7">
        <w:t xml:space="preserve"> </w:t>
      </w:r>
      <w:r w:rsidRPr="00D800F7">
        <w:t>main topics. The</w:t>
      </w:r>
      <w:r w:rsidR="00A54C1D">
        <w:t>se</w:t>
      </w:r>
      <w:r w:rsidRPr="00D800F7">
        <w:t xml:space="preserve"> often overlapped</w:t>
      </w:r>
      <w:r w:rsidR="00A54C1D">
        <w:t>,</w:t>
      </w:r>
      <w:r w:rsidRPr="00D800F7">
        <w:t xml:space="preserve"> so that we can </w:t>
      </w:r>
      <w:r w:rsidR="00085278">
        <w:t>interpret</w:t>
      </w:r>
      <w:r w:rsidR="00085278" w:rsidRPr="00D800F7">
        <w:t xml:space="preserve"> </w:t>
      </w:r>
      <w:r w:rsidRPr="00D800F7">
        <w:t>them as covering five themes</w:t>
      </w:r>
      <w:r w:rsidR="00A54C1D">
        <w:t>.</w:t>
      </w:r>
      <w:r w:rsidR="001F4FC7">
        <w:t xml:space="preserve"> </w:t>
      </w:r>
      <w:r w:rsidR="00A54C1D">
        <w:t>I</w:t>
      </w:r>
      <w:r w:rsidRPr="00D800F7">
        <w:t>n descending order of coverage</w:t>
      </w:r>
      <w:r w:rsidR="004205EB">
        <w:t>,</w:t>
      </w:r>
      <w:r w:rsidR="00A54C1D">
        <w:t xml:space="preserve"> these</w:t>
      </w:r>
      <w:r w:rsidRPr="00D800F7">
        <w:t xml:space="preserve"> </w:t>
      </w:r>
      <w:r w:rsidR="004205EB">
        <w:t>are</w:t>
      </w:r>
      <w:r w:rsidRPr="00D800F7">
        <w:t xml:space="preserve">:  </w:t>
      </w:r>
      <w:r w:rsidR="00931F9E">
        <w:t xml:space="preserve">Urgent </w:t>
      </w:r>
      <w:r w:rsidR="00A54C1D">
        <w:t>S</w:t>
      </w:r>
      <w:r w:rsidR="00931F9E">
        <w:t>ignalling of ‘</w:t>
      </w:r>
      <w:r w:rsidR="00A54C1D">
        <w:t>G</w:t>
      </w:r>
      <w:r w:rsidR="00931F9E">
        <w:t>reenness</w:t>
      </w:r>
      <w:proofErr w:type="gramStart"/>
      <w:r w:rsidR="00931F9E">
        <w:t>’</w:t>
      </w:r>
      <w:r w:rsidR="00A51006">
        <w:t xml:space="preserve"> </w:t>
      </w:r>
      <w:r w:rsidRPr="00D800F7">
        <w:t xml:space="preserve"> (</w:t>
      </w:r>
      <w:proofErr w:type="gramEnd"/>
      <w:r w:rsidRPr="00D800F7">
        <w:t xml:space="preserve">29.6%); Customer Relationship Management (28.5%); Corporate Strategy (22.1%); Product Marketing (15.5%); </w:t>
      </w:r>
      <w:r w:rsidR="00444200">
        <w:t xml:space="preserve">and </w:t>
      </w:r>
      <w:r w:rsidRPr="00D800F7">
        <w:t>News Feeds (4.3%)</w:t>
      </w:r>
      <w:r w:rsidR="004205EB">
        <w:t>.</w:t>
      </w:r>
      <w:r w:rsidRPr="00D800F7">
        <w:t xml:space="preserve"> Further</w:t>
      </w:r>
      <w:r w:rsidR="00B77A6A">
        <w:t xml:space="preserve"> </w:t>
      </w:r>
      <w:r w:rsidRPr="00D800F7">
        <w:t xml:space="preserve">multidimensional scaling analysis based on similarities among the topics suggests </w:t>
      </w:r>
      <w:r w:rsidR="00444200">
        <w:t xml:space="preserve">that </w:t>
      </w:r>
      <w:r w:rsidRPr="00D800F7">
        <w:t>t</w:t>
      </w:r>
      <w:r w:rsidR="009B529B">
        <w:t xml:space="preserve">he 92 corporations tweeted </w:t>
      </w:r>
      <w:r w:rsidRPr="00D800F7">
        <w:t>along t</w:t>
      </w:r>
      <w:r w:rsidR="00DF648F">
        <w:t>wo</w:t>
      </w:r>
      <w:r w:rsidRPr="00D800F7">
        <w:t xml:space="preserve"> main channels. One channel co</w:t>
      </w:r>
      <w:r w:rsidR="00D56999">
        <w:t>vered</w:t>
      </w:r>
      <w:r w:rsidRPr="00D800F7">
        <w:t xml:space="preserve"> Future-oriented versus Immediate</w:t>
      </w:r>
      <w:r w:rsidR="00D56999">
        <w:t xml:space="preserve"> issues</w:t>
      </w:r>
      <w:r w:rsidR="00A64622">
        <w:t>;</w:t>
      </w:r>
      <w:r w:rsidRPr="00D800F7">
        <w:t xml:space="preserve"> the </w:t>
      </w:r>
      <w:r w:rsidR="00A64622">
        <w:t xml:space="preserve">second </w:t>
      </w:r>
      <w:r w:rsidRPr="00D800F7">
        <w:t>channel covered</w:t>
      </w:r>
      <w:r w:rsidR="00A64622">
        <w:t xml:space="preserve"> Global versus</w:t>
      </w:r>
      <w:r w:rsidRPr="00D800F7">
        <w:t xml:space="preserve"> Individual issues.</w:t>
      </w:r>
    </w:p>
    <w:p w14:paraId="236BFC3B" w14:textId="7AA1A1B3" w:rsidR="004B1BB5" w:rsidRPr="004B1BB5" w:rsidRDefault="00E54E5D" w:rsidP="006170B7">
      <w:pPr>
        <w:rPr>
          <w:rFonts w:ascii="Times New Roman" w:eastAsiaTheme="minorHAnsi" w:hAnsi="Times New Roman"/>
        </w:rPr>
      </w:pPr>
      <w:r w:rsidRPr="00D800F7">
        <w:t>From the premise that Twitter messaging</w:t>
      </w:r>
      <w:r w:rsidR="00113090">
        <w:t xml:space="preserve"> </w:t>
      </w:r>
      <w:r w:rsidR="00B44EFE">
        <w:t xml:space="preserve">can </w:t>
      </w:r>
      <w:r w:rsidR="00113090">
        <w:t>help</w:t>
      </w:r>
      <w:r w:rsidR="00B44EFE">
        <w:t xml:space="preserve"> with building </w:t>
      </w:r>
      <w:r w:rsidRPr="00D800F7">
        <w:t xml:space="preserve">and </w:t>
      </w:r>
      <w:r w:rsidR="00B44EFE">
        <w:t xml:space="preserve">maintaining </w:t>
      </w:r>
      <w:r w:rsidRPr="00D800F7">
        <w:t>a reputation of being ethical</w:t>
      </w:r>
      <w:r w:rsidR="00885F0C">
        <w:t>, which in turn</w:t>
      </w:r>
      <w:r w:rsidR="00DD37C6">
        <w:t xml:space="preserve"> help</w:t>
      </w:r>
      <w:r w:rsidR="00444200">
        <w:t>s</w:t>
      </w:r>
      <w:r w:rsidR="00A54C1D">
        <w:t xml:space="preserve"> to</w:t>
      </w:r>
      <w:r w:rsidRPr="00D800F7">
        <w:t xml:space="preserve"> mitigate </w:t>
      </w:r>
      <w:r w:rsidR="00DD37C6">
        <w:t>the effects of</w:t>
      </w:r>
      <w:r w:rsidRPr="00D800F7">
        <w:t xml:space="preserve"> ethical scandal </w:t>
      </w:r>
      <w:r w:rsidR="00B52A94" w:rsidRPr="00B52A94">
        <w:fldChar w:fldCharType="begin"/>
      </w:r>
      <w:r w:rsidR="00B52A94" w:rsidRPr="00B52A94">
        <w:instrText xml:space="preserve"> ADDIN EN.CITE &lt;EndNote&gt;&lt;Cite&gt;&lt;Author&gt;Bishop&lt;/Author&gt;&lt;Year&gt;2013&lt;/Year&gt;&lt;RecNum&gt;34&lt;/RecNum&gt;&lt;DisplayText&gt;(Bishop, 2013; Koronis &amp;amp; Ponis, 2012)&lt;/DisplayText&gt;&lt;record&gt;&lt;rec-number&gt;34&lt;/rec-number&gt;&lt;foreign-keys&gt;&lt;key app="EN" db-id="22a9erf5swrrwsertrk5vxdn200etwpzerse" timestamp="1599557531"&gt;34&lt;/key&gt;&lt;/foreign-keys&gt;&lt;ref-type name="Journal Article"&gt;17&lt;/ref-type&gt;&lt;contributors&gt;&lt;authors&gt;&lt;author&gt;Bishop, William H&lt;/author&gt;&lt;/authors&gt;&lt;/contributors&gt;&lt;titles&gt;&lt;title&gt;The role of ethics in 21st century organizations&lt;/title&gt;&lt;secondary-title&gt;Journal of Business Ethics&lt;/secondary-title&gt;&lt;/titles&gt;&lt;periodical&gt;&lt;full-title&gt;Journal of Business Ethics&lt;/full-title&gt;&lt;/periodical&gt;&lt;pages&gt;635-637&lt;/pages&gt;&lt;volume&gt;118&lt;/volume&gt;&lt;number&gt;3&lt;/number&gt;&lt;dates&gt;&lt;year&gt;2013&lt;/year&gt;&lt;/dates&gt;&lt;isbn&gt;0167-4544&lt;/isbn&gt;&lt;urls&gt;&lt;/urls&gt;&lt;/record&gt;&lt;/Cite&gt;&lt;Cite&gt;&lt;Author&gt;Koronis&lt;/Author&gt;&lt;Year&gt;2012&lt;/Year&gt;&lt;RecNum&gt;66&lt;/RecNum&gt;&lt;record&gt;&lt;rec-number&gt;66&lt;/rec-number&gt;&lt;foreign-keys&gt;&lt;key app="EN" db-id="22a9erf5swrrwsertrk5vxdn200etwpzerse" timestamp="1599559926"&gt;66&lt;/key&gt;&lt;/foreign-keys&gt;&lt;ref-type name="Journal Article"&gt;17&lt;/ref-type&gt;&lt;contributors&gt;&lt;authors&gt;&lt;author&gt;Koronis, Epaminondas&lt;/author&gt;&lt;author&gt;Ponis, Stavros T&lt;/author&gt;&lt;/authors&gt;&lt;/contributors&gt;&lt;titles&gt;&lt;title&gt;Introducing corporate reputation continuity to support organizational resilience against crises&lt;/title&gt;&lt;secondary-title&gt;Journal of Applied Business Research (JABR)&lt;/secondary-title&gt;&lt;/titles&gt;&lt;periodical&gt;&lt;full-title&gt;Journal of Applied Business Research (JABR)&lt;/full-title&gt;&lt;/periodical&gt;&lt;pages&gt;283-290&lt;/pages&gt;&lt;volume&gt;28&lt;/volume&gt;&lt;number&gt;2&lt;/number&gt;&lt;dates&gt;&lt;year&gt;2012&lt;/year&gt;&lt;/dates&gt;&lt;isbn&gt;2157-8834&lt;/isbn&gt;&lt;urls&gt;&lt;/urls&gt;&lt;/record&gt;&lt;/Cite&gt;&lt;/EndNote&gt;</w:instrText>
      </w:r>
      <w:r w:rsidR="00B52A94" w:rsidRPr="00B52A94">
        <w:fldChar w:fldCharType="separate"/>
      </w:r>
      <w:r w:rsidR="00B52A94" w:rsidRPr="00B52A94">
        <w:rPr>
          <w:noProof/>
        </w:rPr>
        <w:t xml:space="preserve">(Bishop, 2013; Koronis </w:t>
      </w:r>
      <w:r w:rsidR="00A54C1D">
        <w:rPr>
          <w:noProof/>
        </w:rPr>
        <w:t>and</w:t>
      </w:r>
      <w:r w:rsidR="00B52A94" w:rsidRPr="00B52A94">
        <w:rPr>
          <w:noProof/>
        </w:rPr>
        <w:t xml:space="preserve"> Ponis, 2012)</w:t>
      </w:r>
      <w:r w:rsidR="00B52A94" w:rsidRPr="00B52A94">
        <w:fldChar w:fldCharType="end"/>
      </w:r>
      <w:r w:rsidRPr="00D800F7">
        <w:t xml:space="preserve">, we can infer that </w:t>
      </w:r>
      <w:r w:rsidR="00411D22">
        <w:t>T</w:t>
      </w:r>
      <w:r w:rsidRPr="00D800F7">
        <w:t xml:space="preserve">witter messaging along the </w:t>
      </w:r>
      <w:r w:rsidRPr="00D800F7">
        <w:lastRenderedPageBreak/>
        <w:t xml:space="preserve">Global versus </w:t>
      </w:r>
      <w:r w:rsidR="00DD37C6">
        <w:t>Indiv</w:t>
      </w:r>
      <w:r w:rsidR="00574820">
        <w:t>idual</w:t>
      </w:r>
      <w:r w:rsidRPr="00D800F7">
        <w:t xml:space="preserve"> channel </w:t>
      </w:r>
      <w:r w:rsidR="008F0D73">
        <w:t xml:space="preserve">within </w:t>
      </w:r>
      <w:r w:rsidR="003B37C1">
        <w:t xml:space="preserve">the theme of </w:t>
      </w:r>
      <w:r w:rsidR="00931F9E">
        <w:t xml:space="preserve">Urgent </w:t>
      </w:r>
      <w:r w:rsidR="00A54C1D">
        <w:t>S</w:t>
      </w:r>
      <w:r w:rsidR="00931F9E">
        <w:t>ignalling of ‘</w:t>
      </w:r>
      <w:r w:rsidR="00A54C1D">
        <w:t>G</w:t>
      </w:r>
      <w:r w:rsidR="00931F9E">
        <w:t>reenness’</w:t>
      </w:r>
      <w:r w:rsidR="00A51006">
        <w:t xml:space="preserve"> </w:t>
      </w:r>
      <w:r w:rsidRPr="00D800F7">
        <w:t xml:space="preserve"> </w:t>
      </w:r>
      <w:r w:rsidR="00D85872">
        <w:t>is l</w:t>
      </w:r>
      <w:r w:rsidRPr="00D800F7">
        <w:t xml:space="preserve">ikely to </w:t>
      </w:r>
      <w:r w:rsidR="000439C1" w:rsidRPr="006170B7">
        <w:rPr>
          <w:rFonts w:cs="Calibri"/>
        </w:rPr>
        <w:t xml:space="preserve">have </w:t>
      </w:r>
      <w:r w:rsidRPr="006170B7">
        <w:rPr>
          <w:rFonts w:cs="Calibri"/>
        </w:rPr>
        <w:t>been most helpfu</w:t>
      </w:r>
      <w:r w:rsidR="00BC6C09" w:rsidRPr="006170B7">
        <w:rPr>
          <w:rFonts w:cs="Calibri"/>
        </w:rPr>
        <w:t>l</w:t>
      </w:r>
      <w:r w:rsidRPr="006170B7">
        <w:rPr>
          <w:rFonts w:cs="Calibri"/>
        </w:rPr>
        <w:t>.</w:t>
      </w:r>
      <w:r w:rsidR="00E80D1A" w:rsidRPr="006170B7">
        <w:rPr>
          <w:rFonts w:cs="Calibri"/>
        </w:rPr>
        <w:t xml:space="preserve"> </w:t>
      </w:r>
      <w:r w:rsidR="00E80D1A" w:rsidRPr="00A64AA4">
        <w:rPr>
          <w:rFonts w:cs="Calibri"/>
        </w:rPr>
        <w:t>This is because messages that</w:t>
      </w:r>
      <w:r w:rsidR="0095691F" w:rsidRPr="00A64AA4">
        <w:rPr>
          <w:rFonts w:cs="Calibri"/>
        </w:rPr>
        <w:t xml:space="preserve"> signal greenness </w:t>
      </w:r>
      <w:r w:rsidR="000156D2" w:rsidRPr="00A64AA4">
        <w:rPr>
          <w:rFonts w:cs="Calibri"/>
        </w:rPr>
        <w:t>enhance</w:t>
      </w:r>
      <w:r w:rsidR="004D4131" w:rsidRPr="00A64AA4">
        <w:rPr>
          <w:rFonts w:cs="Calibri"/>
        </w:rPr>
        <w:t xml:space="preserve"> a corporation’s sustainability reputation. A </w:t>
      </w:r>
      <w:r w:rsidR="00457788" w:rsidRPr="00A64AA4">
        <w:rPr>
          <w:rFonts w:cs="Calibri"/>
        </w:rPr>
        <w:t>strong sustainability reputation increases a corporation’s attractiveness to values</w:t>
      </w:r>
      <w:r w:rsidR="008215E9" w:rsidRPr="00A64AA4">
        <w:rPr>
          <w:rFonts w:cs="Calibri"/>
        </w:rPr>
        <w:t>-inspired</w:t>
      </w:r>
      <w:r w:rsidR="00457788" w:rsidRPr="00A64AA4">
        <w:rPr>
          <w:rFonts w:cs="Calibri"/>
        </w:rPr>
        <w:t xml:space="preserve"> investors, i.e. ethical</w:t>
      </w:r>
      <w:r w:rsidR="00924950" w:rsidRPr="00A64AA4">
        <w:rPr>
          <w:rFonts w:cs="Calibri"/>
        </w:rPr>
        <w:t xml:space="preserve"> and socially responsible</w:t>
      </w:r>
      <w:r w:rsidR="00A54C1D">
        <w:rPr>
          <w:rFonts w:cs="Calibri"/>
        </w:rPr>
        <w:t xml:space="preserve"> investors</w:t>
      </w:r>
      <w:r w:rsidR="003A7F3B" w:rsidRPr="00A64AA4">
        <w:rPr>
          <w:rFonts w:cs="Calibri"/>
        </w:rPr>
        <w:t xml:space="preserve"> </w:t>
      </w:r>
      <w:r w:rsidR="003A7F3B" w:rsidRPr="00A64AA4">
        <w:rPr>
          <w:rFonts w:cs="Calibri"/>
        </w:rPr>
        <w:fldChar w:fldCharType="begin"/>
      </w:r>
      <w:r w:rsidR="003A7F3B" w:rsidRPr="00A64AA4">
        <w:rPr>
          <w:rFonts w:cs="Calibri"/>
        </w:rPr>
        <w:instrText xml:space="preserve"> ADDIN EN.CITE &lt;EndNote&gt;&lt;Cite&gt;&lt;Author&gt;Richardson&lt;/Author&gt;&lt;Year&gt;2009&lt;/Year&gt;&lt;RecNum&gt;154&lt;/RecNum&gt;&lt;DisplayText&gt;(Fulton et al., 2012; Richardson, 2009)&lt;/DisplayText&gt;&lt;record&gt;&lt;rec-number&gt;154&lt;/rec-number&gt;&lt;foreign-keys&gt;&lt;key app="EN" db-id="9fdx0ss0s2z0s5e2xvzp2xx4fzrtaxadzpzf" timestamp="1592474870"&gt;154&lt;/key&gt;&lt;/foreign-keys&gt;&lt;ref-type name="Journal Article"&gt;17&lt;/ref-type&gt;&lt;contributors&gt;&lt;authors&gt;&lt;author&gt;Richardson, Benjamin J&lt;/author&gt;&lt;/authors&gt;&lt;/contributors&gt;&lt;titles&gt;&lt;title&gt;Keeping ethical investment ethical: Regulatory issues for investing for sustainability&lt;/title&gt;&lt;secondary-title&gt;Journal of Business Ethics&lt;/secondary-title&gt;&lt;/titles&gt;&lt;periodical&gt;&lt;full-title&gt;Journal Of Business Ethics&lt;/full-title&gt;&lt;/periodical&gt;&lt;pages&gt;555-572&lt;/pages&gt;&lt;volume&gt;87&lt;/volume&gt;&lt;number&gt;4&lt;/number&gt;&lt;dates&gt;&lt;year&gt;2009&lt;/year&gt;&lt;/dates&gt;&lt;isbn&gt;0167-4544&lt;/isbn&gt;&lt;urls&gt;&lt;/urls&gt;&lt;/record&gt;&lt;/Cite&gt;&lt;Cite&gt;&lt;Author&gt;Fulton&lt;/Author&gt;&lt;Year&gt;2012&lt;/Year&gt;&lt;RecNum&gt;152&lt;/RecNum&gt;&lt;record&gt;&lt;rec-number&gt;152&lt;/rec-number&gt;&lt;foreign-keys&gt;&lt;key app="EN" db-id="9fdx0ss0s2z0s5e2xvzp2xx4fzrtaxadzpzf" timestamp="1592468404"&gt;152&lt;/key&gt;&lt;/foreign-keys&gt;&lt;ref-type name="Journal Article"&gt;17&lt;/ref-type&gt;&lt;contributors&gt;&lt;authors&gt;&lt;author&gt;Fulton, Mark&lt;/author&gt;&lt;author&gt;Kahn, Bruce&lt;/author&gt;&lt;author&gt;Sharples, Camilla&lt;/author&gt;&lt;/authors&gt;&lt;/contributors&gt;&lt;titles&gt;&lt;title&gt;Sustainable investing: Establishing long-term value and performance&lt;/title&gt;&lt;secondary-title&gt;Available at SSRN 2222740&lt;/secondary-title&gt;&lt;/titles&gt;&lt;periodical&gt;&lt;full-title&gt;Available at SSRN 2222740&lt;/full-title&gt;&lt;/periodical&gt;&lt;dates&gt;&lt;year&gt;2012&lt;/year&gt;&lt;/dates&gt;&lt;urls&gt;&lt;/urls&gt;&lt;/record&gt;&lt;/Cite&gt;&lt;/EndNote&gt;</w:instrText>
      </w:r>
      <w:r w:rsidR="003A7F3B" w:rsidRPr="00A64AA4">
        <w:rPr>
          <w:rFonts w:cs="Calibri"/>
        </w:rPr>
        <w:fldChar w:fldCharType="separate"/>
      </w:r>
      <w:r w:rsidR="003A7F3B" w:rsidRPr="00A64AA4">
        <w:rPr>
          <w:rFonts w:cs="Calibri"/>
          <w:noProof/>
        </w:rPr>
        <w:t xml:space="preserve">(Fulton </w:t>
      </w:r>
      <w:r w:rsidR="003A7F3B" w:rsidRPr="005014E2">
        <w:rPr>
          <w:rFonts w:cs="Calibri"/>
          <w:i/>
          <w:iCs/>
          <w:noProof/>
        </w:rPr>
        <w:t>et al</w:t>
      </w:r>
      <w:r w:rsidR="003A7F3B" w:rsidRPr="00A64AA4">
        <w:rPr>
          <w:rFonts w:cs="Calibri"/>
          <w:noProof/>
        </w:rPr>
        <w:t>., 2012; Richardson, 2009)</w:t>
      </w:r>
      <w:r w:rsidR="003A7F3B" w:rsidRPr="00A64AA4">
        <w:rPr>
          <w:rFonts w:cs="Calibri"/>
        </w:rPr>
        <w:fldChar w:fldCharType="end"/>
      </w:r>
      <w:r w:rsidR="00924950" w:rsidRPr="00A64AA4">
        <w:rPr>
          <w:rFonts w:cs="Calibri"/>
        </w:rPr>
        <w:t xml:space="preserve">, </w:t>
      </w:r>
      <w:r w:rsidR="005544F1" w:rsidRPr="00A64AA4">
        <w:rPr>
          <w:rFonts w:cs="Calibri"/>
        </w:rPr>
        <w:t xml:space="preserve">and, more </w:t>
      </w:r>
      <w:r w:rsidR="00E82184" w:rsidRPr="00A64AA4">
        <w:rPr>
          <w:rFonts w:cs="Calibri"/>
        </w:rPr>
        <w:t>so</w:t>
      </w:r>
      <w:r w:rsidR="00457788" w:rsidRPr="00A64AA4">
        <w:rPr>
          <w:rFonts w:cs="Calibri"/>
        </w:rPr>
        <w:t>,</w:t>
      </w:r>
      <w:r w:rsidR="00A54C1D">
        <w:rPr>
          <w:rFonts w:cs="Calibri"/>
        </w:rPr>
        <w:t xml:space="preserve"> to</w:t>
      </w:r>
      <w:r w:rsidR="00457788" w:rsidRPr="00A64AA4">
        <w:rPr>
          <w:rFonts w:cs="Calibri"/>
        </w:rPr>
        <w:t xml:space="preserve"> impact investors</w:t>
      </w:r>
      <w:r w:rsidR="005544F1" w:rsidRPr="00A64AA4">
        <w:rPr>
          <w:rFonts w:cs="Calibri"/>
        </w:rPr>
        <w:t xml:space="preserve"> </w:t>
      </w:r>
      <w:r w:rsidR="00A311D4" w:rsidRPr="00A64AA4">
        <w:rPr>
          <w:rFonts w:cs="Calibri"/>
        </w:rPr>
        <w:t xml:space="preserve"> </w:t>
      </w:r>
      <w:r w:rsidR="00A311D4" w:rsidRPr="00A64AA4">
        <w:rPr>
          <w:rFonts w:cs="Calibri"/>
        </w:rPr>
        <w:fldChar w:fldCharType="begin"/>
      </w:r>
      <w:r w:rsidR="00CA35EA" w:rsidRPr="00A64AA4">
        <w:rPr>
          <w:rFonts w:cs="Calibri"/>
        </w:rPr>
        <w:instrText xml:space="preserve"> ADDIN EN.CITE &lt;EndNote&gt;&lt;Cite&gt;&lt;Author&gt;Kotsantonis&lt;/Author&gt;&lt;Year&gt;2016&lt;/Year&gt;&lt;RecNum&gt;94&lt;/RecNum&gt;&lt;DisplayText&gt;(Kotsantonis et al., 2016; Wood et al., 2013)&lt;/DisplayText&gt;&lt;record&gt;&lt;rec-number&gt;94&lt;/rec-number&gt;&lt;foreign-keys&gt;&lt;key app="EN" db-id="ata9dwssvvd0wne0svnp9w2wx252dawp09fp" timestamp="1589278460"&gt;94&lt;/key&gt;&lt;/foreign-keys&gt;&lt;ref-type name="Journal Article"&gt;17&lt;/ref-type&gt;&lt;contributors&gt;&lt;authors&gt;&lt;author&gt;Kotsantonis, Sakis&lt;/author&gt;&lt;author&gt;Pinney, Chris&lt;/author&gt;&lt;author&gt;Serafeim, George&lt;/author&gt;&lt;/authors&gt;&lt;/contributors&gt;&lt;titles&gt;&lt;title&gt;ESG integration in investment management: Myths and realities&lt;/title&gt;&lt;secondary-title&gt;Journal of Applied Corporate Finance&lt;/secondary-title&gt;&lt;/titles&gt;&lt;periodical&gt;&lt;full-title&gt;Journal of Applied Corporate Finance&lt;/full-title&gt;&lt;/periodical&gt;&lt;pages&gt;10-16&lt;/pages&gt;&lt;volume&gt;28&lt;/volume&gt;&lt;number&gt;2&lt;/number&gt;&lt;dates&gt;&lt;year&gt;2016&lt;/year&gt;&lt;/dates&gt;&lt;isbn&gt;1078-1196&lt;/isbn&gt;&lt;urls&gt;&lt;/urls&gt;&lt;/record&gt;&lt;/Cite&gt;&lt;Cite&gt;&lt;Author&gt;Wood&lt;/Author&gt;&lt;Year&gt;2013&lt;/Year&gt;&lt;RecNum&gt;159&lt;/RecNum&gt;&lt;record&gt;&lt;rec-number&gt;159&lt;/rec-number&gt;&lt;foreign-keys&gt;&lt;key app="EN" db-id="9fdx0ss0s2z0s5e2xvzp2xx4fzrtaxadzpzf" timestamp="1592567158"&gt;159&lt;/key&gt;&lt;/foreign-keys&gt;&lt;ref-type name="Journal Article"&gt;17&lt;/ref-type&gt;&lt;contributors&gt;&lt;authors&gt;&lt;author&gt;Wood, David&lt;/author&gt;&lt;author&gt;Thornley, Ben&lt;/author&gt;&lt;author&gt;Grace, Katie&lt;/author&gt;&lt;/authors&gt;&lt;/contributors&gt;&lt;titles&gt;&lt;title&gt;Institutional impact investing: practice and policy&lt;/title&gt;&lt;secondary-title&gt;Journal of Sustainable Finance &amp;amp; Investment&lt;/secondary-title&gt;&lt;/titles&gt;&lt;periodical&gt;&lt;full-title&gt;Journal of Sustainable Finance &amp;amp; Investment&lt;/full-title&gt;&lt;/periodical&gt;&lt;pages&gt;75-94&lt;/pages&gt;&lt;volume&gt;3&lt;/volume&gt;&lt;number&gt;2&lt;/number&gt;&lt;dates&gt;&lt;year&gt;2013&lt;/year&gt;&lt;/dates&gt;&lt;isbn&gt;2043-0795&lt;/isbn&gt;&lt;urls&gt;&lt;/urls&gt;&lt;/record&gt;&lt;/Cite&gt;&lt;/EndNote&gt;</w:instrText>
      </w:r>
      <w:r w:rsidR="00A311D4" w:rsidRPr="00A64AA4">
        <w:rPr>
          <w:rFonts w:cs="Calibri"/>
        </w:rPr>
        <w:fldChar w:fldCharType="separate"/>
      </w:r>
      <w:r w:rsidR="00CA35EA" w:rsidRPr="00A64AA4">
        <w:rPr>
          <w:rFonts w:cs="Calibri"/>
          <w:noProof/>
        </w:rPr>
        <w:t xml:space="preserve">(Kotsantonis </w:t>
      </w:r>
      <w:r w:rsidR="00CA35EA" w:rsidRPr="005014E2">
        <w:rPr>
          <w:rFonts w:cs="Calibri"/>
          <w:i/>
          <w:iCs/>
          <w:noProof/>
        </w:rPr>
        <w:t>et al</w:t>
      </w:r>
      <w:r w:rsidR="00CA35EA" w:rsidRPr="00A64AA4">
        <w:rPr>
          <w:rFonts w:cs="Calibri"/>
          <w:noProof/>
        </w:rPr>
        <w:t xml:space="preserve">., 2016; Wood </w:t>
      </w:r>
      <w:r w:rsidR="00CA35EA" w:rsidRPr="005014E2">
        <w:rPr>
          <w:rFonts w:cs="Calibri"/>
          <w:i/>
          <w:iCs/>
          <w:noProof/>
        </w:rPr>
        <w:t>et al</w:t>
      </w:r>
      <w:r w:rsidR="00CA35EA" w:rsidRPr="00A64AA4">
        <w:rPr>
          <w:rFonts w:cs="Calibri"/>
          <w:noProof/>
        </w:rPr>
        <w:t>., 2013)</w:t>
      </w:r>
      <w:r w:rsidR="00A311D4" w:rsidRPr="00A64AA4">
        <w:rPr>
          <w:rFonts w:cs="Calibri"/>
        </w:rPr>
        <w:fldChar w:fldCharType="end"/>
      </w:r>
      <w:r w:rsidR="00C770B3" w:rsidRPr="00A64AA4">
        <w:rPr>
          <w:rFonts w:cs="Calibri"/>
        </w:rPr>
        <w:t>.</w:t>
      </w:r>
      <w:r w:rsidR="002B0A86" w:rsidRPr="00A64AA4">
        <w:rPr>
          <w:rFonts w:cs="Calibri"/>
        </w:rPr>
        <w:t xml:space="preserve"> </w:t>
      </w:r>
      <w:r w:rsidR="00002B9C" w:rsidRPr="00A64AA4">
        <w:rPr>
          <w:rFonts w:cs="Calibri"/>
        </w:rPr>
        <w:t>Relative to</w:t>
      </w:r>
      <w:r w:rsidR="001B7D0E" w:rsidRPr="00A64AA4">
        <w:rPr>
          <w:rFonts w:cs="Calibri"/>
        </w:rPr>
        <w:t xml:space="preserve"> other types of investor, </w:t>
      </w:r>
      <w:r w:rsidR="006A52E9" w:rsidRPr="00A64AA4">
        <w:rPr>
          <w:rFonts w:cs="Calibri"/>
        </w:rPr>
        <w:t xml:space="preserve">to </w:t>
      </w:r>
      <w:r w:rsidR="00AF3AB4" w:rsidRPr="00A64AA4">
        <w:rPr>
          <w:rFonts w:cs="Calibri"/>
        </w:rPr>
        <w:t xml:space="preserve">a </w:t>
      </w:r>
      <w:r w:rsidR="006A52E9" w:rsidRPr="00A64AA4">
        <w:rPr>
          <w:rFonts w:cs="Calibri"/>
        </w:rPr>
        <w:t xml:space="preserve">values-inspired investor, a </w:t>
      </w:r>
      <w:r w:rsidR="00AF3AB4" w:rsidRPr="00A64AA4">
        <w:rPr>
          <w:rFonts w:cs="Calibri"/>
        </w:rPr>
        <w:t xml:space="preserve">corporation’s sustainability reputation is </w:t>
      </w:r>
      <w:r w:rsidR="00D95B25" w:rsidRPr="00A64AA4">
        <w:rPr>
          <w:rFonts w:cs="Calibri"/>
        </w:rPr>
        <w:t>an</w:t>
      </w:r>
      <w:r w:rsidR="00AF3AB4" w:rsidRPr="00A64AA4">
        <w:rPr>
          <w:rFonts w:cs="Calibri"/>
        </w:rPr>
        <w:t xml:space="preserve"> important criterion in valuing </w:t>
      </w:r>
      <w:r w:rsidR="00002B9C" w:rsidRPr="00A64AA4">
        <w:rPr>
          <w:rFonts w:cs="Calibri"/>
        </w:rPr>
        <w:t>its stock</w:t>
      </w:r>
      <w:r w:rsidR="000A733F" w:rsidRPr="00A64AA4">
        <w:rPr>
          <w:rFonts w:cs="Calibri"/>
        </w:rPr>
        <w:t>.</w:t>
      </w:r>
      <w:r w:rsidR="004B1BB5" w:rsidRPr="00A64AA4">
        <w:rPr>
          <w:rFonts w:eastAsiaTheme="minorHAnsi" w:cs="Calibri"/>
        </w:rPr>
        <w:t xml:space="preserve"> </w:t>
      </w:r>
      <w:r w:rsidR="00541FD8" w:rsidRPr="00A64AA4">
        <w:rPr>
          <w:rFonts w:eastAsiaTheme="minorHAnsi" w:cs="Calibri"/>
        </w:rPr>
        <w:t>Therefore, they</w:t>
      </w:r>
      <w:r w:rsidR="004B1BB5" w:rsidRPr="00A64AA4">
        <w:rPr>
          <w:rFonts w:eastAsiaTheme="minorHAnsi" w:cs="Calibri"/>
        </w:rPr>
        <w:t xml:space="preserve"> </w:t>
      </w:r>
      <w:r w:rsidR="00D95B25" w:rsidRPr="00A64AA4">
        <w:rPr>
          <w:rFonts w:eastAsiaTheme="minorHAnsi" w:cs="Calibri"/>
        </w:rPr>
        <w:t>are</w:t>
      </w:r>
      <w:r w:rsidR="004B1BB5" w:rsidRPr="00A64AA4">
        <w:rPr>
          <w:rFonts w:eastAsiaTheme="minorHAnsi" w:cs="Calibri"/>
        </w:rPr>
        <w:t xml:space="preserve"> more likely to</w:t>
      </w:r>
      <w:r w:rsidR="00E04FAC" w:rsidRPr="00A64AA4">
        <w:rPr>
          <w:rFonts w:eastAsiaTheme="minorHAnsi" w:cs="Calibri"/>
        </w:rPr>
        <w:t xml:space="preserve"> </w:t>
      </w:r>
      <w:r w:rsidR="0016321C" w:rsidRPr="00A64AA4">
        <w:rPr>
          <w:rFonts w:eastAsiaTheme="minorHAnsi" w:cs="Calibri"/>
        </w:rPr>
        <w:t xml:space="preserve">adopt a </w:t>
      </w:r>
      <w:r w:rsidR="00EB79CF" w:rsidRPr="00A64AA4">
        <w:rPr>
          <w:rFonts w:eastAsiaTheme="minorHAnsi" w:cs="Calibri"/>
        </w:rPr>
        <w:t>‘</w:t>
      </w:r>
      <w:r w:rsidR="0016321C" w:rsidRPr="00A64AA4">
        <w:rPr>
          <w:rFonts w:eastAsiaTheme="minorHAnsi" w:cs="Calibri"/>
        </w:rPr>
        <w:t>buy and hold</w:t>
      </w:r>
      <w:r w:rsidR="00EB79CF" w:rsidRPr="00A64AA4">
        <w:rPr>
          <w:rFonts w:eastAsiaTheme="minorHAnsi" w:cs="Calibri"/>
        </w:rPr>
        <w:t>’</w:t>
      </w:r>
      <w:r w:rsidR="0016321C" w:rsidRPr="00A64AA4">
        <w:rPr>
          <w:rFonts w:eastAsiaTheme="minorHAnsi" w:cs="Calibri"/>
        </w:rPr>
        <w:t xml:space="preserve"> strategy</w:t>
      </w:r>
      <w:r w:rsidR="00EB79CF" w:rsidRPr="00A64AA4">
        <w:rPr>
          <w:rFonts w:eastAsiaTheme="minorHAnsi" w:cs="Calibri"/>
        </w:rPr>
        <w:t xml:space="preserve"> in respect of firms</w:t>
      </w:r>
      <w:r w:rsidR="004B1BB5" w:rsidRPr="00A64AA4">
        <w:rPr>
          <w:rFonts w:eastAsiaTheme="minorHAnsi" w:cs="Calibri"/>
        </w:rPr>
        <w:t xml:space="preserve"> with a strong </w:t>
      </w:r>
      <w:r w:rsidR="00CA35EA" w:rsidRPr="00A64AA4">
        <w:rPr>
          <w:rFonts w:eastAsiaTheme="minorHAnsi" w:cs="Calibri"/>
        </w:rPr>
        <w:t xml:space="preserve">sustainability </w:t>
      </w:r>
      <w:r w:rsidR="008104AD" w:rsidRPr="00A64AA4">
        <w:rPr>
          <w:rFonts w:eastAsiaTheme="minorHAnsi" w:cs="Calibri"/>
        </w:rPr>
        <w:t>reputation,</w:t>
      </w:r>
      <w:r w:rsidR="00C45342" w:rsidRPr="00A64AA4">
        <w:rPr>
          <w:rFonts w:eastAsiaTheme="minorHAnsi" w:cs="Calibri"/>
        </w:rPr>
        <w:t xml:space="preserve"> perhaps</w:t>
      </w:r>
      <w:r w:rsidR="008104AD" w:rsidRPr="00A64AA4">
        <w:rPr>
          <w:rFonts w:eastAsiaTheme="minorHAnsi" w:cs="Calibri"/>
        </w:rPr>
        <w:t xml:space="preserve"> reasoning that the scandal is a</w:t>
      </w:r>
      <w:r w:rsidR="00C45342" w:rsidRPr="00A64AA4">
        <w:rPr>
          <w:rFonts w:eastAsiaTheme="minorHAnsi" w:cs="Calibri"/>
        </w:rPr>
        <w:t>n aberration</w:t>
      </w:r>
      <w:r w:rsidR="00D27CE9" w:rsidRPr="00A64AA4">
        <w:rPr>
          <w:rFonts w:eastAsiaTheme="minorHAnsi" w:cs="Calibri"/>
        </w:rPr>
        <w:t xml:space="preserve"> rather than</w:t>
      </w:r>
      <w:r w:rsidR="00C45342" w:rsidRPr="00A64AA4">
        <w:rPr>
          <w:rFonts w:eastAsiaTheme="minorHAnsi" w:cs="Calibri"/>
        </w:rPr>
        <w:t xml:space="preserve"> a trend</w:t>
      </w:r>
      <w:bookmarkStart w:id="14" w:name="_Hlk51229013"/>
      <w:r w:rsidR="00C45342" w:rsidRPr="00A64AA4">
        <w:rPr>
          <w:rFonts w:eastAsiaTheme="minorHAnsi" w:cs="Calibri"/>
        </w:rPr>
        <w:t xml:space="preserve"> </w:t>
      </w:r>
      <w:r w:rsidR="00962E45" w:rsidRPr="00A64AA4">
        <w:rPr>
          <w:rFonts w:eastAsia="SimSun" w:cs="Calibri"/>
          <w:lang w:eastAsia="zh-CN"/>
        </w:rPr>
        <w:fldChar w:fldCharType="begin"/>
      </w:r>
      <w:r w:rsidR="00CA35EA" w:rsidRPr="00A64AA4">
        <w:rPr>
          <w:rFonts w:eastAsia="SimSun" w:cs="Calibri"/>
          <w:lang w:eastAsia="zh-CN"/>
        </w:rPr>
        <w:instrText xml:space="preserve"> ADDIN EN.CITE &lt;EndNote&gt;&lt;Cite&gt;&lt;Author&gt;Janney&lt;/Author&gt;&lt;Year&gt;2011&lt;/Year&gt;&lt;RecNum&gt;58&lt;/RecNum&gt;&lt;DisplayText&gt;(Janney &amp;amp; Gove, 2011)&lt;/DisplayText&gt;&lt;record&gt;&lt;rec-number&gt;58&lt;/rec-number&gt;&lt;foreign-keys&gt;&lt;key app="EN" db-id="22a9erf5swrrwsertrk5vxdn200etwpzerse" timestamp="1599559625"&gt;58&lt;/key&gt;&lt;/foreign-keys&gt;&lt;ref-type name="Journal Article"&gt;17&lt;/ref-type&gt;&lt;contributors&gt;&lt;authors&gt;&lt;author&gt;Janney, Jay J&lt;/author&gt;&lt;author&gt;Gove, Steve&lt;/author&gt;&lt;/authors&gt;&lt;/contributors&gt;&lt;titles&gt;&lt;title&gt;Reputation and corporate social responsibility aberrations, trends, and hypocrisy: Reactions to firm choices in the stock option backdating scandal&lt;/title&gt;&lt;secondary-title&gt;Journal of Management Studies&lt;/secondary-title&gt;&lt;/titles&gt;&lt;periodical&gt;&lt;full-title&gt;Journal of Management Studies&lt;/full-title&gt;&lt;/periodical&gt;&lt;pages&gt;1562-1585&lt;/pages&gt;&lt;volume&gt;48&lt;/volume&gt;&lt;number&gt;7&lt;/number&gt;&lt;dates&gt;&lt;year&gt;2011&lt;/year&gt;&lt;/dates&gt;&lt;isbn&gt;0022-2380&lt;/isbn&gt;&lt;urls&gt;&lt;/urls&gt;&lt;/record&gt;&lt;/Cite&gt;&lt;/EndNote&gt;</w:instrText>
      </w:r>
      <w:r w:rsidR="00962E45" w:rsidRPr="00A64AA4">
        <w:rPr>
          <w:rFonts w:eastAsia="SimSun" w:cs="Calibri"/>
          <w:lang w:eastAsia="zh-CN"/>
        </w:rPr>
        <w:fldChar w:fldCharType="separate"/>
      </w:r>
      <w:r w:rsidR="00CA35EA" w:rsidRPr="00A64AA4">
        <w:rPr>
          <w:rFonts w:eastAsia="SimSun" w:cs="Calibri"/>
          <w:noProof/>
          <w:lang w:eastAsia="zh-CN"/>
        </w:rPr>
        <w:t xml:space="preserve">(Janney </w:t>
      </w:r>
      <w:r w:rsidR="00A54C1D">
        <w:rPr>
          <w:rFonts w:eastAsia="SimSun" w:cs="Calibri"/>
          <w:noProof/>
          <w:lang w:eastAsia="zh-CN"/>
        </w:rPr>
        <w:t>and</w:t>
      </w:r>
      <w:r w:rsidR="00CA35EA" w:rsidRPr="00A64AA4">
        <w:rPr>
          <w:rFonts w:eastAsia="SimSun" w:cs="Calibri"/>
          <w:noProof/>
          <w:lang w:eastAsia="zh-CN"/>
        </w:rPr>
        <w:t xml:space="preserve"> Gove, 2011)</w:t>
      </w:r>
      <w:r w:rsidR="00962E45" w:rsidRPr="00A64AA4">
        <w:rPr>
          <w:rFonts w:eastAsia="SimSun" w:cs="Calibri"/>
          <w:lang w:eastAsia="zh-CN"/>
        </w:rPr>
        <w:fldChar w:fldCharType="end"/>
      </w:r>
      <w:bookmarkEnd w:id="14"/>
      <w:r w:rsidR="004B1BB5" w:rsidRPr="00A64AA4">
        <w:rPr>
          <w:rFonts w:eastAsiaTheme="minorHAnsi" w:cs="Calibri"/>
        </w:rPr>
        <w:t>. Hence, the actions</w:t>
      </w:r>
      <w:r w:rsidR="00D95B25" w:rsidRPr="00A64AA4">
        <w:rPr>
          <w:rFonts w:eastAsiaTheme="minorHAnsi" w:cs="Calibri"/>
        </w:rPr>
        <w:t xml:space="preserve"> of</w:t>
      </w:r>
      <w:r w:rsidR="007616B0" w:rsidRPr="00A64AA4">
        <w:rPr>
          <w:rFonts w:eastAsiaTheme="minorHAnsi" w:cs="Calibri"/>
        </w:rPr>
        <w:t xml:space="preserve"> values</w:t>
      </w:r>
      <w:r w:rsidR="00D95B25" w:rsidRPr="00A64AA4">
        <w:rPr>
          <w:rFonts w:eastAsiaTheme="minorHAnsi" w:cs="Calibri"/>
        </w:rPr>
        <w:t>-</w:t>
      </w:r>
      <w:r w:rsidR="007616B0" w:rsidRPr="00A64AA4">
        <w:rPr>
          <w:rFonts w:eastAsiaTheme="minorHAnsi" w:cs="Calibri"/>
        </w:rPr>
        <w:t>inspired investors</w:t>
      </w:r>
      <w:r w:rsidR="004B1BB5" w:rsidRPr="00A64AA4">
        <w:rPr>
          <w:rFonts w:eastAsiaTheme="minorHAnsi" w:cs="Calibri"/>
        </w:rPr>
        <w:t xml:space="preserve"> may both cushion the impact </w:t>
      </w:r>
      <w:r w:rsidR="00D95B25" w:rsidRPr="00A64AA4">
        <w:rPr>
          <w:rFonts w:eastAsiaTheme="minorHAnsi" w:cs="Calibri"/>
        </w:rPr>
        <w:t xml:space="preserve">of </w:t>
      </w:r>
      <w:r w:rsidR="007616B0" w:rsidRPr="00A64AA4">
        <w:rPr>
          <w:rFonts w:eastAsiaTheme="minorHAnsi" w:cs="Calibri"/>
        </w:rPr>
        <w:t xml:space="preserve">an ethical scandal </w:t>
      </w:r>
      <w:r w:rsidR="004B1BB5" w:rsidRPr="00A64AA4">
        <w:rPr>
          <w:rFonts w:eastAsiaTheme="minorHAnsi" w:cs="Calibri"/>
        </w:rPr>
        <w:t>on the market value</w:t>
      </w:r>
      <w:r w:rsidR="00E7112B" w:rsidRPr="00A64AA4">
        <w:rPr>
          <w:rFonts w:eastAsiaTheme="minorHAnsi" w:cs="Calibri"/>
        </w:rPr>
        <w:t xml:space="preserve"> of the </w:t>
      </w:r>
      <w:r w:rsidR="00D27CE9" w:rsidRPr="00A64AA4">
        <w:rPr>
          <w:rFonts w:eastAsiaTheme="minorHAnsi" w:cs="Calibri"/>
        </w:rPr>
        <w:t>corporation or</w:t>
      </w:r>
      <w:r w:rsidR="004B1BB5" w:rsidRPr="00A64AA4">
        <w:rPr>
          <w:rFonts w:eastAsiaTheme="minorHAnsi" w:cs="Calibri"/>
        </w:rPr>
        <w:t xml:space="preserve"> speed up </w:t>
      </w:r>
      <w:r w:rsidR="00DC04B8" w:rsidRPr="00A64AA4">
        <w:rPr>
          <w:rFonts w:eastAsiaTheme="minorHAnsi" w:cs="Calibri"/>
        </w:rPr>
        <w:t xml:space="preserve">the market value’s </w:t>
      </w:r>
      <w:r w:rsidR="004B1BB5" w:rsidRPr="00A64AA4">
        <w:rPr>
          <w:rFonts w:eastAsiaTheme="minorHAnsi" w:cs="Calibri"/>
        </w:rPr>
        <w:t xml:space="preserve">recovery in the aftermath of </w:t>
      </w:r>
      <w:r w:rsidR="00DC04B8" w:rsidRPr="00A64AA4">
        <w:rPr>
          <w:rFonts w:eastAsiaTheme="minorHAnsi" w:cs="Calibri"/>
        </w:rPr>
        <w:t>the</w:t>
      </w:r>
      <w:r w:rsidR="004B1BB5" w:rsidRPr="00A64AA4">
        <w:rPr>
          <w:rFonts w:eastAsiaTheme="minorHAnsi" w:cs="Calibri"/>
        </w:rPr>
        <w:t xml:space="preserve"> scandal.</w:t>
      </w:r>
    </w:p>
    <w:p w14:paraId="6217F984" w14:textId="0E14FA0B" w:rsidR="00444426" w:rsidRDefault="000A733F" w:rsidP="00753A2F">
      <w:pPr>
        <w:jc w:val="both"/>
      </w:pPr>
      <w:r>
        <w:rPr>
          <w:rFonts w:ascii="Times New Roman" w:hAnsi="Times New Roman"/>
        </w:rPr>
        <w:t xml:space="preserve"> </w:t>
      </w:r>
      <w:r w:rsidR="00457788">
        <w:t xml:space="preserve"> </w:t>
      </w:r>
      <w:r w:rsidR="00E54E5D" w:rsidRPr="00D800F7">
        <w:t xml:space="preserve">But there is a </w:t>
      </w:r>
      <w:r w:rsidR="00EF78C6" w:rsidRPr="00D800F7">
        <w:t>ca</w:t>
      </w:r>
      <w:r w:rsidR="00EF78C6">
        <w:t>veat</w:t>
      </w:r>
      <w:r w:rsidR="00186CF2">
        <w:t>.</w:t>
      </w:r>
      <w:r w:rsidR="00E54E5D" w:rsidRPr="00D800F7">
        <w:t xml:space="preserve"> Twitter messaging </w:t>
      </w:r>
      <w:r w:rsidR="00186CF2">
        <w:t xml:space="preserve">that </w:t>
      </w:r>
      <w:r w:rsidR="00E54E5D" w:rsidRPr="00D800F7">
        <w:t>tout</w:t>
      </w:r>
      <w:r w:rsidR="00186CF2">
        <w:t>s</w:t>
      </w:r>
      <w:r w:rsidR="00E54E5D" w:rsidRPr="00D800F7">
        <w:t xml:space="preserve"> a corporation</w:t>
      </w:r>
      <w:r w:rsidR="00186CF2">
        <w:t>’</w:t>
      </w:r>
      <w:r w:rsidR="00E54E5D" w:rsidRPr="00D800F7">
        <w:t xml:space="preserve">s ethicality could </w:t>
      </w:r>
      <w:r w:rsidR="001D7A66" w:rsidRPr="00D800F7">
        <w:t>worsen</w:t>
      </w:r>
      <w:r w:rsidR="00E54E5D" w:rsidRPr="00D800F7">
        <w:t xml:space="preserve"> the impact of an ethical scandal</w:t>
      </w:r>
      <w:r w:rsidR="00A54C1D">
        <w:t>,</w:t>
      </w:r>
      <w:r w:rsidR="00E54E5D" w:rsidRPr="00D800F7">
        <w:t xml:space="preserve"> </w:t>
      </w:r>
      <w:r w:rsidR="00320288">
        <w:t xml:space="preserve">should </w:t>
      </w:r>
      <w:r w:rsidR="00144B6B">
        <w:t>stakeholders consider it</w:t>
      </w:r>
      <w:r w:rsidR="00C239E8">
        <w:t>s messages</w:t>
      </w:r>
      <w:r w:rsidR="00144B6B">
        <w:t xml:space="preserve"> i</w:t>
      </w:r>
      <w:r w:rsidR="00E54E5D" w:rsidRPr="00D800F7">
        <w:t xml:space="preserve">nsincere </w:t>
      </w:r>
      <w:r w:rsidR="007C4B53">
        <w:t xml:space="preserve">or hypocritical </w:t>
      </w:r>
      <w:r w:rsidR="00B52A94" w:rsidRPr="00B52A94">
        <w:fldChar w:fldCharType="begin"/>
      </w:r>
      <w:r w:rsidR="00B52A94" w:rsidRPr="00B52A94">
        <w:instrText xml:space="preserve"> ADDIN EN.CITE &lt;EndNote&gt;&lt;Cite&gt;&lt;Author&gt;Janney&lt;/Author&gt;&lt;Year&gt;2011&lt;/Year&gt;&lt;RecNum&gt;58&lt;/RecNum&gt;&lt;DisplayText&gt;(Janney &amp;amp; Gove, 2011)&lt;/DisplayText&gt;&lt;record&gt;&lt;rec-number&gt;58&lt;/rec-number&gt;&lt;foreign-keys&gt;&lt;key app="EN" db-id="22a9erf5swrrwsertrk5vxdn200etwpzerse" timestamp="1599559625"&gt;58&lt;/key&gt;&lt;/foreign-keys&gt;&lt;ref-type name="Journal Article"&gt;17&lt;/ref-type&gt;&lt;contributors&gt;&lt;authors&gt;&lt;author&gt;Janney, Jay J&lt;/author&gt;&lt;author&gt;Gove, Steve&lt;/author&gt;&lt;/authors&gt;&lt;/contributors&gt;&lt;titles&gt;&lt;title&gt;Reputation and corporate social responsibility aberrations, trends, and hypocrisy: Reactions to firm choices in the stock option backdating scandal&lt;/title&gt;&lt;secondary-title&gt;Journal of Management Studies&lt;/secondary-title&gt;&lt;/titles&gt;&lt;periodical&gt;&lt;full-title&gt;Journal of Management Studies&lt;/full-title&gt;&lt;/periodical&gt;&lt;pages&gt;1562-1585&lt;/pages&gt;&lt;volume&gt;48&lt;/volume&gt;&lt;number&gt;7&lt;/number&gt;&lt;dates&gt;&lt;year&gt;2011&lt;/year&gt;&lt;/dates&gt;&lt;isbn&gt;0022-2380&lt;/isbn&gt;&lt;urls&gt;&lt;/urls&gt;&lt;/record&gt;&lt;/Cite&gt;&lt;/EndNote&gt;</w:instrText>
      </w:r>
      <w:r w:rsidR="00B52A94" w:rsidRPr="00B52A94">
        <w:fldChar w:fldCharType="separate"/>
      </w:r>
      <w:r w:rsidR="00B52A94" w:rsidRPr="00B52A94">
        <w:rPr>
          <w:noProof/>
        </w:rPr>
        <w:t xml:space="preserve">(Janney </w:t>
      </w:r>
      <w:r w:rsidR="00A54C1D">
        <w:rPr>
          <w:noProof/>
        </w:rPr>
        <w:t>and</w:t>
      </w:r>
      <w:r w:rsidR="00B52A94" w:rsidRPr="00B52A94">
        <w:rPr>
          <w:noProof/>
        </w:rPr>
        <w:t xml:space="preserve"> Gove, 2011)</w:t>
      </w:r>
      <w:r w:rsidR="00B52A94" w:rsidRPr="00B52A94">
        <w:fldChar w:fldCharType="end"/>
      </w:r>
      <w:r w:rsidR="00E54E5D" w:rsidRPr="00D800F7">
        <w:t>. Clearly</w:t>
      </w:r>
      <w:r w:rsidR="00A74E66">
        <w:t>,</w:t>
      </w:r>
      <w:r w:rsidR="00E54E5D" w:rsidRPr="00D800F7">
        <w:t xml:space="preserve"> then,</w:t>
      </w:r>
      <w:r w:rsidR="009A5483">
        <w:t xml:space="preserve"> it is advisable for</w:t>
      </w:r>
      <w:r w:rsidR="00E54E5D" w:rsidRPr="00D800F7">
        <w:t xml:space="preserve"> corporations </w:t>
      </w:r>
      <w:r w:rsidR="009A5483">
        <w:t xml:space="preserve">to </w:t>
      </w:r>
      <w:r w:rsidR="00E54E5D" w:rsidRPr="00D800F7">
        <w:t xml:space="preserve">only tweet about </w:t>
      </w:r>
      <w:r w:rsidR="00621A59" w:rsidRPr="00D800F7">
        <w:t>their</w:t>
      </w:r>
      <w:r w:rsidR="00E54E5D" w:rsidRPr="00D800F7">
        <w:t xml:space="preserve"> ethical </w:t>
      </w:r>
      <w:r w:rsidR="00A677F8" w:rsidRPr="00D800F7">
        <w:t>behaviours</w:t>
      </w:r>
      <w:r w:rsidR="00E54E5D" w:rsidRPr="00D800F7">
        <w:t xml:space="preserve"> if t</w:t>
      </w:r>
      <w:r w:rsidR="00616AD8">
        <w:t>hey are authentic.</w:t>
      </w:r>
      <w:r w:rsidR="00A74E66">
        <w:t xml:space="preserve"> </w:t>
      </w:r>
      <w:r w:rsidR="00B3002E">
        <w:t xml:space="preserve">Authenticity </w:t>
      </w:r>
      <w:r w:rsidR="00A74E66">
        <w:t>implies</w:t>
      </w:r>
      <w:r w:rsidR="00E54E5D" w:rsidRPr="00D800F7">
        <w:t xml:space="preserve"> </w:t>
      </w:r>
      <w:r w:rsidR="00186CF2">
        <w:t xml:space="preserve">that </w:t>
      </w:r>
      <w:r w:rsidR="00683D08">
        <w:t xml:space="preserve">corporations </w:t>
      </w:r>
      <w:r w:rsidR="00E54E5D" w:rsidRPr="00D800F7">
        <w:t>must behave ethically in the first place, which, in turn, is more likely</w:t>
      </w:r>
      <w:r w:rsidR="00F117D2">
        <w:t xml:space="preserve"> </w:t>
      </w:r>
      <w:r w:rsidR="004B7955">
        <w:t xml:space="preserve">if </w:t>
      </w:r>
      <w:r w:rsidR="00A54C1D">
        <w:t>they</w:t>
      </w:r>
      <w:r w:rsidR="004B7955">
        <w:t xml:space="preserve"> have</w:t>
      </w:r>
      <w:r w:rsidR="00E54E5D" w:rsidRPr="00D800F7">
        <w:t xml:space="preserve"> embedd</w:t>
      </w:r>
      <w:r w:rsidR="004B7955">
        <w:t xml:space="preserve">ed </w:t>
      </w:r>
      <w:r w:rsidR="00E54E5D" w:rsidRPr="00D800F7">
        <w:t xml:space="preserve">ethical values and practices </w:t>
      </w:r>
      <w:r w:rsidR="007062F1">
        <w:t xml:space="preserve">that </w:t>
      </w:r>
      <w:r w:rsidR="00E54E5D" w:rsidRPr="00D800F7">
        <w:t xml:space="preserve">enable </w:t>
      </w:r>
      <w:r w:rsidR="007062F1">
        <w:t>ethical</w:t>
      </w:r>
      <w:r w:rsidR="00E54E5D" w:rsidRPr="00D800F7">
        <w:t xml:space="preserve"> behavior </w:t>
      </w:r>
      <w:r w:rsidR="00B52A94" w:rsidRPr="00B52A94">
        <w:fldChar w:fldCharType="begin"/>
      </w:r>
      <w:r w:rsidR="00B52A94" w:rsidRPr="00B52A94">
        <w:instrText xml:space="preserve"> ADDIN EN.CITE &lt;EndNote&gt;&lt;Cite&gt;&lt;Author&gt;Fombrun&lt;/Author&gt;&lt;Year&gt;2004&lt;/Year&gt;&lt;RecNum&gt;55&lt;/RecNum&gt;&lt;DisplayText&gt;(Fombrun &amp;amp; Foss, 2004; Maguad &amp;amp; Krone, 2009)&lt;/DisplayText&gt;&lt;record&gt;&lt;rec-number&gt;55&lt;/rec-number&gt;&lt;foreign-keys&gt;&lt;key app="EN" db-id="22a9erf5swrrwsertrk5vxdn200etwpzerse" timestamp="1599559571"&gt;55&lt;/key&gt;&lt;/foreign-keys&gt;&lt;ref-type name="Journal Article"&gt;17&lt;/ref-type&gt;&lt;contributors&gt;&lt;authors&gt;&lt;author&gt;Fombrun, Charles&lt;/author&gt;&lt;author&gt;Foss, Christopher&lt;/author&gt;&lt;/authors&gt;&lt;/contributors&gt;&lt;titles&gt;&lt;title&gt;Business ethics: Corporate responses to scandal&lt;/title&gt;&lt;secondary-title&gt;Corporate Reputation Review&lt;/secondary-title&gt;&lt;/titles&gt;&lt;periodical&gt;&lt;full-title&gt;Corporate reputation review&lt;/full-title&gt;&lt;/periodical&gt;&lt;pages&gt;284-288&lt;/pages&gt;&lt;volume&gt;7&lt;/volume&gt;&lt;number&gt;3&lt;/number&gt;&lt;dates&gt;&lt;year&gt;2004&lt;/year&gt;&lt;/dates&gt;&lt;isbn&gt;1363-3589&lt;/isbn&gt;&lt;urls&gt;&lt;/urls&gt;&lt;/record&gt;&lt;/Cite&gt;&lt;Cite&gt;&lt;Author&gt;Maguad&lt;/Author&gt;&lt;Year&gt;2009&lt;/Year&gt;&lt;RecNum&gt;69&lt;/RecNum&gt;&lt;record&gt;&lt;rec-number&gt;69&lt;/rec-number&gt;&lt;foreign-keys&gt;&lt;key app="EN" db-id="22a9erf5swrrwsertrk5vxdn200etwpzerse" timestamp="1599559979"&gt;69&lt;/key&gt;&lt;/foreign-keys&gt;&lt;ref-type name="Journal Article"&gt;17&lt;/ref-type&gt;&lt;contributors&gt;&lt;authors&gt;&lt;author&gt;Maguad, Ben A&lt;/author&gt;&lt;author&gt;Krone, Robert M&lt;/author&gt;&lt;/authors&gt;&lt;/contributors&gt;&lt;titles&gt;&lt;title&gt;Ethics and moral leadership: Quality linkages&lt;/title&gt;&lt;secondary-title&gt;Total Quality Management&lt;/secondary-title&gt;&lt;/titles&gt;&lt;periodical&gt;&lt;full-title&gt;Total Quality Management&lt;/full-title&gt;&lt;/periodical&gt;&lt;pages&gt;209-222&lt;/pages&gt;&lt;volume&gt;20&lt;/volume&gt;&lt;number&gt;2&lt;/number&gt;&lt;dates&gt;&lt;year&gt;2009&lt;/year&gt;&lt;/dates&gt;&lt;isbn&gt;1478-3363&lt;/isbn&gt;&lt;urls&gt;&lt;/urls&gt;&lt;/record&gt;&lt;/Cite&gt;&lt;/EndNote&gt;</w:instrText>
      </w:r>
      <w:r w:rsidR="00B52A94" w:rsidRPr="00B52A94">
        <w:fldChar w:fldCharType="separate"/>
      </w:r>
      <w:r w:rsidR="00B52A94" w:rsidRPr="00B52A94">
        <w:rPr>
          <w:noProof/>
        </w:rPr>
        <w:t xml:space="preserve">(Fombrun </w:t>
      </w:r>
      <w:r w:rsidR="00A54C1D">
        <w:rPr>
          <w:noProof/>
        </w:rPr>
        <w:t>and</w:t>
      </w:r>
      <w:r w:rsidR="00B52A94" w:rsidRPr="00B52A94">
        <w:rPr>
          <w:noProof/>
        </w:rPr>
        <w:t xml:space="preserve"> Foss, 2004; Maguad </w:t>
      </w:r>
      <w:r w:rsidR="00A54C1D">
        <w:rPr>
          <w:noProof/>
        </w:rPr>
        <w:t>and</w:t>
      </w:r>
      <w:r w:rsidR="00B52A94" w:rsidRPr="00B52A94">
        <w:rPr>
          <w:noProof/>
        </w:rPr>
        <w:t xml:space="preserve"> Krone, 2009)</w:t>
      </w:r>
      <w:r w:rsidR="00B52A94" w:rsidRPr="00B52A94">
        <w:fldChar w:fldCharType="end"/>
      </w:r>
      <w:r w:rsidR="00E54E5D" w:rsidRPr="00D800F7">
        <w:t xml:space="preserve">, i.e. the very same measures that would prevent an ethical scandal in the first place. This suggests </w:t>
      </w:r>
      <w:r w:rsidR="00186CF2">
        <w:t>that a</w:t>
      </w:r>
      <w:r w:rsidR="00E54E5D" w:rsidRPr="00D800F7">
        <w:t xml:space="preserve"> feedback loop </w:t>
      </w:r>
      <w:r w:rsidR="00186CF2">
        <w:t xml:space="preserve">exists </w:t>
      </w:r>
      <w:r w:rsidR="00E54E5D" w:rsidRPr="00D800F7">
        <w:t xml:space="preserve">where Twitter messaging of ethical </w:t>
      </w:r>
      <w:r w:rsidR="00A677F8" w:rsidRPr="00D800F7">
        <w:t>behaviours</w:t>
      </w:r>
      <w:r w:rsidR="00E54E5D" w:rsidRPr="00D800F7">
        <w:t xml:space="preserve"> will only </w:t>
      </w:r>
      <w:r w:rsidR="00F34B10" w:rsidRPr="00D800F7">
        <w:t>help</w:t>
      </w:r>
      <w:r w:rsidR="00E54E5D" w:rsidRPr="00D800F7">
        <w:t xml:space="preserve"> those corporations that do</w:t>
      </w:r>
      <w:r w:rsidR="00954C5C">
        <w:t xml:space="preserve"> indeed</w:t>
      </w:r>
      <w:r w:rsidR="00E54E5D" w:rsidRPr="00D800F7">
        <w:t xml:space="preserve"> behave ethically. It is not </w:t>
      </w:r>
      <w:r w:rsidR="00F34B10" w:rsidRPr="00D800F7">
        <w:t>a workable</w:t>
      </w:r>
      <w:r w:rsidR="00E54E5D" w:rsidRPr="00D800F7">
        <w:t xml:space="preserve"> short-cut</w:t>
      </w:r>
      <w:r w:rsidR="00A54C1D">
        <w:t>.</w:t>
      </w:r>
      <w:r w:rsidR="00E54E5D" w:rsidRPr="00D800F7">
        <w:t xml:space="preserve"> For those that do not</w:t>
      </w:r>
      <w:r w:rsidR="00186CF2">
        <w:t xml:space="preserve"> behave ethically</w:t>
      </w:r>
      <w:r w:rsidR="00E54E5D" w:rsidRPr="00D800F7">
        <w:t xml:space="preserve">, </w:t>
      </w:r>
      <w:r w:rsidR="00F34B10">
        <w:t>stakeholders may consider the effort hypocritical</w:t>
      </w:r>
      <w:r w:rsidR="004279E3">
        <w:t xml:space="preserve">, which </w:t>
      </w:r>
      <w:r w:rsidR="00E54E5D" w:rsidRPr="00D800F7">
        <w:t>could potentially do more harm.</w:t>
      </w:r>
      <w:r w:rsidR="00846DA9" w:rsidRPr="00D800F7">
        <w:t xml:space="preserve"> </w:t>
      </w:r>
    </w:p>
    <w:p w14:paraId="764258AE" w14:textId="1C8F46E7" w:rsidR="00E54E5D" w:rsidRPr="00D800F7" w:rsidRDefault="00846DA9" w:rsidP="00753A2F">
      <w:pPr>
        <w:jc w:val="both"/>
      </w:pPr>
      <w:r w:rsidRPr="00A64AA4">
        <w:lastRenderedPageBreak/>
        <w:t xml:space="preserve">Consequently, </w:t>
      </w:r>
      <w:r w:rsidR="00235CF1" w:rsidRPr="00A64AA4">
        <w:t xml:space="preserve">the second most influential theme could be </w:t>
      </w:r>
      <w:r w:rsidRPr="00A64AA4">
        <w:t>consisten</w:t>
      </w:r>
      <w:r w:rsidR="003D2E80" w:rsidRPr="00A64AA4">
        <w:t xml:space="preserve">t </w:t>
      </w:r>
      <w:r w:rsidRPr="00A64AA4">
        <w:t xml:space="preserve">messaging of Corporate </w:t>
      </w:r>
      <w:r w:rsidR="003D2E80" w:rsidRPr="00A64AA4">
        <w:t>Strategy,</w:t>
      </w:r>
      <w:r w:rsidR="00417693" w:rsidRPr="00A64AA4">
        <w:t xml:space="preserve"> which</w:t>
      </w:r>
      <w:r w:rsidRPr="00A64AA4">
        <w:t xml:space="preserve"> could </w:t>
      </w:r>
      <w:r w:rsidR="00417693" w:rsidRPr="00A64AA4">
        <w:t>offer</w:t>
      </w:r>
      <w:r w:rsidR="00A54C1D">
        <w:t xml:space="preserve"> a</w:t>
      </w:r>
      <w:r w:rsidR="00417693" w:rsidRPr="00A64AA4">
        <w:t xml:space="preserve"> </w:t>
      </w:r>
      <w:r w:rsidR="00EB2035" w:rsidRPr="00A64AA4">
        <w:t xml:space="preserve">way for stakeholders to </w:t>
      </w:r>
      <w:r w:rsidR="008552FE" w:rsidRPr="00A64AA4">
        <w:t>assess the</w:t>
      </w:r>
      <w:r w:rsidR="00EB2035" w:rsidRPr="00A64AA4">
        <w:t xml:space="preserve"> </w:t>
      </w:r>
      <w:r w:rsidR="004775DD" w:rsidRPr="00A64AA4">
        <w:t xml:space="preserve">credence </w:t>
      </w:r>
      <w:r w:rsidR="00EB2035" w:rsidRPr="00A64AA4">
        <w:t>of</w:t>
      </w:r>
      <w:r w:rsidR="004775DD" w:rsidRPr="00A64AA4">
        <w:t xml:space="preserve"> a </w:t>
      </w:r>
      <w:r w:rsidR="00A23C5B" w:rsidRPr="00A64AA4">
        <w:t>corporation’s claims of</w:t>
      </w:r>
      <w:r w:rsidR="00EB2035" w:rsidRPr="00A64AA4">
        <w:t xml:space="preserve"> ethicality</w:t>
      </w:r>
      <w:r w:rsidR="00A23C5B" w:rsidRPr="00A64AA4">
        <w:t>.</w:t>
      </w:r>
      <w:r w:rsidR="00CB2603" w:rsidRPr="00A64AA4">
        <w:t xml:space="preserve"> </w:t>
      </w:r>
      <w:r w:rsidR="0099708D" w:rsidRPr="00A64AA4">
        <w:t xml:space="preserve">This is </w:t>
      </w:r>
      <w:r w:rsidR="00405E57" w:rsidRPr="00A64AA4">
        <w:t>because</w:t>
      </w:r>
      <w:r w:rsidR="00513AA8" w:rsidRPr="00A64AA4">
        <w:t>, if a corporation consistently communicate</w:t>
      </w:r>
      <w:r w:rsidR="006F1C1E">
        <w:t>s</w:t>
      </w:r>
      <w:r w:rsidR="00513AA8" w:rsidRPr="00A64AA4">
        <w:t xml:space="preserve"> it</w:t>
      </w:r>
      <w:r w:rsidR="00A16232" w:rsidRPr="00A64AA4">
        <w:t xml:space="preserve">s vision </w:t>
      </w:r>
      <w:r w:rsidR="006B3E94" w:rsidRPr="00A64AA4">
        <w:t>and values,</w:t>
      </w:r>
      <w:r w:rsidR="00BC6D5E" w:rsidRPr="00A64AA4">
        <w:t xml:space="preserve"> s</w:t>
      </w:r>
      <w:r w:rsidR="00161132" w:rsidRPr="00A64AA4">
        <w:t xml:space="preserve">takeholders </w:t>
      </w:r>
      <w:r w:rsidR="006B59BE" w:rsidRPr="00A64AA4">
        <w:t xml:space="preserve">have the </w:t>
      </w:r>
      <w:r w:rsidR="00161132" w:rsidRPr="00A64AA4">
        <w:t xml:space="preserve">information </w:t>
      </w:r>
      <w:r w:rsidR="006B59BE" w:rsidRPr="00A64AA4">
        <w:t xml:space="preserve">they need </w:t>
      </w:r>
      <w:r w:rsidR="001F3DD0" w:rsidRPr="00A64AA4">
        <w:t>to</w:t>
      </w:r>
      <w:r w:rsidR="006B59BE" w:rsidRPr="00A64AA4">
        <w:t xml:space="preserve"> able to</w:t>
      </w:r>
      <w:r w:rsidR="00161132" w:rsidRPr="00A64AA4">
        <w:t xml:space="preserve"> judge the authenticity of its claims to ethicality</w:t>
      </w:r>
      <w:r w:rsidR="00B93254" w:rsidRPr="00A64AA4">
        <w:t xml:space="preserve">. </w:t>
      </w:r>
      <w:r w:rsidR="00DD3051" w:rsidRPr="00A64AA4">
        <w:t xml:space="preserve">For example, </w:t>
      </w:r>
      <w:r w:rsidR="008E197E" w:rsidRPr="00A64AA4">
        <w:t>T</w:t>
      </w:r>
      <w:r w:rsidR="00DD3051" w:rsidRPr="00A64AA4">
        <w:t xml:space="preserve">he Body Shop consistently communicated </w:t>
      </w:r>
      <w:r w:rsidR="00594C80" w:rsidRPr="00A64AA4">
        <w:t>its strategy of ethicality</w:t>
      </w:r>
      <w:r w:rsidR="006F1C1E">
        <w:t>, and</w:t>
      </w:r>
      <w:r w:rsidR="00D9252F" w:rsidRPr="00A64AA4">
        <w:t xml:space="preserve"> </w:t>
      </w:r>
      <w:r w:rsidR="006F1C1E">
        <w:t>c</w:t>
      </w:r>
      <w:r w:rsidR="00D9252F" w:rsidRPr="00A64AA4">
        <w:t xml:space="preserve">onsequently </w:t>
      </w:r>
      <w:r w:rsidR="00F442FF" w:rsidRPr="00A64AA4">
        <w:t xml:space="preserve">was generally judged an authentically </w:t>
      </w:r>
      <w:r w:rsidR="00EC58F1" w:rsidRPr="00A64AA4">
        <w:t xml:space="preserve">ethical </w:t>
      </w:r>
      <w:r w:rsidR="00812931" w:rsidRPr="00A64AA4">
        <w:t>corporation</w:t>
      </w:r>
      <w:r w:rsidR="002F4C1E" w:rsidRPr="00A64AA4">
        <w:t xml:space="preserve"> </w:t>
      </w:r>
      <w:r w:rsidR="002F4C1E" w:rsidRPr="00A64AA4">
        <w:fldChar w:fldCharType="begin"/>
      </w:r>
      <w:r w:rsidR="00FD0116" w:rsidRPr="00A64AA4">
        <w:instrText xml:space="preserve"> ADDIN EN.CITE &lt;EndNote&gt;&lt;Cite&gt;&lt;Author&gt;Oosterwijk&lt;/Author&gt;&lt;Year&gt;2006&lt;/Year&gt;&lt;RecNum&gt;103&lt;/RecNum&gt;&lt;DisplayText&gt;(Oosterwijk et al., 2006)&lt;/DisplayText&gt;&lt;record&gt;&lt;rec-number&gt;103&lt;/rec-number&gt;&lt;foreign-keys&gt;&lt;key app="EN" db-id="ata9dwssvvd0wne0svnp9w2wx252dawp09fp" timestamp="1600331795"&gt;103&lt;/key&gt;&lt;/foreign-keys&gt;&lt;ref-type name="Journal Article"&gt;17&lt;/ref-type&gt;&lt;contributors&gt;&lt;authors&gt;&lt;author&gt;Oosterwijk, Jan&lt;/author&gt;&lt;author&gt;Hennigfeld, J&lt;/author&gt;&lt;author&gt;Pohl, M&lt;/author&gt;&lt;author&gt;Tolhust, N&lt;/author&gt;&lt;/authors&gt;&lt;/contributors&gt;&lt;titles&gt;&lt;title&gt;The body shop: living the dream&lt;/title&gt;&lt;secondary-title&gt;The ICCA Handbook on Corporate Social Responsibility&lt;/secondary-title&gt;&lt;/titles&gt;&lt;periodical&gt;&lt;full-title&gt;The ICCA Handbook on Corporate Social Responsibility&lt;/full-title&gt;&lt;/periodical&gt;&lt;pages&gt;181-200&lt;/pages&gt;&lt;dates&gt;&lt;year&gt;2006&lt;/year&gt;&lt;/dates&gt;&lt;urls&gt;&lt;/urls&gt;&lt;/record&gt;&lt;/Cite&gt;&lt;/EndNote&gt;</w:instrText>
      </w:r>
      <w:r w:rsidR="002F4C1E" w:rsidRPr="00A64AA4">
        <w:fldChar w:fldCharType="separate"/>
      </w:r>
      <w:r w:rsidR="00FD0116" w:rsidRPr="00A64AA4">
        <w:rPr>
          <w:noProof/>
        </w:rPr>
        <w:t xml:space="preserve">(Oosterwijk </w:t>
      </w:r>
      <w:r w:rsidR="00FD0116" w:rsidRPr="005014E2">
        <w:rPr>
          <w:i/>
          <w:iCs/>
          <w:noProof/>
        </w:rPr>
        <w:t>et al</w:t>
      </w:r>
      <w:r w:rsidR="00FD0116" w:rsidRPr="00A64AA4">
        <w:rPr>
          <w:noProof/>
        </w:rPr>
        <w:t>., 2006)</w:t>
      </w:r>
      <w:r w:rsidR="002F4C1E" w:rsidRPr="00A64AA4">
        <w:fldChar w:fldCharType="end"/>
      </w:r>
      <w:r w:rsidR="00F91A52" w:rsidRPr="00A64AA4">
        <w:t xml:space="preserve">, whilst L’Oreal, which </w:t>
      </w:r>
      <w:r w:rsidR="006F1C1E">
        <w:t xml:space="preserve">later </w:t>
      </w:r>
      <w:r w:rsidR="00F91A52" w:rsidRPr="00A64AA4">
        <w:t xml:space="preserve">acquired </w:t>
      </w:r>
      <w:r w:rsidR="008E197E" w:rsidRPr="00A64AA4">
        <w:t>T</w:t>
      </w:r>
      <w:r w:rsidR="00F91A52" w:rsidRPr="00A64AA4">
        <w:t>he Body Shop</w:t>
      </w:r>
      <w:r w:rsidR="006E2C9D" w:rsidRPr="00A64AA4">
        <w:t>,</w:t>
      </w:r>
      <w:r w:rsidR="00F91A52" w:rsidRPr="00A64AA4">
        <w:t xml:space="preserve"> was not</w:t>
      </w:r>
      <w:r w:rsidR="002F4C1E" w:rsidRPr="00A64AA4">
        <w:t xml:space="preserve"> </w:t>
      </w:r>
      <w:r w:rsidR="002F4C1E" w:rsidRPr="00A64AA4">
        <w:fldChar w:fldCharType="begin"/>
      </w:r>
      <w:r w:rsidR="002F4C1E" w:rsidRPr="00A64AA4">
        <w:instrText xml:space="preserve"> ADDIN EN.CITE &lt;EndNote&gt;&lt;Cite&gt;&lt;Author&gt;Koczor&lt;/Author&gt;&lt;Year&gt;2012&lt;/Year&gt;&lt;RecNum&gt;105&lt;/RecNum&gt;&lt;DisplayText&gt;(Koczor, 2012)&lt;/DisplayText&gt;&lt;record&gt;&lt;rec-number&gt;105&lt;/rec-number&gt;&lt;foreign-keys&gt;&lt;key app="EN" db-id="ata9dwssvvd0wne0svnp9w2wx252dawp09fp" timestamp="1600332746"&gt;105&lt;/key&gt;&lt;/foreign-keys&gt;&lt;ref-type name="Thesis"&gt;32&lt;/ref-type&gt;&lt;contributors&gt;&lt;authors&gt;&lt;author&gt;Koczor, Nathalie&lt;/author&gt;&lt;/authors&gt;&lt;/contributors&gt;&lt;titles&gt;&lt;title&gt;Corporate social responsibility and its effect on image and reputation: The case of L’Oréal and its acquisition of The Body Shop&lt;/title&gt;&lt;/titles&gt;&lt;dates&gt;&lt;year&gt;2012&lt;/year&gt;&lt;/dates&gt;&lt;publisher&gt;NSBE-UNL&lt;/publisher&gt;&lt;urls&gt;&lt;/urls&gt;&lt;/record&gt;&lt;/Cite&gt;&lt;/EndNote&gt;</w:instrText>
      </w:r>
      <w:r w:rsidR="002F4C1E" w:rsidRPr="00A64AA4">
        <w:fldChar w:fldCharType="separate"/>
      </w:r>
      <w:r w:rsidR="002F4C1E" w:rsidRPr="00A64AA4">
        <w:rPr>
          <w:noProof/>
        </w:rPr>
        <w:t>(Koczor, 2012)</w:t>
      </w:r>
      <w:r w:rsidR="002F4C1E" w:rsidRPr="00A64AA4">
        <w:fldChar w:fldCharType="end"/>
      </w:r>
      <w:r w:rsidR="00594C80" w:rsidRPr="00A64AA4">
        <w:t xml:space="preserve">. </w:t>
      </w:r>
      <w:r w:rsidR="00DE5B74" w:rsidRPr="00A64AA4">
        <w:t xml:space="preserve">Stakeholders </w:t>
      </w:r>
      <w:r w:rsidR="000D22E5" w:rsidRPr="00A64AA4">
        <w:t xml:space="preserve">can also </w:t>
      </w:r>
      <w:r w:rsidR="00B93254" w:rsidRPr="00A64AA4">
        <w:t>use</w:t>
      </w:r>
      <w:r w:rsidR="004A52CF" w:rsidRPr="00A64AA4">
        <w:t xml:space="preserve"> </w:t>
      </w:r>
      <w:r w:rsidR="00A5161F" w:rsidRPr="00A64AA4">
        <w:t>c</w:t>
      </w:r>
      <w:r w:rsidR="004A52CF" w:rsidRPr="00A64AA4">
        <w:t xml:space="preserve">orporate </w:t>
      </w:r>
      <w:r w:rsidR="00A5161F" w:rsidRPr="00A64AA4">
        <w:t>s</w:t>
      </w:r>
      <w:r w:rsidR="004A52CF" w:rsidRPr="00A64AA4">
        <w:t>trategy</w:t>
      </w:r>
      <w:r w:rsidR="00B93254" w:rsidRPr="00A64AA4">
        <w:t xml:space="preserve"> information to </w:t>
      </w:r>
      <w:r w:rsidR="000D22E5" w:rsidRPr="00A64AA4">
        <w:t>evaluate</w:t>
      </w:r>
      <w:r w:rsidR="00DA5D31" w:rsidRPr="00A64AA4">
        <w:t xml:space="preserve"> outwardly observable</w:t>
      </w:r>
      <w:r w:rsidR="00541269" w:rsidRPr="00A64AA4">
        <w:t xml:space="preserve"> </w:t>
      </w:r>
      <w:r w:rsidR="00F72B0B" w:rsidRPr="00A64AA4">
        <w:t>ethical</w:t>
      </w:r>
      <w:r w:rsidR="00423D7D" w:rsidRPr="00A64AA4">
        <w:t xml:space="preserve"> or uneth</w:t>
      </w:r>
      <w:r w:rsidR="00C61746" w:rsidRPr="00A64AA4">
        <w:t>ical</w:t>
      </w:r>
      <w:r w:rsidR="00F72B0B" w:rsidRPr="00A64AA4">
        <w:t xml:space="preserve"> behaviours as the fruits of</w:t>
      </w:r>
      <w:r w:rsidR="00702330" w:rsidRPr="00A64AA4">
        <w:t xml:space="preserve"> the</w:t>
      </w:r>
      <w:r w:rsidR="00F72B0B" w:rsidRPr="00A64AA4">
        <w:t xml:space="preserve"> realis</w:t>
      </w:r>
      <w:r w:rsidR="00874CD7" w:rsidRPr="00A64AA4">
        <w:t xml:space="preserve">ed </w:t>
      </w:r>
      <w:r w:rsidR="00F72B0B" w:rsidRPr="00A64AA4">
        <w:t>strategy</w:t>
      </w:r>
      <w:r w:rsidR="006F1C1E">
        <w:t>,</w:t>
      </w:r>
      <w:r w:rsidR="003233F6" w:rsidRPr="00A64AA4">
        <w:t xml:space="preserve"> as i</w:t>
      </w:r>
      <w:r w:rsidR="006F1C1E">
        <w:t>n</w:t>
      </w:r>
      <w:r w:rsidR="003233F6" w:rsidRPr="00A64AA4">
        <w:t xml:space="preserve"> the case</w:t>
      </w:r>
      <w:r w:rsidR="006F1C1E">
        <w:t xml:space="preserve"> of</w:t>
      </w:r>
      <w:r w:rsidR="003233F6" w:rsidRPr="00A64AA4">
        <w:t xml:space="preserve"> </w:t>
      </w:r>
      <w:r w:rsidR="00A5161F" w:rsidRPr="00A64AA4">
        <w:t>T</w:t>
      </w:r>
      <w:r w:rsidR="003233F6" w:rsidRPr="00A64AA4">
        <w:t>he Body Shop</w:t>
      </w:r>
      <w:r w:rsidR="00802520" w:rsidRPr="00A64AA4">
        <w:t xml:space="preserve"> </w:t>
      </w:r>
      <w:r w:rsidR="00802520" w:rsidRPr="00A64AA4">
        <w:fldChar w:fldCharType="begin"/>
      </w:r>
      <w:r w:rsidR="00802520" w:rsidRPr="00A64AA4">
        <w:instrText xml:space="preserve"> ADDIN EN.CITE &lt;EndNote&gt;&lt;Cite&gt;&lt;Author&gt;Hasan&lt;/Author&gt;&lt;Year&gt;2017&lt;/Year&gt;&lt;RecNum&gt;104&lt;/RecNum&gt;&lt;DisplayText&gt;(Hasan, 2017)&lt;/DisplayText&gt;&lt;record&gt;&lt;rec-number&gt;104&lt;/rec-number&gt;&lt;foreign-keys&gt;&lt;key app="EN" db-id="ata9dwssvvd0wne0svnp9w2wx252dawp09fp" timestamp="1600332024"&gt;104&lt;/key&gt;&lt;/foreign-keys&gt;&lt;ref-type name="Journal Article"&gt;17&lt;/ref-type&gt;&lt;contributors&gt;&lt;authors&gt;&lt;author&gt;Hasan, Rachel Aruna&lt;/author&gt;&lt;/authors&gt;&lt;/contributors&gt;&lt;titles&gt;&lt;title&gt;Consumerism In Cosmetics Industry: The Case Study Of Corporate Social Responsibility Practices Of The Body Shop In Pakistan&lt;/title&gt;&lt;secondary-title&gt;PEOPLE: International Journal of Social Sciences&lt;/secondary-title&gt;&lt;/titles&gt;&lt;periodical&gt;&lt;full-title&gt;PEOPLE: International Journal of Social Sciences&lt;/full-title&gt;&lt;/periodical&gt;&lt;volume&gt;3&lt;/volume&gt;&lt;number&gt;3&lt;/number&gt;&lt;dates&gt;&lt;year&gt;2017&lt;/year&gt;&lt;/dates&gt;&lt;isbn&gt;2454-5899&lt;/isbn&gt;&lt;urls&gt;&lt;/urls&gt;&lt;/record&gt;&lt;/Cite&gt;&lt;/EndNote&gt;</w:instrText>
      </w:r>
      <w:r w:rsidR="00802520" w:rsidRPr="00A64AA4">
        <w:fldChar w:fldCharType="separate"/>
      </w:r>
      <w:r w:rsidR="00802520" w:rsidRPr="00A64AA4">
        <w:rPr>
          <w:noProof/>
        </w:rPr>
        <w:t>(Hasan, 2017)</w:t>
      </w:r>
      <w:r w:rsidR="00802520" w:rsidRPr="00A64AA4">
        <w:fldChar w:fldCharType="end"/>
      </w:r>
      <w:r w:rsidR="00CB71A7" w:rsidRPr="00A64AA4">
        <w:t>.</w:t>
      </w:r>
      <w:r w:rsidR="003233F6" w:rsidRPr="00A64AA4">
        <w:t xml:space="preserve">  </w:t>
      </w:r>
      <w:r w:rsidR="00702330" w:rsidRPr="00A64AA4">
        <w:t>As a result,</w:t>
      </w:r>
      <w:r w:rsidR="00CB2603" w:rsidRPr="00A64AA4">
        <w:t xml:space="preserve"> when a scandal does occur, stakeholders</w:t>
      </w:r>
      <w:r w:rsidR="00702330" w:rsidRPr="00A64AA4">
        <w:t xml:space="preserve"> </w:t>
      </w:r>
      <w:r w:rsidR="006F1C1E">
        <w:t>are</w:t>
      </w:r>
      <w:r w:rsidR="00CB2603" w:rsidRPr="00A64AA4">
        <w:t xml:space="preserve"> able to </w:t>
      </w:r>
      <w:r w:rsidR="00CC375B" w:rsidRPr="00A64AA4">
        <w:t>judge</w:t>
      </w:r>
      <w:r w:rsidR="00EB2035" w:rsidRPr="00A64AA4">
        <w:t xml:space="preserve"> </w:t>
      </w:r>
      <w:r w:rsidR="000F46D0" w:rsidRPr="00A64AA4">
        <w:t xml:space="preserve">whether </w:t>
      </w:r>
      <w:r w:rsidR="00A63B7C" w:rsidRPr="00A64AA4">
        <w:t>the scandal is</w:t>
      </w:r>
      <w:r w:rsidR="000F46D0" w:rsidRPr="00A64AA4">
        <w:t xml:space="preserve"> an </w:t>
      </w:r>
      <w:r w:rsidR="0077799B" w:rsidRPr="00A64AA4">
        <w:t xml:space="preserve">unfortunate, </w:t>
      </w:r>
      <w:r w:rsidRPr="00A64AA4">
        <w:t>one-off</w:t>
      </w:r>
      <w:r w:rsidR="0077799B" w:rsidRPr="00A64AA4">
        <w:t xml:space="preserve"> event</w:t>
      </w:r>
      <w:r w:rsidR="00F85F8E" w:rsidRPr="00A64AA4">
        <w:t xml:space="preserve"> (aberration)</w:t>
      </w:r>
      <w:r w:rsidR="006F1C1E">
        <w:t>,</w:t>
      </w:r>
      <w:r w:rsidR="0077799B" w:rsidRPr="00A64AA4">
        <w:t xml:space="preserve"> or indicative </w:t>
      </w:r>
      <w:r w:rsidR="00D26C88" w:rsidRPr="00A64AA4">
        <w:t>of business</w:t>
      </w:r>
      <w:r w:rsidRPr="00A64AA4">
        <w:t xml:space="preserve"> as usual</w:t>
      </w:r>
      <w:r w:rsidR="00F85F8E" w:rsidRPr="00A64AA4">
        <w:t xml:space="preserve"> (trend)</w:t>
      </w:r>
      <w:r w:rsidRPr="00A64AA4">
        <w:t>.</w:t>
      </w:r>
      <w:r w:rsidR="005A685E" w:rsidRPr="00A64AA4">
        <w:t xml:space="preserve"> </w:t>
      </w:r>
      <w:r w:rsidR="00874CD7" w:rsidRPr="00A64AA4">
        <w:t xml:space="preserve"> </w:t>
      </w:r>
      <w:r w:rsidR="00EE686E" w:rsidRPr="00A64AA4">
        <w:rPr>
          <w:rFonts w:eastAsia="SimSun" w:cs="Calibri"/>
          <w:lang w:eastAsia="zh-CN"/>
        </w:rPr>
        <w:fldChar w:fldCharType="begin"/>
      </w:r>
      <w:r w:rsidR="00EE686E" w:rsidRPr="00A64AA4">
        <w:rPr>
          <w:rFonts w:eastAsia="SimSun" w:cs="Calibri"/>
          <w:lang w:eastAsia="zh-CN"/>
        </w:rPr>
        <w:instrText xml:space="preserve"> ADDIN EN.CITE &lt;EndNote&gt;&lt;Cite AuthorYear="1"&gt;&lt;Author&gt;Janney&lt;/Author&gt;&lt;Year&gt;2011&lt;/Year&gt;&lt;RecNum&gt;58&lt;/RecNum&gt;&lt;DisplayText&gt;Janney and Gove (2011)&lt;/DisplayText&gt;&lt;record&gt;&lt;rec-number&gt;58&lt;/rec-number&gt;&lt;foreign-keys&gt;&lt;key app="EN" db-id="22a9erf5swrrwsertrk5vxdn200etwpzerse" timestamp="1599559625"&gt;58&lt;/key&gt;&lt;/foreign-keys&gt;&lt;ref-type name="Journal Article"&gt;17&lt;/ref-type&gt;&lt;contributors&gt;&lt;authors&gt;&lt;author&gt;Janney, Jay J&lt;/author&gt;&lt;author&gt;Gove, Steve&lt;/author&gt;&lt;/authors&gt;&lt;/contributors&gt;&lt;titles&gt;&lt;title&gt;Reputation and corporate social responsibility aberrations, trends, and hypocrisy: Reactions to firm choices in the stock option backdating scandal&lt;/title&gt;&lt;secondary-title&gt;Journal of Management Studies&lt;/secondary-title&gt;&lt;/titles&gt;&lt;periodical&gt;&lt;full-title&gt;Journal of Management Studies&lt;/full-title&gt;&lt;/periodical&gt;&lt;pages&gt;1562-1585&lt;/pages&gt;&lt;volume&gt;48&lt;/volume&gt;&lt;number&gt;7&lt;/number&gt;&lt;dates&gt;&lt;year&gt;2011&lt;/year&gt;&lt;/dates&gt;&lt;isbn&gt;0022-2380&lt;/isbn&gt;&lt;urls&gt;&lt;/urls&gt;&lt;/record&gt;&lt;/Cite&gt;&lt;/EndNote&gt;</w:instrText>
      </w:r>
      <w:r w:rsidR="00EE686E" w:rsidRPr="00A64AA4">
        <w:rPr>
          <w:rFonts w:eastAsia="SimSun" w:cs="Calibri"/>
          <w:lang w:eastAsia="zh-CN"/>
        </w:rPr>
        <w:fldChar w:fldCharType="separate"/>
      </w:r>
      <w:r w:rsidR="00EE686E" w:rsidRPr="00A64AA4">
        <w:rPr>
          <w:rFonts w:eastAsia="SimSun" w:cs="Calibri"/>
          <w:noProof/>
          <w:lang w:eastAsia="zh-CN"/>
        </w:rPr>
        <w:t>Janney and Gove (2011)</w:t>
      </w:r>
      <w:r w:rsidR="00EE686E" w:rsidRPr="00A64AA4">
        <w:rPr>
          <w:rFonts w:eastAsia="SimSun" w:cs="Calibri"/>
          <w:lang w:eastAsia="zh-CN"/>
        </w:rPr>
        <w:fldChar w:fldCharType="end"/>
      </w:r>
      <w:r w:rsidR="00EE686E" w:rsidRPr="00A64AA4">
        <w:rPr>
          <w:rFonts w:eastAsia="SimSun" w:cs="Calibri"/>
          <w:lang w:eastAsia="zh-CN"/>
        </w:rPr>
        <w:t xml:space="preserve"> f</w:t>
      </w:r>
      <w:r w:rsidR="008C15EB" w:rsidRPr="00A64AA4">
        <w:rPr>
          <w:rFonts w:eastAsia="SimSun" w:cs="Calibri"/>
          <w:lang w:eastAsia="zh-CN"/>
        </w:rPr>
        <w:t>ound</w:t>
      </w:r>
      <w:r w:rsidR="00EE686E" w:rsidRPr="00A64AA4">
        <w:rPr>
          <w:rFonts w:eastAsia="SimSun" w:cs="Calibri"/>
          <w:lang w:eastAsia="zh-CN"/>
        </w:rPr>
        <w:t xml:space="preserve"> </w:t>
      </w:r>
      <w:r w:rsidR="008859D0" w:rsidRPr="00A64AA4">
        <w:rPr>
          <w:rFonts w:eastAsia="SimSun" w:cs="Calibri"/>
          <w:lang w:eastAsia="zh-CN"/>
        </w:rPr>
        <w:t>that</w:t>
      </w:r>
      <w:r w:rsidR="00874CD7" w:rsidRPr="00A64AA4">
        <w:t xml:space="preserve"> stakeholders’ reaction to a scandal </w:t>
      </w:r>
      <w:r w:rsidR="006F1C1E">
        <w:t>may</w:t>
      </w:r>
      <w:r w:rsidR="00874CD7" w:rsidRPr="00A64AA4">
        <w:t xml:space="preserve"> depend upon whether they consider the scandal an aberration or a trend</w:t>
      </w:r>
      <w:r w:rsidR="008859D0" w:rsidRPr="00A64AA4">
        <w:t>.</w:t>
      </w:r>
      <w:r w:rsidR="00111EFD">
        <w:t xml:space="preserve"> </w:t>
      </w:r>
    </w:p>
    <w:p w14:paraId="6A50F622" w14:textId="5A255889" w:rsidR="00417693" w:rsidRPr="00A64AA4" w:rsidRDefault="00621A59" w:rsidP="00753A2F">
      <w:pPr>
        <w:jc w:val="both"/>
      </w:pPr>
      <w:r w:rsidRPr="00D800F7">
        <w:t xml:space="preserve">Finally, </w:t>
      </w:r>
      <w:r w:rsidR="00F93468" w:rsidRPr="00D800F7">
        <w:t>c</w:t>
      </w:r>
      <w:r w:rsidRPr="00D800F7">
        <w:t>ustomer relationship management can engender loyalty</w:t>
      </w:r>
      <w:r w:rsidR="00184C27" w:rsidRPr="00D800F7">
        <w:t xml:space="preserve"> and trust</w:t>
      </w:r>
      <w:r w:rsidR="00C6536E" w:rsidRPr="00D800F7">
        <w:t xml:space="preserve"> </w:t>
      </w:r>
      <w:r w:rsidR="00B52A94" w:rsidRPr="00B52A94">
        <w:fldChar w:fldCharType="begin"/>
      </w:r>
      <w:r w:rsidR="00C10C39">
        <w:instrText xml:space="preserve"> ADDIN EN.CITE &lt;EndNote&gt;&lt;Cite&gt;&lt;Author&gt;Vlachos&lt;/Author&gt;&lt;Year&gt;2009&lt;/Year&gt;&lt;RecNum&gt;84&lt;/RecNum&gt;&lt;DisplayText&gt;(Vlachos et al., 2009)&lt;/DisplayText&gt;&lt;record&gt;&lt;rec-number&gt;84&lt;/rec-number&gt;&lt;foreign-keys&gt;&lt;key app="EN" db-id="22a9erf5swrrwsertrk5vxdn200etwpzerse" timestamp="1599560997"&gt;84&lt;/key&gt;&lt;/foreign-keys&gt;&lt;ref-type name="Journal Article"&gt;17&lt;/ref-type&gt;&lt;contributors&gt;&lt;authors&gt;&lt;author&gt;Vlachos, Pavlos A&lt;/author&gt;&lt;author&gt;Tsamakos, Argiris&lt;/author&gt;&lt;author&gt;Vrechopoulos, Adam P&lt;/author&gt;&lt;author&gt;Avramidis, Panagiotis K&lt;/author&gt;&lt;/authors&gt;&lt;/contributors&gt;&lt;titles&gt;&lt;title&gt;Corporate social responsibility: attributions, loyalty, and the mediating role of trust&lt;/title&gt;&lt;secondary-title&gt;Journal of the Academy of Marketing Science&lt;/secondary-title&gt;&lt;/titles&gt;&lt;periodical&gt;&lt;full-title&gt;Journal of the Academy of Marketing Science&lt;/full-title&gt;&lt;/periodical&gt;&lt;pages&gt;170-180&lt;/pages&gt;&lt;volume&gt;37&lt;/volume&gt;&lt;number&gt;2&lt;/number&gt;&lt;dates&gt;&lt;year&gt;2009&lt;/year&gt;&lt;/dates&gt;&lt;isbn&gt;0092-0703&lt;/isbn&gt;&lt;urls&gt;&lt;/urls&gt;&lt;/record&gt;&lt;/Cite&gt;&lt;/EndNote&gt;</w:instrText>
      </w:r>
      <w:r w:rsidR="00B52A94" w:rsidRPr="00B52A94">
        <w:fldChar w:fldCharType="separate"/>
      </w:r>
      <w:r w:rsidR="00C10C39">
        <w:rPr>
          <w:noProof/>
        </w:rPr>
        <w:t xml:space="preserve">(Vlachos </w:t>
      </w:r>
      <w:r w:rsidR="00C10C39" w:rsidRPr="005014E2">
        <w:rPr>
          <w:i/>
          <w:iCs/>
          <w:noProof/>
        </w:rPr>
        <w:t>et al</w:t>
      </w:r>
      <w:r w:rsidR="00C10C39">
        <w:rPr>
          <w:noProof/>
        </w:rPr>
        <w:t>., 2009)</w:t>
      </w:r>
      <w:r w:rsidR="00B52A94" w:rsidRPr="00B52A94">
        <w:fldChar w:fldCharType="end"/>
      </w:r>
      <w:r w:rsidR="00C6536E" w:rsidRPr="00D800F7">
        <w:t>.</w:t>
      </w:r>
      <w:r w:rsidR="008C15EB">
        <w:t xml:space="preserve"> </w:t>
      </w:r>
      <w:r w:rsidR="008C15EB" w:rsidRPr="00A64AA4">
        <w:t xml:space="preserve">Trust and loyalty </w:t>
      </w:r>
      <w:r w:rsidR="008A01DB" w:rsidRPr="00A64AA4">
        <w:t>both influence and are influenced by scandal.</w:t>
      </w:r>
      <w:r w:rsidR="00A6665D" w:rsidRPr="00A64AA4">
        <w:t xml:space="preserve"> </w:t>
      </w:r>
      <w:r w:rsidR="000A5E13" w:rsidRPr="00A64AA4">
        <w:t xml:space="preserve">On the one hand, </w:t>
      </w:r>
      <w:r w:rsidR="005B0AE4" w:rsidRPr="00A64AA4">
        <w:t xml:space="preserve">an ethical scandal can </w:t>
      </w:r>
      <w:r w:rsidR="007C1C90" w:rsidRPr="00A64AA4">
        <w:t xml:space="preserve">damage </w:t>
      </w:r>
      <w:r w:rsidR="00876447" w:rsidRPr="00A64AA4">
        <w:t>trust and</w:t>
      </w:r>
      <w:r w:rsidR="007C1C90" w:rsidRPr="00A64AA4">
        <w:t xml:space="preserve"> loyalty</w:t>
      </w:r>
      <w:r w:rsidR="002B11DF" w:rsidRPr="00A64AA4">
        <w:t xml:space="preserve"> </w:t>
      </w:r>
      <w:r w:rsidR="0068631B" w:rsidRPr="00A64AA4">
        <w:fldChar w:fldCharType="begin"/>
      </w:r>
      <w:r w:rsidR="0068631B" w:rsidRPr="00A64AA4">
        <w:instrText xml:space="preserve"> ADDIN EN.CITE &lt;EndNote&gt;&lt;Cite&gt;&lt;Author&gt;Xie&lt;/Author&gt;&lt;Year&gt;2009&lt;/Year&gt;&lt;RecNum&gt;106&lt;/RecNum&gt;&lt;DisplayText&gt;(Xie &amp;amp; Peng, 2009)&lt;/DisplayText&gt;&lt;record&gt;&lt;rec-number&gt;106&lt;/rec-number&gt;&lt;foreign-keys&gt;&lt;key app="EN" db-id="ata9dwssvvd0wne0svnp9w2wx252dawp09fp" timestamp="1600336058"&gt;106&lt;/key&gt;&lt;/foreign-keys&gt;&lt;ref-type name="Journal Article"&gt;17&lt;/ref-type&gt;&lt;contributors&gt;&lt;authors&gt;&lt;author&gt;Xie, Yi&lt;/author&gt;&lt;author&gt;Peng, Siqing&lt;/author&gt;&lt;/authors&gt;&lt;/contributors&gt;&lt;titles&gt;&lt;title&gt;How to repair customer trust after negative publicity: The roles of competence, integrity, benevolence, and forgiveness&lt;/title&gt;&lt;secondary-title&gt;Psychology &amp;amp; Marketing&lt;/secondary-title&gt;&lt;/titles&gt;&lt;periodical&gt;&lt;full-title&gt;Psychology &amp;amp; Marketing&lt;/full-title&gt;&lt;/periodical&gt;&lt;pages&gt;572-589&lt;/pages&gt;&lt;volume&gt;26&lt;/volume&gt;&lt;number&gt;7&lt;/number&gt;&lt;dates&gt;&lt;year&gt;2009&lt;/year&gt;&lt;/dates&gt;&lt;isbn&gt;0742-6046&lt;/isbn&gt;&lt;urls&gt;&lt;/urls&gt;&lt;/record&gt;&lt;/Cite&gt;&lt;/EndNote&gt;</w:instrText>
      </w:r>
      <w:r w:rsidR="0068631B" w:rsidRPr="00A64AA4">
        <w:fldChar w:fldCharType="separate"/>
      </w:r>
      <w:r w:rsidR="0068631B" w:rsidRPr="00A64AA4">
        <w:rPr>
          <w:noProof/>
        </w:rPr>
        <w:t xml:space="preserve">(Xie </w:t>
      </w:r>
      <w:r w:rsidR="006F1C1E">
        <w:rPr>
          <w:noProof/>
        </w:rPr>
        <w:t>and</w:t>
      </w:r>
      <w:r w:rsidR="0068631B" w:rsidRPr="00A64AA4">
        <w:rPr>
          <w:noProof/>
        </w:rPr>
        <w:t xml:space="preserve"> Peng, 2009)</w:t>
      </w:r>
      <w:r w:rsidR="0068631B" w:rsidRPr="00A64AA4">
        <w:fldChar w:fldCharType="end"/>
      </w:r>
      <w:r w:rsidR="00EE00DA" w:rsidRPr="00A64AA4">
        <w:t>. On the other hand,</w:t>
      </w:r>
      <w:r w:rsidR="009D59EB" w:rsidRPr="00A64AA4">
        <w:t xml:space="preserve"> both loyalty and trust have complex </w:t>
      </w:r>
      <w:r w:rsidR="009C51ED" w:rsidRPr="00A64AA4">
        <w:t>psychological</w:t>
      </w:r>
      <w:r w:rsidR="00E42F2D" w:rsidRPr="00A64AA4">
        <w:t xml:space="preserve"> </w:t>
      </w:r>
      <w:r w:rsidR="009C51ED" w:rsidRPr="00A64AA4">
        <w:t>antecedents</w:t>
      </w:r>
      <w:r w:rsidR="00E42F2D" w:rsidRPr="00A64AA4">
        <w:t xml:space="preserve"> </w:t>
      </w:r>
      <w:r w:rsidR="00387F4F" w:rsidRPr="00A64AA4">
        <w:fldChar w:fldCharType="begin"/>
      </w:r>
      <w:r w:rsidR="00387F4F" w:rsidRPr="00A64AA4">
        <w:instrText xml:space="preserve"> ADDIN EN.CITE &lt;EndNote&gt;&lt;Cite&gt;&lt;Author&gt;Allen&lt;/Author&gt;&lt;Year&gt;1990&lt;/Year&gt;&lt;RecNum&gt;107&lt;/RecNum&gt;&lt;DisplayText&gt;(Allen &amp;amp; Meyer, 1990)&lt;/DisplayText&gt;&lt;record&gt;&lt;rec-number&gt;107&lt;/rec-number&gt;&lt;foreign-keys&gt;&lt;key app="EN" db-id="ata9dwssvvd0wne0svnp9w2wx252dawp09fp" timestamp="1600336145"&gt;107&lt;/key&gt;&lt;/foreign-keys&gt;&lt;ref-type name="Journal Article"&gt;17&lt;/ref-type&gt;&lt;contributors&gt;&lt;authors&gt;&lt;author&gt;Allen, Natalie J&lt;/author&gt;&lt;author&gt;Meyer, John P&lt;/author&gt;&lt;/authors&gt;&lt;/contributors&gt;&lt;titles&gt;&lt;title&gt;The measurement and antecedents of affective, continuance and normative commitment to the organization&lt;/title&gt;&lt;secondary-title&gt;Journal of occupational psychology&lt;/secondary-title&gt;&lt;/titles&gt;&lt;periodical&gt;&lt;full-title&gt;Journal of occupational psychology&lt;/full-title&gt;&lt;/periodical&gt;&lt;pages&gt;1-18&lt;/pages&gt;&lt;volume&gt;63&lt;/volume&gt;&lt;number&gt;1&lt;/number&gt;&lt;dates&gt;&lt;year&gt;1990&lt;/year&gt;&lt;/dates&gt;&lt;isbn&gt;0305-8107&lt;/isbn&gt;&lt;urls&gt;&lt;/urls&gt;&lt;/record&gt;&lt;/Cite&gt;&lt;/EndNote&gt;</w:instrText>
      </w:r>
      <w:r w:rsidR="00387F4F" w:rsidRPr="00A64AA4">
        <w:fldChar w:fldCharType="separate"/>
      </w:r>
      <w:r w:rsidR="00387F4F" w:rsidRPr="00A64AA4">
        <w:rPr>
          <w:noProof/>
        </w:rPr>
        <w:t xml:space="preserve">(Allen </w:t>
      </w:r>
      <w:r w:rsidR="006F1C1E">
        <w:rPr>
          <w:noProof/>
        </w:rPr>
        <w:t>and</w:t>
      </w:r>
      <w:r w:rsidR="00387F4F" w:rsidRPr="00A64AA4">
        <w:rPr>
          <w:noProof/>
        </w:rPr>
        <w:t xml:space="preserve"> Meyer, 1990)</w:t>
      </w:r>
      <w:r w:rsidR="00387F4F" w:rsidRPr="00A64AA4">
        <w:fldChar w:fldCharType="end"/>
      </w:r>
      <w:r w:rsidR="00E42F2D" w:rsidRPr="00A64AA4">
        <w:t xml:space="preserve">, </w:t>
      </w:r>
      <w:r w:rsidR="006F1C1E">
        <w:t>so</w:t>
      </w:r>
      <w:r w:rsidR="0086493A" w:rsidRPr="00A64AA4">
        <w:t xml:space="preserve"> that</w:t>
      </w:r>
      <w:r w:rsidR="00C10A41" w:rsidRPr="00A64AA4">
        <w:t xml:space="preserve"> </w:t>
      </w:r>
      <w:r w:rsidR="000E7292" w:rsidRPr="00A64AA4">
        <w:t>th</w:t>
      </w:r>
      <w:r w:rsidR="005F5609" w:rsidRPr="00A64AA4">
        <w:t>e more</w:t>
      </w:r>
      <w:r w:rsidR="000E7292" w:rsidRPr="00A64AA4">
        <w:t xml:space="preserve"> loyal and trusting customers</w:t>
      </w:r>
      <w:r w:rsidR="005F5609" w:rsidRPr="00A64AA4">
        <w:t xml:space="preserve"> are</w:t>
      </w:r>
      <w:r w:rsidR="00BD6973" w:rsidRPr="00A64AA4">
        <w:t>, the</w:t>
      </w:r>
      <w:r w:rsidR="003E623E" w:rsidRPr="00A64AA4">
        <w:t xml:space="preserve"> more c</w:t>
      </w:r>
      <w:r w:rsidR="00D10C05" w:rsidRPr="00A64AA4">
        <w:t>ommit</w:t>
      </w:r>
      <w:r w:rsidR="003E623E" w:rsidRPr="00A64AA4">
        <w:t>ted</w:t>
      </w:r>
      <w:r w:rsidR="00D10C05" w:rsidRPr="00A64AA4">
        <w:t xml:space="preserve"> they will</w:t>
      </w:r>
      <w:r w:rsidR="003E623E" w:rsidRPr="00A64AA4">
        <w:t xml:space="preserve"> be</w:t>
      </w:r>
      <w:r w:rsidR="00D10C05" w:rsidRPr="00A64AA4">
        <w:t xml:space="preserve"> to</w:t>
      </w:r>
      <w:r w:rsidR="00FB28AE" w:rsidRPr="00A64AA4">
        <w:t xml:space="preserve"> the </w:t>
      </w:r>
      <w:r w:rsidR="00307EBE" w:rsidRPr="00A64AA4">
        <w:t>co</w:t>
      </w:r>
      <w:r w:rsidR="002828B7" w:rsidRPr="00A64AA4">
        <w:t>rporation</w:t>
      </w:r>
      <w:r w:rsidR="00F45797" w:rsidRPr="00A64AA4">
        <w:t xml:space="preserve"> </w:t>
      </w:r>
      <w:r w:rsidR="00F45797" w:rsidRPr="00A64AA4">
        <w:fldChar w:fldCharType="begin"/>
      </w:r>
      <w:r w:rsidR="00F45797" w:rsidRPr="00A64AA4">
        <w:instrText xml:space="preserve"> ADDIN EN.CITE &lt;EndNote&gt;&lt;Cite&gt;&lt;Author&gt;De Ruyter&lt;/Author&gt;&lt;Year&gt;2001&lt;/Year&gt;&lt;RecNum&gt;108&lt;/RecNum&gt;&lt;DisplayText&gt;(De Ruyter et al., 2001)&lt;/DisplayText&gt;&lt;record&gt;&lt;rec-number&gt;108&lt;/rec-number&gt;&lt;foreign-keys&gt;&lt;key app="EN" db-id="ata9dwssvvd0wne0svnp9w2wx252dawp09fp" timestamp="1600336752"&gt;108&lt;/key&gt;&lt;/foreign-keys&gt;&lt;ref-type name="Journal Article"&gt;17&lt;/ref-type&gt;&lt;contributors&gt;&lt;authors&gt;&lt;author&gt;De Ruyter, Ko&lt;/author&gt;&lt;author&gt;Moorman, Luci&lt;/author&gt;&lt;author&gt;Lemmink, Jos&lt;/author&gt;&lt;/authors&gt;&lt;/contributors&gt;&lt;titles&gt;&lt;title&gt;Antecedents of commitment and trust in customer–supplier relationships in high technology markets&lt;/title&gt;&lt;secondary-title&gt;Industrial Marketing Management&lt;/secondary-title&gt;&lt;/titles&gt;&lt;periodical&gt;&lt;full-title&gt;Industrial Marketing Management&lt;/full-title&gt;&lt;/periodical&gt;&lt;pages&gt;271-286&lt;/pages&gt;&lt;volume&gt;30&lt;/volume&gt;&lt;number&gt;3&lt;/number&gt;&lt;dates&gt;&lt;year&gt;2001&lt;/year&gt;&lt;/dates&gt;&lt;isbn&gt;0019-8501&lt;/isbn&gt;&lt;urls&gt;&lt;/urls&gt;&lt;/record&gt;&lt;/Cite&gt;&lt;/EndNote&gt;</w:instrText>
      </w:r>
      <w:r w:rsidR="00F45797" w:rsidRPr="00A64AA4">
        <w:fldChar w:fldCharType="separate"/>
      </w:r>
      <w:r w:rsidR="00F45797" w:rsidRPr="00A64AA4">
        <w:rPr>
          <w:noProof/>
        </w:rPr>
        <w:t xml:space="preserve">(De Ruyter </w:t>
      </w:r>
      <w:r w:rsidR="00F45797" w:rsidRPr="005014E2">
        <w:rPr>
          <w:i/>
          <w:iCs/>
          <w:noProof/>
        </w:rPr>
        <w:t>et al</w:t>
      </w:r>
      <w:r w:rsidR="00F45797" w:rsidRPr="00A64AA4">
        <w:rPr>
          <w:noProof/>
        </w:rPr>
        <w:t>., 2001)</w:t>
      </w:r>
      <w:r w:rsidR="00F45797" w:rsidRPr="00A64AA4">
        <w:fldChar w:fldCharType="end"/>
      </w:r>
      <w:r w:rsidR="002828B7" w:rsidRPr="00A64AA4">
        <w:t>.</w:t>
      </w:r>
      <w:r w:rsidR="00DC6428" w:rsidRPr="00A64AA4">
        <w:t xml:space="preserve"> </w:t>
      </w:r>
      <w:r w:rsidR="00AD7EF7" w:rsidRPr="00A64AA4">
        <w:t xml:space="preserve">Hence, corporate </w:t>
      </w:r>
      <w:r w:rsidR="00411D22">
        <w:t>T</w:t>
      </w:r>
      <w:r w:rsidR="00AD7EF7" w:rsidRPr="00A64AA4">
        <w:t>witter</w:t>
      </w:r>
      <w:r w:rsidR="00756CB2" w:rsidRPr="00A64AA4">
        <w:t xml:space="preserve"> messaging</w:t>
      </w:r>
      <w:r w:rsidR="00A6665D" w:rsidRPr="00A64AA4">
        <w:t xml:space="preserve"> within </w:t>
      </w:r>
      <w:r w:rsidR="00756CB2" w:rsidRPr="00A64AA4">
        <w:t xml:space="preserve">the customer relationship management </w:t>
      </w:r>
      <w:r w:rsidR="00A6665D" w:rsidRPr="00A64AA4">
        <w:t>theme may</w:t>
      </w:r>
      <w:r w:rsidR="00367946" w:rsidRPr="00A64AA4">
        <w:t xml:space="preserve"> also be helpful </w:t>
      </w:r>
      <w:r w:rsidR="00F93468" w:rsidRPr="00A64AA4">
        <w:t xml:space="preserve">in mitigating the </w:t>
      </w:r>
      <w:r w:rsidR="00635C4A" w:rsidRPr="00A64AA4">
        <w:t xml:space="preserve">loss of customers </w:t>
      </w:r>
      <w:r w:rsidR="00D10C05" w:rsidRPr="00A64AA4">
        <w:t>after an</w:t>
      </w:r>
      <w:r w:rsidR="00F93468" w:rsidRPr="00A64AA4">
        <w:t xml:space="preserve"> ethical scandal</w:t>
      </w:r>
      <w:r w:rsidR="006F1C1E">
        <w:t>,</w:t>
      </w:r>
      <w:r w:rsidR="004404D3" w:rsidRPr="00A64AA4">
        <w:t xml:space="preserve"> as it </w:t>
      </w:r>
      <w:r w:rsidR="004B01D1" w:rsidRPr="00A64AA4">
        <w:t>enhances loyalty and trust,</w:t>
      </w:r>
      <w:r w:rsidR="008A5B71" w:rsidRPr="00A64AA4">
        <w:t xml:space="preserve"> which </w:t>
      </w:r>
      <w:r w:rsidR="004B01D1" w:rsidRPr="00A64AA4">
        <w:t>increase</w:t>
      </w:r>
      <w:r w:rsidR="006F1C1E">
        <w:t>s</w:t>
      </w:r>
      <w:r w:rsidR="004B01D1" w:rsidRPr="00A64AA4">
        <w:t xml:space="preserve"> customer commitment</w:t>
      </w:r>
      <w:r w:rsidR="00F93468" w:rsidRPr="00A64AA4">
        <w:t>.</w:t>
      </w:r>
    </w:p>
    <w:p w14:paraId="3EFF57FC" w14:textId="65C26C44" w:rsidR="00E54E5D" w:rsidRPr="00D800F7" w:rsidRDefault="00E54E5D" w:rsidP="00753A2F">
      <w:pPr>
        <w:jc w:val="both"/>
      </w:pPr>
      <w:r w:rsidRPr="00A64AA4">
        <w:lastRenderedPageBreak/>
        <w:t xml:space="preserve">Overall, </w:t>
      </w:r>
      <w:r w:rsidR="00225A54" w:rsidRPr="00A64AA4">
        <w:t>the above discussion suggest</w:t>
      </w:r>
      <w:r w:rsidR="006F1C1E">
        <w:t>s the need for</w:t>
      </w:r>
      <w:r w:rsidR="00225A54" w:rsidRPr="00A64AA4">
        <w:t xml:space="preserve"> </w:t>
      </w:r>
      <w:r w:rsidR="005041DA" w:rsidRPr="00A64AA4">
        <w:t xml:space="preserve">a </w:t>
      </w:r>
      <w:r w:rsidR="001C7370" w:rsidRPr="00A64AA4">
        <w:t>deliberate, well thought out approach</w:t>
      </w:r>
      <w:r w:rsidR="0001172D" w:rsidRPr="00A64AA4">
        <w:t xml:space="preserve"> concerning what corporations should tweet and </w:t>
      </w:r>
      <w:r w:rsidR="0015031A" w:rsidRPr="00A64AA4">
        <w:t>what they should not</w:t>
      </w:r>
      <w:r w:rsidR="0001172D" w:rsidRPr="00A64AA4">
        <w:t>. Thus,</w:t>
      </w:r>
      <w:r w:rsidR="005041DA" w:rsidRPr="00A64AA4">
        <w:t xml:space="preserve"> </w:t>
      </w:r>
      <w:r w:rsidRPr="00A64AA4">
        <w:t>we can conclude that not only should corporations have an active Twitter account</w:t>
      </w:r>
      <w:r w:rsidR="006F1C1E">
        <w:t>,</w:t>
      </w:r>
      <w:r w:rsidR="008E055F" w:rsidRPr="00A64AA4">
        <w:t xml:space="preserve"> </w:t>
      </w:r>
      <w:r w:rsidRPr="00A64AA4">
        <w:t xml:space="preserve">but, as </w:t>
      </w:r>
      <w:r w:rsidR="00B52A94" w:rsidRPr="00A64AA4">
        <w:fldChar w:fldCharType="begin"/>
      </w:r>
      <w:r w:rsidR="00B52A94" w:rsidRPr="00A64AA4">
        <w:instrText xml:space="preserve"> ADDIN EN.CITE &lt;EndNote&gt;&lt;Cite AuthorYear="1"&gt;&lt;Author&gt;Etter&lt;/Author&gt;&lt;Year&gt;2014&lt;/Year&gt;&lt;RecNum&gt;52&lt;/RecNum&gt;&lt;DisplayText&gt;Etter (2014)&lt;/DisplayText&gt;&lt;record&gt;&lt;rec-number&gt;52&lt;/rec-number&gt;&lt;foreign-keys&gt;&lt;key app="EN" db-id="22a9erf5swrrwsertrk5vxdn200etwpzerse" timestamp="1599558534"&gt;52&lt;/key&gt;&lt;/foreign-keys&gt;&lt;ref-type name="Journal Article"&gt;17&lt;/ref-type&gt;&lt;contributors&gt;&lt;authors&gt;&lt;author&gt;Etter, Michael&lt;/author&gt;&lt;/authors&gt;&lt;/contributors&gt;&lt;titles&gt;&lt;title&gt;Broadcasting, reacting, engaging–three strategies for CSR communication in Twitter&lt;/title&gt;&lt;secondary-title&gt;Journal of communication management&lt;/secondary-title&gt;&lt;/titles&gt;&lt;periodical&gt;&lt;full-title&gt;Journal of Communication Management&lt;/full-title&gt;&lt;/periodical&gt;&lt;dates&gt;&lt;year&gt;2014&lt;/year&gt;&lt;/dates&gt;&lt;isbn&gt;1363-254X&lt;/isbn&gt;&lt;urls&gt;&lt;/urls&gt;&lt;/record&gt;&lt;/Cite&gt;&lt;/EndNote&gt;</w:instrText>
      </w:r>
      <w:r w:rsidR="00B52A94" w:rsidRPr="00A64AA4">
        <w:fldChar w:fldCharType="separate"/>
      </w:r>
      <w:r w:rsidR="00B52A94" w:rsidRPr="00A64AA4">
        <w:rPr>
          <w:noProof/>
        </w:rPr>
        <w:t>Etter (2014)</w:t>
      </w:r>
      <w:r w:rsidR="00B52A94" w:rsidRPr="00A64AA4">
        <w:fldChar w:fldCharType="end"/>
      </w:r>
      <w:r w:rsidR="00B52A94" w:rsidRPr="00A64AA4">
        <w:t xml:space="preserve"> </w:t>
      </w:r>
      <w:r w:rsidRPr="00A64AA4">
        <w:t>argue</w:t>
      </w:r>
      <w:r w:rsidR="00186CF2" w:rsidRPr="00A64AA4">
        <w:t>s</w:t>
      </w:r>
      <w:r w:rsidRPr="00A64AA4">
        <w:t xml:space="preserve">, a proactive strategy </w:t>
      </w:r>
      <w:r w:rsidR="004279E3" w:rsidRPr="00A64AA4">
        <w:t>of</w:t>
      </w:r>
      <w:r w:rsidRPr="00A64AA4">
        <w:t xml:space="preserve"> Twitter messaging.</w:t>
      </w:r>
    </w:p>
    <w:p w14:paraId="64DF2C05" w14:textId="61761322" w:rsidR="00BD2E36" w:rsidRPr="00950034" w:rsidRDefault="009E3F30" w:rsidP="00753A2F">
      <w:pPr>
        <w:jc w:val="both"/>
      </w:pPr>
      <w:r w:rsidRPr="00D800F7">
        <w:t>A key limitation</w:t>
      </w:r>
      <w:r w:rsidR="00950034">
        <w:t xml:space="preserve"> of our study is</w:t>
      </w:r>
      <w:r w:rsidRPr="00D800F7">
        <w:t xml:space="preserve"> the currency of </w:t>
      </w:r>
      <w:r w:rsidR="00A8477C" w:rsidRPr="00D800F7">
        <w:t>information within historical t</w:t>
      </w:r>
      <w:r w:rsidRPr="00D800F7">
        <w:t>weet</w:t>
      </w:r>
      <w:r w:rsidR="00A8477C" w:rsidRPr="00D800F7">
        <w:t xml:space="preserve">s. </w:t>
      </w:r>
      <w:r w:rsidR="00A97B80" w:rsidRPr="00844555">
        <w:rPr>
          <w:rFonts w:cs="Arial"/>
          <w:color w:val="000000"/>
        </w:rPr>
        <w:t xml:space="preserve">We </w:t>
      </w:r>
      <w:r w:rsidR="00A677F8" w:rsidRPr="00844555">
        <w:rPr>
          <w:rFonts w:cs="Arial"/>
          <w:color w:val="000000"/>
        </w:rPr>
        <w:t>analysed</w:t>
      </w:r>
      <w:r w:rsidR="00A97B80" w:rsidRPr="00844555">
        <w:rPr>
          <w:rFonts w:cs="Arial"/>
          <w:color w:val="000000"/>
        </w:rPr>
        <w:t xml:space="preserve"> </w:t>
      </w:r>
      <w:r w:rsidR="00186CF2" w:rsidRPr="00844555">
        <w:rPr>
          <w:rFonts w:cs="Arial"/>
          <w:color w:val="000000"/>
        </w:rPr>
        <w:t>t</w:t>
      </w:r>
      <w:r w:rsidR="00A97B80" w:rsidRPr="00844555">
        <w:rPr>
          <w:rFonts w:cs="Arial"/>
          <w:color w:val="000000"/>
        </w:rPr>
        <w:t xml:space="preserve">weets data prior </w:t>
      </w:r>
      <w:r w:rsidR="00A15D33" w:rsidRPr="00844555">
        <w:rPr>
          <w:rFonts w:cs="Arial"/>
          <w:color w:val="000000"/>
        </w:rPr>
        <w:t xml:space="preserve">to </w:t>
      </w:r>
      <w:r w:rsidR="00A97B80" w:rsidRPr="00844555">
        <w:rPr>
          <w:rFonts w:cs="Arial"/>
          <w:color w:val="000000"/>
        </w:rPr>
        <w:t>2014</w:t>
      </w:r>
      <w:r w:rsidR="001A49A3" w:rsidRPr="00844555">
        <w:rPr>
          <w:rFonts w:cs="Arial"/>
          <w:color w:val="000000"/>
        </w:rPr>
        <w:t xml:space="preserve">. </w:t>
      </w:r>
      <w:r w:rsidR="008421B5" w:rsidRPr="00844555">
        <w:rPr>
          <w:rFonts w:cs="Arial"/>
          <w:color w:val="000000"/>
        </w:rPr>
        <w:t>For some organi</w:t>
      </w:r>
      <w:r w:rsidR="00A15D33" w:rsidRPr="00844555">
        <w:rPr>
          <w:rFonts w:cs="Arial"/>
          <w:color w:val="000000"/>
        </w:rPr>
        <w:t>z</w:t>
      </w:r>
      <w:r w:rsidR="008421B5" w:rsidRPr="00844555">
        <w:rPr>
          <w:rFonts w:cs="Arial"/>
          <w:color w:val="000000"/>
        </w:rPr>
        <w:t>ations, this might still have been a nascent period in the</w:t>
      </w:r>
      <w:r w:rsidR="00DB79F2" w:rsidRPr="00844555">
        <w:rPr>
          <w:rFonts w:cs="Arial"/>
          <w:color w:val="000000"/>
        </w:rPr>
        <w:t>ir</w:t>
      </w:r>
      <w:r w:rsidR="008421B5" w:rsidRPr="00844555">
        <w:rPr>
          <w:rFonts w:cs="Arial"/>
          <w:color w:val="000000"/>
        </w:rPr>
        <w:t xml:space="preserve"> Twitter </w:t>
      </w:r>
      <w:r w:rsidR="00DB79F2" w:rsidRPr="00844555">
        <w:rPr>
          <w:rFonts w:cs="Arial"/>
          <w:color w:val="000000"/>
        </w:rPr>
        <w:t>activity</w:t>
      </w:r>
      <w:r w:rsidR="008421B5" w:rsidRPr="00844555">
        <w:rPr>
          <w:rFonts w:cs="Arial"/>
          <w:color w:val="000000"/>
        </w:rPr>
        <w:t>. Theref</w:t>
      </w:r>
      <w:r w:rsidR="0003186E" w:rsidRPr="00844555">
        <w:rPr>
          <w:rFonts w:cs="Arial"/>
          <w:color w:val="000000"/>
        </w:rPr>
        <w:t xml:space="preserve">ore, both the volume and content of </w:t>
      </w:r>
      <w:r w:rsidR="00186CF2" w:rsidRPr="00844555">
        <w:rPr>
          <w:rFonts w:cs="Arial"/>
          <w:color w:val="000000"/>
        </w:rPr>
        <w:t>t</w:t>
      </w:r>
      <w:r w:rsidR="0003186E" w:rsidRPr="00844555">
        <w:rPr>
          <w:rFonts w:cs="Arial"/>
          <w:color w:val="000000"/>
        </w:rPr>
        <w:t>weets will have undergone changes since</w:t>
      </w:r>
      <w:r w:rsidR="00DB79F2" w:rsidRPr="00844555">
        <w:rPr>
          <w:rFonts w:cs="Arial"/>
          <w:color w:val="000000"/>
        </w:rPr>
        <w:t>.</w:t>
      </w:r>
      <w:r w:rsidR="00852761" w:rsidRPr="00844555">
        <w:rPr>
          <w:rFonts w:cs="Arial"/>
          <w:color w:val="000000"/>
        </w:rPr>
        <w:t xml:space="preserve"> So,</w:t>
      </w:r>
      <w:r w:rsidR="0003186E" w:rsidRPr="00844555">
        <w:rPr>
          <w:rFonts w:cs="Arial"/>
          <w:color w:val="000000"/>
        </w:rPr>
        <w:t xml:space="preserve"> </w:t>
      </w:r>
      <w:r w:rsidR="009055FE" w:rsidRPr="00844555">
        <w:rPr>
          <w:rFonts w:cs="Arial"/>
          <w:color w:val="000000"/>
        </w:rPr>
        <w:t xml:space="preserve">both the nature of the topics </w:t>
      </w:r>
      <w:r w:rsidR="002D3FDD" w:rsidRPr="00844555">
        <w:rPr>
          <w:rFonts w:cs="Arial"/>
          <w:color w:val="000000"/>
        </w:rPr>
        <w:t xml:space="preserve">and their relative importance </w:t>
      </w:r>
      <w:r w:rsidR="00852761" w:rsidRPr="00844555">
        <w:rPr>
          <w:rFonts w:cs="Arial"/>
          <w:color w:val="000000"/>
        </w:rPr>
        <w:t>may now be different</w:t>
      </w:r>
      <w:r w:rsidR="002D3FDD" w:rsidRPr="00844555">
        <w:rPr>
          <w:rFonts w:cs="Arial"/>
          <w:color w:val="000000"/>
        </w:rPr>
        <w:t xml:space="preserve">. </w:t>
      </w:r>
      <w:r w:rsidR="004279E3" w:rsidRPr="00844555">
        <w:rPr>
          <w:rFonts w:cs="Arial"/>
          <w:color w:val="000000"/>
        </w:rPr>
        <w:t>Future studies</w:t>
      </w:r>
      <w:r w:rsidR="00464810" w:rsidRPr="00844555">
        <w:rPr>
          <w:rFonts w:cs="Arial"/>
          <w:color w:val="000000"/>
        </w:rPr>
        <w:t xml:space="preserve"> trying to replicate our findings</w:t>
      </w:r>
      <w:r w:rsidR="004279E3" w:rsidRPr="00844555">
        <w:rPr>
          <w:rFonts w:cs="Arial"/>
          <w:color w:val="000000"/>
        </w:rPr>
        <w:t xml:space="preserve"> </w:t>
      </w:r>
      <w:r w:rsidR="00464810" w:rsidRPr="00844555">
        <w:rPr>
          <w:rFonts w:cs="Arial"/>
          <w:color w:val="000000"/>
        </w:rPr>
        <w:t xml:space="preserve">could examine such </w:t>
      </w:r>
      <w:r w:rsidR="002D3FDD" w:rsidRPr="00844555">
        <w:rPr>
          <w:rFonts w:cs="Arial"/>
          <w:color w:val="000000"/>
        </w:rPr>
        <w:t>changes</w:t>
      </w:r>
      <w:r w:rsidR="00BD2E36" w:rsidRPr="00844555">
        <w:rPr>
          <w:rFonts w:cs="Arial"/>
          <w:color w:val="000000"/>
        </w:rPr>
        <w:t xml:space="preserve">. </w:t>
      </w:r>
    </w:p>
    <w:p w14:paraId="60A8B4F9" w14:textId="77777777" w:rsidR="00253A17" w:rsidRPr="00D800F7" w:rsidRDefault="00A8477C" w:rsidP="00753A2F">
      <w:pPr>
        <w:jc w:val="both"/>
      </w:pPr>
      <w:r w:rsidRPr="00D800F7">
        <w:t xml:space="preserve">Similarly, our study </w:t>
      </w:r>
      <w:r w:rsidR="00212AE2">
        <w:t xml:space="preserve">is exploratory. It </w:t>
      </w:r>
      <w:r w:rsidRPr="00D800F7">
        <w:t>ma</w:t>
      </w:r>
      <w:r w:rsidR="008F456C" w:rsidRPr="00D800F7">
        <w:t xml:space="preserve">kes </w:t>
      </w:r>
      <w:r w:rsidR="00BD2E36" w:rsidRPr="00D800F7">
        <w:t xml:space="preserve">no attempt to tie causes to effects, i.e. specific tweeter topics to </w:t>
      </w:r>
      <w:r w:rsidR="00253A17" w:rsidRPr="00D800F7">
        <w:t>mitigat</w:t>
      </w:r>
      <w:r w:rsidR="00444200">
        <w:t>e</w:t>
      </w:r>
      <w:r w:rsidR="00253A17" w:rsidRPr="00D800F7">
        <w:t xml:space="preserve"> effects in the aftermath of ethical scandals. Again, we believe </w:t>
      </w:r>
      <w:r w:rsidR="00444200">
        <w:t xml:space="preserve">that </w:t>
      </w:r>
      <w:r w:rsidR="008F456C" w:rsidRPr="00D800F7">
        <w:t xml:space="preserve">an </w:t>
      </w:r>
      <w:r w:rsidR="00253A17" w:rsidRPr="00D800F7">
        <w:t>update</w:t>
      </w:r>
      <w:r w:rsidR="008F456C" w:rsidRPr="00D800F7">
        <w:t>d, more comprehensive study</w:t>
      </w:r>
      <w:r w:rsidR="00253A17" w:rsidRPr="00D800F7">
        <w:t xml:space="preserve"> could address this issue</w:t>
      </w:r>
      <w:r w:rsidR="008F456C" w:rsidRPr="00D800F7">
        <w:t xml:space="preserve"> and hence </w:t>
      </w:r>
      <w:r w:rsidR="00464810" w:rsidRPr="00D800F7">
        <w:t>prove</w:t>
      </w:r>
      <w:r w:rsidR="008F456C" w:rsidRPr="00D800F7">
        <w:t xml:space="preserve"> the theoretical link between Twitter messaging and resilience to ethical scandals</w:t>
      </w:r>
      <w:r w:rsidR="00253A17" w:rsidRPr="00D800F7">
        <w:t xml:space="preserve">. </w:t>
      </w:r>
    </w:p>
    <w:p w14:paraId="4333A9A5" w14:textId="77777777" w:rsidR="004B7EEF" w:rsidRPr="00844555" w:rsidRDefault="008F2864" w:rsidP="00DE15A2">
      <w:pPr>
        <w:pStyle w:val="Heading2"/>
        <w:spacing w:before="0" w:line="360" w:lineRule="auto"/>
        <w:ind w:left="720" w:hanging="720"/>
        <w:rPr>
          <w:rFonts w:cs="Calibri"/>
          <w:szCs w:val="24"/>
        </w:rPr>
      </w:pPr>
      <w:r w:rsidRPr="00844555">
        <w:rPr>
          <w:rFonts w:cs="Calibri"/>
          <w:szCs w:val="24"/>
        </w:rPr>
        <w:t xml:space="preserve">References </w:t>
      </w:r>
    </w:p>
    <w:p w14:paraId="1FE9D266" w14:textId="14BAFD97" w:rsidR="00E24600" w:rsidRPr="00B52A94" w:rsidRDefault="00E24600" w:rsidP="00EC09DA">
      <w:pPr>
        <w:pStyle w:val="Heading2"/>
        <w:spacing w:before="0" w:line="240" w:lineRule="auto"/>
        <w:ind w:left="720"/>
        <w:jc w:val="both"/>
        <w:rPr>
          <w:rFonts w:cs="Calibri"/>
          <w:shd w:val="clear" w:color="auto" w:fill="FFFFFF"/>
        </w:rPr>
      </w:pPr>
    </w:p>
    <w:p w14:paraId="07B34AA1" w14:textId="7A0475AD" w:rsidR="008610C8" w:rsidRPr="008610C8" w:rsidRDefault="00E24600" w:rsidP="008610C8">
      <w:pPr>
        <w:pStyle w:val="EndNoteBibliography"/>
        <w:spacing w:after="0"/>
        <w:ind w:left="720" w:hanging="720"/>
      </w:pPr>
      <w:r>
        <w:rPr>
          <w:color w:val="000000"/>
          <w:shd w:val="clear" w:color="auto" w:fill="FFFFFF"/>
        </w:rPr>
        <w:fldChar w:fldCharType="begin"/>
      </w:r>
      <w:r>
        <w:rPr>
          <w:color w:val="000000"/>
          <w:shd w:val="clear" w:color="auto" w:fill="FFFFFF"/>
        </w:rPr>
        <w:instrText xml:space="preserve"> ADDIN EN.REFLIST </w:instrText>
      </w:r>
      <w:r>
        <w:rPr>
          <w:color w:val="000000"/>
          <w:shd w:val="clear" w:color="auto" w:fill="FFFFFF"/>
        </w:rPr>
        <w:fldChar w:fldCharType="separate"/>
      </w:r>
      <w:r w:rsidR="008610C8" w:rsidRPr="008610C8">
        <w:t>Al, M., Breckon, T., Matthews, P.</w:t>
      </w:r>
      <w:r w:rsidR="00B11289">
        <w:t xml:space="preserve"> and</w:t>
      </w:r>
      <w:r w:rsidR="008610C8" w:rsidRPr="008610C8">
        <w:t xml:space="preserve"> McGough, A. (2016)</w:t>
      </w:r>
      <w:r w:rsidR="00B11289">
        <w:t>,</w:t>
      </w:r>
      <w:r w:rsidR="008610C8" w:rsidRPr="008610C8">
        <w:t xml:space="preserve"> </w:t>
      </w:r>
      <w:r w:rsidR="008610C8" w:rsidRPr="008610C8">
        <w:rPr>
          <w:i/>
        </w:rPr>
        <w:t>SMS Spam Filtering Using Probabilistic Topic Modelling and Stacked Denoising Autoencoder.</w:t>
      </w:r>
      <w:r w:rsidR="008610C8" w:rsidRPr="008610C8">
        <w:t xml:space="preserve"> Paper presented at the 25th International Conference on Artificial Neural Networks (ICANN 2016).</w:t>
      </w:r>
    </w:p>
    <w:p w14:paraId="729FBC45" w14:textId="5A778A15" w:rsidR="008610C8" w:rsidRPr="008610C8" w:rsidRDefault="008610C8" w:rsidP="008610C8">
      <w:pPr>
        <w:pStyle w:val="EndNoteBibliography"/>
        <w:spacing w:after="0"/>
        <w:ind w:left="720" w:hanging="720"/>
      </w:pPr>
      <w:r w:rsidRPr="008610C8">
        <w:t xml:space="preserve">Allen, N. J. </w:t>
      </w:r>
      <w:r w:rsidR="00B11289">
        <w:t>and</w:t>
      </w:r>
      <w:r w:rsidRPr="008610C8">
        <w:t xml:space="preserve"> Meyer, J. P. (1990)</w:t>
      </w:r>
      <w:r w:rsidR="00B11289">
        <w:t>,</w:t>
      </w:r>
      <w:r w:rsidRPr="008610C8">
        <w:t xml:space="preserve"> </w:t>
      </w:r>
      <w:r w:rsidR="00B11289">
        <w:t>"</w:t>
      </w:r>
      <w:r w:rsidRPr="008610C8">
        <w:t>The measurement and antecedents of affective, continuance and normative commitment to the organization</w:t>
      </w:r>
      <w:r w:rsidR="00B11289">
        <w:t xml:space="preserve">", </w:t>
      </w:r>
      <w:r w:rsidRPr="008610C8">
        <w:t xml:space="preserve"> </w:t>
      </w:r>
      <w:r w:rsidRPr="008610C8">
        <w:rPr>
          <w:i/>
        </w:rPr>
        <w:t xml:space="preserve">Journal of </w:t>
      </w:r>
      <w:r w:rsidR="00B11289">
        <w:rPr>
          <w:i/>
        </w:rPr>
        <w:t>O</w:t>
      </w:r>
      <w:r w:rsidRPr="008610C8">
        <w:rPr>
          <w:i/>
        </w:rPr>
        <w:t xml:space="preserve">ccupational </w:t>
      </w:r>
      <w:r w:rsidR="00B11289">
        <w:rPr>
          <w:i/>
        </w:rPr>
        <w:t>P</w:t>
      </w:r>
      <w:r w:rsidRPr="008610C8">
        <w:rPr>
          <w:i/>
        </w:rPr>
        <w:t>sychology,</w:t>
      </w:r>
      <w:r w:rsidRPr="005014E2">
        <w:rPr>
          <w:iCs/>
        </w:rPr>
        <w:t xml:space="preserve"> </w:t>
      </w:r>
      <w:r w:rsidR="00B11289" w:rsidRPr="005014E2">
        <w:rPr>
          <w:iCs/>
        </w:rPr>
        <w:t>Vol</w:t>
      </w:r>
      <w:r w:rsidR="00B11289">
        <w:rPr>
          <w:i/>
        </w:rPr>
        <w:t xml:space="preserve"> </w:t>
      </w:r>
      <w:r w:rsidRPr="005014E2">
        <w:rPr>
          <w:iCs/>
        </w:rPr>
        <w:t>63</w:t>
      </w:r>
      <w:r w:rsidR="00B11289">
        <w:t xml:space="preserve"> No. </w:t>
      </w:r>
      <w:r w:rsidRPr="008610C8">
        <w:t xml:space="preserve">1, </w:t>
      </w:r>
      <w:r w:rsidR="00B11289">
        <w:t xml:space="preserve">pp. </w:t>
      </w:r>
      <w:r w:rsidRPr="008610C8">
        <w:t>1-18.</w:t>
      </w:r>
    </w:p>
    <w:p w14:paraId="01E6E534" w14:textId="68E31348" w:rsidR="008610C8" w:rsidRPr="008610C8" w:rsidRDefault="008610C8" w:rsidP="008610C8">
      <w:pPr>
        <w:pStyle w:val="EndNoteBibliography"/>
        <w:spacing w:after="0"/>
        <w:ind w:left="720" w:hanging="720"/>
      </w:pPr>
      <w:r w:rsidRPr="008610C8">
        <w:t>An, S.-K.</w:t>
      </w:r>
      <w:r w:rsidR="00B11289">
        <w:t xml:space="preserve"> and</w:t>
      </w:r>
      <w:r w:rsidRPr="008610C8">
        <w:t xml:space="preserve"> Gower, K. K. (2009)</w:t>
      </w:r>
      <w:r w:rsidR="00B11289">
        <w:t>,</w:t>
      </w:r>
      <w:r w:rsidRPr="008610C8">
        <w:t xml:space="preserve"> </w:t>
      </w:r>
      <w:r w:rsidR="00B11289">
        <w:t>"</w:t>
      </w:r>
      <w:r w:rsidRPr="008610C8">
        <w:t>How do the news media frame crises? A content analysis of crisis news coverage</w:t>
      </w:r>
      <w:r w:rsidR="00B11289">
        <w:t>",</w:t>
      </w:r>
      <w:r w:rsidRPr="008610C8">
        <w:t xml:space="preserve"> </w:t>
      </w:r>
      <w:r w:rsidRPr="008610C8">
        <w:rPr>
          <w:i/>
        </w:rPr>
        <w:t xml:space="preserve">Public Relations Review, </w:t>
      </w:r>
      <w:r w:rsidR="00B11289">
        <w:rPr>
          <w:iCs/>
        </w:rPr>
        <w:t xml:space="preserve">Vol </w:t>
      </w:r>
      <w:r w:rsidRPr="005014E2">
        <w:rPr>
          <w:iCs/>
        </w:rPr>
        <w:t>35</w:t>
      </w:r>
      <w:r w:rsidR="00B11289">
        <w:t xml:space="preserve"> No.</w:t>
      </w:r>
      <w:r w:rsidRPr="008610C8">
        <w:t xml:space="preserve">2, </w:t>
      </w:r>
      <w:r w:rsidR="00B11289">
        <w:t xml:space="preserve">pp. </w:t>
      </w:r>
      <w:r w:rsidRPr="008610C8">
        <w:t>107-112.</w:t>
      </w:r>
    </w:p>
    <w:p w14:paraId="4C9E5AB1" w14:textId="495C008E" w:rsidR="008610C8" w:rsidRPr="008610C8" w:rsidRDefault="008610C8" w:rsidP="008610C8">
      <w:pPr>
        <w:pStyle w:val="EndNoteBibliography"/>
        <w:spacing w:after="0"/>
        <w:ind w:left="720" w:hanging="720"/>
      </w:pPr>
      <w:r w:rsidRPr="008610C8">
        <w:t xml:space="preserve">Araujo, T. </w:t>
      </w:r>
      <w:r w:rsidR="00B11289">
        <w:t>and</w:t>
      </w:r>
      <w:r w:rsidRPr="008610C8">
        <w:t xml:space="preserve"> Kollat, J. (2018)</w:t>
      </w:r>
      <w:r w:rsidR="00B11289">
        <w:t>,</w:t>
      </w:r>
      <w:r w:rsidRPr="008610C8">
        <w:t xml:space="preserve"> </w:t>
      </w:r>
      <w:r w:rsidR="00B11289">
        <w:t>"</w:t>
      </w:r>
      <w:r w:rsidRPr="008610C8">
        <w:t>Communicating effectively about CSR on Twitter</w:t>
      </w:r>
      <w:r w:rsidR="00B11289">
        <w:t>",</w:t>
      </w:r>
      <w:r w:rsidRPr="008610C8">
        <w:t xml:space="preserve"> </w:t>
      </w:r>
      <w:r w:rsidRPr="008610C8">
        <w:rPr>
          <w:i/>
        </w:rPr>
        <w:t>Internet Research</w:t>
      </w:r>
      <w:r w:rsidRPr="008610C8">
        <w:t>.</w:t>
      </w:r>
    </w:p>
    <w:p w14:paraId="03A7203F" w14:textId="0AFBB76A" w:rsidR="008610C8" w:rsidRPr="008610C8" w:rsidRDefault="008610C8" w:rsidP="008610C8">
      <w:pPr>
        <w:pStyle w:val="EndNoteBibliography"/>
        <w:spacing w:after="0"/>
        <w:ind w:left="720" w:hanging="720"/>
      </w:pPr>
      <w:r w:rsidRPr="008610C8">
        <w:t>Bachmann, R., Ehrlich, G.</w:t>
      </w:r>
      <w:r w:rsidR="00B11289">
        <w:t xml:space="preserve"> and</w:t>
      </w:r>
      <w:r w:rsidRPr="008610C8">
        <w:t xml:space="preserve"> Ruzic, D. (2017)</w:t>
      </w:r>
      <w:r w:rsidR="00B11289">
        <w:t>,</w:t>
      </w:r>
      <w:r w:rsidRPr="008610C8">
        <w:t xml:space="preserve"> </w:t>
      </w:r>
      <w:r w:rsidRPr="008610C8">
        <w:rPr>
          <w:i/>
        </w:rPr>
        <w:t>Firms and collective reputation: The Volkswagen emission scandal as a case study</w:t>
      </w:r>
      <w:r w:rsidRPr="008610C8">
        <w:t>: CESifo Working Paper.</w:t>
      </w:r>
    </w:p>
    <w:p w14:paraId="60BD7B51" w14:textId="077EC509" w:rsidR="008610C8" w:rsidRPr="008610C8" w:rsidRDefault="008610C8" w:rsidP="008610C8">
      <w:pPr>
        <w:pStyle w:val="EndNoteBibliography"/>
        <w:spacing w:after="0"/>
        <w:ind w:left="720" w:hanging="720"/>
      </w:pPr>
      <w:r w:rsidRPr="008610C8">
        <w:t>Bagdasarov, Z., Johnson, J. F., MacDougall, A. E., Steele, L. M., Connelly, S.</w:t>
      </w:r>
      <w:r w:rsidR="00B11289">
        <w:t xml:space="preserve"> and</w:t>
      </w:r>
      <w:r w:rsidRPr="008610C8">
        <w:t xml:space="preserve"> Mumford, M. D. (2016)</w:t>
      </w:r>
      <w:r w:rsidR="00B11289">
        <w:t>,</w:t>
      </w:r>
      <w:r w:rsidRPr="008610C8">
        <w:t xml:space="preserve"> </w:t>
      </w:r>
      <w:r w:rsidR="00B11289">
        <w:t>"</w:t>
      </w:r>
      <w:r w:rsidRPr="008610C8">
        <w:t>Mental models and ethical decision making: The mediating role of sensemaking</w:t>
      </w:r>
      <w:r w:rsidR="00B11289">
        <w:t>"</w:t>
      </w:r>
      <w:r w:rsidR="00B11289" w:rsidRPr="00074D1E">
        <w:t>,</w:t>
      </w:r>
      <w:r w:rsidRPr="008610C8">
        <w:t xml:space="preserve"> </w:t>
      </w:r>
      <w:r w:rsidRPr="008610C8">
        <w:rPr>
          <w:i/>
        </w:rPr>
        <w:t>Journal of Business Ethics</w:t>
      </w:r>
      <w:r w:rsidRPr="005014E2">
        <w:rPr>
          <w:iCs/>
        </w:rPr>
        <w:t>,</w:t>
      </w:r>
      <w:r w:rsidRPr="008610C8">
        <w:rPr>
          <w:i/>
        </w:rPr>
        <w:t xml:space="preserve"> </w:t>
      </w:r>
      <w:r w:rsidR="00B11289">
        <w:rPr>
          <w:iCs/>
        </w:rPr>
        <w:t xml:space="preserve">Vol </w:t>
      </w:r>
      <w:r w:rsidRPr="005014E2">
        <w:rPr>
          <w:iCs/>
        </w:rPr>
        <w:t>138</w:t>
      </w:r>
      <w:r w:rsidR="00B11289">
        <w:t xml:space="preserve"> No. </w:t>
      </w:r>
      <w:r w:rsidRPr="008610C8">
        <w:t>1,</w:t>
      </w:r>
      <w:r w:rsidR="00B11289">
        <w:t xml:space="preserve"> pp. </w:t>
      </w:r>
      <w:r w:rsidRPr="008610C8">
        <w:t xml:space="preserve"> 133-144.</w:t>
      </w:r>
    </w:p>
    <w:p w14:paraId="476CF171" w14:textId="4AEA80E3" w:rsidR="008610C8" w:rsidRPr="008610C8" w:rsidRDefault="008610C8" w:rsidP="008610C8">
      <w:pPr>
        <w:pStyle w:val="EndNoteBibliography"/>
        <w:spacing w:after="0"/>
        <w:ind w:left="720" w:hanging="720"/>
      </w:pPr>
      <w:r w:rsidRPr="008610C8">
        <w:lastRenderedPageBreak/>
        <w:t>Benedetto Neitz, M. (2015)</w:t>
      </w:r>
      <w:r w:rsidR="002D6301">
        <w:t>,</w:t>
      </w:r>
      <w:r w:rsidRPr="008610C8">
        <w:t xml:space="preserve"> </w:t>
      </w:r>
      <w:r w:rsidR="002D6301">
        <w:t>"</w:t>
      </w:r>
      <w:r w:rsidRPr="008610C8">
        <w:t>Where were the lawyers? The ethical implications of the General Motors recall scandal in the United States</w:t>
      </w:r>
      <w:r w:rsidR="002D6301">
        <w:t>",</w:t>
      </w:r>
      <w:r w:rsidRPr="008610C8">
        <w:t xml:space="preserve"> </w:t>
      </w:r>
      <w:r w:rsidRPr="008610C8">
        <w:rPr>
          <w:i/>
        </w:rPr>
        <w:t>Legal Ethics</w:t>
      </w:r>
      <w:r w:rsidRPr="005014E2">
        <w:rPr>
          <w:iCs/>
        </w:rPr>
        <w:t xml:space="preserve">, </w:t>
      </w:r>
      <w:r w:rsidR="002D6301">
        <w:rPr>
          <w:iCs/>
        </w:rPr>
        <w:t xml:space="preserve">Vol </w:t>
      </w:r>
      <w:r w:rsidRPr="005014E2">
        <w:rPr>
          <w:iCs/>
        </w:rPr>
        <w:t>18</w:t>
      </w:r>
      <w:r w:rsidR="002D6301">
        <w:rPr>
          <w:iCs/>
        </w:rPr>
        <w:t xml:space="preserve"> No.</w:t>
      </w:r>
      <w:r w:rsidRPr="008610C8">
        <w:t xml:space="preserve">1, </w:t>
      </w:r>
      <w:r w:rsidR="002D6301">
        <w:t xml:space="preserve">pp. </w:t>
      </w:r>
      <w:r w:rsidRPr="008610C8">
        <w:t>93-96.</w:t>
      </w:r>
    </w:p>
    <w:p w14:paraId="5EB46F1D" w14:textId="792C6BB1" w:rsidR="008610C8" w:rsidRPr="008610C8" w:rsidRDefault="008610C8" w:rsidP="008610C8">
      <w:pPr>
        <w:pStyle w:val="EndNoteBibliography"/>
        <w:spacing w:after="0"/>
        <w:ind w:left="720" w:hanging="720"/>
      </w:pPr>
      <w:r w:rsidRPr="008610C8">
        <w:t>Bishop, W. H. (2013)</w:t>
      </w:r>
      <w:r w:rsidR="002D6301">
        <w:t>,</w:t>
      </w:r>
      <w:r w:rsidRPr="008610C8">
        <w:t xml:space="preserve"> </w:t>
      </w:r>
      <w:r w:rsidR="002D6301">
        <w:t>"</w:t>
      </w:r>
      <w:r w:rsidRPr="008610C8">
        <w:t>The role of ethics in 21st century organizations</w:t>
      </w:r>
      <w:r w:rsidR="002D6301">
        <w:t>",</w:t>
      </w:r>
      <w:r w:rsidRPr="008610C8">
        <w:t xml:space="preserve"> </w:t>
      </w:r>
      <w:r w:rsidRPr="008610C8">
        <w:rPr>
          <w:i/>
        </w:rPr>
        <w:t>Journal of Business Ethics</w:t>
      </w:r>
      <w:r w:rsidRPr="005014E2">
        <w:rPr>
          <w:iCs/>
        </w:rPr>
        <w:t xml:space="preserve">, </w:t>
      </w:r>
      <w:r w:rsidR="002D6301">
        <w:rPr>
          <w:iCs/>
        </w:rPr>
        <w:t xml:space="preserve">Vol </w:t>
      </w:r>
      <w:r w:rsidRPr="005014E2">
        <w:rPr>
          <w:iCs/>
        </w:rPr>
        <w:t>118</w:t>
      </w:r>
      <w:r w:rsidR="002D6301">
        <w:t xml:space="preserve"> No. </w:t>
      </w:r>
      <w:r w:rsidRPr="008610C8">
        <w:t xml:space="preserve">3, </w:t>
      </w:r>
      <w:r w:rsidR="002D6301">
        <w:t xml:space="preserve">pp. </w:t>
      </w:r>
      <w:r w:rsidRPr="008610C8">
        <w:t>635-637.</w:t>
      </w:r>
    </w:p>
    <w:p w14:paraId="1B36D74C" w14:textId="22C3D387" w:rsidR="008610C8" w:rsidRPr="008610C8" w:rsidRDefault="008610C8" w:rsidP="008610C8">
      <w:pPr>
        <w:pStyle w:val="EndNoteBibliography"/>
        <w:spacing w:after="0"/>
        <w:ind w:left="720" w:hanging="720"/>
      </w:pPr>
      <w:r w:rsidRPr="008610C8">
        <w:t>Brady, W. J., Wills, J. A., Jost, J. T., Tucker, J. A.</w:t>
      </w:r>
      <w:r w:rsidR="002D6301">
        <w:t xml:space="preserve"> and</w:t>
      </w:r>
      <w:r w:rsidRPr="008610C8">
        <w:t xml:space="preserve"> Van Bavel, J. J. (2017)</w:t>
      </w:r>
      <w:r w:rsidR="002D6301">
        <w:t>,</w:t>
      </w:r>
      <w:r w:rsidRPr="008610C8">
        <w:t xml:space="preserve"> </w:t>
      </w:r>
      <w:r w:rsidR="002D6301">
        <w:t>"</w:t>
      </w:r>
      <w:r w:rsidRPr="008610C8">
        <w:t>Emotion shapes the diffusion of moralized content in social networks</w:t>
      </w:r>
      <w:r w:rsidR="002D6301">
        <w:t>",</w:t>
      </w:r>
      <w:r w:rsidRPr="008610C8">
        <w:t xml:space="preserve"> </w:t>
      </w:r>
      <w:r w:rsidRPr="008610C8">
        <w:rPr>
          <w:i/>
        </w:rPr>
        <w:t>Proceedings of the National Academy of Sciences</w:t>
      </w:r>
      <w:r w:rsidRPr="005014E2">
        <w:rPr>
          <w:iCs/>
        </w:rPr>
        <w:t xml:space="preserve">, </w:t>
      </w:r>
      <w:r w:rsidR="002D6301">
        <w:rPr>
          <w:iCs/>
        </w:rPr>
        <w:t xml:space="preserve">Vol </w:t>
      </w:r>
      <w:r w:rsidRPr="005014E2">
        <w:rPr>
          <w:iCs/>
        </w:rPr>
        <w:t>114</w:t>
      </w:r>
      <w:r w:rsidR="002D6301">
        <w:t xml:space="preserve"> No. </w:t>
      </w:r>
      <w:r w:rsidRPr="008610C8">
        <w:t xml:space="preserve">28, </w:t>
      </w:r>
      <w:r w:rsidR="002D6301">
        <w:t xml:space="preserve">pp. </w:t>
      </w:r>
      <w:r w:rsidRPr="008610C8">
        <w:t>7313-7318.</w:t>
      </w:r>
    </w:p>
    <w:p w14:paraId="4BF2B16B" w14:textId="7B4E5EA4" w:rsidR="008610C8" w:rsidRPr="008610C8" w:rsidRDefault="008610C8" w:rsidP="008610C8">
      <w:pPr>
        <w:pStyle w:val="EndNoteBibliography"/>
        <w:spacing w:after="0"/>
        <w:ind w:left="720" w:hanging="720"/>
      </w:pPr>
      <w:r w:rsidRPr="008610C8">
        <w:t>Bucher, T. (2013)</w:t>
      </w:r>
      <w:r w:rsidR="002D6301">
        <w:t>,</w:t>
      </w:r>
      <w:r w:rsidRPr="008610C8">
        <w:t xml:space="preserve"> </w:t>
      </w:r>
      <w:r w:rsidR="002D6301">
        <w:t>"</w:t>
      </w:r>
      <w:r w:rsidRPr="008610C8">
        <w:t>Objects of intense feeling: The case of the Twitter API</w:t>
      </w:r>
      <w:r w:rsidR="002D6301">
        <w:t>",</w:t>
      </w:r>
      <w:r w:rsidRPr="008610C8">
        <w:t xml:space="preserve"> </w:t>
      </w:r>
      <w:r w:rsidRPr="008610C8">
        <w:rPr>
          <w:i/>
        </w:rPr>
        <w:t>Computational Culture</w:t>
      </w:r>
      <w:r w:rsidR="002D6301">
        <w:rPr>
          <w:iCs/>
        </w:rPr>
        <w:t>,</w:t>
      </w:r>
      <w:r w:rsidR="002D6301">
        <w:t xml:space="preserve"> Vol </w:t>
      </w:r>
      <w:r w:rsidRPr="008610C8">
        <w:t>3.</w:t>
      </w:r>
    </w:p>
    <w:p w14:paraId="7BC2C01F" w14:textId="4417363F" w:rsidR="008610C8" w:rsidRPr="008610C8" w:rsidRDefault="008610C8" w:rsidP="008610C8">
      <w:pPr>
        <w:pStyle w:val="EndNoteBibliography"/>
        <w:spacing w:after="0"/>
        <w:ind w:left="720" w:hanging="720"/>
      </w:pPr>
      <w:r w:rsidRPr="008610C8">
        <w:t>Cambridge Dictionary (2020)</w:t>
      </w:r>
      <w:r w:rsidR="002D6301">
        <w:t>,</w:t>
      </w:r>
      <w:r w:rsidRPr="008610C8">
        <w:t xml:space="preserve"> </w:t>
      </w:r>
      <w:r w:rsidRPr="005014E2">
        <w:rPr>
          <w:i/>
          <w:iCs/>
        </w:rPr>
        <w:t>The Cambridge English Dictionary Online. 2020</w:t>
      </w:r>
      <w:r w:rsidRPr="008610C8">
        <w:t xml:space="preserve">,  </w:t>
      </w:r>
      <w:r w:rsidR="002D6301">
        <w:t xml:space="preserve">available at: </w:t>
      </w:r>
      <w:r w:rsidRPr="005014E2">
        <w:t>https://dictionary.cambridge.org/dictionary/english/ethical</w:t>
      </w:r>
    </w:p>
    <w:p w14:paraId="4426E71C" w14:textId="4C1492F8" w:rsidR="008610C8" w:rsidRPr="008610C8" w:rsidRDefault="008610C8" w:rsidP="008610C8">
      <w:pPr>
        <w:pStyle w:val="EndNoteBibliography"/>
        <w:spacing w:after="0"/>
        <w:ind w:left="720" w:hanging="720"/>
      </w:pPr>
      <w:r w:rsidRPr="008610C8">
        <w:t>Chae, B. K.</w:t>
      </w:r>
      <w:r w:rsidR="002D6301">
        <w:t xml:space="preserve"> and</w:t>
      </w:r>
      <w:r w:rsidRPr="008610C8">
        <w:t xml:space="preserve"> Park, E. O. (2018)</w:t>
      </w:r>
      <w:r w:rsidR="002D6301">
        <w:t>,</w:t>
      </w:r>
      <w:r w:rsidRPr="008610C8">
        <w:t xml:space="preserve"> </w:t>
      </w:r>
      <w:r w:rsidR="002D6301">
        <w:t>"</w:t>
      </w:r>
      <w:r w:rsidRPr="008610C8">
        <w:t>Corporate social responsibility (CSR): A survey of topics and trends using Twitter data and topic modeling</w:t>
      </w:r>
      <w:r w:rsidR="002D6301">
        <w:t>",</w:t>
      </w:r>
      <w:r w:rsidRPr="008610C8">
        <w:t xml:space="preserve"> </w:t>
      </w:r>
      <w:r w:rsidRPr="008610C8">
        <w:rPr>
          <w:i/>
        </w:rPr>
        <w:t>Sustainability</w:t>
      </w:r>
      <w:r w:rsidRPr="005014E2">
        <w:rPr>
          <w:iCs/>
        </w:rPr>
        <w:t xml:space="preserve">, </w:t>
      </w:r>
      <w:r w:rsidR="002D6301">
        <w:rPr>
          <w:iCs/>
        </w:rPr>
        <w:t xml:space="preserve">Vol </w:t>
      </w:r>
      <w:r w:rsidRPr="005014E2">
        <w:rPr>
          <w:iCs/>
        </w:rPr>
        <w:t>10</w:t>
      </w:r>
      <w:r w:rsidR="002D6301">
        <w:t xml:space="preserve"> No. </w:t>
      </w:r>
      <w:r w:rsidRPr="008610C8">
        <w:t xml:space="preserve">7, </w:t>
      </w:r>
      <w:r w:rsidR="002D6301">
        <w:t xml:space="preserve"> p. </w:t>
      </w:r>
      <w:r w:rsidRPr="008610C8">
        <w:t>2231.</w:t>
      </w:r>
    </w:p>
    <w:p w14:paraId="5728457C" w14:textId="417DA503" w:rsidR="008610C8" w:rsidRPr="008610C8" w:rsidRDefault="008610C8" w:rsidP="008610C8">
      <w:pPr>
        <w:pStyle w:val="EndNoteBibliography"/>
        <w:spacing w:after="0"/>
        <w:ind w:left="720" w:hanging="720"/>
      </w:pPr>
      <w:r w:rsidRPr="008610C8">
        <w:t>Chapman, B. (2019)</w:t>
      </w:r>
      <w:r w:rsidR="002D6301">
        <w:t>,</w:t>
      </w:r>
      <w:r w:rsidRPr="008610C8">
        <w:t xml:space="preserve"> </w:t>
      </w:r>
      <w:r w:rsidR="002D6301">
        <w:t>"</w:t>
      </w:r>
      <w:r w:rsidRPr="008610C8">
        <w:t>Shell faces fresh criminal charges over scandal-plagued $1.3bn Nigerian oil deal</w:t>
      </w:r>
      <w:r w:rsidR="002D6301">
        <w:t>"</w:t>
      </w:r>
      <w:r w:rsidR="002D6301">
        <w:rPr>
          <w:i/>
        </w:rPr>
        <w:t>,</w:t>
      </w:r>
      <w:r w:rsidRPr="008610C8">
        <w:rPr>
          <w:i/>
        </w:rPr>
        <w:t xml:space="preserve"> The Independent</w:t>
      </w:r>
      <w:r w:rsidR="00074D1E">
        <w:t>, (1 March)</w:t>
      </w:r>
      <w:r w:rsidRPr="008610C8">
        <w:t>.</w:t>
      </w:r>
    </w:p>
    <w:p w14:paraId="5E02794F" w14:textId="2E04560E" w:rsidR="008610C8" w:rsidRPr="008610C8" w:rsidRDefault="008610C8" w:rsidP="008610C8">
      <w:pPr>
        <w:pStyle w:val="EndNoteBibliography"/>
        <w:spacing w:after="0"/>
        <w:ind w:left="720" w:hanging="720"/>
      </w:pPr>
      <w:r w:rsidRPr="008610C8">
        <w:t>Chipulu, M., Neoh, J. G., Ojiako, U. U.</w:t>
      </w:r>
      <w:r w:rsidR="002D6301">
        <w:t xml:space="preserve"> and</w:t>
      </w:r>
      <w:r w:rsidRPr="008610C8">
        <w:t xml:space="preserve"> Williams, T. (2012)</w:t>
      </w:r>
      <w:r w:rsidR="002D6301">
        <w:t>,</w:t>
      </w:r>
      <w:r w:rsidRPr="008610C8">
        <w:t xml:space="preserve"> </w:t>
      </w:r>
      <w:r w:rsidR="002D6301">
        <w:t>"</w:t>
      </w:r>
      <w:r w:rsidRPr="008610C8">
        <w:t>A multidimensional analysis of project manager competences</w:t>
      </w:r>
      <w:r w:rsidR="002D6301">
        <w:t>",</w:t>
      </w:r>
      <w:r w:rsidRPr="008610C8">
        <w:t xml:space="preserve"> </w:t>
      </w:r>
      <w:r w:rsidRPr="008610C8">
        <w:rPr>
          <w:i/>
        </w:rPr>
        <w:t>IEEE Transactions on Engineering Management</w:t>
      </w:r>
      <w:r w:rsidRPr="00074D1E">
        <w:rPr>
          <w:i/>
        </w:rPr>
        <w:t>,</w:t>
      </w:r>
      <w:r w:rsidRPr="008610C8">
        <w:rPr>
          <w:i/>
        </w:rPr>
        <w:t xml:space="preserve"> </w:t>
      </w:r>
      <w:r w:rsidR="002D6301">
        <w:rPr>
          <w:iCs/>
        </w:rPr>
        <w:t xml:space="preserve">Vol </w:t>
      </w:r>
      <w:r w:rsidRPr="005014E2">
        <w:rPr>
          <w:iCs/>
        </w:rPr>
        <w:t>60</w:t>
      </w:r>
      <w:r w:rsidR="002D6301">
        <w:t xml:space="preserve"> No. </w:t>
      </w:r>
      <w:r w:rsidRPr="008610C8">
        <w:t xml:space="preserve">3, </w:t>
      </w:r>
      <w:r w:rsidR="002D6301">
        <w:t xml:space="preserve">pp. </w:t>
      </w:r>
      <w:r w:rsidRPr="008610C8">
        <w:t>506-517.</w:t>
      </w:r>
    </w:p>
    <w:p w14:paraId="08BBA295" w14:textId="435E45D5" w:rsidR="008610C8" w:rsidRPr="008610C8" w:rsidRDefault="008610C8" w:rsidP="008610C8">
      <w:pPr>
        <w:pStyle w:val="EndNoteBibliography"/>
        <w:spacing w:after="0"/>
        <w:ind w:left="720" w:hanging="720"/>
      </w:pPr>
      <w:r w:rsidRPr="008610C8">
        <w:t>Coombs, W. T. (2007)</w:t>
      </w:r>
      <w:r w:rsidR="002D6301">
        <w:t>,</w:t>
      </w:r>
      <w:r w:rsidRPr="008610C8">
        <w:t xml:space="preserve"> </w:t>
      </w:r>
      <w:r w:rsidR="00490BB8">
        <w:t>"</w:t>
      </w:r>
      <w:r w:rsidRPr="008610C8">
        <w:t>Protecting organization reputations during a crisis: The development and application of situational crisis communication theory</w:t>
      </w:r>
      <w:r w:rsidR="00490BB8">
        <w:t>",</w:t>
      </w:r>
      <w:r w:rsidRPr="008610C8">
        <w:t xml:space="preserve"> </w:t>
      </w:r>
      <w:r w:rsidRPr="008610C8">
        <w:rPr>
          <w:i/>
        </w:rPr>
        <w:t>Corporate reputation review</w:t>
      </w:r>
      <w:r w:rsidRPr="005014E2">
        <w:rPr>
          <w:iCs/>
        </w:rPr>
        <w:t xml:space="preserve">, </w:t>
      </w:r>
      <w:r w:rsidR="00490BB8">
        <w:rPr>
          <w:iCs/>
        </w:rPr>
        <w:t xml:space="preserve">Vol </w:t>
      </w:r>
      <w:r w:rsidRPr="005014E2">
        <w:rPr>
          <w:iCs/>
        </w:rPr>
        <w:t>10</w:t>
      </w:r>
      <w:r w:rsidR="00490BB8">
        <w:t xml:space="preserve"> No. </w:t>
      </w:r>
      <w:r w:rsidRPr="008610C8">
        <w:t xml:space="preserve">3, </w:t>
      </w:r>
      <w:r w:rsidR="00490BB8">
        <w:t xml:space="preserve">pp. </w:t>
      </w:r>
      <w:r w:rsidRPr="008610C8">
        <w:t>163-176.</w:t>
      </w:r>
    </w:p>
    <w:p w14:paraId="650684F3" w14:textId="18C5716F" w:rsidR="008610C8" w:rsidRPr="008610C8" w:rsidRDefault="008610C8" w:rsidP="008610C8">
      <w:pPr>
        <w:pStyle w:val="EndNoteBibliography"/>
        <w:spacing w:after="0"/>
        <w:ind w:left="720" w:hanging="720"/>
      </w:pPr>
      <w:r w:rsidRPr="008610C8">
        <w:t>Coombs, W. T.</w:t>
      </w:r>
      <w:r w:rsidR="00490BB8">
        <w:t xml:space="preserve"> and</w:t>
      </w:r>
      <w:r w:rsidRPr="008610C8">
        <w:t xml:space="preserve"> Holladay, S. J. (2006). </w:t>
      </w:r>
      <w:r w:rsidR="00490BB8">
        <w:t>"</w:t>
      </w:r>
      <w:r w:rsidRPr="008610C8">
        <w:t>Unpacking the halo effect: Reputation and crisis management</w:t>
      </w:r>
      <w:r w:rsidR="00490BB8">
        <w:t>",</w:t>
      </w:r>
      <w:r w:rsidRPr="008610C8">
        <w:t xml:space="preserve"> </w:t>
      </w:r>
      <w:r w:rsidRPr="008610C8">
        <w:rPr>
          <w:i/>
        </w:rPr>
        <w:t>Journal of Communication Management</w:t>
      </w:r>
      <w:r w:rsidRPr="008610C8">
        <w:t>.</w:t>
      </w:r>
    </w:p>
    <w:p w14:paraId="6CD6C395" w14:textId="57F5A0FA" w:rsidR="008610C8" w:rsidRPr="008610C8" w:rsidRDefault="008610C8" w:rsidP="008610C8">
      <w:pPr>
        <w:pStyle w:val="EndNoteBibliography"/>
        <w:spacing w:after="0"/>
        <w:ind w:left="720" w:hanging="720"/>
      </w:pPr>
      <w:r w:rsidRPr="008610C8">
        <w:t>Cotelo, J. M., Cruz, F. L., Enríquez, F.</w:t>
      </w:r>
      <w:r w:rsidR="00490BB8">
        <w:t xml:space="preserve"> and</w:t>
      </w:r>
      <w:r w:rsidRPr="008610C8">
        <w:t xml:space="preserve"> Troyano, J. (2016)</w:t>
      </w:r>
      <w:r w:rsidR="00490BB8">
        <w:t>,</w:t>
      </w:r>
      <w:r w:rsidRPr="008610C8">
        <w:t xml:space="preserve"> </w:t>
      </w:r>
      <w:r w:rsidR="00490BB8">
        <w:t>"</w:t>
      </w:r>
      <w:r w:rsidRPr="008610C8">
        <w:t>Tweet categorization by combining content and structural knowledge</w:t>
      </w:r>
      <w:r w:rsidR="00490BB8">
        <w:t>",</w:t>
      </w:r>
      <w:r w:rsidRPr="008610C8">
        <w:t xml:space="preserve"> </w:t>
      </w:r>
      <w:r w:rsidRPr="008610C8">
        <w:rPr>
          <w:i/>
        </w:rPr>
        <w:t>Information Fusion</w:t>
      </w:r>
      <w:r w:rsidRPr="005014E2">
        <w:rPr>
          <w:iCs/>
        </w:rPr>
        <w:t xml:space="preserve">, </w:t>
      </w:r>
      <w:r w:rsidR="00490BB8">
        <w:rPr>
          <w:iCs/>
        </w:rPr>
        <w:t xml:space="preserve">Vol </w:t>
      </w:r>
      <w:r w:rsidRPr="005014E2">
        <w:rPr>
          <w:iCs/>
        </w:rPr>
        <w:t>31</w:t>
      </w:r>
      <w:r w:rsidRPr="008610C8">
        <w:t xml:space="preserve">, </w:t>
      </w:r>
      <w:r w:rsidR="00490BB8">
        <w:t xml:space="preserve">pp. </w:t>
      </w:r>
      <w:r w:rsidRPr="008610C8">
        <w:t>54-64.</w:t>
      </w:r>
    </w:p>
    <w:p w14:paraId="7860AC97" w14:textId="2053B19A" w:rsidR="008610C8" w:rsidRPr="008610C8" w:rsidRDefault="008610C8" w:rsidP="008610C8">
      <w:pPr>
        <w:pStyle w:val="EndNoteBibliography"/>
        <w:spacing w:after="0"/>
        <w:ind w:left="720" w:hanging="720"/>
      </w:pPr>
      <w:r w:rsidRPr="008610C8">
        <w:t>Cox, D. D.</w:t>
      </w:r>
      <w:r w:rsidR="00490BB8">
        <w:t xml:space="preserve"> and</w:t>
      </w:r>
      <w:r w:rsidRPr="008610C8">
        <w:t xml:space="preserve"> McLeod, S. (2014)</w:t>
      </w:r>
      <w:r w:rsidR="00490BB8">
        <w:t>,</w:t>
      </w:r>
      <w:r w:rsidRPr="008610C8">
        <w:t xml:space="preserve"> </w:t>
      </w:r>
      <w:r w:rsidR="00490BB8">
        <w:t>"</w:t>
      </w:r>
      <w:r w:rsidRPr="008610C8">
        <w:t>Social media marketing and communications strategies for school superintendents</w:t>
      </w:r>
      <w:r w:rsidR="00490BB8">
        <w:t>",</w:t>
      </w:r>
      <w:r w:rsidRPr="008610C8">
        <w:t xml:space="preserve"> </w:t>
      </w:r>
      <w:r w:rsidRPr="008610C8">
        <w:rPr>
          <w:i/>
        </w:rPr>
        <w:t>Journal of Educational Administration</w:t>
      </w:r>
      <w:r w:rsidRPr="008610C8">
        <w:t>.</w:t>
      </w:r>
    </w:p>
    <w:p w14:paraId="749FF11C" w14:textId="33C8CBCA" w:rsidR="008610C8" w:rsidRPr="008610C8" w:rsidRDefault="008610C8" w:rsidP="008610C8">
      <w:pPr>
        <w:pStyle w:val="EndNoteBibliography"/>
        <w:spacing w:after="0"/>
        <w:ind w:left="720" w:hanging="720"/>
      </w:pPr>
      <w:r w:rsidRPr="008610C8">
        <w:t>Crane, A.</w:t>
      </w:r>
      <w:r w:rsidR="00490BB8">
        <w:t xml:space="preserve"> and</w:t>
      </w:r>
      <w:r w:rsidRPr="008610C8">
        <w:t xml:space="preserve"> Matten, D. (2007)</w:t>
      </w:r>
      <w:r w:rsidR="00490BB8">
        <w:t>,</w:t>
      </w:r>
      <w:r w:rsidRPr="008610C8">
        <w:t xml:space="preserve"> </w:t>
      </w:r>
      <w:r w:rsidRPr="008610C8">
        <w:rPr>
          <w:i/>
        </w:rPr>
        <w:t>Corporate social responsibility. Vol. 1, Theories and concepts of corporate social responsibility</w:t>
      </w:r>
      <w:r w:rsidR="00490BB8">
        <w:t>,</w:t>
      </w:r>
      <w:r w:rsidRPr="008610C8">
        <w:t xml:space="preserve"> Sage.</w:t>
      </w:r>
    </w:p>
    <w:p w14:paraId="74500BB9" w14:textId="60016DA8" w:rsidR="008610C8" w:rsidRPr="008610C8" w:rsidRDefault="008610C8" w:rsidP="008610C8">
      <w:pPr>
        <w:pStyle w:val="EndNoteBibliography"/>
        <w:spacing w:after="0"/>
        <w:ind w:left="720" w:hanging="720"/>
      </w:pPr>
      <w:r w:rsidRPr="008610C8">
        <w:t>Culnan, M. J., McHugh, P. J.</w:t>
      </w:r>
      <w:r w:rsidR="00490BB8">
        <w:t xml:space="preserve"> and</w:t>
      </w:r>
      <w:r w:rsidRPr="008610C8">
        <w:t xml:space="preserve"> Zubillaga, J. I. (2010)</w:t>
      </w:r>
      <w:r w:rsidR="00490BB8">
        <w:t>,</w:t>
      </w:r>
      <w:r w:rsidRPr="008610C8">
        <w:t xml:space="preserve"> </w:t>
      </w:r>
      <w:r w:rsidR="00490BB8">
        <w:t>"</w:t>
      </w:r>
      <w:r w:rsidRPr="008610C8">
        <w:t>How large US companies can use Twitter and other social media to gain business value</w:t>
      </w:r>
      <w:r w:rsidR="00490BB8">
        <w:t>",</w:t>
      </w:r>
      <w:r w:rsidRPr="008610C8">
        <w:t xml:space="preserve"> </w:t>
      </w:r>
      <w:r w:rsidRPr="008610C8">
        <w:rPr>
          <w:i/>
        </w:rPr>
        <w:t>MIS Quarterly Executive</w:t>
      </w:r>
      <w:r w:rsidRPr="005014E2">
        <w:rPr>
          <w:iCs/>
        </w:rPr>
        <w:t xml:space="preserve">, </w:t>
      </w:r>
      <w:r w:rsidR="00490BB8">
        <w:rPr>
          <w:iCs/>
        </w:rPr>
        <w:t xml:space="preserve">Vol </w:t>
      </w:r>
      <w:r w:rsidRPr="005014E2">
        <w:rPr>
          <w:iCs/>
        </w:rPr>
        <w:t>9</w:t>
      </w:r>
      <w:r w:rsidR="00490BB8">
        <w:t xml:space="preserve"> No. </w:t>
      </w:r>
      <w:r w:rsidRPr="008610C8">
        <w:t>4.</w:t>
      </w:r>
    </w:p>
    <w:p w14:paraId="40D0A1F7" w14:textId="50625C26" w:rsidR="008610C8" w:rsidRPr="008610C8" w:rsidRDefault="008610C8" w:rsidP="008610C8">
      <w:pPr>
        <w:pStyle w:val="EndNoteBibliography"/>
        <w:spacing w:after="0"/>
        <w:ind w:left="720" w:hanging="720"/>
      </w:pPr>
      <w:r w:rsidRPr="008610C8">
        <w:t>De Ruyter, K., Moorman, L.</w:t>
      </w:r>
      <w:r w:rsidR="00490BB8">
        <w:t xml:space="preserve"> and</w:t>
      </w:r>
      <w:r w:rsidRPr="008610C8">
        <w:t xml:space="preserve"> Lemmink, J. (2001)</w:t>
      </w:r>
      <w:r w:rsidR="00490BB8">
        <w:t>, "</w:t>
      </w:r>
      <w:r w:rsidRPr="008610C8">
        <w:t>Antecedents of commitment and trust in customer–supplier relationships in high technology markets</w:t>
      </w:r>
      <w:r w:rsidR="00490BB8">
        <w:t>",</w:t>
      </w:r>
      <w:r w:rsidRPr="008610C8">
        <w:t xml:space="preserve"> </w:t>
      </w:r>
      <w:r w:rsidRPr="008610C8">
        <w:rPr>
          <w:i/>
        </w:rPr>
        <w:t>Industrial Marketing Management</w:t>
      </w:r>
      <w:r w:rsidRPr="005014E2">
        <w:rPr>
          <w:iCs/>
        </w:rPr>
        <w:t xml:space="preserve">, </w:t>
      </w:r>
      <w:r w:rsidR="00490BB8">
        <w:rPr>
          <w:iCs/>
        </w:rPr>
        <w:t xml:space="preserve">Vol </w:t>
      </w:r>
      <w:r w:rsidRPr="005014E2">
        <w:rPr>
          <w:iCs/>
        </w:rPr>
        <w:t>30</w:t>
      </w:r>
      <w:r w:rsidR="00490BB8">
        <w:t xml:space="preserve"> No.</w:t>
      </w:r>
      <w:r w:rsidRPr="008610C8">
        <w:t xml:space="preserve">3, </w:t>
      </w:r>
      <w:r w:rsidR="00490BB8">
        <w:t xml:space="preserve">pp. </w:t>
      </w:r>
      <w:r w:rsidRPr="008610C8">
        <w:t>271-286.</w:t>
      </w:r>
    </w:p>
    <w:p w14:paraId="07CC141A" w14:textId="5FEE73B3" w:rsidR="008610C8" w:rsidRPr="008610C8" w:rsidRDefault="008610C8" w:rsidP="008610C8">
      <w:pPr>
        <w:pStyle w:val="EndNoteBibliography"/>
        <w:spacing w:after="0"/>
        <w:ind w:left="720" w:hanging="720"/>
      </w:pPr>
      <w:r w:rsidRPr="008610C8">
        <w:t>Diers, A. R.</w:t>
      </w:r>
      <w:r w:rsidR="00490BB8">
        <w:t xml:space="preserve"> and</w:t>
      </w:r>
      <w:r w:rsidRPr="008610C8">
        <w:t xml:space="preserve"> Donohue, J. (2013)</w:t>
      </w:r>
      <w:r w:rsidR="00490BB8">
        <w:t>,</w:t>
      </w:r>
      <w:r w:rsidRPr="008610C8">
        <w:t xml:space="preserve"> </w:t>
      </w:r>
      <w:r w:rsidR="00490BB8">
        <w:t>"</w:t>
      </w:r>
      <w:r w:rsidRPr="008610C8">
        <w:t>Synchronizing crisis responses after a transgression</w:t>
      </w:r>
      <w:r w:rsidR="00490BB8">
        <w:t>",</w:t>
      </w:r>
      <w:r w:rsidRPr="008610C8">
        <w:t xml:space="preserve"> </w:t>
      </w:r>
      <w:r w:rsidRPr="008610C8">
        <w:rPr>
          <w:i/>
        </w:rPr>
        <w:t>Journal of Communication Management</w:t>
      </w:r>
      <w:r w:rsidRPr="008610C8">
        <w:t>.</w:t>
      </w:r>
    </w:p>
    <w:p w14:paraId="5E2875FD" w14:textId="3C78198B" w:rsidR="008610C8" w:rsidRPr="008610C8" w:rsidRDefault="008610C8" w:rsidP="008610C8">
      <w:pPr>
        <w:pStyle w:val="EndNoteBibliography"/>
        <w:spacing w:after="0"/>
        <w:ind w:left="720" w:hanging="720"/>
      </w:pPr>
      <w:r w:rsidRPr="008610C8">
        <w:t>Duriau, V. J.</w:t>
      </w:r>
      <w:r w:rsidR="00490BB8">
        <w:t xml:space="preserve"> and</w:t>
      </w:r>
      <w:r w:rsidRPr="008610C8">
        <w:t xml:space="preserve"> Reger, R. K. (2004)</w:t>
      </w:r>
      <w:r w:rsidR="00490BB8">
        <w:t>,</w:t>
      </w:r>
      <w:r w:rsidRPr="008610C8">
        <w:t xml:space="preserve"> </w:t>
      </w:r>
      <w:r w:rsidR="00490BB8">
        <w:t>"</w:t>
      </w:r>
      <w:r w:rsidRPr="008610C8">
        <w:t>Choice of text analysis software in organization research: Insight from a multi-dimensional scaling (MDS) analysis</w:t>
      </w:r>
      <w:r w:rsidR="00490BB8">
        <w:t>",</w:t>
      </w:r>
      <w:r w:rsidRPr="008610C8">
        <w:t xml:space="preserve"> </w:t>
      </w:r>
      <w:r w:rsidRPr="008610C8">
        <w:rPr>
          <w:i/>
        </w:rPr>
        <w:t>Le poids des mots: Actes de la 7e édition de Journées internationales d’Analyse statistique des Données Textuelles</w:t>
      </w:r>
      <w:r w:rsidRPr="008610C8">
        <w:t xml:space="preserve">, </w:t>
      </w:r>
      <w:r w:rsidR="00490BB8">
        <w:t xml:space="preserve">pp. </w:t>
      </w:r>
      <w:r w:rsidRPr="008610C8">
        <w:t>382-390.</w:t>
      </w:r>
    </w:p>
    <w:p w14:paraId="1D8321FC" w14:textId="3EDCAF17" w:rsidR="008610C8" w:rsidRPr="008610C8" w:rsidRDefault="008610C8" w:rsidP="008610C8">
      <w:pPr>
        <w:pStyle w:val="EndNoteBibliography"/>
        <w:spacing w:after="0"/>
        <w:ind w:left="720" w:hanging="720"/>
      </w:pPr>
      <w:r w:rsidRPr="008610C8">
        <w:t>Etter, M. (2014)</w:t>
      </w:r>
      <w:r w:rsidR="00490BB8">
        <w:t>,</w:t>
      </w:r>
      <w:r w:rsidRPr="008610C8">
        <w:t xml:space="preserve"> </w:t>
      </w:r>
      <w:r w:rsidR="00490BB8">
        <w:t>"</w:t>
      </w:r>
      <w:r w:rsidRPr="008610C8">
        <w:t>Broadcasting, reacting, engaging–three strategies for CSR communication in Twitter</w:t>
      </w:r>
      <w:r w:rsidR="00490BB8">
        <w:t>",</w:t>
      </w:r>
      <w:r w:rsidRPr="008610C8">
        <w:t xml:space="preserve"> </w:t>
      </w:r>
      <w:r w:rsidRPr="008610C8">
        <w:rPr>
          <w:i/>
        </w:rPr>
        <w:t>Journal of communication management</w:t>
      </w:r>
      <w:r w:rsidRPr="008610C8">
        <w:t>.</w:t>
      </w:r>
    </w:p>
    <w:p w14:paraId="64C61962" w14:textId="35F10521" w:rsidR="008610C8" w:rsidRPr="008610C8" w:rsidRDefault="008610C8" w:rsidP="008610C8">
      <w:pPr>
        <w:pStyle w:val="EndNoteBibliography"/>
        <w:spacing w:after="0"/>
        <w:ind w:left="720" w:hanging="720"/>
      </w:pPr>
      <w:r w:rsidRPr="008610C8">
        <w:lastRenderedPageBreak/>
        <w:t>Fang, A., Macdonald, C., Ounis, I.</w:t>
      </w:r>
      <w:r w:rsidR="00490BB8">
        <w:t xml:space="preserve"> and</w:t>
      </w:r>
      <w:r w:rsidRPr="008610C8">
        <w:t xml:space="preserve"> Habel, P. (2016)</w:t>
      </w:r>
      <w:r w:rsidR="00490BB8">
        <w:t>,</w:t>
      </w:r>
      <w:r w:rsidRPr="008610C8">
        <w:t xml:space="preserve"> </w:t>
      </w:r>
      <w:r w:rsidRPr="008610C8">
        <w:rPr>
          <w:i/>
        </w:rPr>
        <w:t>Topics in tweets: A user study of topic coherence metrics for Twitter data.</w:t>
      </w:r>
      <w:r w:rsidRPr="008610C8">
        <w:t xml:space="preserve"> Paper presented at the European Conference on Information Retrieval.</w:t>
      </w:r>
    </w:p>
    <w:p w14:paraId="4E24608B" w14:textId="367DC21E" w:rsidR="008610C8" w:rsidRPr="008610C8" w:rsidRDefault="008610C8" w:rsidP="008610C8">
      <w:pPr>
        <w:pStyle w:val="EndNoteBibliography"/>
        <w:spacing w:after="0"/>
        <w:ind w:left="720" w:hanging="720"/>
      </w:pPr>
      <w:r w:rsidRPr="008610C8">
        <w:t>Fischer, E.</w:t>
      </w:r>
      <w:r w:rsidR="00490BB8">
        <w:t xml:space="preserve"> and</w:t>
      </w:r>
      <w:r w:rsidRPr="008610C8">
        <w:t xml:space="preserve"> Reuber, A. R. (2011)</w:t>
      </w:r>
      <w:r w:rsidR="00490BB8">
        <w:t>,</w:t>
      </w:r>
      <w:r w:rsidRPr="008610C8">
        <w:t xml:space="preserve"> </w:t>
      </w:r>
      <w:r w:rsidR="00490BB8">
        <w:t>"</w:t>
      </w:r>
      <w:r w:rsidRPr="008610C8">
        <w:t>Social interaction via new social media:(How) can interactions on Twitter affect effectual thinking and behavior?</w:t>
      </w:r>
      <w:r w:rsidR="00490BB8">
        <w:t>"</w:t>
      </w:r>
      <w:r w:rsidRPr="008610C8">
        <w:t xml:space="preserve"> </w:t>
      </w:r>
      <w:r w:rsidRPr="008610C8">
        <w:rPr>
          <w:i/>
        </w:rPr>
        <w:t xml:space="preserve">Journal of business venturing, </w:t>
      </w:r>
      <w:r w:rsidR="00490BB8">
        <w:rPr>
          <w:iCs/>
        </w:rPr>
        <w:t xml:space="preserve">Vol </w:t>
      </w:r>
      <w:r w:rsidRPr="005014E2">
        <w:rPr>
          <w:iCs/>
        </w:rPr>
        <w:t>26</w:t>
      </w:r>
      <w:r w:rsidR="00490BB8">
        <w:t xml:space="preserve"> No. </w:t>
      </w:r>
      <w:r w:rsidRPr="008610C8">
        <w:t xml:space="preserve">1, </w:t>
      </w:r>
      <w:r w:rsidR="00490BB8">
        <w:t xml:space="preserve">pp. </w:t>
      </w:r>
      <w:r w:rsidRPr="008610C8">
        <w:t>1-18.</w:t>
      </w:r>
    </w:p>
    <w:p w14:paraId="4AB63521" w14:textId="3467304C" w:rsidR="008610C8" w:rsidRPr="008610C8" w:rsidRDefault="008610C8" w:rsidP="008610C8">
      <w:pPr>
        <w:pStyle w:val="EndNoteBibliography"/>
        <w:spacing w:after="0"/>
        <w:ind w:left="720" w:hanging="720"/>
      </w:pPr>
      <w:r w:rsidRPr="008610C8">
        <w:t>Flammer, C. (2013)</w:t>
      </w:r>
      <w:r w:rsidR="00490BB8">
        <w:t>,</w:t>
      </w:r>
      <w:r w:rsidRPr="008610C8">
        <w:t xml:space="preserve"> </w:t>
      </w:r>
      <w:r w:rsidR="00490BB8">
        <w:t>"</w:t>
      </w:r>
      <w:r w:rsidRPr="008610C8">
        <w:t>Corporate social responsibility and shareholder reaction: The environmental awareness of investors</w:t>
      </w:r>
      <w:r w:rsidR="00490BB8">
        <w:t>",</w:t>
      </w:r>
      <w:r w:rsidRPr="008610C8">
        <w:t xml:space="preserve"> </w:t>
      </w:r>
      <w:r w:rsidRPr="008610C8">
        <w:rPr>
          <w:i/>
        </w:rPr>
        <w:t>Academy of Management Journal</w:t>
      </w:r>
      <w:r w:rsidRPr="005014E2">
        <w:rPr>
          <w:iCs/>
        </w:rPr>
        <w:t xml:space="preserve">, </w:t>
      </w:r>
      <w:r w:rsidR="00490BB8">
        <w:rPr>
          <w:iCs/>
        </w:rPr>
        <w:t xml:space="preserve">Vol </w:t>
      </w:r>
      <w:r w:rsidRPr="005014E2">
        <w:rPr>
          <w:iCs/>
        </w:rPr>
        <w:t>56</w:t>
      </w:r>
      <w:r w:rsidR="00490BB8">
        <w:t xml:space="preserve"> No. </w:t>
      </w:r>
      <w:r w:rsidRPr="008610C8">
        <w:t xml:space="preserve">3, </w:t>
      </w:r>
      <w:r w:rsidR="00490BB8">
        <w:t xml:space="preserve">pp. </w:t>
      </w:r>
      <w:r w:rsidRPr="008610C8">
        <w:t>758-781.</w:t>
      </w:r>
    </w:p>
    <w:p w14:paraId="1C42A6C3" w14:textId="7AFA3279" w:rsidR="008610C8" w:rsidRPr="008610C8" w:rsidRDefault="008610C8" w:rsidP="008610C8">
      <w:pPr>
        <w:pStyle w:val="EndNoteBibliography"/>
        <w:spacing w:after="0"/>
        <w:ind w:left="720" w:hanging="720"/>
      </w:pPr>
      <w:r w:rsidRPr="008610C8">
        <w:t>Fombrun, C.</w:t>
      </w:r>
      <w:r w:rsidR="00490BB8">
        <w:t xml:space="preserve"> and</w:t>
      </w:r>
      <w:r w:rsidRPr="008610C8">
        <w:t xml:space="preserve"> Foss, C. (2004)</w:t>
      </w:r>
      <w:r w:rsidR="00490BB8">
        <w:t>,</w:t>
      </w:r>
      <w:r w:rsidRPr="008610C8">
        <w:t xml:space="preserve"> </w:t>
      </w:r>
      <w:r w:rsidR="00490BB8">
        <w:t>"</w:t>
      </w:r>
      <w:r w:rsidRPr="008610C8">
        <w:t>Business ethics: Corporate responses to scandal</w:t>
      </w:r>
      <w:r w:rsidR="00490BB8">
        <w:t>",</w:t>
      </w:r>
      <w:r w:rsidRPr="008610C8">
        <w:t xml:space="preserve"> </w:t>
      </w:r>
      <w:r w:rsidRPr="008610C8">
        <w:rPr>
          <w:i/>
        </w:rPr>
        <w:t>Corporate Reputation Review</w:t>
      </w:r>
      <w:r w:rsidRPr="005014E2">
        <w:rPr>
          <w:iCs/>
        </w:rPr>
        <w:t xml:space="preserve">, </w:t>
      </w:r>
      <w:r w:rsidR="00490BB8">
        <w:rPr>
          <w:iCs/>
        </w:rPr>
        <w:t xml:space="preserve">Vol </w:t>
      </w:r>
      <w:r w:rsidRPr="005014E2">
        <w:rPr>
          <w:iCs/>
        </w:rPr>
        <w:t>7</w:t>
      </w:r>
      <w:r w:rsidR="00490BB8">
        <w:t xml:space="preserve"> No. </w:t>
      </w:r>
      <w:r w:rsidRPr="008610C8">
        <w:t xml:space="preserve">3, </w:t>
      </w:r>
      <w:r w:rsidR="00490BB8">
        <w:t xml:space="preserve">pp. </w:t>
      </w:r>
      <w:r w:rsidRPr="008610C8">
        <w:t>284-288.</w:t>
      </w:r>
    </w:p>
    <w:p w14:paraId="71A58270" w14:textId="3D0FA8B8" w:rsidR="008610C8" w:rsidRPr="008610C8" w:rsidRDefault="008610C8" w:rsidP="008610C8">
      <w:pPr>
        <w:pStyle w:val="EndNoteBibliography"/>
        <w:spacing w:after="0"/>
        <w:ind w:left="720" w:hanging="720"/>
      </w:pPr>
      <w:r w:rsidRPr="008610C8">
        <w:t>Fryxell, G. E.</w:t>
      </w:r>
      <w:r w:rsidR="00490BB8">
        <w:t xml:space="preserve"> and</w:t>
      </w:r>
      <w:r w:rsidRPr="008610C8">
        <w:t xml:space="preserve"> Wang, J. (1994)</w:t>
      </w:r>
      <w:r w:rsidR="00490BB8">
        <w:t>,</w:t>
      </w:r>
      <w:r w:rsidRPr="008610C8">
        <w:t xml:space="preserve"> </w:t>
      </w:r>
      <w:r w:rsidR="00490BB8">
        <w:t>"</w:t>
      </w:r>
      <w:r w:rsidRPr="008610C8">
        <w:t>The Fortune corporate'reputation'index: Reputation for what?</w:t>
      </w:r>
      <w:r w:rsidR="00490BB8">
        <w:t>"</w:t>
      </w:r>
      <w:r w:rsidRPr="008610C8">
        <w:t xml:space="preserve"> </w:t>
      </w:r>
      <w:r w:rsidRPr="008610C8">
        <w:rPr>
          <w:i/>
        </w:rPr>
        <w:t>Journal of management</w:t>
      </w:r>
      <w:r w:rsidRPr="005014E2">
        <w:rPr>
          <w:iCs/>
        </w:rPr>
        <w:t xml:space="preserve">, </w:t>
      </w:r>
      <w:r w:rsidR="00490BB8">
        <w:rPr>
          <w:iCs/>
        </w:rPr>
        <w:t xml:space="preserve">Vol </w:t>
      </w:r>
      <w:r w:rsidRPr="005014E2">
        <w:rPr>
          <w:iCs/>
        </w:rPr>
        <w:t>20</w:t>
      </w:r>
      <w:r w:rsidR="00FB7826">
        <w:t xml:space="preserve"> No. </w:t>
      </w:r>
      <w:r w:rsidRPr="008610C8">
        <w:t xml:space="preserve">1, </w:t>
      </w:r>
      <w:r w:rsidR="00FB7826">
        <w:t xml:space="preserve">pp. </w:t>
      </w:r>
      <w:r w:rsidRPr="008610C8">
        <w:t>1-14.</w:t>
      </w:r>
    </w:p>
    <w:p w14:paraId="547FAB0E" w14:textId="7B2A68FB" w:rsidR="008610C8" w:rsidRPr="008610C8" w:rsidRDefault="008610C8" w:rsidP="008610C8">
      <w:pPr>
        <w:pStyle w:val="EndNoteBibliography"/>
        <w:spacing w:after="0"/>
        <w:ind w:left="720" w:hanging="720"/>
      </w:pPr>
      <w:r w:rsidRPr="008610C8">
        <w:t>Fulton, M., Kahn, B.</w:t>
      </w:r>
      <w:r w:rsidR="00FB7826">
        <w:t xml:space="preserve"> and</w:t>
      </w:r>
      <w:r w:rsidRPr="008610C8">
        <w:t xml:space="preserve"> Sharples, C. (2012)</w:t>
      </w:r>
      <w:r w:rsidR="00FB7826">
        <w:t>,</w:t>
      </w:r>
      <w:r w:rsidRPr="008610C8">
        <w:t xml:space="preserve"> </w:t>
      </w:r>
      <w:r w:rsidR="00FB7826">
        <w:t>"</w:t>
      </w:r>
      <w:r w:rsidRPr="008610C8">
        <w:t>Sustainable investing: Establishing long-term value and performance</w:t>
      </w:r>
      <w:r w:rsidR="00FB7826">
        <w:t xml:space="preserve">", </w:t>
      </w:r>
      <w:r w:rsidRPr="008610C8">
        <w:rPr>
          <w:i/>
        </w:rPr>
        <w:t>Available at</w:t>
      </w:r>
      <w:r w:rsidR="00FB7826">
        <w:rPr>
          <w:i/>
        </w:rPr>
        <w:t>:</w:t>
      </w:r>
      <w:r w:rsidRPr="008610C8">
        <w:rPr>
          <w:i/>
        </w:rPr>
        <w:t xml:space="preserve"> SSRN 2222740</w:t>
      </w:r>
      <w:r w:rsidRPr="008610C8">
        <w:t>.</w:t>
      </w:r>
    </w:p>
    <w:p w14:paraId="75E96DDA" w14:textId="5C2AC453" w:rsidR="008610C8" w:rsidRPr="008610C8" w:rsidRDefault="008610C8" w:rsidP="008610C8">
      <w:pPr>
        <w:pStyle w:val="EndNoteBibliography"/>
        <w:spacing w:after="0"/>
        <w:ind w:left="720" w:hanging="720"/>
      </w:pPr>
      <w:r w:rsidRPr="008610C8">
        <w:t>Golob, U., Elving, W. J., Nielsen, A. E., Thomsen, C., Schultz, F.</w:t>
      </w:r>
      <w:r w:rsidR="00FB7826">
        <w:t xml:space="preserve"> and</w:t>
      </w:r>
      <w:r w:rsidRPr="008610C8">
        <w:t xml:space="preserve"> Podnar, K. (2013)</w:t>
      </w:r>
      <w:r w:rsidR="00FB7826">
        <w:t>,</w:t>
      </w:r>
      <w:r w:rsidRPr="008610C8">
        <w:t xml:space="preserve"> </w:t>
      </w:r>
      <w:r w:rsidR="00FB7826">
        <w:t>"</w:t>
      </w:r>
      <w:r w:rsidRPr="008610C8">
        <w:t>CSR communication strategies for organizational legitimacy in social media</w:t>
      </w:r>
      <w:r w:rsidR="00FB7826">
        <w:t>",</w:t>
      </w:r>
      <w:r w:rsidRPr="008610C8">
        <w:t xml:space="preserve"> </w:t>
      </w:r>
      <w:r w:rsidRPr="008610C8">
        <w:rPr>
          <w:i/>
        </w:rPr>
        <w:t>Corporate Communications: an international journal</w:t>
      </w:r>
      <w:r w:rsidRPr="008610C8">
        <w:t>.</w:t>
      </w:r>
    </w:p>
    <w:p w14:paraId="1631EA3B" w14:textId="474150DA" w:rsidR="008610C8" w:rsidRPr="008610C8" w:rsidRDefault="008610C8" w:rsidP="008610C8">
      <w:pPr>
        <w:pStyle w:val="EndNoteBibliography"/>
        <w:spacing w:after="0"/>
        <w:ind w:left="720" w:hanging="720"/>
      </w:pPr>
      <w:r w:rsidRPr="008610C8">
        <w:t>Groza, M. D., Pronschinske, M. R.</w:t>
      </w:r>
      <w:r w:rsidR="00FB7826">
        <w:t xml:space="preserve"> and</w:t>
      </w:r>
      <w:r w:rsidRPr="008610C8">
        <w:t xml:space="preserve"> Walker, M. (2011)</w:t>
      </w:r>
      <w:r w:rsidR="00FB7826">
        <w:t>,</w:t>
      </w:r>
      <w:r w:rsidRPr="008610C8">
        <w:t xml:space="preserve"> </w:t>
      </w:r>
      <w:r w:rsidR="00FB7826">
        <w:t>"</w:t>
      </w:r>
      <w:r w:rsidRPr="008610C8">
        <w:t>Perceived organizational motives and consumer responses to proactive and reactive CSR</w:t>
      </w:r>
      <w:r w:rsidR="00FB7826">
        <w:t>",</w:t>
      </w:r>
      <w:r w:rsidRPr="008610C8">
        <w:t xml:space="preserve"> </w:t>
      </w:r>
      <w:r w:rsidRPr="008610C8">
        <w:rPr>
          <w:i/>
        </w:rPr>
        <w:t xml:space="preserve">Journal of Business Ethics, </w:t>
      </w:r>
      <w:r w:rsidR="00FB7826">
        <w:rPr>
          <w:iCs/>
        </w:rPr>
        <w:t xml:space="preserve">Vol </w:t>
      </w:r>
      <w:r w:rsidRPr="005014E2">
        <w:rPr>
          <w:iCs/>
        </w:rPr>
        <w:t>102</w:t>
      </w:r>
      <w:r w:rsidR="00FB7826">
        <w:t xml:space="preserve"> No. </w:t>
      </w:r>
      <w:r w:rsidRPr="008610C8">
        <w:t xml:space="preserve">4, </w:t>
      </w:r>
      <w:r w:rsidR="00FB7826">
        <w:t xml:space="preserve">pp. </w:t>
      </w:r>
      <w:r w:rsidRPr="008610C8">
        <w:t>639-652.</w:t>
      </w:r>
    </w:p>
    <w:p w14:paraId="445718D3" w14:textId="163FDEED" w:rsidR="008610C8" w:rsidRPr="008610C8" w:rsidRDefault="008610C8" w:rsidP="008610C8">
      <w:pPr>
        <w:pStyle w:val="EndNoteBibliography"/>
        <w:spacing w:after="0"/>
        <w:ind w:left="720" w:hanging="720"/>
      </w:pPr>
      <w:r w:rsidRPr="008610C8">
        <w:t>Guay, T., Doh, J. P.</w:t>
      </w:r>
      <w:r w:rsidR="00FB7826">
        <w:t xml:space="preserve"> and</w:t>
      </w:r>
      <w:r w:rsidRPr="008610C8">
        <w:t xml:space="preserve"> Sinclair, G. (2004)</w:t>
      </w:r>
      <w:r w:rsidR="00FB7826">
        <w:t>,</w:t>
      </w:r>
      <w:r w:rsidRPr="008610C8">
        <w:t xml:space="preserve"> </w:t>
      </w:r>
      <w:r w:rsidR="00FB7826">
        <w:t>"</w:t>
      </w:r>
      <w:r w:rsidRPr="008610C8">
        <w:t>Non-governmental organizations, shareholder activism, and socially responsible investments: Ethical, strategic, and governance implications</w:t>
      </w:r>
      <w:r w:rsidR="00FB7826">
        <w:t>",</w:t>
      </w:r>
      <w:r w:rsidRPr="008610C8">
        <w:t xml:space="preserve"> </w:t>
      </w:r>
      <w:r w:rsidRPr="008610C8">
        <w:rPr>
          <w:i/>
        </w:rPr>
        <w:t>Journal of business ethics</w:t>
      </w:r>
      <w:r w:rsidRPr="005014E2">
        <w:rPr>
          <w:iCs/>
        </w:rPr>
        <w:t xml:space="preserve">, </w:t>
      </w:r>
      <w:r w:rsidR="00FB7826">
        <w:rPr>
          <w:iCs/>
        </w:rPr>
        <w:t xml:space="preserve">Vol </w:t>
      </w:r>
      <w:r w:rsidRPr="005014E2">
        <w:rPr>
          <w:iCs/>
        </w:rPr>
        <w:t>52</w:t>
      </w:r>
      <w:r w:rsidR="00FB7826">
        <w:t xml:space="preserve"> No. </w:t>
      </w:r>
      <w:r w:rsidRPr="008610C8">
        <w:t xml:space="preserve">1, </w:t>
      </w:r>
      <w:r w:rsidR="00FB7826">
        <w:t xml:space="preserve">pp. </w:t>
      </w:r>
      <w:r w:rsidRPr="008610C8">
        <w:t>125-139.</w:t>
      </w:r>
    </w:p>
    <w:p w14:paraId="72537661" w14:textId="0C4D32D0" w:rsidR="008610C8" w:rsidRPr="008610C8" w:rsidRDefault="008610C8" w:rsidP="008610C8">
      <w:pPr>
        <w:pStyle w:val="EndNoteBibliography"/>
        <w:spacing w:after="0"/>
        <w:ind w:left="720" w:hanging="720"/>
      </w:pPr>
      <w:r w:rsidRPr="008610C8">
        <w:t>Hasan, R. A. (2017)</w:t>
      </w:r>
      <w:r w:rsidR="009C7448">
        <w:t>,</w:t>
      </w:r>
      <w:r w:rsidRPr="008610C8">
        <w:t xml:space="preserve"> </w:t>
      </w:r>
      <w:r w:rsidR="009C7448">
        <w:t>"</w:t>
      </w:r>
      <w:r w:rsidRPr="008610C8">
        <w:t>Consumerism In Cosmetics Industry: The Case Study Of Corporate Social Responsibility Practices Of The Body Shop In Pakistan</w:t>
      </w:r>
      <w:r w:rsidR="009C7448">
        <w:t>",</w:t>
      </w:r>
      <w:r w:rsidRPr="008610C8">
        <w:t xml:space="preserve"> </w:t>
      </w:r>
      <w:r w:rsidRPr="008610C8">
        <w:rPr>
          <w:i/>
        </w:rPr>
        <w:t>PEOPLE: International Journal of Social Sciences</w:t>
      </w:r>
      <w:r w:rsidRPr="005014E2">
        <w:rPr>
          <w:iCs/>
        </w:rPr>
        <w:t xml:space="preserve">, </w:t>
      </w:r>
      <w:r w:rsidR="009C7448">
        <w:rPr>
          <w:iCs/>
        </w:rPr>
        <w:t xml:space="preserve">Vol </w:t>
      </w:r>
      <w:r w:rsidRPr="005014E2">
        <w:rPr>
          <w:iCs/>
        </w:rPr>
        <w:t>3</w:t>
      </w:r>
      <w:r w:rsidR="009C7448">
        <w:t xml:space="preserve"> No.</w:t>
      </w:r>
      <w:r w:rsidRPr="008610C8">
        <w:t>3.</w:t>
      </w:r>
    </w:p>
    <w:p w14:paraId="7A994F92" w14:textId="78094056" w:rsidR="008610C8" w:rsidRPr="008610C8" w:rsidRDefault="008610C8" w:rsidP="008610C8">
      <w:pPr>
        <w:pStyle w:val="EndNoteBibliography"/>
        <w:spacing w:after="0"/>
        <w:ind w:left="720" w:hanging="720"/>
      </w:pPr>
      <w:r w:rsidRPr="008610C8">
        <w:t>Jacobi, C., Van Atteveldt, W.</w:t>
      </w:r>
      <w:r w:rsidR="009C7448">
        <w:t xml:space="preserve"> and</w:t>
      </w:r>
      <w:r w:rsidRPr="008610C8">
        <w:t xml:space="preserve"> Welbers, K. (2016)</w:t>
      </w:r>
      <w:r w:rsidR="009C7448">
        <w:t>,</w:t>
      </w:r>
      <w:r w:rsidRPr="008610C8">
        <w:t xml:space="preserve"> </w:t>
      </w:r>
      <w:r w:rsidR="009C7448">
        <w:t>"</w:t>
      </w:r>
      <w:r w:rsidRPr="008610C8">
        <w:t>Quantitative analysis of large amounts of journalistic texts using topic modelling</w:t>
      </w:r>
      <w:r w:rsidR="009C7448">
        <w:t>",</w:t>
      </w:r>
      <w:r w:rsidRPr="008610C8">
        <w:t xml:space="preserve"> </w:t>
      </w:r>
      <w:r w:rsidRPr="008610C8">
        <w:rPr>
          <w:i/>
        </w:rPr>
        <w:t>Digital Journalism</w:t>
      </w:r>
      <w:r w:rsidRPr="005014E2">
        <w:rPr>
          <w:iCs/>
        </w:rPr>
        <w:t xml:space="preserve">, </w:t>
      </w:r>
      <w:r w:rsidR="009C7448">
        <w:rPr>
          <w:iCs/>
        </w:rPr>
        <w:t xml:space="preserve">Vol </w:t>
      </w:r>
      <w:r w:rsidRPr="005014E2">
        <w:rPr>
          <w:iCs/>
        </w:rPr>
        <w:t>4</w:t>
      </w:r>
      <w:r w:rsidR="009C7448">
        <w:t xml:space="preserve"> No.</w:t>
      </w:r>
      <w:r w:rsidRPr="008610C8">
        <w:t xml:space="preserve">1, </w:t>
      </w:r>
      <w:r w:rsidR="009C7448">
        <w:t xml:space="preserve">pp. </w:t>
      </w:r>
      <w:r w:rsidRPr="008610C8">
        <w:t>89-106.</w:t>
      </w:r>
    </w:p>
    <w:p w14:paraId="10CBA55E" w14:textId="03B46FE8" w:rsidR="008610C8" w:rsidRPr="008610C8" w:rsidRDefault="008610C8" w:rsidP="008610C8">
      <w:pPr>
        <w:pStyle w:val="EndNoteBibliography"/>
        <w:spacing w:after="0"/>
        <w:ind w:left="720" w:hanging="720"/>
      </w:pPr>
      <w:r w:rsidRPr="008610C8">
        <w:t>Janney, J. J.</w:t>
      </w:r>
      <w:r w:rsidR="009C7448">
        <w:t xml:space="preserve"> and</w:t>
      </w:r>
      <w:r w:rsidRPr="008610C8">
        <w:t xml:space="preserve"> Gove, S. (2011)</w:t>
      </w:r>
      <w:r w:rsidR="009C7448">
        <w:t>,</w:t>
      </w:r>
      <w:r w:rsidRPr="008610C8">
        <w:t xml:space="preserve"> </w:t>
      </w:r>
      <w:r w:rsidR="009C7448">
        <w:t>"</w:t>
      </w:r>
      <w:r w:rsidRPr="008610C8">
        <w:t>Reputation and corporate social responsibility aberrations, trends, and hypocrisy: Reactions to firm choices in the stock option backdating scandal</w:t>
      </w:r>
      <w:r w:rsidR="009C7448">
        <w:t>",</w:t>
      </w:r>
      <w:r w:rsidRPr="008610C8">
        <w:t xml:space="preserve"> </w:t>
      </w:r>
      <w:r w:rsidRPr="008610C8">
        <w:rPr>
          <w:i/>
        </w:rPr>
        <w:t>Journal of Management Studies</w:t>
      </w:r>
      <w:r w:rsidRPr="005014E2">
        <w:rPr>
          <w:iCs/>
        </w:rPr>
        <w:t xml:space="preserve">, </w:t>
      </w:r>
      <w:r w:rsidR="009C7448">
        <w:rPr>
          <w:iCs/>
        </w:rPr>
        <w:t xml:space="preserve">Vol </w:t>
      </w:r>
      <w:r w:rsidRPr="005014E2">
        <w:rPr>
          <w:iCs/>
        </w:rPr>
        <w:t>48</w:t>
      </w:r>
      <w:r w:rsidR="009C7448">
        <w:t xml:space="preserve"> No.</w:t>
      </w:r>
      <w:r w:rsidRPr="008610C8">
        <w:t xml:space="preserve">7, </w:t>
      </w:r>
      <w:r w:rsidR="009C7448">
        <w:t xml:space="preserve">pp. </w:t>
      </w:r>
      <w:r w:rsidRPr="008610C8">
        <w:t>1562-1585.</w:t>
      </w:r>
    </w:p>
    <w:p w14:paraId="1439FD78" w14:textId="11304860" w:rsidR="008610C8" w:rsidRPr="008610C8" w:rsidRDefault="008610C8" w:rsidP="008610C8">
      <w:pPr>
        <w:pStyle w:val="EndNoteBibliography"/>
        <w:spacing w:after="0"/>
        <w:ind w:left="720" w:hanging="720"/>
      </w:pPr>
      <w:r w:rsidRPr="008610C8">
        <w:t>Jiang, J. X.</w:t>
      </w:r>
      <w:r w:rsidR="009C7448">
        <w:t xml:space="preserve"> and</w:t>
      </w:r>
      <w:r w:rsidRPr="008610C8">
        <w:t xml:space="preserve"> Shen, M. (2017)</w:t>
      </w:r>
      <w:r w:rsidR="009C7448">
        <w:t>,</w:t>
      </w:r>
      <w:r w:rsidRPr="008610C8">
        <w:t xml:space="preserve"> </w:t>
      </w:r>
      <w:r w:rsidR="009C7448">
        <w:t>"</w:t>
      </w:r>
      <w:r w:rsidRPr="008610C8">
        <w:t>Traditional media, twitter and business scandals</w:t>
      </w:r>
      <w:r w:rsidR="009C7448">
        <w:t>",</w:t>
      </w:r>
      <w:r w:rsidRPr="008610C8">
        <w:t xml:space="preserve"> </w:t>
      </w:r>
      <w:r w:rsidRPr="008610C8">
        <w:rPr>
          <w:i/>
        </w:rPr>
        <w:t>Michael, Traditional Media, Twitter and Business Scandals</w:t>
      </w:r>
      <w:r w:rsidRPr="005014E2">
        <w:rPr>
          <w:iCs/>
        </w:rPr>
        <w:t xml:space="preserve"> (May 1, 2017)</w:t>
      </w:r>
      <w:r w:rsidRPr="008610C8">
        <w:t>.</w:t>
      </w:r>
    </w:p>
    <w:p w14:paraId="45185D92" w14:textId="349150FE" w:rsidR="008610C8" w:rsidRPr="008610C8" w:rsidRDefault="008610C8" w:rsidP="008610C8">
      <w:pPr>
        <w:pStyle w:val="EndNoteBibliography"/>
        <w:spacing w:after="0"/>
        <w:ind w:left="720" w:hanging="720"/>
      </w:pPr>
      <w:r w:rsidRPr="008610C8">
        <w:t>Jory, S. R., Ngo, T. N., Wang, D.</w:t>
      </w:r>
      <w:r w:rsidR="009C7448">
        <w:t xml:space="preserve"> and </w:t>
      </w:r>
      <w:r w:rsidRPr="008610C8">
        <w:t>Saha, A. (2015)</w:t>
      </w:r>
      <w:r w:rsidR="009C7448">
        <w:t>,</w:t>
      </w:r>
      <w:r w:rsidRPr="008610C8">
        <w:t xml:space="preserve"> </w:t>
      </w:r>
      <w:r w:rsidR="009C7448">
        <w:t>"</w:t>
      </w:r>
      <w:r w:rsidRPr="008610C8">
        <w:t>The market response to corporate scandals involving CEOs</w:t>
      </w:r>
      <w:r w:rsidR="009C7448">
        <w:t>",</w:t>
      </w:r>
      <w:r w:rsidRPr="008610C8">
        <w:t xml:space="preserve"> </w:t>
      </w:r>
      <w:r w:rsidRPr="008610C8">
        <w:rPr>
          <w:i/>
        </w:rPr>
        <w:t>Applied Economics</w:t>
      </w:r>
      <w:r w:rsidRPr="005014E2">
        <w:rPr>
          <w:iCs/>
        </w:rPr>
        <w:t xml:space="preserve">, </w:t>
      </w:r>
      <w:r w:rsidR="009C7448">
        <w:rPr>
          <w:iCs/>
        </w:rPr>
        <w:t xml:space="preserve">Vol </w:t>
      </w:r>
      <w:r w:rsidRPr="005014E2">
        <w:rPr>
          <w:iCs/>
        </w:rPr>
        <w:t>47</w:t>
      </w:r>
      <w:r w:rsidR="009C7448">
        <w:t xml:space="preserve"> No. </w:t>
      </w:r>
      <w:r w:rsidRPr="008610C8">
        <w:t>17,</w:t>
      </w:r>
      <w:r w:rsidR="009C7448">
        <w:t xml:space="preserve"> pp.</w:t>
      </w:r>
      <w:r w:rsidRPr="008610C8">
        <w:t xml:space="preserve"> 1723-1738.</w:t>
      </w:r>
    </w:p>
    <w:p w14:paraId="433B2533" w14:textId="7E9867B3" w:rsidR="008610C8" w:rsidRPr="008610C8" w:rsidRDefault="008610C8" w:rsidP="008610C8">
      <w:pPr>
        <w:pStyle w:val="EndNoteBibliography"/>
        <w:spacing w:after="0"/>
        <w:ind w:left="720" w:hanging="720"/>
      </w:pPr>
      <w:r w:rsidRPr="008610C8">
        <w:t>Kantola, A.</w:t>
      </w:r>
      <w:r w:rsidR="009C7448">
        <w:t xml:space="preserve"> and</w:t>
      </w:r>
      <w:r w:rsidRPr="008610C8">
        <w:t xml:space="preserve"> Vesa, J. (2013)</w:t>
      </w:r>
      <w:r w:rsidR="009C7448">
        <w:t>,</w:t>
      </w:r>
      <w:r w:rsidRPr="008610C8">
        <w:t xml:space="preserve"> </w:t>
      </w:r>
      <w:r w:rsidR="009C7448">
        <w:t>"</w:t>
      </w:r>
      <w:r w:rsidRPr="008610C8">
        <w:t>Mediated scandals as social dramas: Transforming the moral order in Finland</w:t>
      </w:r>
      <w:r w:rsidR="009C7448">
        <w:t>",</w:t>
      </w:r>
      <w:r w:rsidRPr="008610C8">
        <w:t xml:space="preserve"> </w:t>
      </w:r>
      <w:r w:rsidRPr="008610C8">
        <w:rPr>
          <w:i/>
        </w:rPr>
        <w:t>Acta Sociologica</w:t>
      </w:r>
      <w:r w:rsidRPr="005014E2">
        <w:rPr>
          <w:iCs/>
        </w:rPr>
        <w:t xml:space="preserve">, </w:t>
      </w:r>
      <w:r w:rsidR="009C7448">
        <w:rPr>
          <w:iCs/>
        </w:rPr>
        <w:t xml:space="preserve">Vol </w:t>
      </w:r>
      <w:r w:rsidRPr="005014E2">
        <w:rPr>
          <w:iCs/>
        </w:rPr>
        <w:t>56</w:t>
      </w:r>
      <w:r w:rsidR="009C7448">
        <w:t xml:space="preserve"> No. </w:t>
      </w:r>
      <w:r w:rsidRPr="008610C8">
        <w:t xml:space="preserve">4, </w:t>
      </w:r>
      <w:r w:rsidR="009C7448">
        <w:t xml:space="preserve">pp. </w:t>
      </w:r>
      <w:r w:rsidRPr="008610C8">
        <w:t>295-308.</w:t>
      </w:r>
    </w:p>
    <w:p w14:paraId="0835FB07" w14:textId="14B538B4" w:rsidR="008610C8" w:rsidRPr="008610C8" w:rsidRDefault="008610C8" w:rsidP="008610C8">
      <w:pPr>
        <w:pStyle w:val="EndNoteBibliography"/>
        <w:spacing w:after="0"/>
        <w:ind w:left="720" w:hanging="720"/>
      </w:pPr>
      <w:r w:rsidRPr="008610C8">
        <w:t>Karns, G. L. (2011)</w:t>
      </w:r>
      <w:r w:rsidR="009C7448">
        <w:t>,</w:t>
      </w:r>
      <w:r w:rsidRPr="008610C8">
        <w:t xml:space="preserve"> </w:t>
      </w:r>
      <w:r w:rsidR="009C7448">
        <w:t>"</w:t>
      </w:r>
      <w:r w:rsidRPr="008610C8">
        <w:t>Stewardship: A new vision for the purpose of business</w:t>
      </w:r>
      <w:r w:rsidR="009C7448">
        <w:t>",</w:t>
      </w:r>
      <w:r w:rsidRPr="008610C8">
        <w:t xml:space="preserve"> </w:t>
      </w:r>
      <w:r w:rsidRPr="008610C8">
        <w:rPr>
          <w:i/>
        </w:rPr>
        <w:t>Corporate Governance: International Journal of Business in Society</w:t>
      </w:r>
      <w:r w:rsidRPr="005014E2">
        <w:rPr>
          <w:iCs/>
        </w:rPr>
        <w:t xml:space="preserve">, </w:t>
      </w:r>
      <w:r w:rsidR="009C7448">
        <w:rPr>
          <w:iCs/>
        </w:rPr>
        <w:t xml:space="preserve">Vol </w:t>
      </w:r>
      <w:r w:rsidRPr="005014E2">
        <w:rPr>
          <w:iCs/>
        </w:rPr>
        <w:t>11</w:t>
      </w:r>
      <w:r w:rsidR="009C7448">
        <w:t xml:space="preserve"> No. </w:t>
      </w:r>
      <w:r w:rsidRPr="008610C8">
        <w:t xml:space="preserve">4, </w:t>
      </w:r>
      <w:r w:rsidR="009C7448">
        <w:t xml:space="preserve">pp. </w:t>
      </w:r>
      <w:r w:rsidRPr="008610C8">
        <w:t>337-347.</w:t>
      </w:r>
    </w:p>
    <w:p w14:paraId="26231190" w14:textId="4AF2BFDD" w:rsidR="008610C8" w:rsidRPr="008610C8" w:rsidRDefault="008610C8" w:rsidP="008610C8">
      <w:pPr>
        <w:pStyle w:val="EndNoteBibliography"/>
        <w:spacing w:after="0"/>
        <w:ind w:left="720" w:hanging="720"/>
      </w:pPr>
      <w:r w:rsidRPr="008610C8">
        <w:t>Kim, S. (2019)</w:t>
      </w:r>
      <w:r w:rsidR="009C7448">
        <w:t>,</w:t>
      </w:r>
      <w:r w:rsidRPr="008610C8">
        <w:t xml:space="preserve"> </w:t>
      </w:r>
      <w:r w:rsidR="009C7448">
        <w:t>"</w:t>
      </w:r>
      <w:r w:rsidRPr="008610C8">
        <w:t>The process model of corporate social responsibility (CSR) communication: CSR communication and its relationship with consumers’ CSR knowledge, trust, and corporate reputation perception</w:t>
      </w:r>
      <w:r w:rsidR="009C7448">
        <w:t xml:space="preserve">", </w:t>
      </w:r>
      <w:r w:rsidRPr="008610C8">
        <w:rPr>
          <w:i/>
        </w:rPr>
        <w:t>Journal of Business Ethics</w:t>
      </w:r>
      <w:r w:rsidRPr="005014E2">
        <w:rPr>
          <w:iCs/>
        </w:rPr>
        <w:t xml:space="preserve">, </w:t>
      </w:r>
      <w:r w:rsidR="009C7448">
        <w:rPr>
          <w:iCs/>
        </w:rPr>
        <w:t xml:space="preserve">Vol </w:t>
      </w:r>
      <w:r w:rsidRPr="005014E2">
        <w:rPr>
          <w:iCs/>
        </w:rPr>
        <w:t>154</w:t>
      </w:r>
      <w:r w:rsidR="009C7448">
        <w:t xml:space="preserve"> No. </w:t>
      </w:r>
      <w:r w:rsidRPr="008610C8">
        <w:t xml:space="preserve">4, </w:t>
      </w:r>
      <w:r w:rsidR="009C7448">
        <w:t xml:space="preserve">pp. </w:t>
      </w:r>
      <w:r w:rsidRPr="008610C8">
        <w:t>1143-1159.</w:t>
      </w:r>
    </w:p>
    <w:p w14:paraId="2CC8A044" w14:textId="28D7460F" w:rsidR="008610C8" w:rsidRPr="008610C8" w:rsidRDefault="008610C8" w:rsidP="008610C8">
      <w:pPr>
        <w:pStyle w:val="EndNoteBibliography"/>
        <w:spacing w:after="0"/>
        <w:ind w:left="720" w:hanging="720"/>
      </w:pPr>
      <w:r w:rsidRPr="008610C8">
        <w:t>Knights, D.</w:t>
      </w:r>
      <w:r w:rsidR="009C7448">
        <w:t xml:space="preserve"> and</w:t>
      </w:r>
      <w:r w:rsidRPr="008610C8">
        <w:t xml:space="preserve"> O'Leary, M. (2005)</w:t>
      </w:r>
      <w:r w:rsidR="009C7448">
        <w:t>,</w:t>
      </w:r>
      <w:r w:rsidRPr="008610C8">
        <w:t xml:space="preserve"> </w:t>
      </w:r>
      <w:r w:rsidR="009C7448">
        <w:t>"</w:t>
      </w:r>
      <w:r w:rsidRPr="008610C8">
        <w:t>Reflecting on corporate scandals: The failure of ethical leadership</w:t>
      </w:r>
      <w:r w:rsidR="009C7448">
        <w:t>",</w:t>
      </w:r>
      <w:r w:rsidRPr="008610C8">
        <w:t xml:space="preserve"> </w:t>
      </w:r>
      <w:r w:rsidRPr="008610C8">
        <w:rPr>
          <w:i/>
        </w:rPr>
        <w:t>Business Ethics: A European Review</w:t>
      </w:r>
      <w:r w:rsidRPr="005014E2">
        <w:rPr>
          <w:iCs/>
        </w:rPr>
        <w:t xml:space="preserve">, </w:t>
      </w:r>
      <w:r w:rsidR="009C7448">
        <w:rPr>
          <w:iCs/>
        </w:rPr>
        <w:t xml:space="preserve">Vol </w:t>
      </w:r>
      <w:r w:rsidRPr="005014E2">
        <w:rPr>
          <w:iCs/>
        </w:rPr>
        <w:t>14</w:t>
      </w:r>
      <w:r w:rsidR="009C7448">
        <w:t xml:space="preserve"> No. </w:t>
      </w:r>
      <w:r w:rsidRPr="008610C8">
        <w:t xml:space="preserve">4, </w:t>
      </w:r>
      <w:r w:rsidR="009C7448">
        <w:t xml:space="preserve">pp. </w:t>
      </w:r>
      <w:r w:rsidRPr="008610C8">
        <w:t>359-366.</w:t>
      </w:r>
    </w:p>
    <w:p w14:paraId="03492333" w14:textId="63CD9848" w:rsidR="008610C8" w:rsidRPr="008610C8" w:rsidRDefault="008610C8" w:rsidP="008610C8">
      <w:pPr>
        <w:pStyle w:val="EndNoteBibliography"/>
        <w:spacing w:after="0"/>
        <w:ind w:left="720" w:hanging="720"/>
      </w:pPr>
      <w:r w:rsidRPr="008610C8">
        <w:lastRenderedPageBreak/>
        <w:t>Koczor, N. (2012)</w:t>
      </w:r>
      <w:r w:rsidR="009C7448">
        <w:t>,</w:t>
      </w:r>
      <w:r w:rsidRPr="008610C8">
        <w:t xml:space="preserve"> </w:t>
      </w:r>
      <w:r w:rsidRPr="008610C8">
        <w:rPr>
          <w:i/>
        </w:rPr>
        <w:t>Corporate social responsibility and its effect on image and reputation: The case of L’Oréal and its acquisition of The Body Shop</w:t>
      </w:r>
      <w:r w:rsidR="009C7448">
        <w:rPr>
          <w:iCs/>
        </w:rPr>
        <w:t>,</w:t>
      </w:r>
      <w:r w:rsidRPr="008610C8">
        <w:t xml:space="preserve"> NSBE-UNL.</w:t>
      </w:r>
    </w:p>
    <w:p w14:paraId="442E3A10" w14:textId="29599B52" w:rsidR="008610C8" w:rsidRPr="008610C8" w:rsidRDefault="008610C8" w:rsidP="008610C8">
      <w:pPr>
        <w:pStyle w:val="EndNoteBibliography"/>
        <w:spacing w:after="0"/>
        <w:ind w:left="720" w:hanging="720"/>
      </w:pPr>
      <w:r w:rsidRPr="008610C8">
        <w:t xml:space="preserve">Kollewe, J. (2019). </w:t>
      </w:r>
      <w:r w:rsidR="009C7448">
        <w:t>"</w:t>
      </w:r>
      <w:r w:rsidRPr="008610C8">
        <w:t>Last-minute PPI claims slash Lloyds bank profits</w:t>
      </w:r>
      <w:r w:rsidR="00074D1E">
        <w:t>"</w:t>
      </w:r>
      <w:r w:rsidR="00074D1E" w:rsidRPr="005014E2">
        <w:rPr>
          <w:iCs/>
        </w:rPr>
        <w:t>,</w:t>
      </w:r>
      <w:r w:rsidRPr="008610C8">
        <w:rPr>
          <w:i/>
        </w:rPr>
        <w:t xml:space="preserve"> The Guardian</w:t>
      </w:r>
      <w:r w:rsidR="00074D1E">
        <w:rPr>
          <w:iCs/>
        </w:rPr>
        <w:t xml:space="preserve"> (31 October).</w:t>
      </w:r>
    </w:p>
    <w:p w14:paraId="75799120" w14:textId="315FC68E" w:rsidR="008610C8" w:rsidRPr="008610C8" w:rsidRDefault="008610C8" w:rsidP="008610C8">
      <w:pPr>
        <w:pStyle w:val="EndNoteBibliography"/>
        <w:spacing w:after="0"/>
        <w:ind w:left="720" w:hanging="720"/>
      </w:pPr>
      <w:r w:rsidRPr="008610C8">
        <w:t>Koronis, E.</w:t>
      </w:r>
      <w:r w:rsidR="00CC4E28">
        <w:t xml:space="preserve"> and</w:t>
      </w:r>
      <w:r w:rsidRPr="008610C8">
        <w:t xml:space="preserve"> Ponis, S. T. (2012)</w:t>
      </w:r>
      <w:r w:rsidR="00CC4E28">
        <w:t>,</w:t>
      </w:r>
      <w:r w:rsidRPr="008610C8">
        <w:t xml:space="preserve"> </w:t>
      </w:r>
      <w:r w:rsidR="00CC4E28">
        <w:t>"</w:t>
      </w:r>
      <w:r w:rsidRPr="008610C8">
        <w:t>Introducing corporate reputation continuity to support organizational resilience against crises</w:t>
      </w:r>
      <w:r w:rsidR="00CC4E28">
        <w:t>",</w:t>
      </w:r>
      <w:r w:rsidRPr="008610C8">
        <w:t xml:space="preserve"> </w:t>
      </w:r>
      <w:r w:rsidRPr="008610C8">
        <w:rPr>
          <w:i/>
        </w:rPr>
        <w:t>Journal of Applied Business Research (JABR)</w:t>
      </w:r>
      <w:r w:rsidRPr="005014E2">
        <w:rPr>
          <w:iCs/>
        </w:rPr>
        <w:t xml:space="preserve">, </w:t>
      </w:r>
      <w:r w:rsidR="00CC4E28">
        <w:rPr>
          <w:iCs/>
        </w:rPr>
        <w:t xml:space="preserve">Vol </w:t>
      </w:r>
      <w:r w:rsidRPr="005014E2">
        <w:rPr>
          <w:iCs/>
        </w:rPr>
        <w:t>28</w:t>
      </w:r>
      <w:r w:rsidR="00CC4E28">
        <w:rPr>
          <w:iCs/>
        </w:rPr>
        <w:t xml:space="preserve"> No. </w:t>
      </w:r>
      <w:r w:rsidRPr="008610C8">
        <w:t xml:space="preserve">2, </w:t>
      </w:r>
      <w:r w:rsidR="00CC4E28">
        <w:t xml:space="preserve">pp. </w:t>
      </w:r>
      <w:r w:rsidRPr="008610C8">
        <w:t>283-290.</w:t>
      </w:r>
    </w:p>
    <w:p w14:paraId="4033EF8A" w14:textId="4E1C5502" w:rsidR="008610C8" w:rsidRPr="008610C8" w:rsidRDefault="008610C8" w:rsidP="008610C8">
      <w:pPr>
        <w:pStyle w:val="EndNoteBibliography"/>
        <w:spacing w:after="0"/>
        <w:ind w:left="720" w:hanging="720"/>
      </w:pPr>
      <w:r w:rsidRPr="008610C8">
        <w:t>Kotsantonis, S., Pinney, C.</w:t>
      </w:r>
      <w:r w:rsidR="00CC4E28">
        <w:t xml:space="preserve"> and</w:t>
      </w:r>
      <w:r w:rsidRPr="008610C8">
        <w:t xml:space="preserve"> Serafeim, G. (2016)</w:t>
      </w:r>
      <w:r w:rsidR="00CC4E28">
        <w:t>,</w:t>
      </w:r>
      <w:r w:rsidRPr="008610C8">
        <w:t xml:space="preserve"> </w:t>
      </w:r>
      <w:r w:rsidR="00CC4E28">
        <w:t>"</w:t>
      </w:r>
      <w:r w:rsidRPr="008610C8">
        <w:t>ESG integration in investment management: Myths and realities</w:t>
      </w:r>
      <w:r w:rsidR="00CC4E28">
        <w:t>",</w:t>
      </w:r>
      <w:r w:rsidRPr="008610C8">
        <w:t xml:space="preserve"> </w:t>
      </w:r>
      <w:r w:rsidRPr="008610C8">
        <w:rPr>
          <w:i/>
        </w:rPr>
        <w:t>Journal of Applied Corporate Finance</w:t>
      </w:r>
      <w:r w:rsidRPr="005014E2">
        <w:rPr>
          <w:iCs/>
        </w:rPr>
        <w:t xml:space="preserve">, </w:t>
      </w:r>
      <w:r w:rsidR="00CC4E28">
        <w:rPr>
          <w:iCs/>
        </w:rPr>
        <w:t xml:space="preserve">Vol </w:t>
      </w:r>
      <w:r w:rsidRPr="005014E2">
        <w:rPr>
          <w:iCs/>
        </w:rPr>
        <w:t>2</w:t>
      </w:r>
      <w:r w:rsidR="00CC4E28">
        <w:rPr>
          <w:iCs/>
        </w:rPr>
        <w:t xml:space="preserve"> No.</w:t>
      </w:r>
      <w:r w:rsidRPr="008610C8">
        <w:t xml:space="preserve">2, </w:t>
      </w:r>
      <w:r w:rsidR="00CC4E28">
        <w:t xml:space="preserve">pp. </w:t>
      </w:r>
      <w:r w:rsidRPr="008610C8">
        <w:t>10-16.</w:t>
      </w:r>
    </w:p>
    <w:p w14:paraId="18EC83C4" w14:textId="3EBF487D" w:rsidR="008610C8" w:rsidRPr="008610C8" w:rsidRDefault="008610C8" w:rsidP="008610C8">
      <w:pPr>
        <w:pStyle w:val="EndNoteBibliography"/>
        <w:spacing w:after="0"/>
        <w:ind w:left="720" w:hanging="720"/>
      </w:pPr>
      <w:r w:rsidRPr="008610C8">
        <w:t>Laurent, S. M., Clark, B. A., Walker, S.</w:t>
      </w:r>
      <w:r w:rsidR="00CC4E28">
        <w:t xml:space="preserve"> and</w:t>
      </w:r>
      <w:r w:rsidRPr="008610C8">
        <w:t xml:space="preserve"> Wiseman, K. D. (2014)</w:t>
      </w:r>
      <w:r w:rsidR="00CC4E28">
        <w:t>,</w:t>
      </w:r>
      <w:r w:rsidRPr="008610C8">
        <w:t xml:space="preserve"> </w:t>
      </w:r>
      <w:r w:rsidR="00CC4E28">
        <w:t>"</w:t>
      </w:r>
      <w:r w:rsidRPr="008610C8">
        <w:t>Punishing hypocrisy: The roles of hypocrisy and moral emotions in deciding culpability and punishment of criminal and civil moral transgressors</w:t>
      </w:r>
      <w:r w:rsidR="00CC4E28">
        <w:t>",</w:t>
      </w:r>
      <w:r w:rsidRPr="008610C8">
        <w:t xml:space="preserve"> </w:t>
      </w:r>
      <w:r w:rsidRPr="008610C8">
        <w:rPr>
          <w:i/>
        </w:rPr>
        <w:t>Cognition &amp; Emotion</w:t>
      </w:r>
      <w:r w:rsidRPr="005014E2">
        <w:rPr>
          <w:iCs/>
        </w:rPr>
        <w:t xml:space="preserve">, </w:t>
      </w:r>
      <w:r w:rsidR="00CC4E28">
        <w:rPr>
          <w:iCs/>
        </w:rPr>
        <w:t xml:space="preserve">Vol </w:t>
      </w:r>
      <w:r w:rsidRPr="005014E2">
        <w:rPr>
          <w:iCs/>
        </w:rPr>
        <w:t>28</w:t>
      </w:r>
      <w:r w:rsidR="00CC4E28">
        <w:t xml:space="preserve"> No. </w:t>
      </w:r>
      <w:r w:rsidRPr="008610C8">
        <w:t xml:space="preserve">1, </w:t>
      </w:r>
      <w:r w:rsidR="00CC4E28">
        <w:t xml:space="preserve">pp. </w:t>
      </w:r>
      <w:r w:rsidRPr="008610C8">
        <w:t>59-83.</w:t>
      </w:r>
    </w:p>
    <w:p w14:paraId="05887187" w14:textId="0E474242" w:rsidR="008610C8" w:rsidRPr="008610C8" w:rsidRDefault="008610C8" w:rsidP="008610C8">
      <w:pPr>
        <w:pStyle w:val="EndNoteBibliography"/>
        <w:spacing w:after="0"/>
        <w:ind w:left="720" w:hanging="720"/>
      </w:pPr>
      <w:r w:rsidRPr="008610C8">
        <w:t>Lee, S. Y., Lim, E. R.</w:t>
      </w:r>
      <w:r w:rsidR="00CC4E28">
        <w:t xml:space="preserve"> and</w:t>
      </w:r>
      <w:r w:rsidRPr="008610C8">
        <w:t xml:space="preserve"> Drumwright, M. E. (2018)</w:t>
      </w:r>
      <w:r w:rsidR="00CC4E28">
        <w:t>,</w:t>
      </w:r>
      <w:r w:rsidRPr="008610C8">
        <w:t xml:space="preserve"> </w:t>
      </w:r>
      <w:r w:rsidR="00CC4E28">
        <w:t>"</w:t>
      </w:r>
      <w:r w:rsidRPr="008610C8">
        <w:t>Hybrid happening: Organizational reputations in corporate crises</w:t>
      </w:r>
      <w:r w:rsidR="00CC4E28">
        <w:t>",</w:t>
      </w:r>
      <w:r w:rsidRPr="008610C8">
        <w:t xml:space="preserve"> </w:t>
      </w:r>
      <w:r w:rsidRPr="008610C8">
        <w:rPr>
          <w:i/>
        </w:rPr>
        <w:t>Public Relations Review</w:t>
      </w:r>
      <w:r w:rsidRPr="005014E2">
        <w:rPr>
          <w:iCs/>
        </w:rPr>
        <w:t xml:space="preserve">, </w:t>
      </w:r>
      <w:r w:rsidR="00CC4E28">
        <w:rPr>
          <w:iCs/>
        </w:rPr>
        <w:t xml:space="preserve">Vol </w:t>
      </w:r>
      <w:r w:rsidRPr="005014E2">
        <w:rPr>
          <w:iCs/>
        </w:rPr>
        <w:t>44</w:t>
      </w:r>
      <w:r w:rsidR="00CC4E28">
        <w:t xml:space="preserve"> No </w:t>
      </w:r>
      <w:r w:rsidRPr="008610C8">
        <w:t xml:space="preserve">4, </w:t>
      </w:r>
      <w:r w:rsidR="00CC4E28">
        <w:t xml:space="preserve">pp. </w:t>
      </w:r>
      <w:r w:rsidRPr="008610C8">
        <w:t>598-609.</w:t>
      </w:r>
    </w:p>
    <w:p w14:paraId="3BC53151" w14:textId="1553C7DA" w:rsidR="008610C8" w:rsidRPr="008610C8" w:rsidRDefault="008610C8" w:rsidP="008610C8">
      <w:pPr>
        <w:pStyle w:val="EndNoteBibliography"/>
        <w:spacing w:after="0"/>
        <w:ind w:left="720" w:hanging="720"/>
      </w:pPr>
      <w:r w:rsidRPr="008610C8">
        <w:t>Li, S.</w:t>
      </w:r>
      <w:r w:rsidR="00CC4E28">
        <w:t xml:space="preserve"> and</w:t>
      </w:r>
      <w:r w:rsidRPr="008610C8">
        <w:t xml:space="preserve"> Lin, B. (2006)</w:t>
      </w:r>
      <w:r w:rsidR="00CC4E28">
        <w:t>,</w:t>
      </w:r>
      <w:r w:rsidRPr="008610C8">
        <w:t xml:space="preserve"> </w:t>
      </w:r>
      <w:r w:rsidR="00CC4E28">
        <w:t>"</w:t>
      </w:r>
      <w:r w:rsidRPr="008610C8">
        <w:t>Accessing information sharing and information quality in supply chain management</w:t>
      </w:r>
      <w:r w:rsidR="00CC4E28">
        <w:t>",</w:t>
      </w:r>
      <w:r w:rsidRPr="008610C8">
        <w:t xml:space="preserve"> </w:t>
      </w:r>
      <w:r w:rsidRPr="008610C8">
        <w:rPr>
          <w:i/>
        </w:rPr>
        <w:t>Decision support systems</w:t>
      </w:r>
      <w:r w:rsidRPr="005014E2">
        <w:rPr>
          <w:iCs/>
        </w:rPr>
        <w:t xml:space="preserve">, </w:t>
      </w:r>
      <w:r w:rsidR="00CC4E28">
        <w:rPr>
          <w:iCs/>
        </w:rPr>
        <w:t xml:space="preserve">Vol </w:t>
      </w:r>
      <w:r w:rsidRPr="005014E2">
        <w:rPr>
          <w:iCs/>
        </w:rPr>
        <w:t>42</w:t>
      </w:r>
      <w:r w:rsidR="00CC4E28">
        <w:t xml:space="preserve"> No. </w:t>
      </w:r>
      <w:r w:rsidRPr="008610C8">
        <w:t xml:space="preserve">3, </w:t>
      </w:r>
      <w:r w:rsidR="00CC4E28">
        <w:t xml:space="preserve">pp. </w:t>
      </w:r>
      <w:r w:rsidRPr="008610C8">
        <w:t>1641-1656.</w:t>
      </w:r>
    </w:p>
    <w:p w14:paraId="3A4C04A3" w14:textId="648A9EEC" w:rsidR="008610C8" w:rsidRPr="008610C8" w:rsidRDefault="008610C8" w:rsidP="008610C8">
      <w:pPr>
        <w:pStyle w:val="EndNoteBibliography"/>
        <w:spacing w:after="0"/>
        <w:ind w:left="720" w:hanging="720"/>
      </w:pPr>
      <w:r w:rsidRPr="008610C8">
        <w:t>Long, D. M.</w:t>
      </w:r>
      <w:r w:rsidR="00CC4E28">
        <w:t xml:space="preserve"> and</w:t>
      </w:r>
      <w:r w:rsidRPr="008610C8">
        <w:t xml:space="preserve"> Rao, S. (1995)</w:t>
      </w:r>
      <w:r w:rsidR="00CC4E28">
        <w:t>,</w:t>
      </w:r>
      <w:r w:rsidRPr="008610C8">
        <w:t xml:space="preserve"> </w:t>
      </w:r>
      <w:r w:rsidR="00CC4E28">
        <w:t>"</w:t>
      </w:r>
      <w:r w:rsidRPr="008610C8">
        <w:t>The wealth effects of unethical business behavior</w:t>
      </w:r>
      <w:r w:rsidR="00CC4E28">
        <w:t>",</w:t>
      </w:r>
      <w:r w:rsidRPr="008610C8">
        <w:t xml:space="preserve"> </w:t>
      </w:r>
      <w:r w:rsidRPr="008610C8">
        <w:rPr>
          <w:i/>
        </w:rPr>
        <w:t>Journal of Economics and Finance</w:t>
      </w:r>
      <w:r w:rsidRPr="005014E2">
        <w:rPr>
          <w:iCs/>
        </w:rPr>
        <w:t xml:space="preserve">, </w:t>
      </w:r>
      <w:r w:rsidR="00CC4E28">
        <w:rPr>
          <w:iCs/>
        </w:rPr>
        <w:t xml:space="preserve">Vol </w:t>
      </w:r>
      <w:r w:rsidRPr="005014E2">
        <w:rPr>
          <w:iCs/>
        </w:rPr>
        <w:t>19</w:t>
      </w:r>
      <w:r w:rsidR="00CC4E28">
        <w:t xml:space="preserve"> No. </w:t>
      </w:r>
      <w:r w:rsidRPr="008610C8">
        <w:t xml:space="preserve">2, </w:t>
      </w:r>
      <w:r w:rsidR="00CC4E28">
        <w:t xml:space="preserve">pp. </w:t>
      </w:r>
      <w:r w:rsidRPr="008610C8">
        <w:t>65-73.</w:t>
      </w:r>
    </w:p>
    <w:p w14:paraId="628A2574" w14:textId="6EB9F4CE" w:rsidR="008610C8" w:rsidRPr="008610C8" w:rsidRDefault="008610C8" w:rsidP="008610C8">
      <w:pPr>
        <w:pStyle w:val="EndNoteBibliography"/>
        <w:spacing w:after="0"/>
        <w:ind w:left="720" w:hanging="720"/>
      </w:pPr>
      <w:r w:rsidRPr="008610C8">
        <w:t>Maguad, B. A.</w:t>
      </w:r>
      <w:r w:rsidR="00CC4E28">
        <w:t xml:space="preserve"> and</w:t>
      </w:r>
      <w:r w:rsidRPr="008610C8">
        <w:t xml:space="preserve"> Krone, R. M. (2009)</w:t>
      </w:r>
      <w:r w:rsidR="00CC4E28">
        <w:t>,</w:t>
      </w:r>
      <w:r w:rsidRPr="008610C8">
        <w:t xml:space="preserve"> </w:t>
      </w:r>
      <w:r w:rsidR="00CC4E28">
        <w:t>"</w:t>
      </w:r>
      <w:r w:rsidRPr="008610C8">
        <w:t>Ethics and moral leadership: Quality linkages</w:t>
      </w:r>
      <w:r w:rsidR="00CC4E28">
        <w:t>",</w:t>
      </w:r>
      <w:r w:rsidRPr="008610C8">
        <w:t xml:space="preserve"> </w:t>
      </w:r>
      <w:r w:rsidRPr="008610C8">
        <w:rPr>
          <w:i/>
        </w:rPr>
        <w:t>Total Quality Management</w:t>
      </w:r>
      <w:r w:rsidRPr="005014E2">
        <w:rPr>
          <w:iCs/>
        </w:rPr>
        <w:t xml:space="preserve">, </w:t>
      </w:r>
      <w:r w:rsidR="00CC4E28">
        <w:rPr>
          <w:iCs/>
        </w:rPr>
        <w:t xml:space="preserve">Vol </w:t>
      </w:r>
      <w:r w:rsidRPr="005014E2">
        <w:rPr>
          <w:iCs/>
        </w:rPr>
        <w:t>20</w:t>
      </w:r>
      <w:r w:rsidR="00CC4E28">
        <w:t xml:space="preserve"> No. </w:t>
      </w:r>
      <w:r w:rsidRPr="008610C8">
        <w:t xml:space="preserve">2, </w:t>
      </w:r>
      <w:r w:rsidR="00CC4E28">
        <w:t xml:space="preserve">pp. </w:t>
      </w:r>
      <w:r w:rsidRPr="008610C8">
        <w:t>209-222.</w:t>
      </w:r>
    </w:p>
    <w:p w14:paraId="160DBC10" w14:textId="410C3617" w:rsidR="008610C8" w:rsidRPr="008610C8" w:rsidRDefault="008610C8" w:rsidP="008610C8">
      <w:pPr>
        <w:pStyle w:val="EndNoteBibliography"/>
        <w:spacing w:after="0"/>
        <w:ind w:left="720" w:hanging="720"/>
      </w:pPr>
      <w:r w:rsidRPr="008610C8">
        <w:t>Malloy, M. P. (2010)</w:t>
      </w:r>
      <w:r w:rsidR="00C8470E">
        <w:t>,</w:t>
      </w:r>
      <w:r w:rsidRPr="008610C8">
        <w:t xml:space="preserve"> </w:t>
      </w:r>
      <w:r w:rsidRPr="008610C8">
        <w:rPr>
          <w:i/>
        </w:rPr>
        <w:t>Anatomy of a meltdown: a dual financial biography of the subprime mortgage crisis</w:t>
      </w:r>
      <w:r w:rsidR="00C8470E">
        <w:t>,</w:t>
      </w:r>
      <w:r w:rsidRPr="008610C8">
        <w:t xml:space="preserve"> Aspen Publishers.</w:t>
      </w:r>
    </w:p>
    <w:p w14:paraId="13B7E47C" w14:textId="20827E21" w:rsidR="008610C8" w:rsidRPr="008610C8" w:rsidRDefault="008610C8" w:rsidP="008610C8">
      <w:pPr>
        <w:pStyle w:val="EndNoteBibliography"/>
        <w:spacing w:after="0"/>
        <w:ind w:left="720" w:hanging="720"/>
      </w:pPr>
      <w:r w:rsidRPr="008610C8">
        <w:t>Mamic, L. I.</w:t>
      </w:r>
      <w:r w:rsidR="00C8470E">
        <w:t xml:space="preserve"> and</w:t>
      </w:r>
      <w:r w:rsidRPr="008610C8">
        <w:t xml:space="preserve"> Almaraz, I. A. (2013)</w:t>
      </w:r>
      <w:r w:rsidR="00C8470E">
        <w:t>,</w:t>
      </w:r>
      <w:r w:rsidRPr="008610C8">
        <w:t xml:space="preserve"> </w:t>
      </w:r>
      <w:r w:rsidR="00C8470E">
        <w:t>"</w:t>
      </w:r>
      <w:r w:rsidRPr="008610C8">
        <w:t>How the larger corporations engage with stakeholders through Twitter</w:t>
      </w:r>
      <w:r w:rsidR="00C8470E">
        <w:t>",</w:t>
      </w:r>
      <w:r w:rsidRPr="008610C8">
        <w:t xml:space="preserve"> </w:t>
      </w:r>
      <w:r w:rsidRPr="008610C8">
        <w:rPr>
          <w:i/>
        </w:rPr>
        <w:t>International Journal of Market Research</w:t>
      </w:r>
      <w:r w:rsidRPr="005014E2">
        <w:rPr>
          <w:iCs/>
        </w:rPr>
        <w:t xml:space="preserve">, </w:t>
      </w:r>
      <w:r w:rsidR="00C8470E">
        <w:rPr>
          <w:iCs/>
        </w:rPr>
        <w:t xml:space="preserve">Vol </w:t>
      </w:r>
      <w:r w:rsidRPr="005014E2">
        <w:rPr>
          <w:iCs/>
        </w:rPr>
        <w:t>55</w:t>
      </w:r>
      <w:r w:rsidR="00C8470E">
        <w:t xml:space="preserve"> No. </w:t>
      </w:r>
      <w:r w:rsidRPr="008610C8">
        <w:t xml:space="preserve">6, </w:t>
      </w:r>
      <w:r w:rsidR="00C8470E">
        <w:t xml:space="preserve">pp. </w:t>
      </w:r>
      <w:r w:rsidRPr="008610C8">
        <w:t>851-872.</w:t>
      </w:r>
    </w:p>
    <w:p w14:paraId="76626126" w14:textId="4D369B77" w:rsidR="008610C8" w:rsidRPr="008610C8" w:rsidRDefault="008610C8" w:rsidP="008610C8">
      <w:pPr>
        <w:pStyle w:val="EndNoteBibliography"/>
        <w:spacing w:after="0"/>
        <w:ind w:left="720" w:hanging="720"/>
      </w:pPr>
      <w:r w:rsidRPr="008610C8">
        <w:t>Mohr, L. A., Webb, D. J.</w:t>
      </w:r>
      <w:r w:rsidR="00C8470E">
        <w:t xml:space="preserve"> and</w:t>
      </w:r>
      <w:r w:rsidRPr="008610C8">
        <w:t xml:space="preserve"> Harris, K. E. (2001)</w:t>
      </w:r>
      <w:r w:rsidR="00C8470E">
        <w:t>,</w:t>
      </w:r>
      <w:r w:rsidRPr="008610C8">
        <w:t xml:space="preserve"> </w:t>
      </w:r>
      <w:r w:rsidR="00C8470E">
        <w:t>"</w:t>
      </w:r>
      <w:r w:rsidRPr="008610C8">
        <w:t>Do consumers expect companies to be socially responsible? The impact of corporate social responsibility on buying behavior</w:t>
      </w:r>
      <w:r w:rsidR="00C8470E">
        <w:t>",</w:t>
      </w:r>
      <w:r w:rsidRPr="008610C8">
        <w:t xml:space="preserve"> </w:t>
      </w:r>
      <w:r w:rsidRPr="008610C8">
        <w:rPr>
          <w:i/>
        </w:rPr>
        <w:t>Journal of Consumer affairs</w:t>
      </w:r>
      <w:r w:rsidRPr="005014E2">
        <w:rPr>
          <w:iCs/>
        </w:rPr>
        <w:t xml:space="preserve">, </w:t>
      </w:r>
      <w:r w:rsidR="00C8470E">
        <w:rPr>
          <w:iCs/>
        </w:rPr>
        <w:t xml:space="preserve">Vol </w:t>
      </w:r>
      <w:r w:rsidRPr="005014E2">
        <w:rPr>
          <w:iCs/>
        </w:rPr>
        <w:t>35</w:t>
      </w:r>
      <w:r w:rsidR="00C8470E">
        <w:rPr>
          <w:iCs/>
        </w:rPr>
        <w:t xml:space="preserve"> </w:t>
      </w:r>
      <w:r w:rsidR="00C8470E">
        <w:t xml:space="preserve">No. </w:t>
      </w:r>
      <w:r w:rsidRPr="008610C8">
        <w:t xml:space="preserve">1, </w:t>
      </w:r>
      <w:r w:rsidR="00C8470E">
        <w:t xml:space="preserve">pp. </w:t>
      </w:r>
      <w:r w:rsidRPr="008610C8">
        <w:t>45-72.</w:t>
      </w:r>
    </w:p>
    <w:p w14:paraId="751025E9" w14:textId="5FCBCAD1" w:rsidR="008610C8" w:rsidRPr="008610C8" w:rsidRDefault="008610C8" w:rsidP="008610C8">
      <w:pPr>
        <w:pStyle w:val="EndNoteBibliography"/>
        <w:spacing w:after="0"/>
        <w:ind w:left="720" w:hanging="720"/>
      </w:pPr>
      <w:r w:rsidRPr="008610C8">
        <w:t>Neslen, A. (2017</w:t>
      </w:r>
      <w:r w:rsidR="00C8470E">
        <w:t>),</w:t>
      </w:r>
      <w:r w:rsidRPr="008610C8">
        <w:t xml:space="preserve"> </w:t>
      </w:r>
      <w:r w:rsidR="00C8470E">
        <w:t>"</w:t>
      </w:r>
      <w:r w:rsidRPr="008610C8">
        <w:t>Pepsico, Unilever and Nestlé accused of complicity in illegal rainforest destruction</w:t>
      </w:r>
      <w:r w:rsidR="00C8470E" w:rsidRPr="005014E2">
        <w:rPr>
          <w:iCs/>
        </w:rPr>
        <w:t>",</w:t>
      </w:r>
      <w:r w:rsidRPr="008610C8">
        <w:rPr>
          <w:i/>
        </w:rPr>
        <w:t xml:space="preserve"> The Guardian</w:t>
      </w:r>
      <w:r w:rsidR="00C8470E">
        <w:t xml:space="preserve"> (21 July).</w:t>
      </w:r>
    </w:p>
    <w:p w14:paraId="535243C7" w14:textId="15F87ED7" w:rsidR="008610C8" w:rsidRPr="008610C8" w:rsidRDefault="008610C8" w:rsidP="008610C8">
      <w:pPr>
        <w:pStyle w:val="EndNoteBibliography"/>
        <w:spacing w:after="0"/>
        <w:ind w:left="720" w:hanging="720"/>
      </w:pPr>
      <w:r w:rsidRPr="008610C8">
        <w:t>Nijkrake, J., Gosselt, J. F.</w:t>
      </w:r>
      <w:r w:rsidR="00C8470E">
        <w:t xml:space="preserve"> and</w:t>
      </w:r>
      <w:r w:rsidRPr="008610C8">
        <w:t xml:space="preserve"> Gutteling, J. M. (2015)</w:t>
      </w:r>
      <w:r w:rsidR="00C8470E">
        <w:t>,</w:t>
      </w:r>
      <w:r w:rsidRPr="008610C8">
        <w:t xml:space="preserve"> </w:t>
      </w:r>
      <w:r w:rsidR="00C8470E">
        <w:t>"</w:t>
      </w:r>
      <w:r w:rsidRPr="008610C8">
        <w:t>Competing frames and tone in corporate communication versus media coverage during a crisis</w:t>
      </w:r>
      <w:r w:rsidR="00C8470E">
        <w:t>",</w:t>
      </w:r>
      <w:r w:rsidRPr="008610C8">
        <w:t xml:space="preserve"> </w:t>
      </w:r>
      <w:r w:rsidRPr="008610C8">
        <w:rPr>
          <w:i/>
        </w:rPr>
        <w:t>Public relations review</w:t>
      </w:r>
      <w:r w:rsidRPr="005014E2">
        <w:rPr>
          <w:iCs/>
        </w:rPr>
        <w:t xml:space="preserve">, </w:t>
      </w:r>
      <w:r w:rsidR="00C8470E">
        <w:rPr>
          <w:iCs/>
        </w:rPr>
        <w:t xml:space="preserve">Vol </w:t>
      </w:r>
      <w:r w:rsidRPr="005014E2">
        <w:rPr>
          <w:iCs/>
        </w:rPr>
        <w:t>41</w:t>
      </w:r>
      <w:r w:rsidR="00C8470E">
        <w:t xml:space="preserve"> No. </w:t>
      </w:r>
      <w:r w:rsidRPr="008610C8">
        <w:t xml:space="preserve">1, </w:t>
      </w:r>
      <w:r w:rsidR="00C8470E">
        <w:t xml:space="preserve">pp. </w:t>
      </w:r>
      <w:r w:rsidRPr="008610C8">
        <w:t>80-88.</w:t>
      </w:r>
    </w:p>
    <w:p w14:paraId="7635DDD8" w14:textId="40EDB1BE" w:rsidR="008610C8" w:rsidRPr="008610C8" w:rsidRDefault="008610C8" w:rsidP="008610C8">
      <w:pPr>
        <w:pStyle w:val="EndNoteBibliography"/>
        <w:spacing w:after="0"/>
        <w:ind w:left="720" w:hanging="720"/>
      </w:pPr>
      <w:r w:rsidRPr="008610C8">
        <w:t>O'Connell, W.</w:t>
      </w:r>
      <w:r w:rsidR="00C8470E">
        <w:t xml:space="preserve"> and</w:t>
      </w:r>
      <w:r w:rsidRPr="008610C8">
        <w:t xml:space="preserve"> Bligh, M. (2009)</w:t>
      </w:r>
      <w:r w:rsidR="00C8470E">
        <w:t>,</w:t>
      </w:r>
      <w:r w:rsidRPr="008610C8">
        <w:t xml:space="preserve"> </w:t>
      </w:r>
      <w:r w:rsidR="00C8470E">
        <w:t>"</w:t>
      </w:r>
      <w:r w:rsidRPr="008610C8">
        <w:t>Emerging from ethical scandal: can corruption really have a happy ending?</w:t>
      </w:r>
      <w:r w:rsidR="00C8470E">
        <w:t>"</w:t>
      </w:r>
      <w:r w:rsidRPr="008610C8">
        <w:t xml:space="preserve"> </w:t>
      </w:r>
      <w:r w:rsidRPr="008610C8">
        <w:rPr>
          <w:i/>
        </w:rPr>
        <w:t>Leadership</w:t>
      </w:r>
      <w:r w:rsidRPr="005014E2">
        <w:rPr>
          <w:iCs/>
        </w:rPr>
        <w:t xml:space="preserve">, </w:t>
      </w:r>
      <w:r w:rsidR="00C8470E">
        <w:rPr>
          <w:iCs/>
        </w:rPr>
        <w:t xml:space="preserve">Vol </w:t>
      </w:r>
      <w:r w:rsidRPr="005014E2">
        <w:rPr>
          <w:iCs/>
        </w:rPr>
        <w:t>5</w:t>
      </w:r>
      <w:r w:rsidR="00C8470E">
        <w:t xml:space="preserve"> No. </w:t>
      </w:r>
      <w:r w:rsidRPr="008610C8">
        <w:t xml:space="preserve">2, </w:t>
      </w:r>
      <w:r w:rsidR="00C8470E">
        <w:t xml:space="preserve">pp. </w:t>
      </w:r>
      <w:r w:rsidRPr="008610C8">
        <w:t>213-235.</w:t>
      </w:r>
    </w:p>
    <w:p w14:paraId="5FF03FB1" w14:textId="4B0DBCE9" w:rsidR="008610C8" w:rsidRPr="008610C8" w:rsidRDefault="008610C8" w:rsidP="008610C8">
      <w:pPr>
        <w:pStyle w:val="EndNoteBibliography"/>
        <w:spacing w:after="0"/>
        <w:ind w:left="720" w:hanging="720"/>
      </w:pPr>
      <w:r w:rsidRPr="008610C8">
        <w:t>Oosterwijk, J., Hennigfeld, J., Pohl, M.</w:t>
      </w:r>
      <w:r w:rsidR="004974C1">
        <w:t xml:space="preserve"> and</w:t>
      </w:r>
      <w:r w:rsidRPr="008610C8">
        <w:t xml:space="preserve"> Tolhust, N. (2006)</w:t>
      </w:r>
      <w:r w:rsidR="004974C1">
        <w:t>,</w:t>
      </w:r>
      <w:r w:rsidRPr="008610C8">
        <w:t xml:space="preserve"> </w:t>
      </w:r>
      <w:r w:rsidR="004974C1">
        <w:t>"</w:t>
      </w:r>
      <w:r w:rsidRPr="008610C8">
        <w:t>The body shop: living the dream</w:t>
      </w:r>
      <w:r w:rsidR="004974C1">
        <w:t>",</w:t>
      </w:r>
      <w:r w:rsidRPr="008610C8">
        <w:t xml:space="preserve"> </w:t>
      </w:r>
      <w:r w:rsidRPr="008610C8">
        <w:rPr>
          <w:i/>
        </w:rPr>
        <w:t>The ICCA Handbook on Corporate Social Responsibility</w:t>
      </w:r>
      <w:r w:rsidRPr="008610C8">
        <w:t xml:space="preserve">, </w:t>
      </w:r>
      <w:r w:rsidR="004974C1">
        <w:t xml:space="preserve">pp. </w:t>
      </w:r>
      <w:r w:rsidRPr="008610C8">
        <w:t>181-200.</w:t>
      </w:r>
    </w:p>
    <w:p w14:paraId="241B7FA6" w14:textId="03C2C99F" w:rsidR="008610C8" w:rsidRPr="008610C8" w:rsidRDefault="008610C8" w:rsidP="008610C8">
      <w:pPr>
        <w:pStyle w:val="EndNoteBibliography"/>
        <w:spacing w:after="0"/>
        <w:ind w:left="720" w:hanging="720"/>
      </w:pPr>
      <w:r w:rsidRPr="008610C8">
        <w:t>Richardson, B. J. (2009)</w:t>
      </w:r>
      <w:r w:rsidR="004974C1">
        <w:t>,</w:t>
      </w:r>
      <w:r w:rsidRPr="008610C8">
        <w:t xml:space="preserve"> </w:t>
      </w:r>
      <w:r w:rsidR="004974C1">
        <w:t>"</w:t>
      </w:r>
      <w:r w:rsidRPr="008610C8">
        <w:t>Keeping ethical investment ethical: Regulatory issues for investing for sustainability</w:t>
      </w:r>
      <w:r w:rsidR="004974C1">
        <w:t>",</w:t>
      </w:r>
      <w:r w:rsidRPr="008610C8">
        <w:t xml:space="preserve"> </w:t>
      </w:r>
      <w:r w:rsidRPr="008610C8">
        <w:rPr>
          <w:i/>
        </w:rPr>
        <w:t>Journal of Business Ethics</w:t>
      </w:r>
      <w:r w:rsidRPr="005014E2">
        <w:rPr>
          <w:iCs/>
        </w:rPr>
        <w:t xml:space="preserve">, </w:t>
      </w:r>
      <w:r w:rsidR="004974C1">
        <w:rPr>
          <w:iCs/>
        </w:rPr>
        <w:t xml:space="preserve">Vol </w:t>
      </w:r>
      <w:r w:rsidRPr="005014E2">
        <w:rPr>
          <w:iCs/>
        </w:rPr>
        <w:t>87</w:t>
      </w:r>
      <w:r w:rsidR="004974C1">
        <w:t xml:space="preserve"> No. </w:t>
      </w:r>
      <w:r w:rsidRPr="008610C8">
        <w:t xml:space="preserve">4, </w:t>
      </w:r>
      <w:r w:rsidR="004974C1">
        <w:t xml:space="preserve">pp. </w:t>
      </w:r>
      <w:r w:rsidRPr="008610C8">
        <w:t>555-572.</w:t>
      </w:r>
    </w:p>
    <w:p w14:paraId="78130DBE" w14:textId="7F53C0F0" w:rsidR="008610C8" w:rsidRPr="008610C8" w:rsidRDefault="008610C8" w:rsidP="008610C8">
      <w:pPr>
        <w:pStyle w:val="EndNoteBibliography"/>
        <w:spacing w:after="0"/>
        <w:ind w:left="720" w:hanging="720"/>
      </w:pPr>
      <w:r w:rsidRPr="008610C8">
        <w:t>Ruddick, G.</w:t>
      </w:r>
      <w:r w:rsidR="004974C1">
        <w:t xml:space="preserve"> and</w:t>
      </w:r>
      <w:r w:rsidRPr="008610C8">
        <w:t xml:space="preserve"> Kollewe, J. (2017)</w:t>
      </w:r>
      <w:r w:rsidR="004974C1">
        <w:t>,</w:t>
      </w:r>
      <w:r w:rsidRPr="008610C8">
        <w:t xml:space="preserve"> </w:t>
      </w:r>
      <w:r w:rsidR="004974C1">
        <w:t>"</w:t>
      </w:r>
      <w:r w:rsidRPr="008610C8">
        <w:t>Tesco to pay £129m fine over accounting scandal</w:t>
      </w:r>
      <w:r w:rsidR="004974C1">
        <w:t>"</w:t>
      </w:r>
      <w:r w:rsidR="004974C1">
        <w:rPr>
          <w:i/>
        </w:rPr>
        <w:t>,</w:t>
      </w:r>
      <w:r w:rsidRPr="008610C8">
        <w:rPr>
          <w:i/>
        </w:rPr>
        <w:t xml:space="preserve"> The Guardian</w:t>
      </w:r>
      <w:r w:rsidR="004974C1">
        <w:t xml:space="preserve"> (28 March).</w:t>
      </w:r>
    </w:p>
    <w:p w14:paraId="30D2D9E0" w14:textId="10B7210D" w:rsidR="008610C8" w:rsidRPr="008610C8" w:rsidRDefault="008610C8" w:rsidP="008610C8">
      <w:pPr>
        <w:pStyle w:val="EndNoteBibliography"/>
        <w:spacing w:after="0"/>
        <w:ind w:left="720" w:hanging="720"/>
      </w:pPr>
      <w:r w:rsidRPr="008610C8">
        <w:t>Ryan, G. W.</w:t>
      </w:r>
      <w:r w:rsidR="004974C1">
        <w:t xml:space="preserve"> and</w:t>
      </w:r>
      <w:r w:rsidRPr="008610C8">
        <w:t xml:space="preserve"> Bernard, H. R. (2000)</w:t>
      </w:r>
      <w:r w:rsidR="004974C1">
        <w:t>,</w:t>
      </w:r>
      <w:r w:rsidRPr="008610C8">
        <w:t xml:space="preserve"> </w:t>
      </w:r>
      <w:r w:rsidR="004974C1">
        <w:t>"</w:t>
      </w:r>
      <w:r w:rsidRPr="008610C8">
        <w:t>Techniques to identify themes in qualitative data</w:t>
      </w:r>
      <w:r w:rsidR="004974C1">
        <w:t>",</w:t>
      </w:r>
      <w:r w:rsidRPr="008610C8">
        <w:t xml:space="preserve"> </w:t>
      </w:r>
      <w:r w:rsidRPr="008610C8">
        <w:rPr>
          <w:i/>
        </w:rPr>
        <w:t xml:space="preserve">Handbook of Qualitative Research. 2nd ed. </w:t>
      </w:r>
      <w:r w:rsidR="004974C1">
        <w:rPr>
          <w:iCs/>
        </w:rPr>
        <w:t xml:space="preserve">Sage Publications, </w:t>
      </w:r>
      <w:r w:rsidRPr="005014E2">
        <w:rPr>
          <w:iCs/>
        </w:rPr>
        <w:t>Thousand Oaks, CA</w:t>
      </w:r>
      <w:r w:rsidR="004974C1">
        <w:rPr>
          <w:iCs/>
        </w:rPr>
        <w:t>.</w:t>
      </w:r>
      <w:r w:rsidRPr="008610C8">
        <w:rPr>
          <w:i/>
        </w:rPr>
        <w:t xml:space="preserve"> </w:t>
      </w:r>
    </w:p>
    <w:p w14:paraId="463C0827" w14:textId="39C48779" w:rsidR="008610C8" w:rsidRPr="008610C8" w:rsidRDefault="008610C8" w:rsidP="008610C8">
      <w:pPr>
        <w:pStyle w:val="EndNoteBibliography"/>
        <w:spacing w:after="0"/>
        <w:ind w:left="720" w:hanging="720"/>
      </w:pPr>
      <w:r w:rsidRPr="008610C8">
        <w:t>Schlegelmilch, B. B.</w:t>
      </w:r>
      <w:r w:rsidR="004974C1">
        <w:t xml:space="preserve"> and</w:t>
      </w:r>
      <w:r w:rsidRPr="008610C8">
        <w:t xml:space="preserve"> Pollach, I. (2005) </w:t>
      </w:r>
      <w:r w:rsidR="004974C1">
        <w:t>"</w:t>
      </w:r>
      <w:r w:rsidRPr="008610C8">
        <w:t>The perils and opportunities of communicating corporate ethics</w:t>
      </w:r>
      <w:r w:rsidR="004974C1">
        <w:t>",</w:t>
      </w:r>
      <w:r w:rsidRPr="008610C8">
        <w:t xml:space="preserve"> </w:t>
      </w:r>
      <w:r w:rsidRPr="008610C8">
        <w:rPr>
          <w:i/>
        </w:rPr>
        <w:t>Journal of marketing management</w:t>
      </w:r>
      <w:r w:rsidRPr="005014E2">
        <w:rPr>
          <w:iCs/>
        </w:rPr>
        <w:t xml:space="preserve">, </w:t>
      </w:r>
      <w:r w:rsidR="004974C1">
        <w:rPr>
          <w:iCs/>
        </w:rPr>
        <w:t xml:space="preserve">Vol </w:t>
      </w:r>
      <w:r w:rsidRPr="005014E2">
        <w:rPr>
          <w:iCs/>
        </w:rPr>
        <w:t>21</w:t>
      </w:r>
      <w:r w:rsidR="004974C1">
        <w:t xml:space="preserve"> No. </w:t>
      </w:r>
      <w:r w:rsidRPr="008610C8">
        <w:t xml:space="preserve">3-4, </w:t>
      </w:r>
      <w:r w:rsidR="004974C1">
        <w:t xml:space="preserve">pp. </w:t>
      </w:r>
      <w:r w:rsidRPr="008610C8">
        <w:t>267-290.</w:t>
      </w:r>
    </w:p>
    <w:p w14:paraId="31BCA801" w14:textId="53578E94" w:rsidR="008610C8" w:rsidRPr="008610C8" w:rsidRDefault="008610C8" w:rsidP="008610C8">
      <w:pPr>
        <w:pStyle w:val="EndNoteBibliography"/>
        <w:spacing w:after="0"/>
        <w:ind w:left="720" w:hanging="720"/>
      </w:pPr>
      <w:r w:rsidRPr="008610C8">
        <w:lastRenderedPageBreak/>
        <w:t>Schwartz, M. S. (2013)</w:t>
      </w:r>
      <w:r w:rsidR="0010741D">
        <w:t>,</w:t>
      </w:r>
      <w:r w:rsidRPr="008610C8">
        <w:t xml:space="preserve"> </w:t>
      </w:r>
      <w:r w:rsidR="0010741D">
        <w:t>"</w:t>
      </w:r>
      <w:r w:rsidRPr="008610C8">
        <w:t>Developing and sustaining an ethical corporate culture: The core elements</w:t>
      </w:r>
      <w:r w:rsidR="0010741D">
        <w:t>",</w:t>
      </w:r>
      <w:r w:rsidRPr="008610C8">
        <w:t xml:space="preserve"> </w:t>
      </w:r>
      <w:r w:rsidRPr="008610C8">
        <w:rPr>
          <w:i/>
        </w:rPr>
        <w:t>Business Horizons</w:t>
      </w:r>
      <w:r w:rsidRPr="005014E2">
        <w:rPr>
          <w:iCs/>
        </w:rPr>
        <w:t xml:space="preserve">, </w:t>
      </w:r>
      <w:r w:rsidR="0010741D">
        <w:rPr>
          <w:iCs/>
        </w:rPr>
        <w:t xml:space="preserve">Vol </w:t>
      </w:r>
      <w:r w:rsidRPr="005014E2">
        <w:rPr>
          <w:iCs/>
        </w:rPr>
        <w:t>56</w:t>
      </w:r>
      <w:r w:rsidR="0010741D">
        <w:t xml:space="preserve"> No. </w:t>
      </w:r>
      <w:r w:rsidRPr="008610C8">
        <w:t xml:space="preserve">1, </w:t>
      </w:r>
      <w:r w:rsidR="0010741D">
        <w:t xml:space="preserve">pp. </w:t>
      </w:r>
      <w:r w:rsidRPr="008610C8">
        <w:t>39-50.</w:t>
      </w:r>
    </w:p>
    <w:p w14:paraId="60949875" w14:textId="462ABDAF" w:rsidR="008610C8" w:rsidRPr="008610C8" w:rsidRDefault="008610C8" w:rsidP="008610C8">
      <w:pPr>
        <w:pStyle w:val="EndNoteBibliography"/>
        <w:spacing w:after="0"/>
        <w:ind w:left="720" w:hanging="720"/>
      </w:pPr>
      <w:r w:rsidRPr="008610C8">
        <w:t>Shim, K.</w:t>
      </w:r>
      <w:r w:rsidR="0010741D">
        <w:t xml:space="preserve"> and</w:t>
      </w:r>
      <w:r w:rsidRPr="008610C8">
        <w:t xml:space="preserve"> Yang, S.-U. (2016)</w:t>
      </w:r>
      <w:r w:rsidR="0010741D">
        <w:t>,</w:t>
      </w:r>
      <w:r w:rsidRPr="008610C8">
        <w:t xml:space="preserve"> </w:t>
      </w:r>
      <w:r w:rsidR="0010741D">
        <w:t>"</w:t>
      </w:r>
      <w:r w:rsidRPr="008610C8">
        <w:t>The effect of bad reputation: The occurrence of crisis, corporate social responsibility, and perceptions of hypocrisy and attitudes toward a company</w:t>
      </w:r>
      <w:r w:rsidR="0010741D">
        <w:t>",</w:t>
      </w:r>
      <w:r w:rsidRPr="008610C8">
        <w:t xml:space="preserve"> </w:t>
      </w:r>
      <w:r w:rsidRPr="008610C8">
        <w:rPr>
          <w:i/>
        </w:rPr>
        <w:t>Public Relations Review</w:t>
      </w:r>
      <w:r w:rsidRPr="005014E2">
        <w:rPr>
          <w:iCs/>
        </w:rPr>
        <w:t xml:space="preserve">, </w:t>
      </w:r>
      <w:r w:rsidR="0010741D">
        <w:rPr>
          <w:iCs/>
        </w:rPr>
        <w:t xml:space="preserve">Vol </w:t>
      </w:r>
      <w:r w:rsidRPr="005014E2">
        <w:rPr>
          <w:iCs/>
        </w:rPr>
        <w:t>42</w:t>
      </w:r>
      <w:r w:rsidR="0010741D">
        <w:rPr>
          <w:iCs/>
        </w:rPr>
        <w:t xml:space="preserve"> No.</w:t>
      </w:r>
      <w:r w:rsidRPr="008610C8">
        <w:t xml:space="preserve">1, </w:t>
      </w:r>
      <w:r w:rsidR="0010741D">
        <w:t xml:space="preserve">pp. </w:t>
      </w:r>
      <w:r w:rsidRPr="008610C8">
        <w:t>68-78.</w:t>
      </w:r>
    </w:p>
    <w:p w14:paraId="6950AB1A" w14:textId="6A9FFE0D" w:rsidR="008610C8" w:rsidRPr="008610C8" w:rsidRDefault="008610C8" w:rsidP="008610C8">
      <w:pPr>
        <w:pStyle w:val="EndNoteBibliography"/>
        <w:spacing w:after="0"/>
        <w:ind w:left="720" w:hanging="720"/>
      </w:pPr>
      <w:r w:rsidRPr="008610C8">
        <w:t>Sievert, C.</w:t>
      </w:r>
      <w:r w:rsidR="0010741D">
        <w:t xml:space="preserve"> and</w:t>
      </w:r>
      <w:r w:rsidRPr="008610C8">
        <w:t xml:space="preserve"> Shirley, K. (2014)</w:t>
      </w:r>
      <w:r w:rsidR="0010741D">
        <w:t>,</w:t>
      </w:r>
      <w:r w:rsidRPr="008610C8">
        <w:t xml:space="preserve"> </w:t>
      </w:r>
      <w:r w:rsidRPr="008610C8">
        <w:rPr>
          <w:i/>
        </w:rPr>
        <w:t>LDAvis: A method for visualizing and interpreting topics.</w:t>
      </w:r>
      <w:r w:rsidRPr="008610C8">
        <w:t xml:space="preserve"> Paper presented at the Proceedings of the workshop on interactive language learning, visualization, and interfaces.</w:t>
      </w:r>
    </w:p>
    <w:p w14:paraId="435C3EE5" w14:textId="7E8F3AB3" w:rsidR="008610C8" w:rsidRPr="008610C8" w:rsidRDefault="008610C8" w:rsidP="008610C8">
      <w:pPr>
        <w:pStyle w:val="EndNoteBibliography"/>
        <w:spacing w:after="0"/>
        <w:ind w:left="720" w:hanging="720"/>
      </w:pPr>
      <w:r w:rsidRPr="008610C8">
        <w:t>Tasci, S.</w:t>
      </w:r>
      <w:r w:rsidR="0010741D">
        <w:t xml:space="preserve"> and</w:t>
      </w:r>
      <w:r w:rsidRPr="008610C8">
        <w:t xml:space="preserve"> Gungor, T. (2009)</w:t>
      </w:r>
      <w:r w:rsidR="0010741D">
        <w:t>,</w:t>
      </w:r>
      <w:r w:rsidRPr="008610C8">
        <w:t xml:space="preserve"> </w:t>
      </w:r>
      <w:r w:rsidRPr="008610C8">
        <w:rPr>
          <w:i/>
        </w:rPr>
        <w:t>LDA-based keyword selection in text categorization.</w:t>
      </w:r>
      <w:r w:rsidRPr="008610C8">
        <w:t xml:space="preserve"> Paper presented at the 2009 24th International Symposium on Computer and Information Sciences.</w:t>
      </w:r>
    </w:p>
    <w:p w14:paraId="0785938E" w14:textId="147D6826" w:rsidR="008610C8" w:rsidRPr="008610C8" w:rsidRDefault="008610C8" w:rsidP="008610C8">
      <w:pPr>
        <w:pStyle w:val="EndNoteBibliography"/>
        <w:spacing w:after="0"/>
        <w:ind w:left="720" w:hanging="720"/>
      </w:pPr>
      <w:r w:rsidRPr="008610C8">
        <w:t>Taylor, K. (2016)</w:t>
      </w:r>
      <w:r w:rsidR="0010741D">
        <w:t>,</w:t>
      </w:r>
      <w:r w:rsidRPr="008610C8">
        <w:t xml:space="preserve"> </w:t>
      </w:r>
      <w:r w:rsidR="0010741D">
        <w:t>"</w:t>
      </w:r>
      <w:r w:rsidRPr="008610C8">
        <w:t>The ugliest feud in the beer industry just reached a new boiling point</w:t>
      </w:r>
      <w:r w:rsidR="0010741D">
        <w:t>",</w:t>
      </w:r>
      <w:r w:rsidRPr="008610C8">
        <w:rPr>
          <w:i/>
        </w:rPr>
        <w:t xml:space="preserve"> Business Insider</w:t>
      </w:r>
      <w:r w:rsidR="0010741D">
        <w:t xml:space="preserve"> (4 March).</w:t>
      </w:r>
    </w:p>
    <w:p w14:paraId="3205A906" w14:textId="2B964079" w:rsidR="008610C8" w:rsidRPr="008610C8" w:rsidRDefault="008610C8" w:rsidP="008610C8">
      <w:pPr>
        <w:pStyle w:val="EndNoteBibliography"/>
        <w:spacing w:after="0"/>
        <w:ind w:left="720" w:hanging="720"/>
      </w:pPr>
      <w:r w:rsidRPr="008610C8">
        <w:t>Thompson, J. B. (1997)</w:t>
      </w:r>
      <w:r w:rsidR="0010741D">
        <w:t>,</w:t>
      </w:r>
      <w:r w:rsidRPr="008610C8">
        <w:t xml:space="preserve"> </w:t>
      </w:r>
      <w:r w:rsidR="0010741D">
        <w:t>"</w:t>
      </w:r>
      <w:r w:rsidRPr="008610C8">
        <w:t>Scandal and social theory</w:t>
      </w:r>
      <w:r w:rsidR="0010741D">
        <w:t>",</w:t>
      </w:r>
      <w:r w:rsidRPr="008610C8">
        <w:t xml:space="preserve"> </w:t>
      </w:r>
      <w:r w:rsidR="0010741D">
        <w:t>in</w:t>
      </w:r>
      <w:r w:rsidRPr="008610C8">
        <w:t xml:space="preserve">  Lull</w:t>
      </w:r>
      <w:r w:rsidR="0010741D">
        <w:t>, J.</w:t>
      </w:r>
      <w:r w:rsidRPr="008610C8">
        <w:t xml:space="preserve"> </w:t>
      </w:r>
      <w:r w:rsidR="0010741D">
        <w:t>and</w:t>
      </w:r>
      <w:r w:rsidRPr="008610C8">
        <w:t xml:space="preserve"> Hinerman</w:t>
      </w:r>
      <w:r w:rsidR="0010741D">
        <w:t>, S.</w:t>
      </w:r>
      <w:r w:rsidRPr="008610C8">
        <w:t xml:space="preserve"> (Eds), </w:t>
      </w:r>
      <w:r w:rsidRPr="008610C8">
        <w:rPr>
          <w:i/>
        </w:rPr>
        <w:t>Media scandals: Morality and desire in the popular culture marketplace</w:t>
      </w:r>
      <w:r w:rsidR="0010741D">
        <w:rPr>
          <w:iCs/>
        </w:rPr>
        <w:t>,</w:t>
      </w:r>
      <w:r w:rsidRPr="008610C8">
        <w:t xml:space="preserve"> Columbia University Press</w:t>
      </w:r>
      <w:r w:rsidR="0010741D">
        <w:t>, pp. 34-36.</w:t>
      </w:r>
    </w:p>
    <w:p w14:paraId="1F59B09B" w14:textId="7012CA64" w:rsidR="008610C8" w:rsidRPr="008610C8" w:rsidRDefault="008610C8" w:rsidP="008610C8">
      <w:pPr>
        <w:pStyle w:val="EndNoteBibliography"/>
        <w:spacing w:after="0"/>
        <w:ind w:left="720" w:hanging="720"/>
      </w:pPr>
      <w:r w:rsidRPr="008610C8">
        <w:t>Tong, Z.</w:t>
      </w:r>
      <w:r w:rsidR="0010741D">
        <w:t xml:space="preserve"> and</w:t>
      </w:r>
      <w:r w:rsidRPr="008610C8">
        <w:t xml:space="preserve"> Zhang, H. (2016)</w:t>
      </w:r>
      <w:r w:rsidR="0010741D">
        <w:t>,</w:t>
      </w:r>
      <w:r w:rsidRPr="008610C8">
        <w:t xml:space="preserve"> </w:t>
      </w:r>
      <w:r w:rsidRPr="008610C8">
        <w:rPr>
          <w:i/>
        </w:rPr>
        <w:t>A text mining research based on LDA topic modelling.</w:t>
      </w:r>
      <w:r w:rsidRPr="008610C8">
        <w:t xml:space="preserve"> Paper presented at the International Conference on Computer Science, Engineering and Information Technology.</w:t>
      </w:r>
    </w:p>
    <w:p w14:paraId="588AB102" w14:textId="16F02CF5" w:rsidR="008610C8" w:rsidRPr="008610C8" w:rsidRDefault="008610C8" w:rsidP="008610C8">
      <w:pPr>
        <w:pStyle w:val="EndNoteBibliography"/>
        <w:spacing w:after="0"/>
        <w:ind w:left="720" w:hanging="720"/>
      </w:pPr>
      <w:r w:rsidRPr="008610C8">
        <w:t>Vlachos, P. A., Tsamakos, A., Vrechopoulos, A. P.</w:t>
      </w:r>
      <w:r w:rsidR="0010741D">
        <w:t xml:space="preserve"> and</w:t>
      </w:r>
      <w:r w:rsidRPr="008610C8">
        <w:t xml:space="preserve"> Avramidis, P. K. (2009)</w:t>
      </w:r>
      <w:r w:rsidR="0010741D">
        <w:t>,</w:t>
      </w:r>
      <w:r w:rsidRPr="008610C8">
        <w:t xml:space="preserve"> </w:t>
      </w:r>
      <w:r w:rsidR="0010741D">
        <w:t>"</w:t>
      </w:r>
      <w:r w:rsidRPr="008610C8">
        <w:t>Corporate social responsibility: attributions, loyalty, and the mediating role of trust</w:t>
      </w:r>
      <w:r w:rsidR="0010741D">
        <w:t>",</w:t>
      </w:r>
      <w:r w:rsidRPr="008610C8">
        <w:t xml:space="preserve"> </w:t>
      </w:r>
      <w:r w:rsidRPr="008610C8">
        <w:rPr>
          <w:i/>
        </w:rPr>
        <w:t>Journal of the Academy of Marketing Science</w:t>
      </w:r>
      <w:r w:rsidRPr="005014E2">
        <w:rPr>
          <w:iCs/>
        </w:rPr>
        <w:t xml:space="preserve">, </w:t>
      </w:r>
      <w:r w:rsidR="0010741D">
        <w:rPr>
          <w:iCs/>
        </w:rPr>
        <w:t xml:space="preserve">Vol </w:t>
      </w:r>
      <w:r w:rsidRPr="005014E2">
        <w:rPr>
          <w:iCs/>
        </w:rPr>
        <w:t>37</w:t>
      </w:r>
      <w:r w:rsidR="0010741D">
        <w:t xml:space="preserve"> No. </w:t>
      </w:r>
      <w:r w:rsidRPr="008610C8">
        <w:t xml:space="preserve">2, </w:t>
      </w:r>
      <w:r w:rsidR="0010741D">
        <w:t xml:space="preserve">pp. </w:t>
      </w:r>
      <w:r w:rsidRPr="008610C8">
        <w:t>170-180.</w:t>
      </w:r>
    </w:p>
    <w:p w14:paraId="20121C75" w14:textId="3CC2A1DE" w:rsidR="008610C8" w:rsidRPr="008610C8" w:rsidRDefault="008610C8" w:rsidP="008610C8">
      <w:pPr>
        <w:pStyle w:val="EndNoteBibliography"/>
        <w:spacing w:after="0"/>
        <w:ind w:left="720" w:hanging="720"/>
      </w:pPr>
      <w:r w:rsidRPr="008610C8">
        <w:t>Watts, R., Maniam, B.</w:t>
      </w:r>
      <w:r w:rsidR="0010741D">
        <w:t xml:space="preserve"> and</w:t>
      </w:r>
      <w:r w:rsidRPr="008610C8">
        <w:t xml:space="preserve"> Leavell, H. (2019)</w:t>
      </w:r>
      <w:r w:rsidR="0010741D">
        <w:t>,</w:t>
      </w:r>
      <w:r w:rsidRPr="008610C8">
        <w:t xml:space="preserve"> </w:t>
      </w:r>
      <w:r w:rsidR="0010741D">
        <w:t>"</w:t>
      </w:r>
      <w:r w:rsidRPr="008610C8">
        <w:t>Corporate Scandals: Causes, Impacts, and Implications</w:t>
      </w:r>
      <w:r w:rsidR="0010741D">
        <w:t xml:space="preserve">", </w:t>
      </w:r>
      <w:r w:rsidRPr="008610C8">
        <w:t xml:space="preserve"> </w:t>
      </w:r>
      <w:r w:rsidRPr="008610C8">
        <w:rPr>
          <w:i/>
        </w:rPr>
        <w:t>International Journal of Pure and Applied Mathematics</w:t>
      </w:r>
      <w:r w:rsidRPr="005014E2">
        <w:rPr>
          <w:iCs/>
        </w:rPr>
        <w:t xml:space="preserve">, </w:t>
      </w:r>
      <w:r w:rsidR="0010741D">
        <w:rPr>
          <w:iCs/>
        </w:rPr>
        <w:t xml:space="preserve">Vol </w:t>
      </w:r>
      <w:r w:rsidRPr="005014E2">
        <w:rPr>
          <w:iCs/>
        </w:rPr>
        <w:t>119</w:t>
      </w:r>
      <w:r w:rsidR="0010741D">
        <w:t xml:space="preserve"> No. </w:t>
      </w:r>
      <w:r w:rsidRPr="008610C8">
        <w:t xml:space="preserve">18, </w:t>
      </w:r>
      <w:r w:rsidR="0010741D">
        <w:t xml:space="preserve">pp. </w:t>
      </w:r>
      <w:r w:rsidRPr="008610C8">
        <w:t>957-967.</w:t>
      </w:r>
    </w:p>
    <w:p w14:paraId="637D7239" w14:textId="16324CF1" w:rsidR="008610C8" w:rsidRPr="008610C8" w:rsidRDefault="008610C8" w:rsidP="008610C8">
      <w:pPr>
        <w:pStyle w:val="EndNoteBibliography"/>
        <w:spacing w:after="0"/>
        <w:ind w:left="720" w:hanging="720"/>
      </w:pPr>
      <w:r w:rsidRPr="008610C8">
        <w:t>Wood, D., Thornley, B.</w:t>
      </w:r>
      <w:r w:rsidR="0010741D">
        <w:t xml:space="preserve"> and</w:t>
      </w:r>
      <w:r w:rsidRPr="008610C8">
        <w:t xml:space="preserve"> Grace, K. (2013)</w:t>
      </w:r>
      <w:r w:rsidR="0010741D">
        <w:t>,</w:t>
      </w:r>
      <w:r w:rsidRPr="008610C8">
        <w:t xml:space="preserve"> </w:t>
      </w:r>
      <w:r w:rsidR="0010741D">
        <w:t>"</w:t>
      </w:r>
      <w:r w:rsidRPr="008610C8">
        <w:t>Institutional impact investing: practice and policy</w:t>
      </w:r>
      <w:r w:rsidR="0010741D">
        <w:t>",</w:t>
      </w:r>
      <w:r w:rsidRPr="008610C8">
        <w:t xml:space="preserve"> </w:t>
      </w:r>
      <w:r w:rsidRPr="008610C8">
        <w:rPr>
          <w:i/>
        </w:rPr>
        <w:t>Journal of Sustainable Finance &amp; Investment</w:t>
      </w:r>
      <w:r w:rsidRPr="005014E2">
        <w:rPr>
          <w:iCs/>
        </w:rPr>
        <w:t xml:space="preserve">, </w:t>
      </w:r>
      <w:r w:rsidR="0010741D">
        <w:rPr>
          <w:iCs/>
        </w:rPr>
        <w:t xml:space="preserve">Vol </w:t>
      </w:r>
      <w:r w:rsidRPr="005014E2">
        <w:rPr>
          <w:iCs/>
        </w:rPr>
        <w:t>3</w:t>
      </w:r>
      <w:r w:rsidR="0010741D">
        <w:t xml:space="preserve"> No. </w:t>
      </w:r>
      <w:r w:rsidRPr="008610C8">
        <w:t xml:space="preserve">2, </w:t>
      </w:r>
      <w:r w:rsidR="0010741D">
        <w:t xml:space="preserve">pp. </w:t>
      </w:r>
      <w:r w:rsidRPr="008610C8">
        <w:t>75-94.</w:t>
      </w:r>
    </w:p>
    <w:p w14:paraId="6DB13C46" w14:textId="6D7E6C77" w:rsidR="008610C8" w:rsidRPr="008610C8" w:rsidRDefault="008610C8" w:rsidP="008610C8">
      <w:pPr>
        <w:pStyle w:val="EndNoteBibliography"/>
        <w:spacing w:after="0"/>
        <w:ind w:left="720" w:hanging="720"/>
      </w:pPr>
      <w:r w:rsidRPr="008610C8">
        <w:t>Xie, Y.</w:t>
      </w:r>
      <w:r w:rsidR="0010741D">
        <w:t xml:space="preserve"> and</w:t>
      </w:r>
      <w:r w:rsidRPr="008610C8">
        <w:t xml:space="preserve"> Peng, S. (2009)</w:t>
      </w:r>
      <w:r w:rsidR="0010741D">
        <w:t>,</w:t>
      </w:r>
      <w:r w:rsidRPr="008610C8">
        <w:t xml:space="preserve"> </w:t>
      </w:r>
      <w:r w:rsidR="0010741D">
        <w:t>"</w:t>
      </w:r>
      <w:r w:rsidRPr="008610C8">
        <w:t>How to repair customer trust after negative publicity: The roles of competence, integrity, benevolence, and forgiveness</w:t>
      </w:r>
      <w:r w:rsidR="0010741D">
        <w:t>",</w:t>
      </w:r>
      <w:r w:rsidRPr="008610C8">
        <w:t xml:space="preserve"> </w:t>
      </w:r>
      <w:r w:rsidRPr="008610C8">
        <w:rPr>
          <w:i/>
        </w:rPr>
        <w:t>Psychology &amp; Marketing</w:t>
      </w:r>
      <w:r w:rsidRPr="005014E2">
        <w:rPr>
          <w:iCs/>
        </w:rPr>
        <w:t>,</w:t>
      </w:r>
      <w:r w:rsidRPr="008610C8">
        <w:rPr>
          <w:i/>
        </w:rPr>
        <w:t xml:space="preserve"> </w:t>
      </w:r>
      <w:r w:rsidR="0010741D">
        <w:rPr>
          <w:iCs/>
        </w:rPr>
        <w:t xml:space="preserve">Vol </w:t>
      </w:r>
      <w:r w:rsidRPr="005014E2">
        <w:rPr>
          <w:iCs/>
        </w:rPr>
        <w:t>26</w:t>
      </w:r>
      <w:r w:rsidR="0010741D">
        <w:t xml:space="preserve"> No. </w:t>
      </w:r>
      <w:r w:rsidRPr="008610C8">
        <w:t xml:space="preserve">7, </w:t>
      </w:r>
      <w:r w:rsidR="0010741D">
        <w:t xml:space="preserve">pp. </w:t>
      </w:r>
      <w:r w:rsidRPr="008610C8">
        <w:t>572-589.</w:t>
      </w:r>
    </w:p>
    <w:p w14:paraId="4ABD9120" w14:textId="44886A1C" w:rsidR="008610C8" w:rsidRPr="008610C8" w:rsidRDefault="008610C8" w:rsidP="008610C8">
      <w:pPr>
        <w:pStyle w:val="EndNoteBibliography"/>
        <w:spacing w:after="0"/>
        <w:ind w:left="720" w:hanging="720"/>
      </w:pPr>
      <w:r w:rsidRPr="008610C8">
        <w:t>Yoon, Y., Gürhan‐Canli, Z.</w:t>
      </w:r>
      <w:r w:rsidR="0010741D">
        <w:t xml:space="preserve"> and</w:t>
      </w:r>
      <w:r w:rsidRPr="008610C8">
        <w:t xml:space="preserve"> Schwarz, N. (2006)</w:t>
      </w:r>
      <w:r w:rsidR="0010741D">
        <w:t>,</w:t>
      </w:r>
      <w:r w:rsidRPr="008610C8">
        <w:t xml:space="preserve"> </w:t>
      </w:r>
      <w:r w:rsidR="0010741D">
        <w:t>"</w:t>
      </w:r>
      <w:r w:rsidRPr="008610C8">
        <w:t>The effect of corporate social responsibility (CSR) activities on companies with bad reputations</w:t>
      </w:r>
      <w:r w:rsidR="0010741D">
        <w:t>",</w:t>
      </w:r>
      <w:r w:rsidRPr="008610C8">
        <w:t xml:space="preserve"> </w:t>
      </w:r>
      <w:r w:rsidRPr="008610C8">
        <w:rPr>
          <w:i/>
        </w:rPr>
        <w:t>Journal of consumer psychology</w:t>
      </w:r>
      <w:r w:rsidRPr="005014E2">
        <w:rPr>
          <w:iCs/>
        </w:rPr>
        <w:t xml:space="preserve">, </w:t>
      </w:r>
      <w:r w:rsidR="00D22337">
        <w:rPr>
          <w:iCs/>
        </w:rPr>
        <w:t xml:space="preserve">Vol </w:t>
      </w:r>
      <w:r w:rsidRPr="005014E2">
        <w:rPr>
          <w:iCs/>
        </w:rPr>
        <w:t>16</w:t>
      </w:r>
      <w:r w:rsidR="00D22337">
        <w:t xml:space="preserve"> No. </w:t>
      </w:r>
      <w:r w:rsidRPr="008610C8">
        <w:t xml:space="preserve">4, </w:t>
      </w:r>
      <w:r w:rsidR="00D22337">
        <w:t xml:space="preserve">pp. </w:t>
      </w:r>
      <w:r w:rsidRPr="008610C8">
        <w:t>377-390.</w:t>
      </w:r>
    </w:p>
    <w:p w14:paraId="7A2CB538" w14:textId="4E1C7F9F" w:rsidR="008610C8" w:rsidRPr="008610C8" w:rsidRDefault="008610C8" w:rsidP="008610C8">
      <w:pPr>
        <w:pStyle w:val="EndNoteBibliography"/>
        <w:ind w:left="720" w:hanging="720"/>
      </w:pPr>
      <w:r w:rsidRPr="008610C8">
        <w:t>Zona, F., Minoja, M.</w:t>
      </w:r>
      <w:r w:rsidR="00D22337">
        <w:t xml:space="preserve"> and</w:t>
      </w:r>
      <w:r w:rsidRPr="008610C8">
        <w:t xml:space="preserve"> Coda, V. (2013)</w:t>
      </w:r>
      <w:r w:rsidR="00D22337">
        <w:t>,</w:t>
      </w:r>
      <w:r w:rsidRPr="008610C8">
        <w:t xml:space="preserve"> </w:t>
      </w:r>
      <w:r w:rsidR="00D22337">
        <w:t>"</w:t>
      </w:r>
      <w:r w:rsidRPr="008610C8">
        <w:t>Antecedents of corporate scandals: CEOs’ personal traits, stakeholders’ cohesion, managerial fraud, and imbalanced corporate strategy</w:t>
      </w:r>
      <w:r w:rsidR="00D22337">
        <w:t>",</w:t>
      </w:r>
      <w:r w:rsidRPr="008610C8">
        <w:t xml:space="preserve"> </w:t>
      </w:r>
      <w:r w:rsidRPr="008610C8">
        <w:rPr>
          <w:i/>
        </w:rPr>
        <w:t>Journal of Business Ethics</w:t>
      </w:r>
      <w:r w:rsidRPr="005014E2">
        <w:rPr>
          <w:iCs/>
        </w:rPr>
        <w:t xml:space="preserve">, </w:t>
      </w:r>
      <w:r w:rsidR="00D22337">
        <w:rPr>
          <w:iCs/>
        </w:rPr>
        <w:t xml:space="preserve">Vol </w:t>
      </w:r>
      <w:r w:rsidRPr="005014E2">
        <w:rPr>
          <w:iCs/>
        </w:rPr>
        <w:t>113</w:t>
      </w:r>
      <w:r w:rsidR="00D22337">
        <w:t xml:space="preserve"> No. </w:t>
      </w:r>
      <w:r w:rsidRPr="008610C8">
        <w:t xml:space="preserve">2, </w:t>
      </w:r>
      <w:r w:rsidR="00D22337">
        <w:t xml:space="preserve">pp. </w:t>
      </w:r>
      <w:r w:rsidRPr="008610C8">
        <w:t>265-283.</w:t>
      </w:r>
    </w:p>
    <w:p w14:paraId="334AC6A8" w14:textId="65F4A7DA" w:rsidR="00DA2029" w:rsidRDefault="00E24600" w:rsidP="00DA2029">
      <w:pPr>
        <w:spacing w:line="240" w:lineRule="auto"/>
        <w:ind w:firstLine="0"/>
        <w:jc w:val="both"/>
        <w:rPr>
          <w:rFonts w:cs="Calibri"/>
          <w:color w:val="000000"/>
          <w:shd w:val="clear" w:color="auto" w:fill="FFFFFF"/>
        </w:rPr>
      </w:pPr>
      <w:r>
        <w:rPr>
          <w:rFonts w:cs="Calibri"/>
          <w:color w:val="000000"/>
          <w:shd w:val="clear" w:color="auto" w:fill="FFFFFF"/>
        </w:rPr>
        <w:fldChar w:fldCharType="end"/>
      </w:r>
    </w:p>
    <w:p w14:paraId="2AF04646" w14:textId="1B10C305" w:rsidR="00F773D4" w:rsidRPr="00F66E8A" w:rsidRDefault="00F773D4" w:rsidP="005014E2">
      <w:pPr>
        <w:spacing w:line="240" w:lineRule="auto"/>
        <w:ind w:firstLine="0"/>
      </w:pPr>
      <w:r>
        <w:rPr>
          <w:rFonts w:cs="Calibri"/>
          <w:color w:val="000000"/>
          <w:shd w:val="clear" w:color="auto" w:fill="FFFFFF"/>
        </w:rPr>
        <w:br w:type="page"/>
      </w:r>
    </w:p>
    <w:tbl>
      <w:tblPr>
        <w:tblStyle w:val="TableGrid1"/>
        <w:tblW w:w="0" w:type="auto"/>
        <w:tblCellMar>
          <w:left w:w="28" w:type="dxa"/>
          <w:right w:w="28" w:type="dxa"/>
        </w:tblCellMar>
        <w:tblLook w:val="04A0" w:firstRow="1" w:lastRow="0" w:firstColumn="1" w:lastColumn="0" w:noHBand="0" w:noVBand="1"/>
      </w:tblPr>
      <w:tblGrid>
        <w:gridCol w:w="830"/>
        <w:gridCol w:w="993"/>
        <w:gridCol w:w="999"/>
        <w:gridCol w:w="1284"/>
        <w:gridCol w:w="974"/>
        <w:gridCol w:w="1132"/>
        <w:gridCol w:w="906"/>
        <w:gridCol w:w="922"/>
        <w:gridCol w:w="970"/>
      </w:tblGrid>
      <w:tr w:rsidR="00F773D4" w:rsidRPr="00051FB9" w14:paraId="03F6DFE4" w14:textId="77777777" w:rsidTr="00F31398">
        <w:trPr>
          <w:trHeight w:val="39"/>
        </w:trPr>
        <w:tc>
          <w:tcPr>
            <w:tcW w:w="830" w:type="dxa"/>
            <w:hideMark/>
          </w:tcPr>
          <w:p w14:paraId="5EC4AC2B" w14:textId="77777777" w:rsidR="00F773D4" w:rsidRPr="00051FB9" w:rsidRDefault="00F773D4" w:rsidP="00F31398">
            <w:pPr>
              <w:spacing w:line="240" w:lineRule="auto"/>
              <w:ind w:firstLine="0"/>
              <w:rPr>
                <w:b/>
                <w:bCs/>
                <w:sz w:val="12"/>
                <w:szCs w:val="12"/>
              </w:rPr>
            </w:pPr>
            <w:r w:rsidRPr="00051FB9">
              <w:rPr>
                <w:b/>
                <w:bCs/>
                <w:sz w:val="12"/>
                <w:szCs w:val="12"/>
              </w:rPr>
              <w:lastRenderedPageBreak/>
              <w:t>Advertising and Marketing</w:t>
            </w:r>
          </w:p>
        </w:tc>
        <w:tc>
          <w:tcPr>
            <w:tcW w:w="993" w:type="dxa"/>
            <w:shd w:val="clear" w:color="auto" w:fill="D0CECE" w:themeFill="background2" w:themeFillShade="E6"/>
            <w:hideMark/>
          </w:tcPr>
          <w:p w14:paraId="3A0DC510" w14:textId="77777777" w:rsidR="00F773D4" w:rsidRPr="00051FB9" w:rsidRDefault="00F773D4" w:rsidP="00F31398">
            <w:pPr>
              <w:spacing w:line="240" w:lineRule="auto"/>
              <w:ind w:firstLine="0"/>
              <w:rPr>
                <w:b/>
                <w:bCs/>
                <w:sz w:val="12"/>
                <w:szCs w:val="12"/>
              </w:rPr>
            </w:pPr>
            <w:r w:rsidRPr="00051FB9">
              <w:rPr>
                <w:b/>
                <w:bCs/>
                <w:sz w:val="12"/>
                <w:szCs w:val="12"/>
              </w:rPr>
              <w:t>Corruption</w:t>
            </w:r>
          </w:p>
        </w:tc>
        <w:tc>
          <w:tcPr>
            <w:tcW w:w="999" w:type="dxa"/>
            <w:hideMark/>
          </w:tcPr>
          <w:p w14:paraId="3D4DCFAE" w14:textId="77777777" w:rsidR="00F773D4" w:rsidRPr="00051FB9" w:rsidRDefault="00F773D4" w:rsidP="00F31398">
            <w:pPr>
              <w:spacing w:line="240" w:lineRule="auto"/>
              <w:ind w:firstLine="0"/>
              <w:rPr>
                <w:b/>
                <w:bCs/>
                <w:sz w:val="12"/>
                <w:szCs w:val="12"/>
              </w:rPr>
            </w:pPr>
            <w:r w:rsidRPr="00051FB9">
              <w:rPr>
                <w:b/>
                <w:bCs/>
                <w:sz w:val="12"/>
                <w:szCs w:val="12"/>
              </w:rPr>
              <w:t xml:space="preserve">Data (Loss, Theft, etc.) </w:t>
            </w:r>
          </w:p>
        </w:tc>
        <w:tc>
          <w:tcPr>
            <w:tcW w:w="1286" w:type="dxa"/>
            <w:shd w:val="clear" w:color="auto" w:fill="D0CECE" w:themeFill="background2" w:themeFillShade="E6"/>
            <w:hideMark/>
          </w:tcPr>
          <w:p w14:paraId="6D250A05" w14:textId="77777777" w:rsidR="00F773D4" w:rsidRPr="00051FB9" w:rsidRDefault="00F773D4" w:rsidP="00F31398">
            <w:pPr>
              <w:spacing w:line="240" w:lineRule="auto"/>
              <w:ind w:firstLine="0"/>
              <w:rPr>
                <w:b/>
                <w:bCs/>
                <w:sz w:val="12"/>
                <w:szCs w:val="12"/>
              </w:rPr>
            </w:pPr>
            <w:r w:rsidRPr="00051FB9">
              <w:rPr>
                <w:b/>
                <w:bCs/>
                <w:sz w:val="12"/>
                <w:szCs w:val="12"/>
              </w:rPr>
              <w:t>Accounting and Finance</w:t>
            </w:r>
          </w:p>
        </w:tc>
        <w:tc>
          <w:tcPr>
            <w:tcW w:w="975" w:type="dxa"/>
            <w:hideMark/>
          </w:tcPr>
          <w:p w14:paraId="40FE4A6B" w14:textId="77777777" w:rsidR="00F773D4" w:rsidRPr="00051FB9" w:rsidRDefault="00F773D4" w:rsidP="00F31398">
            <w:pPr>
              <w:spacing w:line="240" w:lineRule="auto"/>
              <w:ind w:firstLine="0"/>
              <w:rPr>
                <w:b/>
                <w:bCs/>
                <w:sz w:val="12"/>
                <w:szCs w:val="12"/>
              </w:rPr>
            </w:pPr>
            <w:r w:rsidRPr="00051FB9">
              <w:rPr>
                <w:b/>
                <w:bCs/>
                <w:sz w:val="12"/>
                <w:szCs w:val="12"/>
              </w:rPr>
              <w:t>Environment</w:t>
            </w:r>
          </w:p>
        </w:tc>
        <w:tc>
          <w:tcPr>
            <w:tcW w:w="1132" w:type="dxa"/>
            <w:shd w:val="clear" w:color="auto" w:fill="D0CECE" w:themeFill="background2" w:themeFillShade="E6"/>
            <w:hideMark/>
          </w:tcPr>
          <w:p w14:paraId="7679B439" w14:textId="77777777" w:rsidR="00F773D4" w:rsidRPr="00051FB9" w:rsidRDefault="00F773D4" w:rsidP="00F31398">
            <w:pPr>
              <w:spacing w:line="240" w:lineRule="auto"/>
              <w:ind w:firstLine="0"/>
              <w:rPr>
                <w:b/>
                <w:bCs/>
                <w:sz w:val="12"/>
                <w:szCs w:val="12"/>
              </w:rPr>
            </w:pPr>
            <w:r>
              <w:rPr>
                <w:b/>
                <w:bCs/>
                <w:sz w:val="12"/>
                <w:szCs w:val="12"/>
              </w:rPr>
              <w:t>Illegality and extra-legal</w:t>
            </w:r>
            <w:r w:rsidRPr="00051FB9">
              <w:rPr>
                <w:b/>
                <w:bCs/>
                <w:sz w:val="12"/>
                <w:szCs w:val="12"/>
              </w:rPr>
              <w:t xml:space="preserve"> breach</w:t>
            </w:r>
            <w:r>
              <w:rPr>
                <w:b/>
                <w:bCs/>
                <w:sz w:val="12"/>
                <w:szCs w:val="12"/>
              </w:rPr>
              <w:t>es</w:t>
            </w:r>
          </w:p>
        </w:tc>
        <w:tc>
          <w:tcPr>
            <w:tcW w:w="907" w:type="dxa"/>
            <w:hideMark/>
          </w:tcPr>
          <w:p w14:paraId="3603E83E" w14:textId="77777777" w:rsidR="00F773D4" w:rsidRPr="00051FB9" w:rsidRDefault="00F773D4" w:rsidP="00F31398">
            <w:pPr>
              <w:spacing w:line="240" w:lineRule="auto"/>
              <w:ind w:firstLine="0"/>
              <w:rPr>
                <w:b/>
                <w:bCs/>
                <w:sz w:val="12"/>
                <w:szCs w:val="12"/>
              </w:rPr>
            </w:pPr>
            <w:r w:rsidRPr="00051FB9">
              <w:rPr>
                <w:b/>
                <w:bCs/>
                <w:sz w:val="12"/>
                <w:szCs w:val="12"/>
              </w:rPr>
              <w:t>Personal Misconduct</w:t>
            </w:r>
          </w:p>
        </w:tc>
        <w:tc>
          <w:tcPr>
            <w:tcW w:w="923" w:type="dxa"/>
            <w:shd w:val="clear" w:color="auto" w:fill="D0CECE" w:themeFill="background2" w:themeFillShade="E6"/>
            <w:hideMark/>
          </w:tcPr>
          <w:p w14:paraId="4EF15DFA" w14:textId="77777777" w:rsidR="00F773D4" w:rsidRPr="00051FB9" w:rsidRDefault="00F773D4" w:rsidP="00F31398">
            <w:pPr>
              <w:spacing w:line="240" w:lineRule="auto"/>
              <w:ind w:firstLine="0"/>
              <w:rPr>
                <w:b/>
                <w:bCs/>
                <w:sz w:val="12"/>
                <w:szCs w:val="12"/>
              </w:rPr>
            </w:pPr>
            <w:r w:rsidRPr="00051FB9">
              <w:rPr>
                <w:b/>
                <w:bCs/>
                <w:sz w:val="12"/>
                <w:szCs w:val="12"/>
              </w:rPr>
              <w:t>Product defects</w:t>
            </w:r>
          </w:p>
        </w:tc>
        <w:tc>
          <w:tcPr>
            <w:tcW w:w="971" w:type="dxa"/>
            <w:hideMark/>
          </w:tcPr>
          <w:p w14:paraId="1CAF164A" w14:textId="77777777" w:rsidR="00F773D4" w:rsidRPr="00051FB9" w:rsidRDefault="00F773D4" w:rsidP="00F31398">
            <w:pPr>
              <w:spacing w:line="240" w:lineRule="auto"/>
              <w:ind w:firstLine="0"/>
              <w:rPr>
                <w:b/>
                <w:bCs/>
                <w:sz w:val="12"/>
                <w:szCs w:val="12"/>
              </w:rPr>
            </w:pPr>
            <w:r w:rsidRPr="00051FB9">
              <w:rPr>
                <w:b/>
                <w:bCs/>
                <w:sz w:val="12"/>
                <w:szCs w:val="12"/>
              </w:rPr>
              <w:t>Equality, Diversity, and Inclusion breaches</w:t>
            </w:r>
          </w:p>
        </w:tc>
      </w:tr>
      <w:tr w:rsidR="00F773D4" w:rsidRPr="00051FB9" w14:paraId="5CD3BAC0" w14:textId="77777777" w:rsidTr="00F31398">
        <w:trPr>
          <w:trHeight w:val="39"/>
        </w:trPr>
        <w:tc>
          <w:tcPr>
            <w:tcW w:w="830" w:type="dxa"/>
            <w:tcBorders>
              <w:bottom w:val="single" w:sz="4" w:space="0" w:color="auto"/>
            </w:tcBorders>
            <w:shd w:val="clear" w:color="auto" w:fill="auto"/>
          </w:tcPr>
          <w:p w14:paraId="30F7DA7D" w14:textId="77777777" w:rsidR="00F773D4" w:rsidRPr="00051FB9" w:rsidRDefault="00F773D4" w:rsidP="00F31398">
            <w:pPr>
              <w:spacing w:line="240" w:lineRule="auto"/>
              <w:ind w:firstLine="0"/>
              <w:rPr>
                <w:rFonts w:ascii="Calibri" w:hAnsi="Calibri" w:cs="Calibri"/>
                <w:b/>
                <w:bCs/>
                <w:i/>
                <w:iCs/>
                <w:color w:val="000000"/>
                <w:sz w:val="12"/>
                <w:szCs w:val="12"/>
              </w:rPr>
            </w:pPr>
            <w:r w:rsidRPr="00051FB9">
              <w:rPr>
                <w:rFonts w:ascii="Calibri" w:hAnsi="Calibri" w:cs="Calibri"/>
                <w:b/>
                <w:bCs/>
                <w:i/>
                <w:iCs/>
                <w:color w:val="000000"/>
                <w:sz w:val="12"/>
                <w:szCs w:val="12"/>
              </w:rPr>
              <w:t>N = 7 (7.6%)</w:t>
            </w:r>
          </w:p>
          <w:p w14:paraId="2F85AAC7" w14:textId="77777777" w:rsidR="00F773D4" w:rsidRPr="00051FB9" w:rsidRDefault="00F773D4" w:rsidP="00F31398">
            <w:pPr>
              <w:spacing w:line="240" w:lineRule="auto"/>
              <w:ind w:firstLine="0"/>
              <w:rPr>
                <w:b/>
                <w:bCs/>
                <w:i/>
                <w:iCs/>
                <w:sz w:val="12"/>
                <w:szCs w:val="12"/>
              </w:rPr>
            </w:pPr>
          </w:p>
        </w:tc>
        <w:tc>
          <w:tcPr>
            <w:tcW w:w="993" w:type="dxa"/>
            <w:tcBorders>
              <w:bottom w:val="single" w:sz="4" w:space="0" w:color="auto"/>
            </w:tcBorders>
            <w:shd w:val="clear" w:color="auto" w:fill="D0CECE" w:themeFill="background2" w:themeFillShade="E6"/>
          </w:tcPr>
          <w:p w14:paraId="35F56511" w14:textId="77777777" w:rsidR="00F773D4" w:rsidRPr="00051FB9" w:rsidRDefault="00F773D4" w:rsidP="00F31398">
            <w:pPr>
              <w:spacing w:line="240" w:lineRule="auto"/>
              <w:ind w:firstLine="0"/>
              <w:rPr>
                <w:b/>
                <w:bCs/>
                <w:i/>
                <w:iCs/>
                <w:sz w:val="12"/>
                <w:szCs w:val="12"/>
              </w:rPr>
            </w:pPr>
            <w:r w:rsidRPr="00051FB9">
              <w:rPr>
                <w:rFonts w:ascii="Calibri" w:hAnsi="Calibri" w:cs="Calibri"/>
                <w:b/>
                <w:bCs/>
                <w:i/>
                <w:iCs/>
                <w:color w:val="000000"/>
                <w:sz w:val="12"/>
                <w:szCs w:val="12"/>
              </w:rPr>
              <w:t>N = 10 (10.9%)</w:t>
            </w:r>
          </w:p>
        </w:tc>
        <w:tc>
          <w:tcPr>
            <w:tcW w:w="999" w:type="dxa"/>
            <w:tcBorders>
              <w:bottom w:val="single" w:sz="4" w:space="0" w:color="auto"/>
            </w:tcBorders>
            <w:shd w:val="clear" w:color="auto" w:fill="auto"/>
          </w:tcPr>
          <w:p w14:paraId="22330FAD" w14:textId="77777777" w:rsidR="00F773D4" w:rsidRPr="00051FB9" w:rsidRDefault="00F773D4" w:rsidP="00F31398">
            <w:pPr>
              <w:spacing w:line="240" w:lineRule="auto"/>
              <w:ind w:firstLine="0"/>
              <w:rPr>
                <w:b/>
                <w:bCs/>
                <w:i/>
                <w:iCs/>
                <w:sz w:val="12"/>
                <w:szCs w:val="12"/>
              </w:rPr>
            </w:pPr>
            <w:r w:rsidRPr="00051FB9">
              <w:rPr>
                <w:rFonts w:ascii="Calibri" w:hAnsi="Calibri" w:cs="Calibri"/>
                <w:b/>
                <w:bCs/>
                <w:i/>
                <w:iCs/>
                <w:color w:val="000000"/>
                <w:sz w:val="12"/>
                <w:szCs w:val="12"/>
              </w:rPr>
              <w:t>N = 11 (12%)</w:t>
            </w:r>
          </w:p>
        </w:tc>
        <w:tc>
          <w:tcPr>
            <w:tcW w:w="1286" w:type="dxa"/>
            <w:tcBorders>
              <w:bottom w:val="single" w:sz="4" w:space="0" w:color="auto"/>
            </w:tcBorders>
            <w:shd w:val="clear" w:color="auto" w:fill="D0CECE" w:themeFill="background2" w:themeFillShade="E6"/>
          </w:tcPr>
          <w:p w14:paraId="1BED12CD" w14:textId="77777777" w:rsidR="00F773D4" w:rsidRPr="00051FB9" w:rsidRDefault="00F773D4" w:rsidP="00F31398">
            <w:pPr>
              <w:spacing w:line="240" w:lineRule="auto"/>
              <w:ind w:firstLine="0"/>
              <w:rPr>
                <w:b/>
                <w:bCs/>
                <w:i/>
                <w:iCs/>
                <w:sz w:val="12"/>
                <w:szCs w:val="12"/>
              </w:rPr>
            </w:pPr>
            <w:r w:rsidRPr="00051FB9">
              <w:rPr>
                <w:rFonts w:ascii="Calibri" w:hAnsi="Calibri" w:cs="Calibri"/>
                <w:b/>
                <w:bCs/>
                <w:i/>
                <w:iCs/>
                <w:color w:val="000000"/>
                <w:sz w:val="12"/>
                <w:szCs w:val="12"/>
              </w:rPr>
              <w:t>N = 26 (28.3%)</w:t>
            </w:r>
          </w:p>
        </w:tc>
        <w:tc>
          <w:tcPr>
            <w:tcW w:w="975" w:type="dxa"/>
            <w:tcBorders>
              <w:bottom w:val="single" w:sz="4" w:space="0" w:color="auto"/>
            </w:tcBorders>
            <w:shd w:val="clear" w:color="auto" w:fill="auto"/>
          </w:tcPr>
          <w:p w14:paraId="70F709BA" w14:textId="77777777" w:rsidR="00F773D4" w:rsidRPr="00051FB9" w:rsidRDefault="00F773D4" w:rsidP="00F31398">
            <w:pPr>
              <w:spacing w:line="240" w:lineRule="auto"/>
              <w:ind w:firstLine="0"/>
              <w:rPr>
                <w:b/>
                <w:bCs/>
                <w:i/>
                <w:iCs/>
                <w:sz w:val="12"/>
                <w:szCs w:val="12"/>
              </w:rPr>
            </w:pPr>
            <w:r w:rsidRPr="00051FB9">
              <w:rPr>
                <w:rFonts w:ascii="Calibri" w:hAnsi="Calibri" w:cs="Calibri"/>
                <w:b/>
                <w:bCs/>
                <w:i/>
                <w:iCs/>
                <w:color w:val="000000"/>
                <w:sz w:val="12"/>
                <w:szCs w:val="12"/>
              </w:rPr>
              <w:t>N = 10 (10.9%)</w:t>
            </w:r>
          </w:p>
        </w:tc>
        <w:tc>
          <w:tcPr>
            <w:tcW w:w="1132" w:type="dxa"/>
            <w:tcBorders>
              <w:bottom w:val="single" w:sz="4" w:space="0" w:color="auto"/>
            </w:tcBorders>
            <w:shd w:val="clear" w:color="auto" w:fill="D0CECE" w:themeFill="background2" w:themeFillShade="E6"/>
          </w:tcPr>
          <w:p w14:paraId="503D1ACE" w14:textId="77777777" w:rsidR="00F773D4" w:rsidRPr="00051FB9" w:rsidRDefault="00F773D4" w:rsidP="00F31398">
            <w:pPr>
              <w:spacing w:line="240" w:lineRule="auto"/>
              <w:ind w:firstLine="0"/>
              <w:rPr>
                <w:b/>
                <w:bCs/>
                <w:i/>
                <w:iCs/>
                <w:sz w:val="12"/>
                <w:szCs w:val="12"/>
              </w:rPr>
            </w:pPr>
            <w:r w:rsidRPr="00051FB9">
              <w:rPr>
                <w:rFonts w:ascii="Calibri" w:hAnsi="Calibri" w:cs="Calibri"/>
                <w:b/>
                <w:bCs/>
                <w:i/>
                <w:iCs/>
                <w:color w:val="000000"/>
                <w:sz w:val="12"/>
                <w:szCs w:val="12"/>
              </w:rPr>
              <w:t>N = 9 (9.8%)</w:t>
            </w:r>
          </w:p>
        </w:tc>
        <w:tc>
          <w:tcPr>
            <w:tcW w:w="907" w:type="dxa"/>
            <w:tcBorders>
              <w:bottom w:val="single" w:sz="4" w:space="0" w:color="auto"/>
            </w:tcBorders>
            <w:shd w:val="clear" w:color="auto" w:fill="auto"/>
          </w:tcPr>
          <w:p w14:paraId="533A42F3" w14:textId="77777777" w:rsidR="00F773D4" w:rsidRPr="00051FB9" w:rsidRDefault="00F773D4" w:rsidP="00F31398">
            <w:pPr>
              <w:spacing w:line="240" w:lineRule="auto"/>
              <w:ind w:firstLine="0"/>
              <w:rPr>
                <w:b/>
                <w:bCs/>
                <w:i/>
                <w:iCs/>
                <w:sz w:val="12"/>
                <w:szCs w:val="12"/>
              </w:rPr>
            </w:pPr>
            <w:r w:rsidRPr="00051FB9">
              <w:rPr>
                <w:rFonts w:ascii="Calibri" w:hAnsi="Calibri" w:cs="Calibri"/>
                <w:b/>
                <w:bCs/>
                <w:i/>
                <w:iCs/>
                <w:color w:val="000000"/>
                <w:sz w:val="12"/>
                <w:szCs w:val="12"/>
              </w:rPr>
              <w:t>N = 7 (7.6%)</w:t>
            </w:r>
          </w:p>
        </w:tc>
        <w:tc>
          <w:tcPr>
            <w:tcW w:w="923" w:type="dxa"/>
            <w:tcBorders>
              <w:bottom w:val="single" w:sz="4" w:space="0" w:color="auto"/>
            </w:tcBorders>
            <w:shd w:val="clear" w:color="auto" w:fill="D0CECE" w:themeFill="background2" w:themeFillShade="E6"/>
          </w:tcPr>
          <w:p w14:paraId="7D27569D" w14:textId="77777777" w:rsidR="00F773D4" w:rsidRPr="00051FB9" w:rsidRDefault="00F773D4" w:rsidP="00F31398">
            <w:pPr>
              <w:spacing w:line="240" w:lineRule="auto"/>
              <w:ind w:firstLine="0"/>
              <w:rPr>
                <w:b/>
                <w:bCs/>
                <w:i/>
                <w:iCs/>
                <w:sz w:val="12"/>
                <w:szCs w:val="12"/>
              </w:rPr>
            </w:pPr>
            <w:r w:rsidRPr="00051FB9">
              <w:rPr>
                <w:rFonts w:ascii="Calibri" w:hAnsi="Calibri" w:cs="Calibri"/>
                <w:b/>
                <w:bCs/>
                <w:i/>
                <w:iCs/>
                <w:color w:val="000000"/>
                <w:sz w:val="12"/>
                <w:szCs w:val="12"/>
              </w:rPr>
              <w:t>N = 8 (8.7%)</w:t>
            </w:r>
          </w:p>
        </w:tc>
        <w:tc>
          <w:tcPr>
            <w:tcW w:w="971" w:type="dxa"/>
            <w:tcBorders>
              <w:bottom w:val="single" w:sz="4" w:space="0" w:color="auto"/>
            </w:tcBorders>
            <w:shd w:val="clear" w:color="auto" w:fill="auto"/>
          </w:tcPr>
          <w:p w14:paraId="6932CC47" w14:textId="77777777" w:rsidR="00F773D4" w:rsidRPr="00051FB9" w:rsidRDefault="00F773D4" w:rsidP="00F31398">
            <w:pPr>
              <w:spacing w:line="240" w:lineRule="auto"/>
              <w:ind w:firstLine="0"/>
              <w:rPr>
                <w:b/>
                <w:bCs/>
                <w:i/>
                <w:iCs/>
                <w:sz w:val="12"/>
                <w:szCs w:val="12"/>
              </w:rPr>
            </w:pPr>
            <w:r w:rsidRPr="00051FB9">
              <w:rPr>
                <w:rFonts w:ascii="Calibri" w:hAnsi="Calibri" w:cs="Calibri"/>
                <w:b/>
                <w:bCs/>
                <w:i/>
                <w:iCs/>
                <w:color w:val="000000"/>
                <w:sz w:val="12"/>
                <w:szCs w:val="12"/>
              </w:rPr>
              <w:t>N = 4 (4.3%)</w:t>
            </w:r>
          </w:p>
        </w:tc>
      </w:tr>
      <w:tr w:rsidR="00F773D4" w:rsidRPr="00051FB9" w14:paraId="7F19C0FE" w14:textId="77777777" w:rsidTr="00F31398">
        <w:trPr>
          <w:trHeight w:val="39"/>
        </w:trPr>
        <w:tc>
          <w:tcPr>
            <w:tcW w:w="830" w:type="dxa"/>
            <w:tcBorders>
              <w:bottom w:val="nil"/>
            </w:tcBorders>
            <w:hideMark/>
          </w:tcPr>
          <w:p w14:paraId="41B0345D" w14:textId="77777777" w:rsidR="00F773D4" w:rsidRPr="00051FB9" w:rsidRDefault="00F773D4" w:rsidP="00F31398">
            <w:pPr>
              <w:spacing w:line="240" w:lineRule="auto"/>
              <w:ind w:firstLine="0"/>
              <w:rPr>
                <w:sz w:val="12"/>
                <w:szCs w:val="12"/>
              </w:rPr>
            </w:pPr>
            <w:r w:rsidRPr="00051FB9">
              <w:rPr>
                <w:sz w:val="12"/>
                <w:szCs w:val="12"/>
              </w:rPr>
              <w:t xml:space="preserve">Britvic (Ad fraud) </w:t>
            </w:r>
          </w:p>
        </w:tc>
        <w:tc>
          <w:tcPr>
            <w:tcW w:w="993" w:type="dxa"/>
            <w:tcBorders>
              <w:bottom w:val="nil"/>
            </w:tcBorders>
            <w:shd w:val="clear" w:color="auto" w:fill="D0CECE" w:themeFill="background2" w:themeFillShade="E6"/>
            <w:hideMark/>
          </w:tcPr>
          <w:p w14:paraId="1FD59ABF" w14:textId="77777777" w:rsidR="00F773D4" w:rsidRPr="00051FB9" w:rsidRDefault="00F773D4" w:rsidP="00F31398">
            <w:pPr>
              <w:spacing w:line="240" w:lineRule="auto"/>
              <w:ind w:firstLine="0"/>
              <w:rPr>
                <w:sz w:val="12"/>
                <w:szCs w:val="12"/>
              </w:rPr>
            </w:pPr>
            <w:r w:rsidRPr="00051FB9">
              <w:rPr>
                <w:sz w:val="12"/>
                <w:szCs w:val="12"/>
              </w:rPr>
              <w:t xml:space="preserve">Serco (Military outsourcing scandal) </w:t>
            </w:r>
          </w:p>
        </w:tc>
        <w:tc>
          <w:tcPr>
            <w:tcW w:w="999" w:type="dxa"/>
            <w:tcBorders>
              <w:bottom w:val="nil"/>
            </w:tcBorders>
            <w:hideMark/>
          </w:tcPr>
          <w:p w14:paraId="609E4563" w14:textId="77777777" w:rsidR="00F773D4" w:rsidRPr="00051FB9" w:rsidRDefault="00F773D4" w:rsidP="00F31398">
            <w:pPr>
              <w:spacing w:line="240" w:lineRule="auto"/>
              <w:ind w:firstLine="0"/>
              <w:rPr>
                <w:sz w:val="12"/>
                <w:szCs w:val="12"/>
              </w:rPr>
            </w:pPr>
            <w:r w:rsidRPr="00051FB9">
              <w:rPr>
                <w:sz w:val="12"/>
                <w:szCs w:val="12"/>
              </w:rPr>
              <w:t xml:space="preserve">Marriott International (Data Breach) </w:t>
            </w:r>
          </w:p>
        </w:tc>
        <w:tc>
          <w:tcPr>
            <w:tcW w:w="1286" w:type="dxa"/>
            <w:tcBorders>
              <w:bottom w:val="nil"/>
            </w:tcBorders>
            <w:shd w:val="clear" w:color="auto" w:fill="D0CECE" w:themeFill="background2" w:themeFillShade="E6"/>
            <w:hideMark/>
          </w:tcPr>
          <w:p w14:paraId="32D8C30E" w14:textId="77777777" w:rsidR="00F773D4" w:rsidRPr="00051FB9" w:rsidRDefault="00F773D4" w:rsidP="00F31398">
            <w:pPr>
              <w:spacing w:line="240" w:lineRule="auto"/>
              <w:ind w:firstLine="0"/>
              <w:rPr>
                <w:sz w:val="12"/>
                <w:szCs w:val="12"/>
              </w:rPr>
            </w:pPr>
            <w:r w:rsidRPr="00051FB9">
              <w:rPr>
                <w:sz w:val="12"/>
                <w:szCs w:val="12"/>
              </w:rPr>
              <w:t xml:space="preserve">Tesco (Accounting) </w:t>
            </w:r>
          </w:p>
        </w:tc>
        <w:tc>
          <w:tcPr>
            <w:tcW w:w="975" w:type="dxa"/>
            <w:tcBorders>
              <w:bottom w:val="nil"/>
            </w:tcBorders>
            <w:hideMark/>
          </w:tcPr>
          <w:p w14:paraId="40BFACA1" w14:textId="77777777" w:rsidR="00F773D4" w:rsidRPr="00051FB9" w:rsidRDefault="00F773D4" w:rsidP="00F31398">
            <w:pPr>
              <w:spacing w:line="240" w:lineRule="auto"/>
              <w:ind w:firstLine="0"/>
              <w:rPr>
                <w:sz w:val="12"/>
                <w:szCs w:val="12"/>
              </w:rPr>
            </w:pPr>
            <w:r w:rsidRPr="00051FB9">
              <w:rPr>
                <w:sz w:val="12"/>
                <w:szCs w:val="12"/>
              </w:rPr>
              <w:t xml:space="preserve">Burberry (Environment) </w:t>
            </w:r>
          </w:p>
        </w:tc>
        <w:tc>
          <w:tcPr>
            <w:tcW w:w="1132" w:type="dxa"/>
            <w:tcBorders>
              <w:bottom w:val="nil"/>
            </w:tcBorders>
            <w:shd w:val="clear" w:color="auto" w:fill="D0CECE" w:themeFill="background2" w:themeFillShade="E6"/>
            <w:hideMark/>
          </w:tcPr>
          <w:p w14:paraId="144E6D57" w14:textId="77777777" w:rsidR="00F773D4" w:rsidRPr="00051FB9" w:rsidRDefault="00F773D4" w:rsidP="00F31398">
            <w:pPr>
              <w:spacing w:line="240" w:lineRule="auto"/>
              <w:ind w:firstLine="0"/>
              <w:rPr>
                <w:sz w:val="12"/>
                <w:szCs w:val="12"/>
              </w:rPr>
            </w:pPr>
            <w:r w:rsidRPr="00051FB9">
              <w:rPr>
                <w:sz w:val="12"/>
                <w:szCs w:val="12"/>
              </w:rPr>
              <w:t xml:space="preserve">Royal Bank of Scotland PLC (Antitrust violations) </w:t>
            </w:r>
          </w:p>
        </w:tc>
        <w:tc>
          <w:tcPr>
            <w:tcW w:w="907" w:type="dxa"/>
            <w:tcBorders>
              <w:bottom w:val="nil"/>
            </w:tcBorders>
            <w:hideMark/>
          </w:tcPr>
          <w:p w14:paraId="1FC555B5" w14:textId="77777777" w:rsidR="00F773D4" w:rsidRPr="00051FB9" w:rsidRDefault="00F773D4" w:rsidP="00F31398">
            <w:pPr>
              <w:spacing w:line="240" w:lineRule="auto"/>
              <w:ind w:firstLine="0"/>
              <w:rPr>
                <w:sz w:val="12"/>
                <w:szCs w:val="12"/>
              </w:rPr>
            </w:pPr>
            <w:r w:rsidRPr="00051FB9">
              <w:rPr>
                <w:sz w:val="12"/>
                <w:szCs w:val="12"/>
              </w:rPr>
              <w:t xml:space="preserve">Persimmon (CEO pay scandal) </w:t>
            </w:r>
          </w:p>
        </w:tc>
        <w:tc>
          <w:tcPr>
            <w:tcW w:w="923" w:type="dxa"/>
            <w:tcBorders>
              <w:bottom w:val="nil"/>
            </w:tcBorders>
            <w:shd w:val="clear" w:color="auto" w:fill="D0CECE" w:themeFill="background2" w:themeFillShade="E6"/>
            <w:hideMark/>
          </w:tcPr>
          <w:p w14:paraId="7075D5F2" w14:textId="77777777" w:rsidR="00F773D4" w:rsidRPr="00051FB9" w:rsidRDefault="00F773D4" w:rsidP="00F31398">
            <w:pPr>
              <w:spacing w:line="240" w:lineRule="auto"/>
              <w:ind w:firstLine="0"/>
              <w:rPr>
                <w:sz w:val="12"/>
                <w:szCs w:val="12"/>
              </w:rPr>
            </w:pPr>
            <w:r w:rsidRPr="00051FB9">
              <w:rPr>
                <w:sz w:val="12"/>
                <w:szCs w:val="12"/>
              </w:rPr>
              <w:t xml:space="preserve">Serco (Electronic tagging scandal) </w:t>
            </w:r>
          </w:p>
        </w:tc>
        <w:tc>
          <w:tcPr>
            <w:tcW w:w="971" w:type="dxa"/>
            <w:tcBorders>
              <w:bottom w:val="nil"/>
            </w:tcBorders>
            <w:hideMark/>
          </w:tcPr>
          <w:p w14:paraId="739D92E8" w14:textId="77777777" w:rsidR="00F773D4" w:rsidRPr="00051FB9" w:rsidRDefault="00F773D4" w:rsidP="00F31398">
            <w:pPr>
              <w:spacing w:line="240" w:lineRule="auto"/>
              <w:ind w:firstLine="0"/>
              <w:rPr>
                <w:sz w:val="12"/>
                <w:szCs w:val="12"/>
              </w:rPr>
            </w:pPr>
            <w:r w:rsidRPr="00051FB9">
              <w:rPr>
                <w:sz w:val="12"/>
                <w:szCs w:val="12"/>
              </w:rPr>
              <w:t>Ryan Air (Racism incident)</w:t>
            </w:r>
          </w:p>
        </w:tc>
      </w:tr>
      <w:tr w:rsidR="00F773D4" w:rsidRPr="00051FB9" w14:paraId="6A431D10" w14:textId="77777777" w:rsidTr="00F31398">
        <w:trPr>
          <w:trHeight w:val="39"/>
        </w:trPr>
        <w:tc>
          <w:tcPr>
            <w:tcW w:w="830" w:type="dxa"/>
            <w:tcBorders>
              <w:top w:val="nil"/>
              <w:bottom w:val="nil"/>
            </w:tcBorders>
            <w:hideMark/>
          </w:tcPr>
          <w:p w14:paraId="1A0DD413" w14:textId="77777777" w:rsidR="00F773D4" w:rsidRPr="00051FB9" w:rsidRDefault="00F773D4" w:rsidP="00F31398">
            <w:pPr>
              <w:spacing w:line="240" w:lineRule="auto"/>
              <w:ind w:firstLine="0"/>
              <w:rPr>
                <w:sz w:val="12"/>
                <w:szCs w:val="12"/>
              </w:rPr>
            </w:pPr>
            <w:r w:rsidRPr="00051FB9">
              <w:rPr>
                <w:sz w:val="12"/>
                <w:szCs w:val="12"/>
              </w:rPr>
              <w:t xml:space="preserve">Coco cola (Deceptive marketing) </w:t>
            </w:r>
          </w:p>
        </w:tc>
        <w:tc>
          <w:tcPr>
            <w:tcW w:w="993" w:type="dxa"/>
            <w:tcBorders>
              <w:top w:val="nil"/>
              <w:bottom w:val="nil"/>
            </w:tcBorders>
            <w:shd w:val="clear" w:color="auto" w:fill="D0CECE" w:themeFill="background2" w:themeFillShade="E6"/>
            <w:hideMark/>
          </w:tcPr>
          <w:p w14:paraId="1F8DA3DD" w14:textId="77777777" w:rsidR="00F773D4" w:rsidRPr="00051FB9" w:rsidRDefault="00F773D4" w:rsidP="00F31398">
            <w:pPr>
              <w:spacing w:line="240" w:lineRule="auto"/>
              <w:ind w:firstLine="0"/>
              <w:rPr>
                <w:sz w:val="12"/>
                <w:szCs w:val="12"/>
              </w:rPr>
            </w:pPr>
            <w:r w:rsidRPr="00051FB9">
              <w:rPr>
                <w:sz w:val="12"/>
                <w:szCs w:val="12"/>
              </w:rPr>
              <w:t xml:space="preserve">AstraZeneca (Bribery scandal) </w:t>
            </w:r>
          </w:p>
        </w:tc>
        <w:tc>
          <w:tcPr>
            <w:tcW w:w="999" w:type="dxa"/>
            <w:tcBorders>
              <w:top w:val="nil"/>
              <w:bottom w:val="nil"/>
            </w:tcBorders>
            <w:hideMark/>
          </w:tcPr>
          <w:p w14:paraId="17D4094A" w14:textId="77777777" w:rsidR="00F773D4" w:rsidRPr="00051FB9" w:rsidRDefault="00F773D4" w:rsidP="00F31398">
            <w:pPr>
              <w:spacing w:line="240" w:lineRule="auto"/>
              <w:ind w:firstLine="0"/>
              <w:rPr>
                <w:sz w:val="12"/>
                <w:szCs w:val="12"/>
              </w:rPr>
            </w:pPr>
            <w:r w:rsidRPr="00051FB9">
              <w:rPr>
                <w:sz w:val="12"/>
                <w:szCs w:val="12"/>
              </w:rPr>
              <w:t xml:space="preserve">TalkTalk (Data breach) </w:t>
            </w:r>
          </w:p>
        </w:tc>
        <w:tc>
          <w:tcPr>
            <w:tcW w:w="1286" w:type="dxa"/>
            <w:tcBorders>
              <w:top w:val="nil"/>
              <w:bottom w:val="nil"/>
            </w:tcBorders>
            <w:shd w:val="clear" w:color="auto" w:fill="D0CECE" w:themeFill="background2" w:themeFillShade="E6"/>
            <w:hideMark/>
          </w:tcPr>
          <w:p w14:paraId="3C75119B" w14:textId="77777777" w:rsidR="00F773D4" w:rsidRPr="00051FB9" w:rsidRDefault="00F773D4" w:rsidP="00F31398">
            <w:pPr>
              <w:spacing w:line="240" w:lineRule="auto"/>
              <w:ind w:firstLine="0"/>
              <w:rPr>
                <w:sz w:val="12"/>
                <w:szCs w:val="12"/>
              </w:rPr>
            </w:pPr>
            <w:r w:rsidRPr="00051FB9">
              <w:rPr>
                <w:sz w:val="12"/>
                <w:szCs w:val="12"/>
              </w:rPr>
              <w:t xml:space="preserve">Air Partner Plc (Accounting) </w:t>
            </w:r>
          </w:p>
        </w:tc>
        <w:tc>
          <w:tcPr>
            <w:tcW w:w="975" w:type="dxa"/>
            <w:tcBorders>
              <w:top w:val="nil"/>
              <w:bottom w:val="nil"/>
            </w:tcBorders>
            <w:hideMark/>
          </w:tcPr>
          <w:p w14:paraId="72314A36" w14:textId="77777777" w:rsidR="00F773D4" w:rsidRPr="00051FB9" w:rsidRDefault="00F773D4" w:rsidP="00F31398">
            <w:pPr>
              <w:spacing w:line="240" w:lineRule="auto"/>
              <w:ind w:firstLine="0"/>
              <w:rPr>
                <w:sz w:val="12"/>
                <w:szCs w:val="12"/>
              </w:rPr>
            </w:pPr>
            <w:r w:rsidRPr="00051FB9">
              <w:rPr>
                <w:sz w:val="12"/>
                <w:szCs w:val="12"/>
              </w:rPr>
              <w:t xml:space="preserve">BP (Environment) </w:t>
            </w:r>
          </w:p>
        </w:tc>
        <w:tc>
          <w:tcPr>
            <w:tcW w:w="1132" w:type="dxa"/>
            <w:tcBorders>
              <w:top w:val="nil"/>
              <w:bottom w:val="nil"/>
            </w:tcBorders>
            <w:shd w:val="clear" w:color="auto" w:fill="D0CECE" w:themeFill="background2" w:themeFillShade="E6"/>
            <w:hideMark/>
          </w:tcPr>
          <w:p w14:paraId="67F8F0D3" w14:textId="77777777" w:rsidR="00F773D4" w:rsidRPr="00051FB9" w:rsidRDefault="00F773D4" w:rsidP="00F31398">
            <w:pPr>
              <w:spacing w:line="240" w:lineRule="auto"/>
              <w:ind w:firstLine="0"/>
              <w:rPr>
                <w:sz w:val="12"/>
                <w:szCs w:val="12"/>
              </w:rPr>
            </w:pPr>
            <w:r w:rsidRPr="00051FB9">
              <w:rPr>
                <w:sz w:val="12"/>
                <w:szCs w:val="12"/>
              </w:rPr>
              <w:t xml:space="preserve">Booking holdings (Antitrust breaching) </w:t>
            </w:r>
          </w:p>
        </w:tc>
        <w:tc>
          <w:tcPr>
            <w:tcW w:w="907" w:type="dxa"/>
            <w:tcBorders>
              <w:top w:val="nil"/>
              <w:bottom w:val="nil"/>
            </w:tcBorders>
            <w:hideMark/>
          </w:tcPr>
          <w:p w14:paraId="543BCE8E" w14:textId="77777777" w:rsidR="00F773D4" w:rsidRPr="00051FB9" w:rsidRDefault="00F773D4" w:rsidP="00F31398">
            <w:pPr>
              <w:spacing w:line="240" w:lineRule="auto"/>
              <w:ind w:firstLine="0"/>
              <w:rPr>
                <w:sz w:val="12"/>
                <w:szCs w:val="12"/>
              </w:rPr>
            </w:pPr>
            <w:r w:rsidRPr="00051FB9">
              <w:rPr>
                <w:sz w:val="12"/>
                <w:szCs w:val="12"/>
              </w:rPr>
              <w:t xml:space="preserve">JD.com (Sexual misconduct) </w:t>
            </w:r>
          </w:p>
        </w:tc>
        <w:tc>
          <w:tcPr>
            <w:tcW w:w="923" w:type="dxa"/>
            <w:tcBorders>
              <w:top w:val="nil"/>
              <w:bottom w:val="nil"/>
            </w:tcBorders>
            <w:shd w:val="clear" w:color="auto" w:fill="D0CECE" w:themeFill="background2" w:themeFillShade="E6"/>
            <w:hideMark/>
          </w:tcPr>
          <w:p w14:paraId="156FF9C0" w14:textId="77777777" w:rsidR="00F773D4" w:rsidRPr="00051FB9" w:rsidRDefault="00F773D4" w:rsidP="00F31398">
            <w:pPr>
              <w:spacing w:line="240" w:lineRule="auto"/>
              <w:ind w:firstLine="0"/>
              <w:rPr>
                <w:sz w:val="12"/>
                <w:szCs w:val="12"/>
              </w:rPr>
            </w:pPr>
            <w:r w:rsidRPr="00051FB9">
              <w:rPr>
                <w:sz w:val="12"/>
                <w:szCs w:val="12"/>
              </w:rPr>
              <w:t xml:space="preserve">Apple (Battery scandal) </w:t>
            </w:r>
          </w:p>
        </w:tc>
        <w:tc>
          <w:tcPr>
            <w:tcW w:w="971" w:type="dxa"/>
            <w:tcBorders>
              <w:top w:val="nil"/>
              <w:bottom w:val="nil"/>
            </w:tcBorders>
            <w:hideMark/>
          </w:tcPr>
          <w:p w14:paraId="03CCFE44" w14:textId="77777777" w:rsidR="00F773D4" w:rsidRPr="00051FB9" w:rsidRDefault="00F773D4" w:rsidP="00F31398">
            <w:pPr>
              <w:spacing w:line="240" w:lineRule="auto"/>
              <w:ind w:firstLine="0"/>
              <w:rPr>
                <w:sz w:val="12"/>
                <w:szCs w:val="12"/>
              </w:rPr>
            </w:pPr>
            <w:r w:rsidRPr="00051FB9">
              <w:rPr>
                <w:sz w:val="12"/>
                <w:szCs w:val="12"/>
              </w:rPr>
              <w:t xml:space="preserve">Foxtons (Unsuitable tenants) </w:t>
            </w:r>
          </w:p>
        </w:tc>
      </w:tr>
      <w:tr w:rsidR="00F773D4" w:rsidRPr="00051FB9" w14:paraId="5B0DC9C7" w14:textId="77777777" w:rsidTr="00F31398">
        <w:trPr>
          <w:trHeight w:val="39"/>
        </w:trPr>
        <w:tc>
          <w:tcPr>
            <w:tcW w:w="830" w:type="dxa"/>
            <w:tcBorders>
              <w:top w:val="nil"/>
              <w:bottom w:val="nil"/>
            </w:tcBorders>
            <w:hideMark/>
          </w:tcPr>
          <w:p w14:paraId="2BBEEF04" w14:textId="77777777" w:rsidR="00F773D4" w:rsidRPr="00051FB9" w:rsidRDefault="00F773D4" w:rsidP="00F31398">
            <w:pPr>
              <w:spacing w:line="240" w:lineRule="auto"/>
              <w:ind w:firstLine="0"/>
              <w:rPr>
                <w:sz w:val="12"/>
                <w:szCs w:val="12"/>
              </w:rPr>
            </w:pPr>
            <w:r w:rsidRPr="00051FB9">
              <w:rPr>
                <w:sz w:val="12"/>
                <w:szCs w:val="12"/>
              </w:rPr>
              <w:t xml:space="preserve">Celgene (Fraud promoting cancer drug) </w:t>
            </w:r>
          </w:p>
        </w:tc>
        <w:tc>
          <w:tcPr>
            <w:tcW w:w="993" w:type="dxa"/>
            <w:tcBorders>
              <w:top w:val="nil"/>
              <w:bottom w:val="nil"/>
            </w:tcBorders>
            <w:shd w:val="clear" w:color="auto" w:fill="D0CECE" w:themeFill="background2" w:themeFillShade="E6"/>
            <w:hideMark/>
          </w:tcPr>
          <w:p w14:paraId="56E43E20" w14:textId="77777777" w:rsidR="00F773D4" w:rsidRPr="00051FB9" w:rsidRDefault="00F773D4" w:rsidP="00F31398">
            <w:pPr>
              <w:spacing w:line="240" w:lineRule="auto"/>
              <w:ind w:firstLine="0"/>
              <w:rPr>
                <w:sz w:val="12"/>
                <w:szCs w:val="12"/>
              </w:rPr>
            </w:pPr>
            <w:r w:rsidRPr="00051FB9">
              <w:rPr>
                <w:sz w:val="12"/>
                <w:szCs w:val="12"/>
              </w:rPr>
              <w:t xml:space="preserve">Rolls-Royce (Bribery scandal) </w:t>
            </w:r>
          </w:p>
        </w:tc>
        <w:tc>
          <w:tcPr>
            <w:tcW w:w="999" w:type="dxa"/>
            <w:tcBorders>
              <w:top w:val="nil"/>
              <w:bottom w:val="nil"/>
            </w:tcBorders>
            <w:hideMark/>
          </w:tcPr>
          <w:p w14:paraId="0D302B05" w14:textId="77777777" w:rsidR="00F773D4" w:rsidRPr="00051FB9" w:rsidRDefault="00F773D4" w:rsidP="00F31398">
            <w:pPr>
              <w:spacing w:line="240" w:lineRule="auto"/>
              <w:ind w:firstLine="0"/>
              <w:rPr>
                <w:sz w:val="12"/>
                <w:szCs w:val="12"/>
              </w:rPr>
            </w:pPr>
            <w:r w:rsidRPr="00051FB9">
              <w:rPr>
                <w:sz w:val="12"/>
                <w:szCs w:val="12"/>
              </w:rPr>
              <w:t xml:space="preserve">Clarkson (Data breach) </w:t>
            </w:r>
          </w:p>
        </w:tc>
        <w:tc>
          <w:tcPr>
            <w:tcW w:w="1286" w:type="dxa"/>
            <w:tcBorders>
              <w:top w:val="nil"/>
              <w:bottom w:val="nil"/>
            </w:tcBorders>
            <w:shd w:val="clear" w:color="auto" w:fill="D0CECE" w:themeFill="background2" w:themeFillShade="E6"/>
            <w:hideMark/>
          </w:tcPr>
          <w:p w14:paraId="0BEF06AF" w14:textId="77777777" w:rsidR="00F773D4" w:rsidRPr="00051FB9" w:rsidRDefault="00F773D4" w:rsidP="00F31398">
            <w:pPr>
              <w:spacing w:line="240" w:lineRule="auto"/>
              <w:ind w:firstLine="0"/>
              <w:rPr>
                <w:sz w:val="12"/>
                <w:szCs w:val="12"/>
              </w:rPr>
            </w:pPr>
            <w:r w:rsidRPr="00051FB9">
              <w:rPr>
                <w:sz w:val="12"/>
                <w:szCs w:val="12"/>
              </w:rPr>
              <w:t xml:space="preserve">Superdry (Accounting error) </w:t>
            </w:r>
          </w:p>
        </w:tc>
        <w:tc>
          <w:tcPr>
            <w:tcW w:w="975" w:type="dxa"/>
            <w:tcBorders>
              <w:top w:val="nil"/>
              <w:bottom w:val="nil"/>
            </w:tcBorders>
            <w:hideMark/>
          </w:tcPr>
          <w:p w14:paraId="6BE00CF6" w14:textId="77777777" w:rsidR="00F773D4" w:rsidRPr="00051FB9" w:rsidRDefault="00F773D4" w:rsidP="00F31398">
            <w:pPr>
              <w:spacing w:line="240" w:lineRule="auto"/>
              <w:ind w:firstLine="0"/>
              <w:rPr>
                <w:sz w:val="12"/>
                <w:szCs w:val="12"/>
              </w:rPr>
            </w:pPr>
            <w:r w:rsidRPr="00051FB9">
              <w:rPr>
                <w:sz w:val="12"/>
                <w:szCs w:val="12"/>
              </w:rPr>
              <w:t xml:space="preserve">Unilever (Environment) </w:t>
            </w:r>
          </w:p>
        </w:tc>
        <w:tc>
          <w:tcPr>
            <w:tcW w:w="1132" w:type="dxa"/>
            <w:tcBorders>
              <w:top w:val="nil"/>
              <w:bottom w:val="nil"/>
            </w:tcBorders>
            <w:shd w:val="clear" w:color="auto" w:fill="D0CECE" w:themeFill="background2" w:themeFillShade="E6"/>
            <w:hideMark/>
          </w:tcPr>
          <w:p w14:paraId="0D5E2BB6" w14:textId="77777777" w:rsidR="00F773D4" w:rsidRPr="00051FB9" w:rsidRDefault="00F773D4" w:rsidP="00F31398">
            <w:pPr>
              <w:spacing w:line="240" w:lineRule="auto"/>
              <w:ind w:firstLine="0"/>
              <w:rPr>
                <w:sz w:val="12"/>
                <w:szCs w:val="12"/>
              </w:rPr>
            </w:pPr>
            <w:r w:rsidRPr="00051FB9">
              <w:rPr>
                <w:sz w:val="12"/>
                <w:szCs w:val="12"/>
              </w:rPr>
              <w:t xml:space="preserve">William Hill (Breaching regulations) </w:t>
            </w:r>
          </w:p>
        </w:tc>
        <w:tc>
          <w:tcPr>
            <w:tcW w:w="907" w:type="dxa"/>
            <w:tcBorders>
              <w:top w:val="nil"/>
              <w:bottom w:val="nil"/>
            </w:tcBorders>
            <w:hideMark/>
          </w:tcPr>
          <w:p w14:paraId="70BF9FC9" w14:textId="77777777" w:rsidR="00F773D4" w:rsidRPr="00051FB9" w:rsidRDefault="00F773D4" w:rsidP="00F31398">
            <w:pPr>
              <w:spacing w:line="240" w:lineRule="auto"/>
              <w:ind w:firstLine="0"/>
              <w:rPr>
                <w:sz w:val="12"/>
                <w:szCs w:val="12"/>
              </w:rPr>
            </w:pPr>
            <w:r w:rsidRPr="00051FB9">
              <w:rPr>
                <w:sz w:val="12"/>
                <w:szCs w:val="12"/>
              </w:rPr>
              <w:t xml:space="preserve">Netflix (Sexual misconduct) </w:t>
            </w:r>
          </w:p>
        </w:tc>
        <w:tc>
          <w:tcPr>
            <w:tcW w:w="923" w:type="dxa"/>
            <w:tcBorders>
              <w:top w:val="nil"/>
              <w:bottom w:val="nil"/>
            </w:tcBorders>
            <w:shd w:val="clear" w:color="auto" w:fill="D0CECE" w:themeFill="background2" w:themeFillShade="E6"/>
            <w:hideMark/>
          </w:tcPr>
          <w:p w14:paraId="0261C47B" w14:textId="77777777" w:rsidR="00F773D4" w:rsidRPr="00051FB9" w:rsidRDefault="00F773D4" w:rsidP="00F31398">
            <w:pPr>
              <w:spacing w:line="240" w:lineRule="auto"/>
              <w:ind w:firstLine="0"/>
              <w:rPr>
                <w:sz w:val="12"/>
                <w:szCs w:val="12"/>
              </w:rPr>
            </w:pPr>
            <w:r w:rsidRPr="00051FB9">
              <w:rPr>
                <w:sz w:val="12"/>
                <w:szCs w:val="12"/>
              </w:rPr>
              <w:t xml:space="preserve">Whitbread (Horse meat scandal) </w:t>
            </w:r>
          </w:p>
        </w:tc>
        <w:tc>
          <w:tcPr>
            <w:tcW w:w="971" w:type="dxa"/>
            <w:tcBorders>
              <w:top w:val="nil"/>
              <w:bottom w:val="nil"/>
            </w:tcBorders>
            <w:hideMark/>
          </w:tcPr>
          <w:p w14:paraId="7BBB49DE" w14:textId="77777777" w:rsidR="00F773D4" w:rsidRPr="00051FB9" w:rsidRDefault="00F773D4" w:rsidP="00F31398">
            <w:pPr>
              <w:spacing w:line="240" w:lineRule="auto"/>
              <w:ind w:firstLine="0"/>
              <w:rPr>
                <w:sz w:val="12"/>
                <w:szCs w:val="12"/>
              </w:rPr>
            </w:pPr>
            <w:r w:rsidRPr="00051FB9">
              <w:rPr>
                <w:sz w:val="12"/>
                <w:szCs w:val="12"/>
              </w:rPr>
              <w:t xml:space="preserve">Microsoft (Gender discrimination) </w:t>
            </w:r>
          </w:p>
        </w:tc>
      </w:tr>
      <w:tr w:rsidR="00F773D4" w:rsidRPr="00051FB9" w14:paraId="73A86CD3" w14:textId="77777777" w:rsidTr="00F31398">
        <w:trPr>
          <w:trHeight w:val="39"/>
        </w:trPr>
        <w:tc>
          <w:tcPr>
            <w:tcW w:w="830" w:type="dxa"/>
            <w:tcBorders>
              <w:top w:val="nil"/>
              <w:bottom w:val="nil"/>
            </w:tcBorders>
            <w:hideMark/>
          </w:tcPr>
          <w:p w14:paraId="3B02B913" w14:textId="77777777" w:rsidR="00F773D4" w:rsidRPr="00051FB9" w:rsidRDefault="00F773D4" w:rsidP="00F31398">
            <w:pPr>
              <w:spacing w:line="240" w:lineRule="auto"/>
              <w:ind w:firstLine="0"/>
              <w:rPr>
                <w:sz w:val="12"/>
                <w:szCs w:val="12"/>
              </w:rPr>
            </w:pPr>
            <w:r w:rsidRPr="00051FB9">
              <w:rPr>
                <w:sz w:val="12"/>
                <w:szCs w:val="12"/>
              </w:rPr>
              <w:t xml:space="preserve">ay Inc (Gift card fraud) </w:t>
            </w:r>
          </w:p>
        </w:tc>
        <w:tc>
          <w:tcPr>
            <w:tcW w:w="993" w:type="dxa"/>
            <w:tcBorders>
              <w:top w:val="nil"/>
              <w:bottom w:val="nil"/>
            </w:tcBorders>
            <w:shd w:val="clear" w:color="auto" w:fill="D0CECE" w:themeFill="background2" w:themeFillShade="E6"/>
            <w:hideMark/>
          </w:tcPr>
          <w:p w14:paraId="7282E950" w14:textId="77777777" w:rsidR="00F773D4" w:rsidRPr="00051FB9" w:rsidRDefault="00F773D4" w:rsidP="00F31398">
            <w:pPr>
              <w:spacing w:line="240" w:lineRule="auto"/>
              <w:ind w:firstLine="0"/>
              <w:rPr>
                <w:sz w:val="12"/>
                <w:szCs w:val="12"/>
              </w:rPr>
            </w:pPr>
            <w:r w:rsidRPr="00051FB9">
              <w:rPr>
                <w:sz w:val="12"/>
                <w:szCs w:val="12"/>
              </w:rPr>
              <w:t xml:space="preserve">Smith &amp; Nephew (Bribery scandal) </w:t>
            </w:r>
          </w:p>
        </w:tc>
        <w:tc>
          <w:tcPr>
            <w:tcW w:w="999" w:type="dxa"/>
            <w:tcBorders>
              <w:top w:val="nil"/>
              <w:bottom w:val="nil"/>
            </w:tcBorders>
            <w:hideMark/>
          </w:tcPr>
          <w:p w14:paraId="233D92FB" w14:textId="77777777" w:rsidR="00F773D4" w:rsidRPr="00051FB9" w:rsidRDefault="00F773D4" w:rsidP="00F31398">
            <w:pPr>
              <w:spacing w:line="240" w:lineRule="auto"/>
              <w:ind w:firstLine="0"/>
              <w:rPr>
                <w:sz w:val="12"/>
                <w:szCs w:val="12"/>
              </w:rPr>
            </w:pPr>
            <w:r w:rsidRPr="00051FB9">
              <w:rPr>
                <w:sz w:val="12"/>
                <w:szCs w:val="12"/>
              </w:rPr>
              <w:t xml:space="preserve">InterContinental Hotels (Data breach) </w:t>
            </w:r>
          </w:p>
        </w:tc>
        <w:tc>
          <w:tcPr>
            <w:tcW w:w="1286" w:type="dxa"/>
            <w:tcBorders>
              <w:top w:val="nil"/>
              <w:bottom w:val="nil"/>
            </w:tcBorders>
            <w:shd w:val="clear" w:color="auto" w:fill="D0CECE" w:themeFill="background2" w:themeFillShade="E6"/>
            <w:hideMark/>
          </w:tcPr>
          <w:p w14:paraId="0C3C76D6" w14:textId="77777777" w:rsidR="00F773D4" w:rsidRPr="00051FB9" w:rsidRDefault="00F773D4" w:rsidP="00F31398">
            <w:pPr>
              <w:spacing w:line="240" w:lineRule="auto"/>
              <w:ind w:firstLine="0"/>
              <w:rPr>
                <w:sz w:val="12"/>
                <w:szCs w:val="12"/>
              </w:rPr>
            </w:pPr>
            <w:r w:rsidRPr="00051FB9">
              <w:rPr>
                <w:sz w:val="12"/>
                <w:szCs w:val="12"/>
              </w:rPr>
              <w:t xml:space="preserve">BT Group (Accounting scandal) </w:t>
            </w:r>
          </w:p>
        </w:tc>
        <w:tc>
          <w:tcPr>
            <w:tcW w:w="975" w:type="dxa"/>
            <w:tcBorders>
              <w:top w:val="nil"/>
              <w:bottom w:val="nil"/>
            </w:tcBorders>
            <w:hideMark/>
          </w:tcPr>
          <w:p w14:paraId="06A7A672" w14:textId="77777777" w:rsidR="00F773D4" w:rsidRPr="00051FB9" w:rsidRDefault="00F773D4" w:rsidP="00F31398">
            <w:pPr>
              <w:spacing w:line="240" w:lineRule="auto"/>
              <w:ind w:firstLine="0"/>
              <w:rPr>
                <w:sz w:val="12"/>
                <w:szCs w:val="12"/>
              </w:rPr>
            </w:pPr>
            <w:r w:rsidRPr="00051FB9">
              <w:rPr>
                <w:sz w:val="12"/>
                <w:szCs w:val="12"/>
              </w:rPr>
              <w:t xml:space="preserve">Carnival (Environment) </w:t>
            </w:r>
          </w:p>
        </w:tc>
        <w:tc>
          <w:tcPr>
            <w:tcW w:w="1132" w:type="dxa"/>
            <w:tcBorders>
              <w:top w:val="nil"/>
              <w:bottom w:val="nil"/>
            </w:tcBorders>
            <w:shd w:val="clear" w:color="auto" w:fill="D0CECE" w:themeFill="background2" w:themeFillShade="E6"/>
            <w:hideMark/>
          </w:tcPr>
          <w:p w14:paraId="68A90774" w14:textId="77777777" w:rsidR="00F773D4" w:rsidRPr="00051FB9" w:rsidRDefault="00F773D4" w:rsidP="00F31398">
            <w:pPr>
              <w:spacing w:line="240" w:lineRule="auto"/>
              <w:ind w:firstLine="0"/>
              <w:rPr>
                <w:sz w:val="12"/>
                <w:szCs w:val="12"/>
              </w:rPr>
            </w:pPr>
            <w:r w:rsidRPr="00051FB9">
              <w:rPr>
                <w:sz w:val="12"/>
                <w:szCs w:val="12"/>
              </w:rPr>
              <w:t>boohoo.com Plc (Employ</w:t>
            </w:r>
            <w:r>
              <w:rPr>
                <w:sz w:val="12"/>
                <w:szCs w:val="12"/>
              </w:rPr>
              <w:t xml:space="preserve">ment Law </w:t>
            </w:r>
            <w:r w:rsidRPr="00051FB9">
              <w:rPr>
                <w:sz w:val="12"/>
                <w:szCs w:val="12"/>
              </w:rPr>
              <w:t xml:space="preserve">Scandal) </w:t>
            </w:r>
          </w:p>
        </w:tc>
        <w:tc>
          <w:tcPr>
            <w:tcW w:w="907" w:type="dxa"/>
            <w:tcBorders>
              <w:top w:val="nil"/>
              <w:bottom w:val="nil"/>
            </w:tcBorders>
            <w:hideMark/>
          </w:tcPr>
          <w:p w14:paraId="378FD524" w14:textId="77777777" w:rsidR="00F773D4" w:rsidRPr="00051FB9" w:rsidRDefault="00F773D4" w:rsidP="00F31398">
            <w:pPr>
              <w:spacing w:line="240" w:lineRule="auto"/>
              <w:ind w:firstLine="0"/>
              <w:rPr>
                <w:sz w:val="12"/>
                <w:szCs w:val="12"/>
              </w:rPr>
            </w:pPr>
            <w:r w:rsidRPr="00051FB9">
              <w:rPr>
                <w:sz w:val="12"/>
                <w:szCs w:val="12"/>
              </w:rPr>
              <w:t xml:space="preserve">Wynn Resorts (Sexual misconduct) </w:t>
            </w:r>
          </w:p>
        </w:tc>
        <w:tc>
          <w:tcPr>
            <w:tcW w:w="923" w:type="dxa"/>
            <w:tcBorders>
              <w:top w:val="nil"/>
              <w:bottom w:val="nil"/>
            </w:tcBorders>
            <w:shd w:val="clear" w:color="auto" w:fill="D0CECE" w:themeFill="background2" w:themeFillShade="E6"/>
            <w:hideMark/>
          </w:tcPr>
          <w:p w14:paraId="23F0A46A" w14:textId="77777777" w:rsidR="00F773D4" w:rsidRPr="00051FB9" w:rsidRDefault="00F773D4" w:rsidP="00F31398">
            <w:pPr>
              <w:spacing w:line="240" w:lineRule="auto"/>
              <w:ind w:firstLine="0"/>
              <w:rPr>
                <w:sz w:val="12"/>
                <w:szCs w:val="12"/>
              </w:rPr>
            </w:pPr>
            <w:r w:rsidRPr="00051FB9">
              <w:rPr>
                <w:sz w:val="12"/>
                <w:szCs w:val="12"/>
              </w:rPr>
              <w:t xml:space="preserve">Compass Group (Horse meat Scandal) </w:t>
            </w:r>
          </w:p>
        </w:tc>
        <w:tc>
          <w:tcPr>
            <w:tcW w:w="971" w:type="dxa"/>
            <w:tcBorders>
              <w:top w:val="nil"/>
              <w:bottom w:val="nil"/>
            </w:tcBorders>
            <w:hideMark/>
          </w:tcPr>
          <w:p w14:paraId="61E04448" w14:textId="77777777" w:rsidR="00F773D4" w:rsidRPr="00051FB9" w:rsidRDefault="00F773D4" w:rsidP="00F31398">
            <w:pPr>
              <w:spacing w:line="240" w:lineRule="auto"/>
              <w:ind w:firstLine="0"/>
              <w:rPr>
                <w:sz w:val="12"/>
                <w:szCs w:val="12"/>
              </w:rPr>
            </w:pPr>
            <w:r w:rsidRPr="00051FB9">
              <w:rPr>
                <w:sz w:val="12"/>
                <w:szCs w:val="12"/>
              </w:rPr>
              <w:t xml:space="preserve">PepsiCo (Racism incident) </w:t>
            </w:r>
          </w:p>
        </w:tc>
      </w:tr>
      <w:tr w:rsidR="00F773D4" w:rsidRPr="00051FB9" w14:paraId="32611723" w14:textId="77777777" w:rsidTr="00F31398">
        <w:trPr>
          <w:trHeight w:val="39"/>
        </w:trPr>
        <w:tc>
          <w:tcPr>
            <w:tcW w:w="830" w:type="dxa"/>
            <w:tcBorders>
              <w:top w:val="nil"/>
              <w:bottom w:val="nil"/>
            </w:tcBorders>
            <w:hideMark/>
          </w:tcPr>
          <w:p w14:paraId="1F63BF5C" w14:textId="77777777" w:rsidR="00F773D4" w:rsidRPr="00051FB9" w:rsidRDefault="00F773D4" w:rsidP="00F31398">
            <w:pPr>
              <w:spacing w:line="240" w:lineRule="auto"/>
              <w:ind w:firstLine="0"/>
              <w:rPr>
                <w:sz w:val="12"/>
                <w:szCs w:val="12"/>
              </w:rPr>
            </w:pPr>
            <w:r w:rsidRPr="00051FB9">
              <w:rPr>
                <w:sz w:val="12"/>
                <w:szCs w:val="12"/>
              </w:rPr>
              <w:t xml:space="preserve">National Grid (Illegal gas meter Scam) </w:t>
            </w:r>
          </w:p>
        </w:tc>
        <w:tc>
          <w:tcPr>
            <w:tcW w:w="993" w:type="dxa"/>
            <w:tcBorders>
              <w:top w:val="nil"/>
              <w:bottom w:val="nil"/>
            </w:tcBorders>
            <w:shd w:val="clear" w:color="auto" w:fill="D0CECE" w:themeFill="background2" w:themeFillShade="E6"/>
            <w:hideMark/>
          </w:tcPr>
          <w:p w14:paraId="50B0E4B1" w14:textId="77777777" w:rsidR="00F773D4" w:rsidRPr="00051FB9" w:rsidRDefault="00F773D4" w:rsidP="00F31398">
            <w:pPr>
              <w:spacing w:line="240" w:lineRule="auto"/>
              <w:ind w:firstLine="0"/>
              <w:rPr>
                <w:sz w:val="12"/>
                <w:szCs w:val="12"/>
              </w:rPr>
            </w:pPr>
            <w:r w:rsidRPr="00051FB9">
              <w:rPr>
                <w:sz w:val="12"/>
                <w:szCs w:val="12"/>
              </w:rPr>
              <w:t xml:space="preserve">GlaxoSmithKline (Bribery scandal) </w:t>
            </w:r>
          </w:p>
        </w:tc>
        <w:tc>
          <w:tcPr>
            <w:tcW w:w="999" w:type="dxa"/>
            <w:tcBorders>
              <w:top w:val="nil"/>
              <w:bottom w:val="nil"/>
            </w:tcBorders>
            <w:hideMark/>
          </w:tcPr>
          <w:p w14:paraId="2D4243F3" w14:textId="77777777" w:rsidR="00F773D4" w:rsidRPr="00051FB9" w:rsidRDefault="00F773D4" w:rsidP="00F31398">
            <w:pPr>
              <w:spacing w:line="240" w:lineRule="auto"/>
              <w:ind w:firstLine="0"/>
              <w:rPr>
                <w:sz w:val="12"/>
                <w:szCs w:val="12"/>
              </w:rPr>
            </w:pPr>
            <w:r w:rsidRPr="00051FB9">
              <w:rPr>
                <w:sz w:val="12"/>
                <w:szCs w:val="12"/>
              </w:rPr>
              <w:t xml:space="preserve">Sony Pictures Entertainment (Data hacking) </w:t>
            </w:r>
          </w:p>
        </w:tc>
        <w:tc>
          <w:tcPr>
            <w:tcW w:w="1286" w:type="dxa"/>
            <w:tcBorders>
              <w:top w:val="nil"/>
              <w:bottom w:val="nil"/>
            </w:tcBorders>
            <w:shd w:val="clear" w:color="auto" w:fill="D0CECE" w:themeFill="background2" w:themeFillShade="E6"/>
            <w:hideMark/>
          </w:tcPr>
          <w:p w14:paraId="62359F76" w14:textId="77777777" w:rsidR="00F773D4" w:rsidRPr="00051FB9" w:rsidRDefault="00F773D4" w:rsidP="00F31398">
            <w:pPr>
              <w:spacing w:line="240" w:lineRule="auto"/>
              <w:ind w:firstLine="0"/>
              <w:rPr>
                <w:sz w:val="12"/>
                <w:szCs w:val="12"/>
              </w:rPr>
            </w:pPr>
            <w:r w:rsidRPr="00051FB9">
              <w:rPr>
                <w:sz w:val="12"/>
                <w:szCs w:val="12"/>
              </w:rPr>
              <w:t xml:space="preserve">Thomas Cook (Accounting) </w:t>
            </w:r>
          </w:p>
        </w:tc>
        <w:tc>
          <w:tcPr>
            <w:tcW w:w="975" w:type="dxa"/>
            <w:tcBorders>
              <w:top w:val="nil"/>
              <w:bottom w:val="nil"/>
            </w:tcBorders>
            <w:hideMark/>
          </w:tcPr>
          <w:p w14:paraId="3E335812" w14:textId="77777777" w:rsidR="00F773D4" w:rsidRPr="00051FB9" w:rsidRDefault="00F773D4" w:rsidP="00F31398">
            <w:pPr>
              <w:spacing w:line="240" w:lineRule="auto"/>
              <w:ind w:firstLine="0"/>
              <w:rPr>
                <w:sz w:val="12"/>
                <w:szCs w:val="12"/>
              </w:rPr>
            </w:pPr>
            <w:r w:rsidRPr="00051FB9">
              <w:rPr>
                <w:sz w:val="12"/>
                <w:szCs w:val="12"/>
              </w:rPr>
              <w:t xml:space="preserve">Johnson Matthey (Environment) </w:t>
            </w:r>
          </w:p>
        </w:tc>
        <w:tc>
          <w:tcPr>
            <w:tcW w:w="1132" w:type="dxa"/>
            <w:tcBorders>
              <w:top w:val="nil"/>
              <w:bottom w:val="nil"/>
            </w:tcBorders>
            <w:shd w:val="clear" w:color="auto" w:fill="D0CECE" w:themeFill="background2" w:themeFillShade="E6"/>
            <w:hideMark/>
          </w:tcPr>
          <w:p w14:paraId="52C67B16" w14:textId="77777777" w:rsidR="00F773D4" w:rsidRPr="00051FB9" w:rsidRDefault="00F773D4" w:rsidP="00F31398">
            <w:pPr>
              <w:spacing w:line="240" w:lineRule="auto"/>
              <w:ind w:firstLine="0"/>
              <w:rPr>
                <w:sz w:val="12"/>
                <w:szCs w:val="12"/>
              </w:rPr>
            </w:pPr>
            <w:r w:rsidRPr="00051FB9">
              <w:rPr>
                <w:sz w:val="12"/>
                <w:szCs w:val="12"/>
              </w:rPr>
              <w:t xml:space="preserve">Morgan (Leasehold scandal) </w:t>
            </w:r>
          </w:p>
        </w:tc>
        <w:tc>
          <w:tcPr>
            <w:tcW w:w="907" w:type="dxa"/>
            <w:tcBorders>
              <w:top w:val="nil"/>
              <w:bottom w:val="nil"/>
            </w:tcBorders>
            <w:hideMark/>
          </w:tcPr>
          <w:p w14:paraId="236CDEF3" w14:textId="77777777" w:rsidR="00F773D4" w:rsidRPr="00051FB9" w:rsidRDefault="00F773D4" w:rsidP="00F31398">
            <w:pPr>
              <w:spacing w:line="240" w:lineRule="auto"/>
              <w:ind w:firstLine="0"/>
              <w:rPr>
                <w:sz w:val="12"/>
                <w:szCs w:val="12"/>
              </w:rPr>
            </w:pPr>
            <w:r w:rsidRPr="00051FB9">
              <w:rPr>
                <w:sz w:val="12"/>
                <w:szCs w:val="12"/>
              </w:rPr>
              <w:t xml:space="preserve">WPP (CEO personal misconduct) </w:t>
            </w:r>
          </w:p>
        </w:tc>
        <w:tc>
          <w:tcPr>
            <w:tcW w:w="923" w:type="dxa"/>
            <w:tcBorders>
              <w:top w:val="nil"/>
              <w:bottom w:val="nil"/>
            </w:tcBorders>
            <w:shd w:val="clear" w:color="auto" w:fill="D0CECE" w:themeFill="background2" w:themeFillShade="E6"/>
            <w:hideMark/>
          </w:tcPr>
          <w:p w14:paraId="22B1CF98" w14:textId="77777777" w:rsidR="00F773D4" w:rsidRPr="00051FB9" w:rsidRDefault="00F773D4" w:rsidP="00F31398">
            <w:pPr>
              <w:spacing w:line="240" w:lineRule="auto"/>
              <w:ind w:firstLine="0"/>
              <w:rPr>
                <w:sz w:val="12"/>
                <w:szCs w:val="12"/>
              </w:rPr>
            </w:pPr>
            <w:r w:rsidRPr="00051FB9">
              <w:rPr>
                <w:sz w:val="12"/>
                <w:szCs w:val="12"/>
              </w:rPr>
              <w:t xml:space="preserve">Walker crisps (Plastic packaging) </w:t>
            </w:r>
          </w:p>
        </w:tc>
        <w:tc>
          <w:tcPr>
            <w:tcW w:w="971" w:type="dxa"/>
            <w:tcBorders>
              <w:top w:val="nil"/>
              <w:bottom w:val="nil"/>
            </w:tcBorders>
            <w:hideMark/>
          </w:tcPr>
          <w:p w14:paraId="1A75C05B" w14:textId="77777777" w:rsidR="00F773D4" w:rsidRPr="00051FB9" w:rsidRDefault="00F773D4" w:rsidP="00F31398">
            <w:pPr>
              <w:spacing w:line="240" w:lineRule="auto"/>
              <w:ind w:firstLine="0"/>
              <w:rPr>
                <w:sz w:val="12"/>
                <w:szCs w:val="12"/>
              </w:rPr>
            </w:pPr>
          </w:p>
        </w:tc>
      </w:tr>
      <w:tr w:rsidR="00F773D4" w:rsidRPr="00051FB9" w14:paraId="048B3023" w14:textId="77777777" w:rsidTr="00F31398">
        <w:trPr>
          <w:trHeight w:val="39"/>
        </w:trPr>
        <w:tc>
          <w:tcPr>
            <w:tcW w:w="830" w:type="dxa"/>
            <w:tcBorders>
              <w:top w:val="nil"/>
              <w:bottom w:val="nil"/>
            </w:tcBorders>
            <w:hideMark/>
          </w:tcPr>
          <w:p w14:paraId="51C15668" w14:textId="77777777" w:rsidR="00F773D4" w:rsidRPr="00051FB9" w:rsidRDefault="00F773D4" w:rsidP="00F31398">
            <w:pPr>
              <w:spacing w:line="240" w:lineRule="auto"/>
              <w:ind w:firstLine="0"/>
              <w:rPr>
                <w:sz w:val="12"/>
                <w:szCs w:val="12"/>
              </w:rPr>
            </w:pPr>
            <w:r w:rsidRPr="00051FB9">
              <w:rPr>
                <w:sz w:val="12"/>
                <w:szCs w:val="12"/>
              </w:rPr>
              <w:t xml:space="preserve">SSE (Misleading customers) </w:t>
            </w:r>
          </w:p>
        </w:tc>
        <w:tc>
          <w:tcPr>
            <w:tcW w:w="993" w:type="dxa"/>
            <w:tcBorders>
              <w:top w:val="nil"/>
              <w:bottom w:val="nil"/>
            </w:tcBorders>
            <w:shd w:val="clear" w:color="auto" w:fill="D0CECE" w:themeFill="background2" w:themeFillShade="E6"/>
            <w:hideMark/>
          </w:tcPr>
          <w:p w14:paraId="011CB292" w14:textId="77777777" w:rsidR="00F773D4" w:rsidRPr="00051FB9" w:rsidRDefault="00F773D4" w:rsidP="00F31398">
            <w:pPr>
              <w:spacing w:line="240" w:lineRule="auto"/>
              <w:ind w:firstLine="0"/>
              <w:rPr>
                <w:sz w:val="12"/>
                <w:szCs w:val="12"/>
              </w:rPr>
            </w:pPr>
            <w:r w:rsidRPr="00051FB9">
              <w:rPr>
                <w:sz w:val="12"/>
                <w:szCs w:val="12"/>
              </w:rPr>
              <w:t xml:space="preserve">Anglo American (Corruption) </w:t>
            </w:r>
          </w:p>
        </w:tc>
        <w:tc>
          <w:tcPr>
            <w:tcW w:w="999" w:type="dxa"/>
            <w:tcBorders>
              <w:top w:val="nil"/>
              <w:bottom w:val="nil"/>
            </w:tcBorders>
            <w:hideMark/>
          </w:tcPr>
          <w:p w14:paraId="44FB35E6" w14:textId="77777777" w:rsidR="00F773D4" w:rsidRPr="00051FB9" w:rsidRDefault="00F773D4" w:rsidP="00F31398">
            <w:pPr>
              <w:spacing w:line="240" w:lineRule="auto"/>
              <w:ind w:firstLine="0"/>
              <w:rPr>
                <w:sz w:val="12"/>
                <w:szCs w:val="12"/>
              </w:rPr>
            </w:pPr>
            <w:r w:rsidRPr="00051FB9">
              <w:rPr>
                <w:sz w:val="12"/>
                <w:szCs w:val="12"/>
              </w:rPr>
              <w:t xml:space="preserve">Facebook (Data Scandal) </w:t>
            </w:r>
          </w:p>
        </w:tc>
        <w:tc>
          <w:tcPr>
            <w:tcW w:w="1286" w:type="dxa"/>
            <w:tcBorders>
              <w:top w:val="nil"/>
              <w:bottom w:val="nil"/>
            </w:tcBorders>
            <w:shd w:val="clear" w:color="auto" w:fill="D0CECE" w:themeFill="background2" w:themeFillShade="E6"/>
            <w:hideMark/>
          </w:tcPr>
          <w:p w14:paraId="744F8E7F" w14:textId="77777777" w:rsidR="00F773D4" w:rsidRPr="00051FB9" w:rsidRDefault="00F773D4" w:rsidP="00F31398">
            <w:pPr>
              <w:spacing w:line="240" w:lineRule="auto"/>
              <w:ind w:firstLine="0"/>
              <w:rPr>
                <w:sz w:val="12"/>
                <w:szCs w:val="12"/>
              </w:rPr>
            </w:pPr>
            <w:r w:rsidRPr="00051FB9">
              <w:rPr>
                <w:sz w:val="12"/>
                <w:szCs w:val="12"/>
              </w:rPr>
              <w:t xml:space="preserve">RSA Insurance (Accounting) </w:t>
            </w:r>
          </w:p>
        </w:tc>
        <w:tc>
          <w:tcPr>
            <w:tcW w:w="975" w:type="dxa"/>
            <w:tcBorders>
              <w:top w:val="nil"/>
              <w:bottom w:val="nil"/>
            </w:tcBorders>
            <w:hideMark/>
          </w:tcPr>
          <w:p w14:paraId="2B1A908E" w14:textId="77777777" w:rsidR="00F773D4" w:rsidRPr="00051FB9" w:rsidRDefault="00F773D4" w:rsidP="00F31398">
            <w:pPr>
              <w:spacing w:line="240" w:lineRule="auto"/>
              <w:ind w:firstLine="0"/>
              <w:rPr>
                <w:sz w:val="12"/>
                <w:szCs w:val="12"/>
              </w:rPr>
            </w:pPr>
            <w:r w:rsidRPr="00051FB9">
              <w:rPr>
                <w:sz w:val="12"/>
                <w:szCs w:val="12"/>
              </w:rPr>
              <w:t xml:space="preserve">Burberry (Environment) </w:t>
            </w:r>
          </w:p>
        </w:tc>
        <w:tc>
          <w:tcPr>
            <w:tcW w:w="1132" w:type="dxa"/>
            <w:tcBorders>
              <w:top w:val="nil"/>
              <w:bottom w:val="nil"/>
            </w:tcBorders>
            <w:shd w:val="clear" w:color="auto" w:fill="D0CECE" w:themeFill="background2" w:themeFillShade="E6"/>
            <w:hideMark/>
          </w:tcPr>
          <w:p w14:paraId="35285926" w14:textId="77777777" w:rsidR="00F773D4" w:rsidRPr="00051FB9" w:rsidRDefault="00F773D4" w:rsidP="00F31398">
            <w:pPr>
              <w:spacing w:line="240" w:lineRule="auto"/>
              <w:ind w:firstLine="0"/>
              <w:rPr>
                <w:sz w:val="12"/>
                <w:szCs w:val="12"/>
              </w:rPr>
            </w:pPr>
            <w:r w:rsidRPr="00051FB9">
              <w:rPr>
                <w:sz w:val="12"/>
                <w:szCs w:val="12"/>
              </w:rPr>
              <w:t xml:space="preserve">HSBC (Money Laundering) </w:t>
            </w:r>
          </w:p>
        </w:tc>
        <w:tc>
          <w:tcPr>
            <w:tcW w:w="907" w:type="dxa"/>
            <w:tcBorders>
              <w:top w:val="nil"/>
              <w:bottom w:val="nil"/>
            </w:tcBorders>
            <w:hideMark/>
          </w:tcPr>
          <w:p w14:paraId="67F0DE2B" w14:textId="77777777" w:rsidR="00F773D4" w:rsidRPr="00051FB9" w:rsidRDefault="00F773D4" w:rsidP="00F31398">
            <w:pPr>
              <w:spacing w:line="240" w:lineRule="auto"/>
              <w:ind w:firstLine="0"/>
              <w:rPr>
                <w:sz w:val="12"/>
                <w:szCs w:val="12"/>
              </w:rPr>
            </w:pPr>
            <w:r w:rsidRPr="00051FB9">
              <w:rPr>
                <w:sz w:val="12"/>
                <w:szCs w:val="12"/>
              </w:rPr>
              <w:t xml:space="preserve">Intel Corporation (CEO relationship scandal) </w:t>
            </w:r>
          </w:p>
        </w:tc>
        <w:tc>
          <w:tcPr>
            <w:tcW w:w="923" w:type="dxa"/>
            <w:tcBorders>
              <w:top w:val="nil"/>
              <w:bottom w:val="nil"/>
            </w:tcBorders>
            <w:shd w:val="clear" w:color="auto" w:fill="D0CECE" w:themeFill="background2" w:themeFillShade="E6"/>
            <w:hideMark/>
          </w:tcPr>
          <w:p w14:paraId="1E880FE2" w14:textId="77777777" w:rsidR="00F773D4" w:rsidRPr="00051FB9" w:rsidRDefault="00F773D4" w:rsidP="00F31398">
            <w:pPr>
              <w:spacing w:line="240" w:lineRule="auto"/>
              <w:ind w:firstLine="0"/>
              <w:rPr>
                <w:sz w:val="12"/>
                <w:szCs w:val="12"/>
              </w:rPr>
            </w:pPr>
            <w:r w:rsidRPr="00051FB9">
              <w:rPr>
                <w:sz w:val="12"/>
                <w:szCs w:val="12"/>
              </w:rPr>
              <w:t xml:space="preserve">Reckitt Benckiser (Poison deaths) </w:t>
            </w:r>
          </w:p>
        </w:tc>
        <w:tc>
          <w:tcPr>
            <w:tcW w:w="971" w:type="dxa"/>
            <w:tcBorders>
              <w:top w:val="nil"/>
              <w:bottom w:val="nil"/>
            </w:tcBorders>
            <w:hideMark/>
          </w:tcPr>
          <w:p w14:paraId="64D61908" w14:textId="77777777" w:rsidR="00F773D4" w:rsidRPr="00051FB9" w:rsidRDefault="00F773D4" w:rsidP="00F31398">
            <w:pPr>
              <w:spacing w:line="240" w:lineRule="auto"/>
              <w:ind w:firstLine="0"/>
              <w:rPr>
                <w:sz w:val="12"/>
                <w:szCs w:val="12"/>
              </w:rPr>
            </w:pPr>
          </w:p>
        </w:tc>
      </w:tr>
      <w:tr w:rsidR="00F773D4" w:rsidRPr="00051FB9" w14:paraId="46F3808F" w14:textId="77777777" w:rsidTr="00F31398">
        <w:trPr>
          <w:trHeight w:val="39"/>
        </w:trPr>
        <w:tc>
          <w:tcPr>
            <w:tcW w:w="830" w:type="dxa"/>
            <w:tcBorders>
              <w:top w:val="nil"/>
              <w:bottom w:val="nil"/>
            </w:tcBorders>
            <w:hideMark/>
          </w:tcPr>
          <w:p w14:paraId="6AC2553A" w14:textId="77777777" w:rsidR="00F773D4" w:rsidRPr="00051FB9" w:rsidRDefault="00F773D4" w:rsidP="00F31398">
            <w:pPr>
              <w:spacing w:line="240" w:lineRule="auto"/>
              <w:ind w:firstLine="0"/>
              <w:rPr>
                <w:sz w:val="12"/>
                <w:szCs w:val="12"/>
              </w:rPr>
            </w:pPr>
            <w:proofErr w:type="spellStart"/>
            <w:r w:rsidRPr="00051FB9">
              <w:rPr>
                <w:sz w:val="12"/>
                <w:szCs w:val="12"/>
              </w:rPr>
              <w:t>Homeserve</w:t>
            </w:r>
            <w:proofErr w:type="spellEnd"/>
            <w:r w:rsidRPr="00051FB9">
              <w:rPr>
                <w:sz w:val="12"/>
                <w:szCs w:val="12"/>
              </w:rPr>
              <w:t xml:space="preserve"> (Mis selling) </w:t>
            </w:r>
          </w:p>
        </w:tc>
        <w:tc>
          <w:tcPr>
            <w:tcW w:w="993" w:type="dxa"/>
            <w:tcBorders>
              <w:top w:val="nil"/>
              <w:bottom w:val="nil"/>
            </w:tcBorders>
            <w:shd w:val="clear" w:color="auto" w:fill="D0CECE" w:themeFill="background2" w:themeFillShade="E6"/>
            <w:hideMark/>
          </w:tcPr>
          <w:p w14:paraId="3C4C79D9" w14:textId="77777777" w:rsidR="00F773D4" w:rsidRPr="00051FB9" w:rsidRDefault="00F773D4" w:rsidP="00F31398">
            <w:pPr>
              <w:spacing w:line="240" w:lineRule="auto"/>
              <w:ind w:firstLine="0"/>
              <w:rPr>
                <w:sz w:val="12"/>
                <w:szCs w:val="12"/>
              </w:rPr>
            </w:pPr>
            <w:r w:rsidRPr="00051FB9">
              <w:rPr>
                <w:sz w:val="12"/>
                <w:szCs w:val="12"/>
              </w:rPr>
              <w:t xml:space="preserve">Glencore (Corruption) </w:t>
            </w:r>
          </w:p>
        </w:tc>
        <w:tc>
          <w:tcPr>
            <w:tcW w:w="999" w:type="dxa"/>
            <w:tcBorders>
              <w:top w:val="nil"/>
              <w:bottom w:val="nil"/>
            </w:tcBorders>
            <w:hideMark/>
          </w:tcPr>
          <w:p w14:paraId="5CEB4343" w14:textId="77777777" w:rsidR="00F773D4" w:rsidRPr="00051FB9" w:rsidRDefault="00F773D4" w:rsidP="00F31398">
            <w:pPr>
              <w:spacing w:line="240" w:lineRule="auto"/>
              <w:ind w:firstLine="0"/>
              <w:rPr>
                <w:sz w:val="12"/>
                <w:szCs w:val="12"/>
              </w:rPr>
            </w:pPr>
            <w:r w:rsidRPr="00051FB9">
              <w:rPr>
                <w:sz w:val="12"/>
                <w:szCs w:val="12"/>
              </w:rPr>
              <w:t xml:space="preserve">Cambridge Analytica (Data scandal) </w:t>
            </w:r>
          </w:p>
        </w:tc>
        <w:tc>
          <w:tcPr>
            <w:tcW w:w="1286" w:type="dxa"/>
            <w:tcBorders>
              <w:top w:val="nil"/>
              <w:bottom w:val="nil"/>
            </w:tcBorders>
            <w:shd w:val="clear" w:color="auto" w:fill="D0CECE" w:themeFill="background2" w:themeFillShade="E6"/>
            <w:hideMark/>
          </w:tcPr>
          <w:p w14:paraId="48803B7A" w14:textId="77777777" w:rsidR="00F773D4" w:rsidRPr="00051FB9" w:rsidRDefault="00F773D4" w:rsidP="00F31398">
            <w:pPr>
              <w:spacing w:line="240" w:lineRule="auto"/>
              <w:ind w:firstLine="0"/>
              <w:rPr>
                <w:sz w:val="12"/>
                <w:szCs w:val="12"/>
              </w:rPr>
            </w:pPr>
            <w:r w:rsidRPr="00051FB9">
              <w:rPr>
                <w:sz w:val="12"/>
                <w:szCs w:val="12"/>
              </w:rPr>
              <w:t xml:space="preserve">Zynga (Defrauding shareholders) </w:t>
            </w:r>
          </w:p>
        </w:tc>
        <w:tc>
          <w:tcPr>
            <w:tcW w:w="975" w:type="dxa"/>
            <w:tcBorders>
              <w:top w:val="nil"/>
              <w:bottom w:val="nil"/>
            </w:tcBorders>
            <w:hideMark/>
          </w:tcPr>
          <w:p w14:paraId="7A76A4DD" w14:textId="77777777" w:rsidR="00F773D4" w:rsidRPr="00051FB9" w:rsidRDefault="00F773D4" w:rsidP="00F31398">
            <w:pPr>
              <w:spacing w:line="240" w:lineRule="auto"/>
              <w:ind w:firstLine="0"/>
              <w:rPr>
                <w:sz w:val="12"/>
                <w:szCs w:val="12"/>
              </w:rPr>
            </w:pPr>
            <w:r w:rsidRPr="00051FB9">
              <w:rPr>
                <w:sz w:val="12"/>
                <w:szCs w:val="12"/>
              </w:rPr>
              <w:t xml:space="preserve">Rio (Environmental and human rights) </w:t>
            </w:r>
          </w:p>
        </w:tc>
        <w:tc>
          <w:tcPr>
            <w:tcW w:w="1132" w:type="dxa"/>
            <w:tcBorders>
              <w:top w:val="nil"/>
              <w:bottom w:val="nil"/>
            </w:tcBorders>
            <w:shd w:val="clear" w:color="auto" w:fill="D0CECE" w:themeFill="background2" w:themeFillShade="E6"/>
            <w:hideMark/>
          </w:tcPr>
          <w:p w14:paraId="349FA18E" w14:textId="77777777" w:rsidR="00F773D4" w:rsidRPr="00051FB9" w:rsidRDefault="00F773D4" w:rsidP="00F31398">
            <w:pPr>
              <w:spacing w:line="240" w:lineRule="auto"/>
              <w:ind w:firstLine="0"/>
              <w:rPr>
                <w:sz w:val="12"/>
                <w:szCs w:val="12"/>
              </w:rPr>
            </w:pPr>
            <w:r w:rsidRPr="00051FB9">
              <w:rPr>
                <w:sz w:val="12"/>
                <w:szCs w:val="12"/>
              </w:rPr>
              <w:t xml:space="preserve">Standard Chartered (Money Laundering) </w:t>
            </w:r>
          </w:p>
        </w:tc>
        <w:tc>
          <w:tcPr>
            <w:tcW w:w="907" w:type="dxa"/>
            <w:tcBorders>
              <w:top w:val="nil"/>
              <w:bottom w:val="nil"/>
            </w:tcBorders>
            <w:hideMark/>
          </w:tcPr>
          <w:p w14:paraId="6B059462" w14:textId="77777777" w:rsidR="00F773D4" w:rsidRPr="00051FB9" w:rsidRDefault="00F773D4" w:rsidP="00F31398">
            <w:pPr>
              <w:spacing w:line="240" w:lineRule="auto"/>
              <w:ind w:firstLine="0"/>
              <w:rPr>
                <w:sz w:val="12"/>
                <w:szCs w:val="12"/>
              </w:rPr>
            </w:pPr>
            <w:r w:rsidRPr="00051FB9">
              <w:rPr>
                <w:sz w:val="12"/>
                <w:szCs w:val="12"/>
              </w:rPr>
              <w:t xml:space="preserve">Amazon.com, Inc. (CEO relationship scandal) </w:t>
            </w:r>
          </w:p>
        </w:tc>
        <w:tc>
          <w:tcPr>
            <w:tcW w:w="923" w:type="dxa"/>
            <w:tcBorders>
              <w:top w:val="nil"/>
              <w:bottom w:val="nil"/>
            </w:tcBorders>
            <w:shd w:val="clear" w:color="auto" w:fill="D0CECE" w:themeFill="background2" w:themeFillShade="E6"/>
            <w:hideMark/>
          </w:tcPr>
          <w:p w14:paraId="501A5E99" w14:textId="77777777" w:rsidR="00F773D4" w:rsidRPr="00051FB9" w:rsidRDefault="00F773D4" w:rsidP="00F31398">
            <w:pPr>
              <w:spacing w:line="240" w:lineRule="auto"/>
              <w:ind w:firstLine="0"/>
              <w:rPr>
                <w:sz w:val="12"/>
                <w:szCs w:val="12"/>
              </w:rPr>
            </w:pPr>
            <w:r w:rsidRPr="00051FB9">
              <w:rPr>
                <w:sz w:val="12"/>
                <w:szCs w:val="12"/>
              </w:rPr>
              <w:t xml:space="preserve">Johnson (Product related) </w:t>
            </w:r>
          </w:p>
        </w:tc>
        <w:tc>
          <w:tcPr>
            <w:tcW w:w="971" w:type="dxa"/>
            <w:tcBorders>
              <w:top w:val="nil"/>
              <w:bottom w:val="nil"/>
            </w:tcBorders>
            <w:hideMark/>
          </w:tcPr>
          <w:p w14:paraId="1EABFC1C" w14:textId="77777777" w:rsidR="00F773D4" w:rsidRPr="00051FB9" w:rsidRDefault="00F773D4" w:rsidP="00F31398">
            <w:pPr>
              <w:spacing w:line="240" w:lineRule="auto"/>
              <w:ind w:firstLine="0"/>
              <w:rPr>
                <w:sz w:val="12"/>
                <w:szCs w:val="12"/>
              </w:rPr>
            </w:pPr>
          </w:p>
        </w:tc>
      </w:tr>
      <w:tr w:rsidR="00F773D4" w:rsidRPr="00051FB9" w14:paraId="21B9793B" w14:textId="77777777" w:rsidTr="00F31398">
        <w:trPr>
          <w:trHeight w:val="39"/>
        </w:trPr>
        <w:tc>
          <w:tcPr>
            <w:tcW w:w="830" w:type="dxa"/>
            <w:tcBorders>
              <w:top w:val="nil"/>
              <w:bottom w:val="nil"/>
            </w:tcBorders>
            <w:hideMark/>
          </w:tcPr>
          <w:p w14:paraId="0697C53F" w14:textId="77777777" w:rsidR="00F773D4" w:rsidRPr="00051FB9" w:rsidRDefault="00F773D4" w:rsidP="00F31398">
            <w:pPr>
              <w:spacing w:line="240" w:lineRule="auto"/>
              <w:ind w:firstLine="0"/>
              <w:rPr>
                <w:sz w:val="12"/>
                <w:szCs w:val="12"/>
              </w:rPr>
            </w:pPr>
          </w:p>
        </w:tc>
        <w:tc>
          <w:tcPr>
            <w:tcW w:w="993" w:type="dxa"/>
            <w:tcBorders>
              <w:top w:val="nil"/>
              <w:bottom w:val="nil"/>
            </w:tcBorders>
            <w:shd w:val="clear" w:color="auto" w:fill="D0CECE" w:themeFill="background2" w:themeFillShade="E6"/>
            <w:hideMark/>
          </w:tcPr>
          <w:p w14:paraId="0776A675" w14:textId="77777777" w:rsidR="00F773D4" w:rsidRPr="00051FB9" w:rsidRDefault="00F773D4" w:rsidP="00F31398">
            <w:pPr>
              <w:spacing w:line="240" w:lineRule="auto"/>
              <w:ind w:firstLine="0"/>
              <w:rPr>
                <w:sz w:val="12"/>
                <w:szCs w:val="12"/>
              </w:rPr>
            </w:pPr>
            <w:r w:rsidRPr="00051FB9">
              <w:rPr>
                <w:sz w:val="12"/>
                <w:szCs w:val="12"/>
              </w:rPr>
              <w:t xml:space="preserve">Ultra-Electronics (Corruption) </w:t>
            </w:r>
          </w:p>
        </w:tc>
        <w:tc>
          <w:tcPr>
            <w:tcW w:w="999" w:type="dxa"/>
            <w:tcBorders>
              <w:top w:val="nil"/>
              <w:bottom w:val="nil"/>
            </w:tcBorders>
            <w:hideMark/>
          </w:tcPr>
          <w:p w14:paraId="6DDC7C31" w14:textId="77777777" w:rsidR="00F773D4" w:rsidRPr="00051FB9" w:rsidRDefault="00F773D4" w:rsidP="00F31398">
            <w:pPr>
              <w:spacing w:line="240" w:lineRule="auto"/>
              <w:ind w:firstLine="0"/>
              <w:rPr>
                <w:sz w:val="12"/>
                <w:szCs w:val="12"/>
              </w:rPr>
            </w:pPr>
            <w:r w:rsidRPr="00051FB9">
              <w:rPr>
                <w:sz w:val="12"/>
                <w:szCs w:val="12"/>
              </w:rPr>
              <w:t xml:space="preserve">Credit Suisse (Espionage scandal) </w:t>
            </w:r>
          </w:p>
        </w:tc>
        <w:tc>
          <w:tcPr>
            <w:tcW w:w="1286" w:type="dxa"/>
            <w:tcBorders>
              <w:top w:val="nil"/>
              <w:bottom w:val="nil"/>
            </w:tcBorders>
            <w:shd w:val="clear" w:color="auto" w:fill="D0CECE" w:themeFill="background2" w:themeFillShade="E6"/>
            <w:hideMark/>
          </w:tcPr>
          <w:p w14:paraId="3E954BA7" w14:textId="77777777" w:rsidR="00F773D4" w:rsidRPr="00051FB9" w:rsidRDefault="00F773D4" w:rsidP="00F31398">
            <w:pPr>
              <w:spacing w:line="240" w:lineRule="auto"/>
              <w:ind w:firstLine="0"/>
              <w:rPr>
                <w:sz w:val="12"/>
                <w:szCs w:val="12"/>
              </w:rPr>
            </w:pPr>
            <w:r w:rsidRPr="00051FB9">
              <w:rPr>
                <w:sz w:val="12"/>
                <w:szCs w:val="12"/>
              </w:rPr>
              <w:t xml:space="preserve">London Capital &amp; Finance (Financial) </w:t>
            </w:r>
          </w:p>
        </w:tc>
        <w:tc>
          <w:tcPr>
            <w:tcW w:w="975" w:type="dxa"/>
            <w:tcBorders>
              <w:top w:val="nil"/>
              <w:bottom w:val="nil"/>
            </w:tcBorders>
            <w:hideMark/>
          </w:tcPr>
          <w:p w14:paraId="00841638" w14:textId="77777777" w:rsidR="00F773D4" w:rsidRPr="00051FB9" w:rsidRDefault="00F773D4" w:rsidP="00F31398">
            <w:pPr>
              <w:spacing w:line="240" w:lineRule="auto"/>
              <w:ind w:firstLine="0"/>
              <w:rPr>
                <w:sz w:val="12"/>
                <w:szCs w:val="12"/>
              </w:rPr>
            </w:pPr>
            <w:r w:rsidRPr="00051FB9">
              <w:rPr>
                <w:sz w:val="12"/>
                <w:szCs w:val="12"/>
              </w:rPr>
              <w:t xml:space="preserve">BHP Billiton (Environment-Dam collapse in Brazil) </w:t>
            </w:r>
          </w:p>
        </w:tc>
        <w:tc>
          <w:tcPr>
            <w:tcW w:w="1132" w:type="dxa"/>
            <w:tcBorders>
              <w:top w:val="nil"/>
              <w:bottom w:val="nil"/>
            </w:tcBorders>
            <w:shd w:val="clear" w:color="auto" w:fill="D0CECE" w:themeFill="background2" w:themeFillShade="E6"/>
            <w:hideMark/>
          </w:tcPr>
          <w:p w14:paraId="66551FEF" w14:textId="77777777" w:rsidR="00F773D4" w:rsidRPr="00051FB9" w:rsidRDefault="00F773D4" w:rsidP="00F31398">
            <w:pPr>
              <w:spacing w:line="240" w:lineRule="auto"/>
              <w:ind w:firstLine="0"/>
              <w:rPr>
                <w:sz w:val="12"/>
                <w:szCs w:val="12"/>
              </w:rPr>
            </w:pPr>
            <w:r w:rsidRPr="00051FB9">
              <w:rPr>
                <w:sz w:val="12"/>
                <w:szCs w:val="12"/>
              </w:rPr>
              <w:t xml:space="preserve">Kingfisher (Money Laundering) </w:t>
            </w:r>
          </w:p>
        </w:tc>
        <w:tc>
          <w:tcPr>
            <w:tcW w:w="907" w:type="dxa"/>
            <w:tcBorders>
              <w:top w:val="nil"/>
              <w:bottom w:val="nil"/>
            </w:tcBorders>
            <w:hideMark/>
          </w:tcPr>
          <w:p w14:paraId="6AB6F980" w14:textId="77777777" w:rsidR="00F773D4" w:rsidRPr="00051FB9" w:rsidRDefault="00F773D4" w:rsidP="00F31398">
            <w:pPr>
              <w:spacing w:line="240" w:lineRule="auto"/>
              <w:ind w:firstLine="0"/>
              <w:rPr>
                <w:sz w:val="12"/>
                <w:szCs w:val="12"/>
              </w:rPr>
            </w:pPr>
            <w:r w:rsidRPr="00051FB9">
              <w:rPr>
                <w:sz w:val="12"/>
                <w:szCs w:val="12"/>
              </w:rPr>
              <w:t xml:space="preserve">Ted Baker (Harassment) </w:t>
            </w:r>
          </w:p>
        </w:tc>
        <w:tc>
          <w:tcPr>
            <w:tcW w:w="923" w:type="dxa"/>
            <w:tcBorders>
              <w:top w:val="nil"/>
              <w:bottom w:val="nil"/>
            </w:tcBorders>
            <w:shd w:val="clear" w:color="auto" w:fill="D0CECE" w:themeFill="background2" w:themeFillShade="E6"/>
            <w:hideMark/>
          </w:tcPr>
          <w:p w14:paraId="088E9B77" w14:textId="77777777" w:rsidR="00F773D4" w:rsidRPr="00051FB9" w:rsidRDefault="00F773D4" w:rsidP="00F31398">
            <w:pPr>
              <w:spacing w:line="240" w:lineRule="auto"/>
              <w:ind w:firstLine="0"/>
              <w:rPr>
                <w:sz w:val="12"/>
                <w:szCs w:val="12"/>
              </w:rPr>
            </w:pPr>
            <w:r w:rsidRPr="00051FB9">
              <w:rPr>
                <w:sz w:val="12"/>
                <w:szCs w:val="12"/>
              </w:rPr>
              <w:t xml:space="preserve">Sanofi (Vaccine scandal) </w:t>
            </w:r>
          </w:p>
        </w:tc>
        <w:tc>
          <w:tcPr>
            <w:tcW w:w="971" w:type="dxa"/>
            <w:tcBorders>
              <w:top w:val="nil"/>
              <w:bottom w:val="nil"/>
            </w:tcBorders>
            <w:hideMark/>
          </w:tcPr>
          <w:p w14:paraId="61EED049" w14:textId="77777777" w:rsidR="00F773D4" w:rsidRPr="00051FB9" w:rsidRDefault="00F773D4" w:rsidP="00F31398">
            <w:pPr>
              <w:spacing w:line="240" w:lineRule="auto"/>
              <w:ind w:firstLine="0"/>
              <w:rPr>
                <w:sz w:val="12"/>
                <w:szCs w:val="12"/>
              </w:rPr>
            </w:pPr>
          </w:p>
        </w:tc>
      </w:tr>
      <w:tr w:rsidR="00F773D4" w:rsidRPr="00051FB9" w14:paraId="203A643D" w14:textId="77777777" w:rsidTr="00F31398">
        <w:trPr>
          <w:trHeight w:val="39"/>
        </w:trPr>
        <w:tc>
          <w:tcPr>
            <w:tcW w:w="830" w:type="dxa"/>
            <w:tcBorders>
              <w:top w:val="nil"/>
              <w:bottom w:val="nil"/>
            </w:tcBorders>
            <w:hideMark/>
          </w:tcPr>
          <w:p w14:paraId="636C97CF" w14:textId="77777777" w:rsidR="00F773D4" w:rsidRPr="00051FB9" w:rsidRDefault="00F773D4" w:rsidP="00F31398">
            <w:pPr>
              <w:spacing w:line="240" w:lineRule="auto"/>
              <w:ind w:firstLine="0"/>
              <w:rPr>
                <w:sz w:val="12"/>
                <w:szCs w:val="12"/>
              </w:rPr>
            </w:pPr>
          </w:p>
        </w:tc>
        <w:tc>
          <w:tcPr>
            <w:tcW w:w="993" w:type="dxa"/>
            <w:tcBorders>
              <w:top w:val="nil"/>
              <w:bottom w:val="nil"/>
            </w:tcBorders>
            <w:shd w:val="clear" w:color="auto" w:fill="D0CECE" w:themeFill="background2" w:themeFillShade="E6"/>
            <w:hideMark/>
          </w:tcPr>
          <w:p w14:paraId="5808D60F" w14:textId="77777777" w:rsidR="00F773D4" w:rsidRPr="00051FB9" w:rsidRDefault="00F773D4" w:rsidP="00F31398">
            <w:pPr>
              <w:spacing w:line="240" w:lineRule="auto"/>
              <w:ind w:firstLine="0"/>
              <w:rPr>
                <w:sz w:val="12"/>
                <w:szCs w:val="12"/>
              </w:rPr>
            </w:pPr>
            <w:r w:rsidRPr="00051FB9">
              <w:rPr>
                <w:sz w:val="12"/>
                <w:szCs w:val="12"/>
              </w:rPr>
              <w:t xml:space="preserve">Balfour Beatty (Corruption) </w:t>
            </w:r>
          </w:p>
        </w:tc>
        <w:tc>
          <w:tcPr>
            <w:tcW w:w="999" w:type="dxa"/>
            <w:tcBorders>
              <w:top w:val="nil"/>
              <w:bottom w:val="nil"/>
            </w:tcBorders>
            <w:hideMark/>
          </w:tcPr>
          <w:p w14:paraId="6608F2EF" w14:textId="77777777" w:rsidR="00F773D4" w:rsidRPr="00051FB9" w:rsidRDefault="00F773D4" w:rsidP="00F31398">
            <w:pPr>
              <w:spacing w:line="240" w:lineRule="auto"/>
              <w:ind w:firstLine="0"/>
              <w:rPr>
                <w:sz w:val="12"/>
                <w:szCs w:val="12"/>
              </w:rPr>
            </w:pPr>
            <w:proofErr w:type="spellStart"/>
            <w:r w:rsidRPr="00051FB9">
              <w:rPr>
                <w:sz w:val="12"/>
                <w:szCs w:val="12"/>
              </w:rPr>
              <w:t>Akari</w:t>
            </w:r>
            <w:proofErr w:type="spellEnd"/>
            <w:r w:rsidRPr="00051FB9">
              <w:rPr>
                <w:sz w:val="12"/>
                <w:szCs w:val="12"/>
              </w:rPr>
              <w:t xml:space="preserve"> Therapeutics (False data and report scandal) </w:t>
            </w:r>
          </w:p>
        </w:tc>
        <w:tc>
          <w:tcPr>
            <w:tcW w:w="1286" w:type="dxa"/>
            <w:tcBorders>
              <w:top w:val="nil"/>
              <w:bottom w:val="nil"/>
            </w:tcBorders>
            <w:shd w:val="clear" w:color="auto" w:fill="D0CECE" w:themeFill="background2" w:themeFillShade="E6"/>
            <w:hideMark/>
          </w:tcPr>
          <w:p w14:paraId="005CB3D6" w14:textId="77777777" w:rsidR="00F773D4" w:rsidRPr="00051FB9" w:rsidRDefault="00F773D4" w:rsidP="00F31398">
            <w:pPr>
              <w:spacing w:line="240" w:lineRule="auto"/>
              <w:ind w:firstLine="0"/>
              <w:rPr>
                <w:sz w:val="12"/>
                <w:szCs w:val="12"/>
              </w:rPr>
            </w:pPr>
            <w:r w:rsidRPr="00051FB9">
              <w:rPr>
                <w:sz w:val="12"/>
                <w:szCs w:val="12"/>
              </w:rPr>
              <w:t xml:space="preserve">Walgreens Boots Alliance (Financial) </w:t>
            </w:r>
          </w:p>
        </w:tc>
        <w:tc>
          <w:tcPr>
            <w:tcW w:w="975" w:type="dxa"/>
            <w:tcBorders>
              <w:top w:val="nil"/>
              <w:bottom w:val="nil"/>
            </w:tcBorders>
            <w:hideMark/>
          </w:tcPr>
          <w:p w14:paraId="7F6BD9A0" w14:textId="77777777" w:rsidR="00F773D4" w:rsidRPr="00051FB9" w:rsidRDefault="00F773D4" w:rsidP="00F31398">
            <w:pPr>
              <w:spacing w:line="240" w:lineRule="auto"/>
              <w:ind w:firstLine="0"/>
              <w:rPr>
                <w:sz w:val="12"/>
                <w:szCs w:val="12"/>
              </w:rPr>
            </w:pPr>
            <w:r w:rsidRPr="00051FB9">
              <w:rPr>
                <w:sz w:val="12"/>
                <w:szCs w:val="12"/>
              </w:rPr>
              <w:t xml:space="preserve">Daimler (Environment-Diesel emissions) </w:t>
            </w:r>
          </w:p>
        </w:tc>
        <w:tc>
          <w:tcPr>
            <w:tcW w:w="1132" w:type="dxa"/>
            <w:tcBorders>
              <w:top w:val="nil"/>
              <w:bottom w:val="nil"/>
            </w:tcBorders>
            <w:shd w:val="clear" w:color="auto" w:fill="D0CECE" w:themeFill="background2" w:themeFillShade="E6"/>
            <w:hideMark/>
          </w:tcPr>
          <w:p w14:paraId="6788DADE" w14:textId="77777777" w:rsidR="00F773D4" w:rsidRPr="00051FB9" w:rsidRDefault="00F773D4" w:rsidP="00F31398">
            <w:pPr>
              <w:spacing w:line="240" w:lineRule="auto"/>
              <w:ind w:firstLine="0"/>
              <w:rPr>
                <w:sz w:val="12"/>
                <w:szCs w:val="12"/>
              </w:rPr>
            </w:pPr>
            <w:r w:rsidRPr="00051FB9">
              <w:rPr>
                <w:sz w:val="12"/>
                <w:szCs w:val="12"/>
              </w:rPr>
              <w:t xml:space="preserve">Tesla (Workers exploitation) </w:t>
            </w:r>
          </w:p>
        </w:tc>
        <w:tc>
          <w:tcPr>
            <w:tcW w:w="907" w:type="dxa"/>
            <w:tcBorders>
              <w:top w:val="nil"/>
              <w:bottom w:val="nil"/>
            </w:tcBorders>
            <w:hideMark/>
          </w:tcPr>
          <w:p w14:paraId="084155BC" w14:textId="77777777" w:rsidR="00F773D4" w:rsidRPr="00051FB9" w:rsidRDefault="00F773D4" w:rsidP="00F31398">
            <w:pPr>
              <w:spacing w:line="240" w:lineRule="auto"/>
              <w:ind w:firstLine="0"/>
              <w:rPr>
                <w:sz w:val="12"/>
                <w:szCs w:val="12"/>
              </w:rPr>
            </w:pPr>
          </w:p>
        </w:tc>
        <w:tc>
          <w:tcPr>
            <w:tcW w:w="923" w:type="dxa"/>
            <w:tcBorders>
              <w:top w:val="nil"/>
              <w:bottom w:val="nil"/>
            </w:tcBorders>
            <w:hideMark/>
          </w:tcPr>
          <w:p w14:paraId="4D82D407" w14:textId="77777777" w:rsidR="00F773D4" w:rsidRPr="00051FB9" w:rsidRDefault="00F773D4" w:rsidP="00F31398">
            <w:pPr>
              <w:spacing w:line="240" w:lineRule="auto"/>
              <w:ind w:firstLine="0"/>
              <w:rPr>
                <w:sz w:val="12"/>
                <w:szCs w:val="12"/>
              </w:rPr>
            </w:pPr>
          </w:p>
        </w:tc>
        <w:tc>
          <w:tcPr>
            <w:tcW w:w="971" w:type="dxa"/>
            <w:tcBorders>
              <w:top w:val="nil"/>
              <w:bottom w:val="nil"/>
            </w:tcBorders>
            <w:hideMark/>
          </w:tcPr>
          <w:p w14:paraId="2F0CFC5E" w14:textId="77777777" w:rsidR="00F773D4" w:rsidRPr="00051FB9" w:rsidRDefault="00F773D4" w:rsidP="00F31398">
            <w:pPr>
              <w:spacing w:line="240" w:lineRule="auto"/>
              <w:ind w:firstLine="0"/>
              <w:rPr>
                <w:sz w:val="12"/>
                <w:szCs w:val="12"/>
              </w:rPr>
            </w:pPr>
          </w:p>
        </w:tc>
      </w:tr>
      <w:tr w:rsidR="00F773D4" w:rsidRPr="00051FB9" w14:paraId="3A4C535A" w14:textId="77777777" w:rsidTr="00F31398">
        <w:trPr>
          <w:trHeight w:val="39"/>
        </w:trPr>
        <w:tc>
          <w:tcPr>
            <w:tcW w:w="830" w:type="dxa"/>
            <w:tcBorders>
              <w:top w:val="nil"/>
              <w:bottom w:val="nil"/>
            </w:tcBorders>
            <w:hideMark/>
          </w:tcPr>
          <w:p w14:paraId="7B243393" w14:textId="77777777" w:rsidR="00F773D4" w:rsidRPr="00051FB9" w:rsidRDefault="00F773D4" w:rsidP="00F31398">
            <w:pPr>
              <w:spacing w:line="240" w:lineRule="auto"/>
              <w:ind w:firstLine="0"/>
              <w:rPr>
                <w:sz w:val="12"/>
                <w:szCs w:val="12"/>
              </w:rPr>
            </w:pPr>
          </w:p>
        </w:tc>
        <w:tc>
          <w:tcPr>
            <w:tcW w:w="993" w:type="dxa"/>
            <w:tcBorders>
              <w:top w:val="nil"/>
              <w:bottom w:val="nil"/>
            </w:tcBorders>
            <w:shd w:val="clear" w:color="auto" w:fill="D0CECE" w:themeFill="background2" w:themeFillShade="E6"/>
            <w:hideMark/>
          </w:tcPr>
          <w:p w14:paraId="36DB902E" w14:textId="77777777" w:rsidR="00F773D4" w:rsidRPr="00051FB9" w:rsidRDefault="00F773D4" w:rsidP="00F31398">
            <w:pPr>
              <w:spacing w:line="240" w:lineRule="auto"/>
              <w:ind w:firstLine="0"/>
              <w:rPr>
                <w:sz w:val="12"/>
                <w:szCs w:val="12"/>
              </w:rPr>
            </w:pPr>
            <w:r w:rsidRPr="00051FB9">
              <w:rPr>
                <w:sz w:val="12"/>
                <w:szCs w:val="12"/>
              </w:rPr>
              <w:t>B</w:t>
            </w:r>
            <w:r>
              <w:rPr>
                <w:sz w:val="12"/>
                <w:szCs w:val="12"/>
              </w:rPr>
              <w:t>TG</w:t>
            </w:r>
            <w:r w:rsidRPr="00051FB9">
              <w:rPr>
                <w:sz w:val="12"/>
                <w:szCs w:val="12"/>
              </w:rPr>
              <w:t xml:space="preserve"> (Corruption scandal) </w:t>
            </w:r>
          </w:p>
        </w:tc>
        <w:tc>
          <w:tcPr>
            <w:tcW w:w="999" w:type="dxa"/>
            <w:tcBorders>
              <w:top w:val="nil"/>
              <w:bottom w:val="nil"/>
            </w:tcBorders>
            <w:hideMark/>
          </w:tcPr>
          <w:p w14:paraId="2036FF44" w14:textId="77777777" w:rsidR="00F773D4" w:rsidRPr="00051FB9" w:rsidRDefault="00F773D4" w:rsidP="00F31398">
            <w:pPr>
              <w:spacing w:line="240" w:lineRule="auto"/>
              <w:ind w:firstLine="0"/>
              <w:rPr>
                <w:sz w:val="12"/>
                <w:szCs w:val="12"/>
              </w:rPr>
            </w:pPr>
            <w:r w:rsidRPr="00051FB9">
              <w:rPr>
                <w:sz w:val="12"/>
                <w:szCs w:val="12"/>
              </w:rPr>
              <w:t xml:space="preserve">Alphabet (Privacy scandal) </w:t>
            </w:r>
          </w:p>
        </w:tc>
        <w:tc>
          <w:tcPr>
            <w:tcW w:w="1286" w:type="dxa"/>
            <w:tcBorders>
              <w:top w:val="nil"/>
              <w:bottom w:val="nil"/>
            </w:tcBorders>
            <w:shd w:val="clear" w:color="auto" w:fill="D0CECE" w:themeFill="background2" w:themeFillShade="E6"/>
            <w:hideMark/>
          </w:tcPr>
          <w:p w14:paraId="78EBA346" w14:textId="77777777" w:rsidR="00F773D4" w:rsidRPr="00051FB9" w:rsidRDefault="00F773D4" w:rsidP="00F31398">
            <w:pPr>
              <w:spacing w:line="240" w:lineRule="auto"/>
              <w:ind w:firstLine="0"/>
              <w:rPr>
                <w:sz w:val="12"/>
                <w:szCs w:val="12"/>
              </w:rPr>
            </w:pPr>
            <w:r w:rsidRPr="00051FB9">
              <w:rPr>
                <w:sz w:val="12"/>
                <w:szCs w:val="12"/>
              </w:rPr>
              <w:t xml:space="preserve">Royal Dutch Shell (Financial) </w:t>
            </w:r>
          </w:p>
        </w:tc>
        <w:tc>
          <w:tcPr>
            <w:tcW w:w="975" w:type="dxa"/>
            <w:tcBorders>
              <w:top w:val="nil"/>
              <w:bottom w:val="nil"/>
            </w:tcBorders>
            <w:hideMark/>
          </w:tcPr>
          <w:p w14:paraId="02E3B0E4" w14:textId="77777777" w:rsidR="00F773D4" w:rsidRPr="00051FB9" w:rsidRDefault="00F773D4" w:rsidP="00F31398">
            <w:pPr>
              <w:spacing w:line="240" w:lineRule="auto"/>
              <w:ind w:firstLine="0"/>
              <w:rPr>
                <w:sz w:val="12"/>
                <w:szCs w:val="12"/>
              </w:rPr>
            </w:pPr>
            <w:r w:rsidRPr="00051FB9">
              <w:rPr>
                <w:sz w:val="12"/>
                <w:szCs w:val="12"/>
              </w:rPr>
              <w:t xml:space="preserve">United Utilities (Water contamination) </w:t>
            </w:r>
          </w:p>
        </w:tc>
        <w:tc>
          <w:tcPr>
            <w:tcW w:w="1132" w:type="dxa"/>
            <w:tcBorders>
              <w:top w:val="nil"/>
              <w:bottom w:val="nil"/>
            </w:tcBorders>
            <w:hideMark/>
          </w:tcPr>
          <w:p w14:paraId="7405C310" w14:textId="77777777" w:rsidR="00F773D4" w:rsidRPr="00051FB9" w:rsidRDefault="00F773D4" w:rsidP="00F31398">
            <w:pPr>
              <w:spacing w:line="240" w:lineRule="auto"/>
              <w:ind w:firstLine="0"/>
              <w:rPr>
                <w:sz w:val="12"/>
                <w:szCs w:val="12"/>
              </w:rPr>
            </w:pPr>
          </w:p>
        </w:tc>
        <w:tc>
          <w:tcPr>
            <w:tcW w:w="907" w:type="dxa"/>
            <w:tcBorders>
              <w:top w:val="nil"/>
              <w:bottom w:val="nil"/>
            </w:tcBorders>
            <w:hideMark/>
          </w:tcPr>
          <w:p w14:paraId="1C192B69" w14:textId="77777777" w:rsidR="00F773D4" w:rsidRPr="00051FB9" w:rsidRDefault="00F773D4" w:rsidP="00F31398">
            <w:pPr>
              <w:spacing w:line="240" w:lineRule="auto"/>
              <w:ind w:firstLine="0"/>
              <w:rPr>
                <w:sz w:val="12"/>
                <w:szCs w:val="12"/>
              </w:rPr>
            </w:pPr>
          </w:p>
        </w:tc>
        <w:tc>
          <w:tcPr>
            <w:tcW w:w="923" w:type="dxa"/>
            <w:tcBorders>
              <w:top w:val="nil"/>
              <w:bottom w:val="nil"/>
            </w:tcBorders>
            <w:hideMark/>
          </w:tcPr>
          <w:p w14:paraId="0CA32999" w14:textId="77777777" w:rsidR="00F773D4" w:rsidRPr="00051FB9" w:rsidRDefault="00F773D4" w:rsidP="00F31398">
            <w:pPr>
              <w:spacing w:line="240" w:lineRule="auto"/>
              <w:ind w:firstLine="0"/>
              <w:rPr>
                <w:sz w:val="12"/>
                <w:szCs w:val="12"/>
              </w:rPr>
            </w:pPr>
          </w:p>
        </w:tc>
        <w:tc>
          <w:tcPr>
            <w:tcW w:w="971" w:type="dxa"/>
            <w:tcBorders>
              <w:top w:val="nil"/>
              <w:bottom w:val="nil"/>
            </w:tcBorders>
            <w:hideMark/>
          </w:tcPr>
          <w:p w14:paraId="6A7F8CE0" w14:textId="77777777" w:rsidR="00F773D4" w:rsidRPr="00051FB9" w:rsidRDefault="00F773D4" w:rsidP="00F31398">
            <w:pPr>
              <w:spacing w:line="240" w:lineRule="auto"/>
              <w:ind w:firstLine="0"/>
              <w:rPr>
                <w:sz w:val="12"/>
                <w:szCs w:val="12"/>
              </w:rPr>
            </w:pPr>
          </w:p>
        </w:tc>
      </w:tr>
      <w:tr w:rsidR="00F773D4" w:rsidRPr="00051FB9" w14:paraId="5E124B4C" w14:textId="77777777" w:rsidTr="00F31398">
        <w:trPr>
          <w:trHeight w:val="39"/>
        </w:trPr>
        <w:tc>
          <w:tcPr>
            <w:tcW w:w="830" w:type="dxa"/>
            <w:tcBorders>
              <w:top w:val="nil"/>
              <w:bottom w:val="nil"/>
            </w:tcBorders>
            <w:hideMark/>
          </w:tcPr>
          <w:p w14:paraId="1D2685B4" w14:textId="77777777" w:rsidR="00F773D4" w:rsidRPr="00051FB9" w:rsidRDefault="00F773D4" w:rsidP="00F31398">
            <w:pPr>
              <w:spacing w:line="240" w:lineRule="auto"/>
              <w:ind w:firstLine="0"/>
              <w:rPr>
                <w:sz w:val="12"/>
                <w:szCs w:val="12"/>
              </w:rPr>
            </w:pPr>
          </w:p>
        </w:tc>
        <w:tc>
          <w:tcPr>
            <w:tcW w:w="993" w:type="dxa"/>
            <w:tcBorders>
              <w:top w:val="nil"/>
              <w:bottom w:val="nil"/>
            </w:tcBorders>
            <w:hideMark/>
          </w:tcPr>
          <w:p w14:paraId="69E41458" w14:textId="77777777" w:rsidR="00F773D4" w:rsidRPr="00051FB9" w:rsidRDefault="00F773D4" w:rsidP="00F31398">
            <w:pPr>
              <w:spacing w:line="240" w:lineRule="auto"/>
              <w:ind w:firstLine="0"/>
              <w:rPr>
                <w:sz w:val="12"/>
                <w:szCs w:val="12"/>
              </w:rPr>
            </w:pPr>
          </w:p>
        </w:tc>
        <w:tc>
          <w:tcPr>
            <w:tcW w:w="999" w:type="dxa"/>
            <w:tcBorders>
              <w:top w:val="nil"/>
              <w:bottom w:val="nil"/>
            </w:tcBorders>
            <w:hideMark/>
          </w:tcPr>
          <w:p w14:paraId="6DED5885" w14:textId="77777777" w:rsidR="00F773D4" w:rsidRPr="00051FB9" w:rsidRDefault="00F773D4" w:rsidP="00F31398">
            <w:pPr>
              <w:spacing w:line="240" w:lineRule="auto"/>
              <w:ind w:firstLine="0"/>
              <w:rPr>
                <w:sz w:val="12"/>
                <w:szCs w:val="12"/>
              </w:rPr>
            </w:pPr>
            <w:r w:rsidRPr="00051FB9">
              <w:rPr>
                <w:sz w:val="12"/>
                <w:szCs w:val="12"/>
              </w:rPr>
              <w:t xml:space="preserve">Cisco systems (Spying scandal) </w:t>
            </w:r>
          </w:p>
        </w:tc>
        <w:tc>
          <w:tcPr>
            <w:tcW w:w="1286" w:type="dxa"/>
            <w:tcBorders>
              <w:top w:val="nil"/>
              <w:bottom w:val="nil"/>
            </w:tcBorders>
            <w:shd w:val="clear" w:color="auto" w:fill="D0CECE" w:themeFill="background2" w:themeFillShade="E6"/>
            <w:hideMark/>
          </w:tcPr>
          <w:p w14:paraId="4569DD61" w14:textId="77777777" w:rsidR="00F773D4" w:rsidRPr="00051FB9" w:rsidRDefault="00F773D4" w:rsidP="00F31398">
            <w:pPr>
              <w:spacing w:line="240" w:lineRule="auto"/>
              <w:ind w:firstLine="0"/>
              <w:rPr>
                <w:sz w:val="12"/>
                <w:szCs w:val="12"/>
              </w:rPr>
            </w:pPr>
            <w:r w:rsidRPr="00051FB9">
              <w:rPr>
                <w:sz w:val="12"/>
                <w:szCs w:val="12"/>
              </w:rPr>
              <w:t xml:space="preserve">HSBC (Financial) </w:t>
            </w:r>
          </w:p>
        </w:tc>
        <w:tc>
          <w:tcPr>
            <w:tcW w:w="975" w:type="dxa"/>
            <w:tcBorders>
              <w:top w:val="nil"/>
              <w:bottom w:val="nil"/>
            </w:tcBorders>
            <w:hideMark/>
          </w:tcPr>
          <w:p w14:paraId="095E9DD8" w14:textId="77777777" w:rsidR="00F773D4" w:rsidRPr="00051FB9" w:rsidRDefault="00F773D4" w:rsidP="00F31398">
            <w:pPr>
              <w:spacing w:line="240" w:lineRule="auto"/>
              <w:ind w:firstLine="0"/>
              <w:rPr>
                <w:sz w:val="12"/>
                <w:szCs w:val="12"/>
              </w:rPr>
            </w:pPr>
          </w:p>
        </w:tc>
        <w:tc>
          <w:tcPr>
            <w:tcW w:w="1132" w:type="dxa"/>
            <w:tcBorders>
              <w:top w:val="nil"/>
              <w:bottom w:val="nil"/>
            </w:tcBorders>
            <w:hideMark/>
          </w:tcPr>
          <w:p w14:paraId="0DDA2583" w14:textId="77777777" w:rsidR="00F773D4" w:rsidRPr="00051FB9" w:rsidRDefault="00F773D4" w:rsidP="00F31398">
            <w:pPr>
              <w:spacing w:line="240" w:lineRule="auto"/>
              <w:ind w:firstLine="0"/>
              <w:rPr>
                <w:sz w:val="12"/>
                <w:szCs w:val="12"/>
              </w:rPr>
            </w:pPr>
          </w:p>
        </w:tc>
        <w:tc>
          <w:tcPr>
            <w:tcW w:w="907" w:type="dxa"/>
            <w:tcBorders>
              <w:top w:val="nil"/>
              <w:bottom w:val="nil"/>
            </w:tcBorders>
            <w:hideMark/>
          </w:tcPr>
          <w:p w14:paraId="04DDD55B" w14:textId="77777777" w:rsidR="00F773D4" w:rsidRPr="00051FB9" w:rsidRDefault="00F773D4" w:rsidP="00F31398">
            <w:pPr>
              <w:spacing w:line="240" w:lineRule="auto"/>
              <w:ind w:firstLine="0"/>
              <w:rPr>
                <w:sz w:val="12"/>
                <w:szCs w:val="12"/>
              </w:rPr>
            </w:pPr>
          </w:p>
        </w:tc>
        <w:tc>
          <w:tcPr>
            <w:tcW w:w="923" w:type="dxa"/>
            <w:tcBorders>
              <w:top w:val="nil"/>
              <w:bottom w:val="nil"/>
            </w:tcBorders>
            <w:hideMark/>
          </w:tcPr>
          <w:p w14:paraId="4D4EB177" w14:textId="77777777" w:rsidR="00F773D4" w:rsidRPr="00051FB9" w:rsidRDefault="00F773D4" w:rsidP="00F31398">
            <w:pPr>
              <w:spacing w:line="240" w:lineRule="auto"/>
              <w:ind w:firstLine="0"/>
              <w:rPr>
                <w:sz w:val="12"/>
                <w:szCs w:val="12"/>
              </w:rPr>
            </w:pPr>
          </w:p>
        </w:tc>
        <w:tc>
          <w:tcPr>
            <w:tcW w:w="971" w:type="dxa"/>
            <w:tcBorders>
              <w:top w:val="nil"/>
              <w:bottom w:val="nil"/>
            </w:tcBorders>
            <w:hideMark/>
          </w:tcPr>
          <w:p w14:paraId="5EFAFEEA" w14:textId="77777777" w:rsidR="00F773D4" w:rsidRPr="00051FB9" w:rsidRDefault="00F773D4" w:rsidP="00F31398">
            <w:pPr>
              <w:spacing w:line="240" w:lineRule="auto"/>
              <w:ind w:firstLine="0"/>
              <w:rPr>
                <w:sz w:val="12"/>
                <w:szCs w:val="12"/>
              </w:rPr>
            </w:pPr>
          </w:p>
        </w:tc>
      </w:tr>
      <w:tr w:rsidR="00F773D4" w:rsidRPr="00051FB9" w14:paraId="7A3C63DA" w14:textId="77777777" w:rsidTr="00F31398">
        <w:trPr>
          <w:trHeight w:val="39"/>
        </w:trPr>
        <w:tc>
          <w:tcPr>
            <w:tcW w:w="830" w:type="dxa"/>
            <w:tcBorders>
              <w:top w:val="nil"/>
              <w:bottom w:val="nil"/>
            </w:tcBorders>
            <w:hideMark/>
          </w:tcPr>
          <w:p w14:paraId="7EDF78D9" w14:textId="77777777" w:rsidR="00F773D4" w:rsidRPr="00051FB9" w:rsidRDefault="00F773D4" w:rsidP="00F31398">
            <w:pPr>
              <w:spacing w:line="240" w:lineRule="auto"/>
              <w:ind w:firstLine="0"/>
              <w:rPr>
                <w:sz w:val="12"/>
                <w:szCs w:val="12"/>
              </w:rPr>
            </w:pPr>
          </w:p>
        </w:tc>
        <w:tc>
          <w:tcPr>
            <w:tcW w:w="993" w:type="dxa"/>
            <w:tcBorders>
              <w:top w:val="nil"/>
              <w:bottom w:val="nil"/>
            </w:tcBorders>
            <w:hideMark/>
          </w:tcPr>
          <w:p w14:paraId="5E2C1FA8" w14:textId="77777777" w:rsidR="00F773D4" w:rsidRPr="00051FB9" w:rsidRDefault="00F773D4" w:rsidP="00F31398">
            <w:pPr>
              <w:spacing w:line="240" w:lineRule="auto"/>
              <w:ind w:firstLine="0"/>
              <w:rPr>
                <w:sz w:val="12"/>
                <w:szCs w:val="12"/>
              </w:rPr>
            </w:pPr>
          </w:p>
        </w:tc>
        <w:tc>
          <w:tcPr>
            <w:tcW w:w="999" w:type="dxa"/>
            <w:tcBorders>
              <w:top w:val="nil"/>
              <w:bottom w:val="nil"/>
            </w:tcBorders>
            <w:hideMark/>
          </w:tcPr>
          <w:p w14:paraId="5DC74F90" w14:textId="77777777" w:rsidR="00F773D4" w:rsidRPr="00051FB9" w:rsidRDefault="00F773D4" w:rsidP="00F31398">
            <w:pPr>
              <w:spacing w:line="240" w:lineRule="auto"/>
              <w:ind w:firstLine="0"/>
              <w:rPr>
                <w:sz w:val="12"/>
                <w:szCs w:val="12"/>
              </w:rPr>
            </w:pPr>
          </w:p>
        </w:tc>
        <w:tc>
          <w:tcPr>
            <w:tcW w:w="1286" w:type="dxa"/>
            <w:tcBorders>
              <w:top w:val="nil"/>
              <w:bottom w:val="nil"/>
            </w:tcBorders>
            <w:shd w:val="clear" w:color="auto" w:fill="D0CECE" w:themeFill="background2" w:themeFillShade="E6"/>
            <w:hideMark/>
          </w:tcPr>
          <w:p w14:paraId="424437DB" w14:textId="77777777" w:rsidR="00F773D4" w:rsidRPr="00051FB9" w:rsidRDefault="00F773D4" w:rsidP="00533708">
            <w:pPr>
              <w:spacing w:after="120" w:line="240" w:lineRule="auto"/>
              <w:ind w:firstLine="0"/>
              <w:rPr>
                <w:sz w:val="12"/>
                <w:szCs w:val="12"/>
              </w:rPr>
            </w:pPr>
            <w:r w:rsidRPr="00051FB9">
              <w:rPr>
                <w:sz w:val="12"/>
                <w:szCs w:val="12"/>
              </w:rPr>
              <w:t xml:space="preserve">Vodafone (Financial) </w:t>
            </w:r>
          </w:p>
        </w:tc>
        <w:tc>
          <w:tcPr>
            <w:tcW w:w="975" w:type="dxa"/>
            <w:tcBorders>
              <w:top w:val="nil"/>
              <w:bottom w:val="nil"/>
            </w:tcBorders>
            <w:hideMark/>
          </w:tcPr>
          <w:p w14:paraId="4E1F9FA7" w14:textId="77777777" w:rsidR="00F773D4" w:rsidRPr="00051FB9" w:rsidRDefault="00F773D4" w:rsidP="00F31398">
            <w:pPr>
              <w:spacing w:line="240" w:lineRule="auto"/>
              <w:ind w:firstLine="0"/>
              <w:rPr>
                <w:sz w:val="12"/>
                <w:szCs w:val="12"/>
              </w:rPr>
            </w:pPr>
          </w:p>
        </w:tc>
        <w:tc>
          <w:tcPr>
            <w:tcW w:w="1132" w:type="dxa"/>
            <w:tcBorders>
              <w:top w:val="nil"/>
              <w:bottom w:val="nil"/>
            </w:tcBorders>
            <w:hideMark/>
          </w:tcPr>
          <w:p w14:paraId="2E3CB45E" w14:textId="77777777" w:rsidR="00F773D4" w:rsidRPr="00051FB9" w:rsidRDefault="00F773D4" w:rsidP="00F31398">
            <w:pPr>
              <w:spacing w:line="240" w:lineRule="auto"/>
              <w:ind w:firstLine="0"/>
              <w:rPr>
                <w:sz w:val="12"/>
                <w:szCs w:val="12"/>
              </w:rPr>
            </w:pPr>
          </w:p>
        </w:tc>
        <w:tc>
          <w:tcPr>
            <w:tcW w:w="907" w:type="dxa"/>
            <w:tcBorders>
              <w:top w:val="nil"/>
              <w:bottom w:val="nil"/>
            </w:tcBorders>
            <w:hideMark/>
          </w:tcPr>
          <w:p w14:paraId="69E046CC" w14:textId="77777777" w:rsidR="00F773D4" w:rsidRPr="00051FB9" w:rsidRDefault="00F773D4" w:rsidP="00F31398">
            <w:pPr>
              <w:spacing w:line="240" w:lineRule="auto"/>
              <w:ind w:firstLine="0"/>
              <w:rPr>
                <w:sz w:val="12"/>
                <w:szCs w:val="12"/>
              </w:rPr>
            </w:pPr>
          </w:p>
        </w:tc>
        <w:tc>
          <w:tcPr>
            <w:tcW w:w="923" w:type="dxa"/>
            <w:tcBorders>
              <w:top w:val="nil"/>
              <w:bottom w:val="nil"/>
            </w:tcBorders>
            <w:hideMark/>
          </w:tcPr>
          <w:p w14:paraId="5C08F958" w14:textId="77777777" w:rsidR="00F773D4" w:rsidRPr="00051FB9" w:rsidRDefault="00F773D4" w:rsidP="00F31398">
            <w:pPr>
              <w:spacing w:line="240" w:lineRule="auto"/>
              <w:ind w:firstLine="0"/>
              <w:rPr>
                <w:sz w:val="12"/>
                <w:szCs w:val="12"/>
              </w:rPr>
            </w:pPr>
          </w:p>
        </w:tc>
        <w:tc>
          <w:tcPr>
            <w:tcW w:w="971" w:type="dxa"/>
            <w:tcBorders>
              <w:top w:val="nil"/>
              <w:bottom w:val="nil"/>
            </w:tcBorders>
            <w:hideMark/>
          </w:tcPr>
          <w:p w14:paraId="5F527AC3" w14:textId="77777777" w:rsidR="00F773D4" w:rsidRPr="00051FB9" w:rsidRDefault="00F773D4" w:rsidP="00F31398">
            <w:pPr>
              <w:spacing w:line="240" w:lineRule="auto"/>
              <w:ind w:firstLine="0"/>
              <w:rPr>
                <w:sz w:val="12"/>
                <w:szCs w:val="12"/>
              </w:rPr>
            </w:pPr>
          </w:p>
        </w:tc>
      </w:tr>
      <w:tr w:rsidR="00F773D4" w:rsidRPr="00051FB9" w14:paraId="30817FDC" w14:textId="77777777" w:rsidTr="00F31398">
        <w:trPr>
          <w:trHeight w:val="39"/>
        </w:trPr>
        <w:tc>
          <w:tcPr>
            <w:tcW w:w="830" w:type="dxa"/>
            <w:tcBorders>
              <w:top w:val="nil"/>
              <w:bottom w:val="nil"/>
            </w:tcBorders>
            <w:hideMark/>
          </w:tcPr>
          <w:p w14:paraId="79CF9A4D" w14:textId="77777777" w:rsidR="00F773D4" w:rsidRPr="00051FB9" w:rsidRDefault="00F773D4" w:rsidP="00F31398">
            <w:pPr>
              <w:spacing w:line="240" w:lineRule="auto"/>
              <w:ind w:firstLine="0"/>
              <w:rPr>
                <w:sz w:val="12"/>
                <w:szCs w:val="12"/>
              </w:rPr>
            </w:pPr>
          </w:p>
        </w:tc>
        <w:tc>
          <w:tcPr>
            <w:tcW w:w="993" w:type="dxa"/>
            <w:tcBorders>
              <w:top w:val="nil"/>
              <w:bottom w:val="nil"/>
            </w:tcBorders>
            <w:hideMark/>
          </w:tcPr>
          <w:p w14:paraId="2C5F82C5" w14:textId="77777777" w:rsidR="00F773D4" w:rsidRPr="00051FB9" w:rsidRDefault="00F773D4" w:rsidP="00F31398">
            <w:pPr>
              <w:spacing w:line="240" w:lineRule="auto"/>
              <w:ind w:firstLine="0"/>
              <w:rPr>
                <w:sz w:val="12"/>
                <w:szCs w:val="12"/>
              </w:rPr>
            </w:pPr>
          </w:p>
        </w:tc>
        <w:tc>
          <w:tcPr>
            <w:tcW w:w="999" w:type="dxa"/>
            <w:tcBorders>
              <w:top w:val="nil"/>
              <w:bottom w:val="nil"/>
            </w:tcBorders>
            <w:hideMark/>
          </w:tcPr>
          <w:p w14:paraId="672890B6" w14:textId="77777777" w:rsidR="00F773D4" w:rsidRPr="00051FB9" w:rsidRDefault="00F773D4" w:rsidP="00F31398">
            <w:pPr>
              <w:spacing w:line="240" w:lineRule="auto"/>
              <w:ind w:firstLine="0"/>
              <w:rPr>
                <w:sz w:val="12"/>
                <w:szCs w:val="12"/>
              </w:rPr>
            </w:pPr>
          </w:p>
        </w:tc>
        <w:tc>
          <w:tcPr>
            <w:tcW w:w="1286" w:type="dxa"/>
            <w:tcBorders>
              <w:top w:val="nil"/>
              <w:bottom w:val="nil"/>
            </w:tcBorders>
            <w:shd w:val="clear" w:color="auto" w:fill="D0CECE" w:themeFill="background2" w:themeFillShade="E6"/>
            <w:hideMark/>
          </w:tcPr>
          <w:p w14:paraId="1A448B75" w14:textId="77777777" w:rsidR="00F773D4" w:rsidRPr="00051FB9" w:rsidRDefault="00F773D4" w:rsidP="00533708">
            <w:pPr>
              <w:spacing w:after="120" w:line="240" w:lineRule="auto"/>
              <w:ind w:firstLine="0"/>
              <w:rPr>
                <w:sz w:val="12"/>
                <w:szCs w:val="12"/>
              </w:rPr>
            </w:pPr>
            <w:r w:rsidRPr="00051FB9">
              <w:rPr>
                <w:sz w:val="12"/>
                <w:szCs w:val="12"/>
              </w:rPr>
              <w:t xml:space="preserve"> Barclays Bank (Financial) </w:t>
            </w:r>
          </w:p>
        </w:tc>
        <w:tc>
          <w:tcPr>
            <w:tcW w:w="975" w:type="dxa"/>
            <w:tcBorders>
              <w:top w:val="nil"/>
              <w:bottom w:val="nil"/>
            </w:tcBorders>
            <w:hideMark/>
          </w:tcPr>
          <w:p w14:paraId="52A6CC36" w14:textId="77777777" w:rsidR="00F773D4" w:rsidRPr="00051FB9" w:rsidRDefault="00F773D4" w:rsidP="00F31398">
            <w:pPr>
              <w:spacing w:line="240" w:lineRule="auto"/>
              <w:ind w:firstLine="0"/>
              <w:rPr>
                <w:sz w:val="12"/>
                <w:szCs w:val="12"/>
              </w:rPr>
            </w:pPr>
          </w:p>
        </w:tc>
        <w:tc>
          <w:tcPr>
            <w:tcW w:w="1132" w:type="dxa"/>
            <w:tcBorders>
              <w:top w:val="nil"/>
              <w:bottom w:val="nil"/>
            </w:tcBorders>
            <w:hideMark/>
          </w:tcPr>
          <w:p w14:paraId="63F5231C" w14:textId="77777777" w:rsidR="00F773D4" w:rsidRPr="00051FB9" w:rsidRDefault="00F773D4" w:rsidP="00F31398">
            <w:pPr>
              <w:spacing w:line="240" w:lineRule="auto"/>
              <w:ind w:firstLine="0"/>
              <w:rPr>
                <w:sz w:val="12"/>
                <w:szCs w:val="12"/>
              </w:rPr>
            </w:pPr>
          </w:p>
        </w:tc>
        <w:tc>
          <w:tcPr>
            <w:tcW w:w="907" w:type="dxa"/>
            <w:tcBorders>
              <w:top w:val="nil"/>
              <w:bottom w:val="nil"/>
            </w:tcBorders>
            <w:hideMark/>
          </w:tcPr>
          <w:p w14:paraId="4E50CDCD" w14:textId="77777777" w:rsidR="00F773D4" w:rsidRPr="00051FB9" w:rsidRDefault="00F773D4" w:rsidP="00F31398">
            <w:pPr>
              <w:spacing w:line="240" w:lineRule="auto"/>
              <w:ind w:firstLine="0"/>
              <w:rPr>
                <w:sz w:val="12"/>
                <w:szCs w:val="12"/>
              </w:rPr>
            </w:pPr>
          </w:p>
        </w:tc>
        <w:tc>
          <w:tcPr>
            <w:tcW w:w="923" w:type="dxa"/>
            <w:tcBorders>
              <w:top w:val="nil"/>
              <w:bottom w:val="nil"/>
            </w:tcBorders>
            <w:hideMark/>
          </w:tcPr>
          <w:p w14:paraId="0CF40924" w14:textId="77777777" w:rsidR="00F773D4" w:rsidRPr="00051FB9" w:rsidRDefault="00F773D4" w:rsidP="00F31398">
            <w:pPr>
              <w:spacing w:line="240" w:lineRule="auto"/>
              <w:ind w:firstLine="0"/>
              <w:rPr>
                <w:sz w:val="12"/>
                <w:szCs w:val="12"/>
              </w:rPr>
            </w:pPr>
          </w:p>
        </w:tc>
        <w:tc>
          <w:tcPr>
            <w:tcW w:w="971" w:type="dxa"/>
            <w:tcBorders>
              <w:top w:val="nil"/>
              <w:bottom w:val="nil"/>
            </w:tcBorders>
            <w:hideMark/>
          </w:tcPr>
          <w:p w14:paraId="090F717D" w14:textId="77777777" w:rsidR="00F773D4" w:rsidRPr="00051FB9" w:rsidRDefault="00F773D4" w:rsidP="00F31398">
            <w:pPr>
              <w:spacing w:line="240" w:lineRule="auto"/>
              <w:ind w:firstLine="0"/>
              <w:rPr>
                <w:sz w:val="12"/>
                <w:szCs w:val="12"/>
              </w:rPr>
            </w:pPr>
          </w:p>
        </w:tc>
      </w:tr>
      <w:tr w:rsidR="00F773D4" w:rsidRPr="00051FB9" w14:paraId="31E05B1D" w14:textId="77777777" w:rsidTr="00F31398">
        <w:trPr>
          <w:trHeight w:val="39"/>
        </w:trPr>
        <w:tc>
          <w:tcPr>
            <w:tcW w:w="830" w:type="dxa"/>
            <w:tcBorders>
              <w:top w:val="nil"/>
              <w:bottom w:val="nil"/>
            </w:tcBorders>
            <w:hideMark/>
          </w:tcPr>
          <w:p w14:paraId="7312DE48" w14:textId="77777777" w:rsidR="00F773D4" w:rsidRPr="00051FB9" w:rsidRDefault="00F773D4" w:rsidP="00F31398">
            <w:pPr>
              <w:spacing w:line="240" w:lineRule="auto"/>
              <w:ind w:firstLine="0"/>
              <w:rPr>
                <w:sz w:val="12"/>
                <w:szCs w:val="12"/>
              </w:rPr>
            </w:pPr>
          </w:p>
        </w:tc>
        <w:tc>
          <w:tcPr>
            <w:tcW w:w="993" w:type="dxa"/>
            <w:tcBorders>
              <w:top w:val="nil"/>
              <w:bottom w:val="nil"/>
            </w:tcBorders>
            <w:hideMark/>
          </w:tcPr>
          <w:p w14:paraId="35E6554F" w14:textId="77777777" w:rsidR="00F773D4" w:rsidRPr="00051FB9" w:rsidRDefault="00F773D4" w:rsidP="00F31398">
            <w:pPr>
              <w:spacing w:line="240" w:lineRule="auto"/>
              <w:ind w:firstLine="0"/>
              <w:rPr>
                <w:sz w:val="12"/>
                <w:szCs w:val="12"/>
              </w:rPr>
            </w:pPr>
          </w:p>
        </w:tc>
        <w:tc>
          <w:tcPr>
            <w:tcW w:w="999" w:type="dxa"/>
            <w:tcBorders>
              <w:top w:val="nil"/>
              <w:bottom w:val="nil"/>
            </w:tcBorders>
            <w:hideMark/>
          </w:tcPr>
          <w:p w14:paraId="606399EE" w14:textId="77777777" w:rsidR="00F773D4" w:rsidRPr="00051FB9" w:rsidRDefault="00F773D4" w:rsidP="00F31398">
            <w:pPr>
              <w:spacing w:line="240" w:lineRule="auto"/>
              <w:ind w:firstLine="0"/>
              <w:rPr>
                <w:sz w:val="12"/>
                <w:szCs w:val="12"/>
              </w:rPr>
            </w:pPr>
          </w:p>
        </w:tc>
        <w:tc>
          <w:tcPr>
            <w:tcW w:w="1286" w:type="dxa"/>
            <w:tcBorders>
              <w:top w:val="nil"/>
              <w:bottom w:val="nil"/>
            </w:tcBorders>
            <w:shd w:val="clear" w:color="auto" w:fill="D0CECE" w:themeFill="background2" w:themeFillShade="E6"/>
            <w:hideMark/>
          </w:tcPr>
          <w:p w14:paraId="68151E51" w14:textId="77777777" w:rsidR="00F773D4" w:rsidRPr="00051FB9" w:rsidRDefault="00F773D4" w:rsidP="00533708">
            <w:pPr>
              <w:spacing w:after="120" w:line="240" w:lineRule="auto"/>
              <w:ind w:firstLine="0"/>
              <w:rPr>
                <w:sz w:val="12"/>
                <w:szCs w:val="12"/>
              </w:rPr>
            </w:pPr>
            <w:r w:rsidRPr="00051FB9">
              <w:rPr>
                <w:sz w:val="12"/>
                <w:szCs w:val="12"/>
              </w:rPr>
              <w:t xml:space="preserve">Anglo American (Financial) </w:t>
            </w:r>
          </w:p>
        </w:tc>
        <w:tc>
          <w:tcPr>
            <w:tcW w:w="975" w:type="dxa"/>
            <w:tcBorders>
              <w:top w:val="nil"/>
              <w:bottom w:val="nil"/>
            </w:tcBorders>
            <w:hideMark/>
          </w:tcPr>
          <w:p w14:paraId="0D3907FC" w14:textId="77777777" w:rsidR="00F773D4" w:rsidRPr="00051FB9" w:rsidRDefault="00F773D4" w:rsidP="00F31398">
            <w:pPr>
              <w:spacing w:line="240" w:lineRule="auto"/>
              <w:ind w:firstLine="0"/>
              <w:rPr>
                <w:sz w:val="12"/>
                <w:szCs w:val="12"/>
              </w:rPr>
            </w:pPr>
          </w:p>
        </w:tc>
        <w:tc>
          <w:tcPr>
            <w:tcW w:w="1132" w:type="dxa"/>
            <w:tcBorders>
              <w:top w:val="nil"/>
              <w:bottom w:val="nil"/>
            </w:tcBorders>
            <w:hideMark/>
          </w:tcPr>
          <w:p w14:paraId="5FF3FA01" w14:textId="77777777" w:rsidR="00F773D4" w:rsidRPr="00051FB9" w:rsidRDefault="00F773D4" w:rsidP="00F31398">
            <w:pPr>
              <w:spacing w:line="240" w:lineRule="auto"/>
              <w:ind w:firstLine="0"/>
              <w:rPr>
                <w:sz w:val="12"/>
                <w:szCs w:val="12"/>
              </w:rPr>
            </w:pPr>
          </w:p>
        </w:tc>
        <w:tc>
          <w:tcPr>
            <w:tcW w:w="907" w:type="dxa"/>
            <w:tcBorders>
              <w:top w:val="nil"/>
              <w:bottom w:val="nil"/>
            </w:tcBorders>
            <w:hideMark/>
          </w:tcPr>
          <w:p w14:paraId="2DCADFB1" w14:textId="77777777" w:rsidR="00F773D4" w:rsidRPr="00051FB9" w:rsidRDefault="00F773D4" w:rsidP="00F31398">
            <w:pPr>
              <w:spacing w:line="240" w:lineRule="auto"/>
              <w:ind w:firstLine="0"/>
              <w:rPr>
                <w:sz w:val="12"/>
                <w:szCs w:val="12"/>
              </w:rPr>
            </w:pPr>
          </w:p>
        </w:tc>
        <w:tc>
          <w:tcPr>
            <w:tcW w:w="923" w:type="dxa"/>
            <w:tcBorders>
              <w:top w:val="nil"/>
              <w:bottom w:val="nil"/>
            </w:tcBorders>
            <w:hideMark/>
          </w:tcPr>
          <w:p w14:paraId="5AF44F48" w14:textId="77777777" w:rsidR="00F773D4" w:rsidRPr="00051FB9" w:rsidRDefault="00F773D4" w:rsidP="00F31398">
            <w:pPr>
              <w:spacing w:line="240" w:lineRule="auto"/>
              <w:ind w:firstLine="0"/>
              <w:rPr>
                <w:sz w:val="12"/>
                <w:szCs w:val="12"/>
              </w:rPr>
            </w:pPr>
          </w:p>
        </w:tc>
        <w:tc>
          <w:tcPr>
            <w:tcW w:w="971" w:type="dxa"/>
            <w:tcBorders>
              <w:top w:val="nil"/>
              <w:bottom w:val="nil"/>
            </w:tcBorders>
            <w:hideMark/>
          </w:tcPr>
          <w:p w14:paraId="69927005" w14:textId="77777777" w:rsidR="00F773D4" w:rsidRPr="00051FB9" w:rsidRDefault="00F773D4" w:rsidP="00F31398">
            <w:pPr>
              <w:spacing w:line="240" w:lineRule="auto"/>
              <w:ind w:firstLine="0"/>
              <w:rPr>
                <w:sz w:val="12"/>
                <w:szCs w:val="12"/>
              </w:rPr>
            </w:pPr>
          </w:p>
        </w:tc>
      </w:tr>
      <w:tr w:rsidR="00F773D4" w:rsidRPr="00051FB9" w14:paraId="274E6511" w14:textId="77777777" w:rsidTr="00F31398">
        <w:trPr>
          <w:trHeight w:val="39"/>
        </w:trPr>
        <w:tc>
          <w:tcPr>
            <w:tcW w:w="830" w:type="dxa"/>
            <w:tcBorders>
              <w:top w:val="nil"/>
              <w:bottom w:val="nil"/>
            </w:tcBorders>
            <w:hideMark/>
          </w:tcPr>
          <w:p w14:paraId="07144593" w14:textId="77777777" w:rsidR="00F773D4" w:rsidRPr="00051FB9" w:rsidRDefault="00F773D4" w:rsidP="00F31398">
            <w:pPr>
              <w:spacing w:line="240" w:lineRule="auto"/>
              <w:ind w:firstLine="0"/>
              <w:rPr>
                <w:sz w:val="12"/>
                <w:szCs w:val="12"/>
              </w:rPr>
            </w:pPr>
          </w:p>
        </w:tc>
        <w:tc>
          <w:tcPr>
            <w:tcW w:w="993" w:type="dxa"/>
            <w:tcBorders>
              <w:top w:val="nil"/>
              <w:bottom w:val="nil"/>
            </w:tcBorders>
            <w:hideMark/>
          </w:tcPr>
          <w:p w14:paraId="2FBDCA4E" w14:textId="77777777" w:rsidR="00F773D4" w:rsidRPr="00051FB9" w:rsidRDefault="00F773D4" w:rsidP="00F31398">
            <w:pPr>
              <w:spacing w:line="240" w:lineRule="auto"/>
              <w:ind w:firstLine="0"/>
              <w:rPr>
                <w:sz w:val="12"/>
                <w:szCs w:val="12"/>
              </w:rPr>
            </w:pPr>
          </w:p>
        </w:tc>
        <w:tc>
          <w:tcPr>
            <w:tcW w:w="999" w:type="dxa"/>
            <w:tcBorders>
              <w:top w:val="nil"/>
              <w:bottom w:val="nil"/>
            </w:tcBorders>
            <w:hideMark/>
          </w:tcPr>
          <w:p w14:paraId="1F06EB21" w14:textId="77777777" w:rsidR="00F773D4" w:rsidRPr="00051FB9" w:rsidRDefault="00F773D4" w:rsidP="00F31398">
            <w:pPr>
              <w:spacing w:line="240" w:lineRule="auto"/>
              <w:ind w:firstLine="0"/>
              <w:rPr>
                <w:sz w:val="12"/>
                <w:szCs w:val="12"/>
              </w:rPr>
            </w:pPr>
          </w:p>
        </w:tc>
        <w:tc>
          <w:tcPr>
            <w:tcW w:w="1286" w:type="dxa"/>
            <w:tcBorders>
              <w:top w:val="nil"/>
              <w:bottom w:val="nil"/>
            </w:tcBorders>
            <w:shd w:val="clear" w:color="auto" w:fill="D0CECE" w:themeFill="background2" w:themeFillShade="E6"/>
            <w:hideMark/>
          </w:tcPr>
          <w:p w14:paraId="67770DD4" w14:textId="77777777" w:rsidR="00F773D4" w:rsidRPr="00051FB9" w:rsidRDefault="00F773D4" w:rsidP="00533708">
            <w:pPr>
              <w:spacing w:after="120" w:line="240" w:lineRule="auto"/>
              <w:ind w:firstLine="0"/>
              <w:rPr>
                <w:sz w:val="12"/>
                <w:szCs w:val="12"/>
              </w:rPr>
            </w:pPr>
            <w:r w:rsidRPr="00051FB9">
              <w:rPr>
                <w:sz w:val="12"/>
                <w:szCs w:val="12"/>
              </w:rPr>
              <w:t xml:space="preserve">Eaton Corporation (Financial) </w:t>
            </w:r>
          </w:p>
        </w:tc>
        <w:tc>
          <w:tcPr>
            <w:tcW w:w="975" w:type="dxa"/>
            <w:tcBorders>
              <w:top w:val="nil"/>
              <w:bottom w:val="nil"/>
            </w:tcBorders>
            <w:hideMark/>
          </w:tcPr>
          <w:p w14:paraId="5D5A6ABC" w14:textId="77777777" w:rsidR="00F773D4" w:rsidRPr="00051FB9" w:rsidRDefault="00F773D4" w:rsidP="00F31398">
            <w:pPr>
              <w:spacing w:line="240" w:lineRule="auto"/>
              <w:ind w:firstLine="0"/>
              <w:rPr>
                <w:sz w:val="12"/>
                <w:szCs w:val="12"/>
              </w:rPr>
            </w:pPr>
          </w:p>
        </w:tc>
        <w:tc>
          <w:tcPr>
            <w:tcW w:w="1132" w:type="dxa"/>
            <w:tcBorders>
              <w:top w:val="nil"/>
              <w:bottom w:val="nil"/>
            </w:tcBorders>
            <w:hideMark/>
          </w:tcPr>
          <w:p w14:paraId="70BD9DA3" w14:textId="77777777" w:rsidR="00F773D4" w:rsidRPr="00051FB9" w:rsidRDefault="00F773D4" w:rsidP="00F31398">
            <w:pPr>
              <w:spacing w:line="240" w:lineRule="auto"/>
              <w:ind w:firstLine="0"/>
              <w:rPr>
                <w:sz w:val="12"/>
                <w:szCs w:val="12"/>
              </w:rPr>
            </w:pPr>
          </w:p>
        </w:tc>
        <w:tc>
          <w:tcPr>
            <w:tcW w:w="907" w:type="dxa"/>
            <w:tcBorders>
              <w:top w:val="nil"/>
              <w:bottom w:val="nil"/>
            </w:tcBorders>
            <w:hideMark/>
          </w:tcPr>
          <w:p w14:paraId="35557345" w14:textId="77777777" w:rsidR="00F773D4" w:rsidRPr="00051FB9" w:rsidRDefault="00F773D4" w:rsidP="00F31398">
            <w:pPr>
              <w:spacing w:line="240" w:lineRule="auto"/>
              <w:ind w:firstLine="0"/>
              <w:rPr>
                <w:sz w:val="12"/>
                <w:szCs w:val="12"/>
              </w:rPr>
            </w:pPr>
          </w:p>
        </w:tc>
        <w:tc>
          <w:tcPr>
            <w:tcW w:w="923" w:type="dxa"/>
            <w:tcBorders>
              <w:top w:val="nil"/>
              <w:bottom w:val="nil"/>
            </w:tcBorders>
            <w:hideMark/>
          </w:tcPr>
          <w:p w14:paraId="2A33FE0D" w14:textId="77777777" w:rsidR="00F773D4" w:rsidRPr="00051FB9" w:rsidRDefault="00F773D4" w:rsidP="00F31398">
            <w:pPr>
              <w:spacing w:line="240" w:lineRule="auto"/>
              <w:ind w:firstLine="0"/>
              <w:rPr>
                <w:sz w:val="12"/>
                <w:szCs w:val="12"/>
              </w:rPr>
            </w:pPr>
          </w:p>
        </w:tc>
        <w:tc>
          <w:tcPr>
            <w:tcW w:w="971" w:type="dxa"/>
            <w:tcBorders>
              <w:top w:val="nil"/>
              <w:bottom w:val="nil"/>
            </w:tcBorders>
            <w:hideMark/>
          </w:tcPr>
          <w:p w14:paraId="27A6065A" w14:textId="77777777" w:rsidR="00F773D4" w:rsidRPr="00051FB9" w:rsidRDefault="00F773D4" w:rsidP="00F31398">
            <w:pPr>
              <w:spacing w:line="240" w:lineRule="auto"/>
              <w:ind w:firstLine="0"/>
              <w:rPr>
                <w:sz w:val="12"/>
                <w:szCs w:val="12"/>
              </w:rPr>
            </w:pPr>
          </w:p>
        </w:tc>
      </w:tr>
      <w:tr w:rsidR="00F773D4" w:rsidRPr="00051FB9" w14:paraId="3BD4F4B8" w14:textId="77777777" w:rsidTr="00F31398">
        <w:trPr>
          <w:trHeight w:val="39"/>
        </w:trPr>
        <w:tc>
          <w:tcPr>
            <w:tcW w:w="830" w:type="dxa"/>
            <w:tcBorders>
              <w:top w:val="nil"/>
              <w:bottom w:val="nil"/>
            </w:tcBorders>
            <w:hideMark/>
          </w:tcPr>
          <w:p w14:paraId="058803C3" w14:textId="77777777" w:rsidR="00F773D4" w:rsidRPr="00051FB9" w:rsidRDefault="00F773D4" w:rsidP="00F31398">
            <w:pPr>
              <w:spacing w:line="240" w:lineRule="auto"/>
              <w:ind w:firstLine="0"/>
              <w:rPr>
                <w:sz w:val="12"/>
                <w:szCs w:val="12"/>
              </w:rPr>
            </w:pPr>
          </w:p>
        </w:tc>
        <w:tc>
          <w:tcPr>
            <w:tcW w:w="993" w:type="dxa"/>
            <w:tcBorders>
              <w:top w:val="nil"/>
              <w:bottom w:val="nil"/>
            </w:tcBorders>
            <w:hideMark/>
          </w:tcPr>
          <w:p w14:paraId="4E05075C" w14:textId="77777777" w:rsidR="00F773D4" w:rsidRPr="00051FB9" w:rsidRDefault="00F773D4" w:rsidP="00F31398">
            <w:pPr>
              <w:spacing w:line="240" w:lineRule="auto"/>
              <w:ind w:firstLine="0"/>
              <w:rPr>
                <w:sz w:val="12"/>
                <w:szCs w:val="12"/>
              </w:rPr>
            </w:pPr>
          </w:p>
        </w:tc>
        <w:tc>
          <w:tcPr>
            <w:tcW w:w="999" w:type="dxa"/>
            <w:tcBorders>
              <w:top w:val="nil"/>
              <w:bottom w:val="nil"/>
            </w:tcBorders>
            <w:hideMark/>
          </w:tcPr>
          <w:p w14:paraId="31F8451D" w14:textId="77777777" w:rsidR="00F773D4" w:rsidRPr="00051FB9" w:rsidRDefault="00F773D4" w:rsidP="00F31398">
            <w:pPr>
              <w:spacing w:line="240" w:lineRule="auto"/>
              <w:ind w:firstLine="0"/>
              <w:rPr>
                <w:sz w:val="12"/>
                <w:szCs w:val="12"/>
              </w:rPr>
            </w:pPr>
          </w:p>
        </w:tc>
        <w:tc>
          <w:tcPr>
            <w:tcW w:w="1286" w:type="dxa"/>
            <w:tcBorders>
              <w:top w:val="nil"/>
              <w:bottom w:val="nil"/>
            </w:tcBorders>
            <w:shd w:val="clear" w:color="auto" w:fill="D0CECE" w:themeFill="background2" w:themeFillShade="E6"/>
            <w:hideMark/>
          </w:tcPr>
          <w:p w14:paraId="1C804A92" w14:textId="77777777" w:rsidR="00F773D4" w:rsidRPr="00051FB9" w:rsidRDefault="00F773D4" w:rsidP="00533708">
            <w:pPr>
              <w:spacing w:after="120" w:line="240" w:lineRule="auto"/>
              <w:ind w:firstLine="0"/>
              <w:rPr>
                <w:sz w:val="12"/>
                <w:szCs w:val="12"/>
              </w:rPr>
            </w:pPr>
            <w:r w:rsidRPr="00051FB9">
              <w:rPr>
                <w:sz w:val="12"/>
                <w:szCs w:val="12"/>
              </w:rPr>
              <w:t xml:space="preserve">Capita (Financial) </w:t>
            </w:r>
          </w:p>
        </w:tc>
        <w:tc>
          <w:tcPr>
            <w:tcW w:w="975" w:type="dxa"/>
            <w:tcBorders>
              <w:top w:val="nil"/>
              <w:bottom w:val="nil"/>
            </w:tcBorders>
            <w:hideMark/>
          </w:tcPr>
          <w:p w14:paraId="00B97F23" w14:textId="77777777" w:rsidR="00F773D4" w:rsidRPr="00051FB9" w:rsidRDefault="00F773D4" w:rsidP="00F31398">
            <w:pPr>
              <w:spacing w:line="240" w:lineRule="auto"/>
              <w:ind w:firstLine="0"/>
              <w:rPr>
                <w:sz w:val="12"/>
                <w:szCs w:val="12"/>
              </w:rPr>
            </w:pPr>
          </w:p>
        </w:tc>
        <w:tc>
          <w:tcPr>
            <w:tcW w:w="1132" w:type="dxa"/>
            <w:tcBorders>
              <w:top w:val="nil"/>
              <w:bottom w:val="nil"/>
            </w:tcBorders>
            <w:hideMark/>
          </w:tcPr>
          <w:p w14:paraId="674F08C0" w14:textId="77777777" w:rsidR="00F773D4" w:rsidRPr="00051FB9" w:rsidRDefault="00F773D4" w:rsidP="00F31398">
            <w:pPr>
              <w:spacing w:line="240" w:lineRule="auto"/>
              <w:ind w:firstLine="0"/>
              <w:rPr>
                <w:sz w:val="12"/>
                <w:szCs w:val="12"/>
              </w:rPr>
            </w:pPr>
          </w:p>
        </w:tc>
        <w:tc>
          <w:tcPr>
            <w:tcW w:w="907" w:type="dxa"/>
            <w:tcBorders>
              <w:top w:val="nil"/>
              <w:bottom w:val="nil"/>
            </w:tcBorders>
            <w:hideMark/>
          </w:tcPr>
          <w:p w14:paraId="5E0F9FF1" w14:textId="77777777" w:rsidR="00F773D4" w:rsidRPr="00051FB9" w:rsidRDefault="00F773D4" w:rsidP="00F31398">
            <w:pPr>
              <w:spacing w:line="240" w:lineRule="auto"/>
              <w:ind w:firstLine="0"/>
              <w:rPr>
                <w:sz w:val="12"/>
                <w:szCs w:val="12"/>
              </w:rPr>
            </w:pPr>
          </w:p>
        </w:tc>
        <w:tc>
          <w:tcPr>
            <w:tcW w:w="923" w:type="dxa"/>
            <w:tcBorders>
              <w:top w:val="nil"/>
              <w:bottom w:val="nil"/>
            </w:tcBorders>
            <w:hideMark/>
          </w:tcPr>
          <w:p w14:paraId="1877BEF7" w14:textId="77777777" w:rsidR="00F773D4" w:rsidRPr="00051FB9" w:rsidRDefault="00F773D4" w:rsidP="00F31398">
            <w:pPr>
              <w:spacing w:line="240" w:lineRule="auto"/>
              <w:ind w:firstLine="0"/>
              <w:rPr>
                <w:sz w:val="12"/>
                <w:szCs w:val="12"/>
              </w:rPr>
            </w:pPr>
          </w:p>
        </w:tc>
        <w:tc>
          <w:tcPr>
            <w:tcW w:w="971" w:type="dxa"/>
            <w:tcBorders>
              <w:top w:val="nil"/>
              <w:bottom w:val="nil"/>
            </w:tcBorders>
            <w:hideMark/>
          </w:tcPr>
          <w:p w14:paraId="44E5B81C" w14:textId="77777777" w:rsidR="00F773D4" w:rsidRPr="00051FB9" w:rsidRDefault="00F773D4" w:rsidP="00F31398">
            <w:pPr>
              <w:spacing w:line="240" w:lineRule="auto"/>
              <w:ind w:firstLine="0"/>
              <w:rPr>
                <w:sz w:val="12"/>
                <w:szCs w:val="12"/>
              </w:rPr>
            </w:pPr>
          </w:p>
        </w:tc>
      </w:tr>
      <w:tr w:rsidR="00F773D4" w:rsidRPr="00051FB9" w14:paraId="27E63170" w14:textId="77777777" w:rsidTr="00F31398">
        <w:trPr>
          <w:trHeight w:val="39"/>
        </w:trPr>
        <w:tc>
          <w:tcPr>
            <w:tcW w:w="830" w:type="dxa"/>
            <w:tcBorders>
              <w:top w:val="nil"/>
              <w:bottom w:val="nil"/>
            </w:tcBorders>
            <w:hideMark/>
          </w:tcPr>
          <w:p w14:paraId="73BD1BEB" w14:textId="77777777" w:rsidR="00F773D4" w:rsidRPr="00051FB9" w:rsidRDefault="00F773D4" w:rsidP="00F31398">
            <w:pPr>
              <w:spacing w:line="240" w:lineRule="auto"/>
              <w:ind w:firstLine="0"/>
              <w:rPr>
                <w:sz w:val="12"/>
                <w:szCs w:val="12"/>
              </w:rPr>
            </w:pPr>
          </w:p>
        </w:tc>
        <w:tc>
          <w:tcPr>
            <w:tcW w:w="993" w:type="dxa"/>
            <w:tcBorders>
              <w:top w:val="nil"/>
              <w:bottom w:val="nil"/>
            </w:tcBorders>
            <w:hideMark/>
          </w:tcPr>
          <w:p w14:paraId="38E507D9" w14:textId="77777777" w:rsidR="00F773D4" w:rsidRPr="00051FB9" w:rsidRDefault="00F773D4" w:rsidP="00F31398">
            <w:pPr>
              <w:spacing w:line="240" w:lineRule="auto"/>
              <w:ind w:firstLine="0"/>
              <w:rPr>
                <w:sz w:val="12"/>
                <w:szCs w:val="12"/>
              </w:rPr>
            </w:pPr>
          </w:p>
        </w:tc>
        <w:tc>
          <w:tcPr>
            <w:tcW w:w="999" w:type="dxa"/>
            <w:tcBorders>
              <w:top w:val="nil"/>
              <w:bottom w:val="nil"/>
            </w:tcBorders>
            <w:hideMark/>
          </w:tcPr>
          <w:p w14:paraId="456AE4E0" w14:textId="77777777" w:rsidR="00F773D4" w:rsidRPr="00051FB9" w:rsidRDefault="00F773D4" w:rsidP="00F31398">
            <w:pPr>
              <w:spacing w:line="240" w:lineRule="auto"/>
              <w:ind w:firstLine="0"/>
              <w:rPr>
                <w:sz w:val="12"/>
                <w:szCs w:val="12"/>
              </w:rPr>
            </w:pPr>
          </w:p>
        </w:tc>
        <w:tc>
          <w:tcPr>
            <w:tcW w:w="1286" w:type="dxa"/>
            <w:tcBorders>
              <w:top w:val="nil"/>
              <w:bottom w:val="nil"/>
            </w:tcBorders>
            <w:shd w:val="clear" w:color="auto" w:fill="D0CECE" w:themeFill="background2" w:themeFillShade="E6"/>
            <w:hideMark/>
          </w:tcPr>
          <w:p w14:paraId="30DB456F" w14:textId="77777777" w:rsidR="00F773D4" w:rsidRPr="00051FB9" w:rsidRDefault="00F773D4" w:rsidP="00533708">
            <w:pPr>
              <w:spacing w:after="120" w:line="240" w:lineRule="auto"/>
              <w:ind w:firstLine="0"/>
              <w:rPr>
                <w:sz w:val="12"/>
                <w:szCs w:val="12"/>
              </w:rPr>
            </w:pPr>
            <w:r w:rsidRPr="00051FB9">
              <w:rPr>
                <w:sz w:val="12"/>
                <w:szCs w:val="12"/>
              </w:rPr>
              <w:t xml:space="preserve">PayPal (Financial) </w:t>
            </w:r>
          </w:p>
        </w:tc>
        <w:tc>
          <w:tcPr>
            <w:tcW w:w="975" w:type="dxa"/>
            <w:tcBorders>
              <w:top w:val="nil"/>
              <w:bottom w:val="nil"/>
            </w:tcBorders>
            <w:hideMark/>
          </w:tcPr>
          <w:p w14:paraId="670387EB" w14:textId="77777777" w:rsidR="00F773D4" w:rsidRPr="00051FB9" w:rsidRDefault="00F773D4" w:rsidP="00F31398">
            <w:pPr>
              <w:spacing w:line="240" w:lineRule="auto"/>
              <w:ind w:firstLine="0"/>
              <w:rPr>
                <w:sz w:val="12"/>
                <w:szCs w:val="12"/>
              </w:rPr>
            </w:pPr>
          </w:p>
        </w:tc>
        <w:tc>
          <w:tcPr>
            <w:tcW w:w="1132" w:type="dxa"/>
            <w:tcBorders>
              <w:top w:val="nil"/>
              <w:bottom w:val="nil"/>
            </w:tcBorders>
            <w:hideMark/>
          </w:tcPr>
          <w:p w14:paraId="0D821EFC" w14:textId="77777777" w:rsidR="00F773D4" w:rsidRPr="00051FB9" w:rsidRDefault="00F773D4" w:rsidP="00F31398">
            <w:pPr>
              <w:spacing w:line="240" w:lineRule="auto"/>
              <w:ind w:firstLine="0"/>
              <w:rPr>
                <w:sz w:val="12"/>
                <w:szCs w:val="12"/>
              </w:rPr>
            </w:pPr>
          </w:p>
        </w:tc>
        <w:tc>
          <w:tcPr>
            <w:tcW w:w="907" w:type="dxa"/>
            <w:tcBorders>
              <w:top w:val="nil"/>
              <w:bottom w:val="nil"/>
            </w:tcBorders>
            <w:hideMark/>
          </w:tcPr>
          <w:p w14:paraId="53EB7081" w14:textId="77777777" w:rsidR="00F773D4" w:rsidRPr="00051FB9" w:rsidRDefault="00F773D4" w:rsidP="00F31398">
            <w:pPr>
              <w:spacing w:line="240" w:lineRule="auto"/>
              <w:ind w:firstLine="0"/>
              <w:rPr>
                <w:sz w:val="12"/>
                <w:szCs w:val="12"/>
              </w:rPr>
            </w:pPr>
          </w:p>
        </w:tc>
        <w:tc>
          <w:tcPr>
            <w:tcW w:w="923" w:type="dxa"/>
            <w:tcBorders>
              <w:top w:val="nil"/>
              <w:bottom w:val="nil"/>
            </w:tcBorders>
            <w:hideMark/>
          </w:tcPr>
          <w:p w14:paraId="0A47DF3B" w14:textId="77777777" w:rsidR="00F773D4" w:rsidRPr="00051FB9" w:rsidRDefault="00F773D4" w:rsidP="00F31398">
            <w:pPr>
              <w:spacing w:line="240" w:lineRule="auto"/>
              <w:ind w:firstLine="0"/>
              <w:rPr>
                <w:sz w:val="12"/>
                <w:szCs w:val="12"/>
              </w:rPr>
            </w:pPr>
          </w:p>
        </w:tc>
        <w:tc>
          <w:tcPr>
            <w:tcW w:w="971" w:type="dxa"/>
            <w:tcBorders>
              <w:top w:val="nil"/>
              <w:bottom w:val="nil"/>
            </w:tcBorders>
            <w:hideMark/>
          </w:tcPr>
          <w:p w14:paraId="024B9029" w14:textId="77777777" w:rsidR="00F773D4" w:rsidRPr="00051FB9" w:rsidRDefault="00F773D4" w:rsidP="00F31398">
            <w:pPr>
              <w:spacing w:line="240" w:lineRule="auto"/>
              <w:ind w:firstLine="0"/>
              <w:rPr>
                <w:sz w:val="12"/>
                <w:szCs w:val="12"/>
              </w:rPr>
            </w:pPr>
          </w:p>
        </w:tc>
      </w:tr>
      <w:tr w:rsidR="00F773D4" w:rsidRPr="00051FB9" w14:paraId="5270AC7A" w14:textId="77777777" w:rsidTr="00F31398">
        <w:trPr>
          <w:trHeight w:val="39"/>
        </w:trPr>
        <w:tc>
          <w:tcPr>
            <w:tcW w:w="830" w:type="dxa"/>
            <w:tcBorders>
              <w:top w:val="nil"/>
              <w:bottom w:val="nil"/>
            </w:tcBorders>
            <w:hideMark/>
          </w:tcPr>
          <w:p w14:paraId="4503668A" w14:textId="77777777" w:rsidR="00F773D4" w:rsidRPr="00051FB9" w:rsidRDefault="00F773D4" w:rsidP="00F31398">
            <w:pPr>
              <w:spacing w:line="240" w:lineRule="auto"/>
              <w:ind w:firstLine="0"/>
              <w:rPr>
                <w:sz w:val="12"/>
                <w:szCs w:val="12"/>
              </w:rPr>
            </w:pPr>
          </w:p>
        </w:tc>
        <w:tc>
          <w:tcPr>
            <w:tcW w:w="993" w:type="dxa"/>
            <w:tcBorders>
              <w:top w:val="nil"/>
              <w:bottom w:val="nil"/>
            </w:tcBorders>
            <w:hideMark/>
          </w:tcPr>
          <w:p w14:paraId="2E81863D" w14:textId="77777777" w:rsidR="00F773D4" w:rsidRPr="00051FB9" w:rsidRDefault="00F773D4" w:rsidP="00F31398">
            <w:pPr>
              <w:spacing w:line="240" w:lineRule="auto"/>
              <w:ind w:firstLine="0"/>
              <w:rPr>
                <w:sz w:val="12"/>
                <w:szCs w:val="12"/>
              </w:rPr>
            </w:pPr>
          </w:p>
        </w:tc>
        <w:tc>
          <w:tcPr>
            <w:tcW w:w="999" w:type="dxa"/>
            <w:tcBorders>
              <w:top w:val="nil"/>
              <w:bottom w:val="nil"/>
            </w:tcBorders>
            <w:hideMark/>
          </w:tcPr>
          <w:p w14:paraId="3A079E4A" w14:textId="77777777" w:rsidR="00F773D4" w:rsidRPr="00051FB9" w:rsidRDefault="00F773D4" w:rsidP="00F31398">
            <w:pPr>
              <w:spacing w:line="240" w:lineRule="auto"/>
              <w:ind w:firstLine="0"/>
              <w:rPr>
                <w:sz w:val="12"/>
                <w:szCs w:val="12"/>
              </w:rPr>
            </w:pPr>
          </w:p>
        </w:tc>
        <w:tc>
          <w:tcPr>
            <w:tcW w:w="1286" w:type="dxa"/>
            <w:tcBorders>
              <w:top w:val="nil"/>
              <w:bottom w:val="nil"/>
            </w:tcBorders>
            <w:shd w:val="clear" w:color="auto" w:fill="D0CECE" w:themeFill="background2" w:themeFillShade="E6"/>
            <w:hideMark/>
          </w:tcPr>
          <w:p w14:paraId="51504556" w14:textId="77777777" w:rsidR="00F773D4" w:rsidRPr="00051FB9" w:rsidRDefault="00F773D4" w:rsidP="00533708">
            <w:pPr>
              <w:spacing w:after="120" w:line="240" w:lineRule="auto"/>
              <w:ind w:firstLine="0"/>
              <w:rPr>
                <w:sz w:val="12"/>
                <w:szCs w:val="12"/>
              </w:rPr>
            </w:pPr>
            <w:r w:rsidRPr="00051FB9">
              <w:rPr>
                <w:sz w:val="12"/>
                <w:szCs w:val="12"/>
              </w:rPr>
              <w:t xml:space="preserve">Lloyds Banking Group (Financial) </w:t>
            </w:r>
          </w:p>
        </w:tc>
        <w:tc>
          <w:tcPr>
            <w:tcW w:w="975" w:type="dxa"/>
            <w:tcBorders>
              <w:top w:val="nil"/>
              <w:bottom w:val="nil"/>
            </w:tcBorders>
            <w:hideMark/>
          </w:tcPr>
          <w:p w14:paraId="0F80E6E3" w14:textId="77777777" w:rsidR="00F773D4" w:rsidRPr="00051FB9" w:rsidRDefault="00F773D4" w:rsidP="00F31398">
            <w:pPr>
              <w:spacing w:line="240" w:lineRule="auto"/>
              <w:ind w:firstLine="0"/>
              <w:rPr>
                <w:sz w:val="12"/>
                <w:szCs w:val="12"/>
              </w:rPr>
            </w:pPr>
          </w:p>
        </w:tc>
        <w:tc>
          <w:tcPr>
            <w:tcW w:w="1132" w:type="dxa"/>
            <w:tcBorders>
              <w:top w:val="nil"/>
              <w:bottom w:val="nil"/>
            </w:tcBorders>
            <w:hideMark/>
          </w:tcPr>
          <w:p w14:paraId="5F26427E" w14:textId="77777777" w:rsidR="00F773D4" w:rsidRPr="00051FB9" w:rsidRDefault="00F773D4" w:rsidP="00F31398">
            <w:pPr>
              <w:spacing w:line="240" w:lineRule="auto"/>
              <w:ind w:firstLine="0"/>
              <w:rPr>
                <w:sz w:val="12"/>
                <w:szCs w:val="12"/>
              </w:rPr>
            </w:pPr>
          </w:p>
        </w:tc>
        <w:tc>
          <w:tcPr>
            <w:tcW w:w="907" w:type="dxa"/>
            <w:tcBorders>
              <w:top w:val="nil"/>
              <w:bottom w:val="nil"/>
            </w:tcBorders>
            <w:hideMark/>
          </w:tcPr>
          <w:p w14:paraId="59D1C62C" w14:textId="77777777" w:rsidR="00F773D4" w:rsidRPr="00051FB9" w:rsidRDefault="00F773D4" w:rsidP="00F31398">
            <w:pPr>
              <w:spacing w:line="240" w:lineRule="auto"/>
              <w:ind w:firstLine="0"/>
              <w:rPr>
                <w:sz w:val="12"/>
                <w:szCs w:val="12"/>
              </w:rPr>
            </w:pPr>
          </w:p>
        </w:tc>
        <w:tc>
          <w:tcPr>
            <w:tcW w:w="923" w:type="dxa"/>
            <w:tcBorders>
              <w:top w:val="nil"/>
              <w:bottom w:val="nil"/>
            </w:tcBorders>
            <w:hideMark/>
          </w:tcPr>
          <w:p w14:paraId="5FAC5D20" w14:textId="77777777" w:rsidR="00F773D4" w:rsidRPr="00051FB9" w:rsidRDefault="00F773D4" w:rsidP="00F31398">
            <w:pPr>
              <w:spacing w:line="240" w:lineRule="auto"/>
              <w:ind w:firstLine="0"/>
              <w:rPr>
                <w:sz w:val="12"/>
                <w:szCs w:val="12"/>
              </w:rPr>
            </w:pPr>
          </w:p>
        </w:tc>
        <w:tc>
          <w:tcPr>
            <w:tcW w:w="971" w:type="dxa"/>
            <w:tcBorders>
              <w:top w:val="nil"/>
              <w:bottom w:val="nil"/>
            </w:tcBorders>
            <w:hideMark/>
          </w:tcPr>
          <w:p w14:paraId="727D77FA" w14:textId="77777777" w:rsidR="00F773D4" w:rsidRPr="00051FB9" w:rsidRDefault="00F773D4" w:rsidP="00F31398">
            <w:pPr>
              <w:spacing w:line="240" w:lineRule="auto"/>
              <w:ind w:firstLine="0"/>
              <w:rPr>
                <w:sz w:val="12"/>
                <w:szCs w:val="12"/>
              </w:rPr>
            </w:pPr>
          </w:p>
        </w:tc>
      </w:tr>
      <w:tr w:rsidR="00F773D4" w:rsidRPr="00051FB9" w14:paraId="0338B023" w14:textId="77777777" w:rsidTr="00F31398">
        <w:trPr>
          <w:trHeight w:val="39"/>
        </w:trPr>
        <w:tc>
          <w:tcPr>
            <w:tcW w:w="830" w:type="dxa"/>
            <w:tcBorders>
              <w:top w:val="nil"/>
              <w:bottom w:val="nil"/>
            </w:tcBorders>
            <w:hideMark/>
          </w:tcPr>
          <w:p w14:paraId="4795AB7F" w14:textId="77777777" w:rsidR="00F773D4" w:rsidRPr="00051FB9" w:rsidRDefault="00F773D4" w:rsidP="00F31398">
            <w:pPr>
              <w:spacing w:line="240" w:lineRule="auto"/>
              <w:ind w:firstLine="0"/>
              <w:rPr>
                <w:sz w:val="12"/>
                <w:szCs w:val="12"/>
              </w:rPr>
            </w:pPr>
          </w:p>
        </w:tc>
        <w:tc>
          <w:tcPr>
            <w:tcW w:w="993" w:type="dxa"/>
            <w:tcBorders>
              <w:top w:val="nil"/>
              <w:bottom w:val="nil"/>
            </w:tcBorders>
            <w:hideMark/>
          </w:tcPr>
          <w:p w14:paraId="53E1058C" w14:textId="77777777" w:rsidR="00F773D4" w:rsidRPr="00051FB9" w:rsidRDefault="00F773D4" w:rsidP="00F31398">
            <w:pPr>
              <w:spacing w:line="240" w:lineRule="auto"/>
              <w:ind w:firstLine="0"/>
              <w:rPr>
                <w:sz w:val="12"/>
                <w:szCs w:val="12"/>
              </w:rPr>
            </w:pPr>
          </w:p>
        </w:tc>
        <w:tc>
          <w:tcPr>
            <w:tcW w:w="999" w:type="dxa"/>
            <w:tcBorders>
              <w:top w:val="nil"/>
              <w:bottom w:val="nil"/>
            </w:tcBorders>
            <w:hideMark/>
          </w:tcPr>
          <w:p w14:paraId="7A9EA09A" w14:textId="77777777" w:rsidR="00F773D4" w:rsidRPr="00051FB9" w:rsidRDefault="00F773D4" w:rsidP="00F31398">
            <w:pPr>
              <w:spacing w:line="240" w:lineRule="auto"/>
              <w:ind w:firstLine="0"/>
              <w:rPr>
                <w:sz w:val="12"/>
                <w:szCs w:val="12"/>
              </w:rPr>
            </w:pPr>
          </w:p>
        </w:tc>
        <w:tc>
          <w:tcPr>
            <w:tcW w:w="1286" w:type="dxa"/>
            <w:tcBorders>
              <w:top w:val="nil"/>
              <w:bottom w:val="nil"/>
            </w:tcBorders>
            <w:shd w:val="clear" w:color="auto" w:fill="D0CECE" w:themeFill="background2" w:themeFillShade="E6"/>
            <w:hideMark/>
          </w:tcPr>
          <w:p w14:paraId="32841E7F" w14:textId="77777777" w:rsidR="00F773D4" w:rsidRPr="00051FB9" w:rsidRDefault="00F773D4" w:rsidP="00533708">
            <w:pPr>
              <w:spacing w:after="120" w:line="240" w:lineRule="auto"/>
              <w:ind w:firstLine="0"/>
              <w:rPr>
                <w:sz w:val="12"/>
                <w:szCs w:val="12"/>
              </w:rPr>
            </w:pPr>
            <w:r w:rsidRPr="00051FB9">
              <w:rPr>
                <w:sz w:val="12"/>
                <w:szCs w:val="12"/>
              </w:rPr>
              <w:t xml:space="preserve">Prudential (Mis selling scandal) </w:t>
            </w:r>
          </w:p>
        </w:tc>
        <w:tc>
          <w:tcPr>
            <w:tcW w:w="975" w:type="dxa"/>
            <w:tcBorders>
              <w:top w:val="nil"/>
              <w:bottom w:val="nil"/>
            </w:tcBorders>
            <w:hideMark/>
          </w:tcPr>
          <w:p w14:paraId="1192AD01" w14:textId="77777777" w:rsidR="00F773D4" w:rsidRPr="00051FB9" w:rsidRDefault="00F773D4" w:rsidP="00F31398">
            <w:pPr>
              <w:spacing w:line="240" w:lineRule="auto"/>
              <w:ind w:firstLine="0"/>
              <w:rPr>
                <w:sz w:val="12"/>
                <w:szCs w:val="12"/>
              </w:rPr>
            </w:pPr>
          </w:p>
        </w:tc>
        <w:tc>
          <w:tcPr>
            <w:tcW w:w="1132" w:type="dxa"/>
            <w:tcBorders>
              <w:top w:val="nil"/>
              <w:bottom w:val="nil"/>
            </w:tcBorders>
            <w:hideMark/>
          </w:tcPr>
          <w:p w14:paraId="4303C20D" w14:textId="77777777" w:rsidR="00F773D4" w:rsidRPr="00051FB9" w:rsidRDefault="00F773D4" w:rsidP="00F31398">
            <w:pPr>
              <w:spacing w:line="240" w:lineRule="auto"/>
              <w:ind w:firstLine="0"/>
              <w:rPr>
                <w:sz w:val="12"/>
                <w:szCs w:val="12"/>
              </w:rPr>
            </w:pPr>
          </w:p>
        </w:tc>
        <w:tc>
          <w:tcPr>
            <w:tcW w:w="907" w:type="dxa"/>
            <w:tcBorders>
              <w:top w:val="nil"/>
              <w:bottom w:val="nil"/>
            </w:tcBorders>
            <w:hideMark/>
          </w:tcPr>
          <w:p w14:paraId="02383987" w14:textId="77777777" w:rsidR="00F773D4" w:rsidRPr="00051FB9" w:rsidRDefault="00F773D4" w:rsidP="00F31398">
            <w:pPr>
              <w:spacing w:line="240" w:lineRule="auto"/>
              <w:ind w:firstLine="0"/>
              <w:rPr>
                <w:sz w:val="12"/>
                <w:szCs w:val="12"/>
              </w:rPr>
            </w:pPr>
          </w:p>
        </w:tc>
        <w:tc>
          <w:tcPr>
            <w:tcW w:w="923" w:type="dxa"/>
            <w:tcBorders>
              <w:top w:val="nil"/>
              <w:bottom w:val="nil"/>
            </w:tcBorders>
            <w:hideMark/>
          </w:tcPr>
          <w:p w14:paraId="4203AA7D" w14:textId="77777777" w:rsidR="00F773D4" w:rsidRPr="00051FB9" w:rsidRDefault="00F773D4" w:rsidP="00F31398">
            <w:pPr>
              <w:spacing w:line="240" w:lineRule="auto"/>
              <w:ind w:firstLine="0"/>
              <w:rPr>
                <w:sz w:val="12"/>
                <w:szCs w:val="12"/>
              </w:rPr>
            </w:pPr>
          </w:p>
        </w:tc>
        <w:tc>
          <w:tcPr>
            <w:tcW w:w="971" w:type="dxa"/>
            <w:tcBorders>
              <w:top w:val="nil"/>
              <w:bottom w:val="nil"/>
            </w:tcBorders>
            <w:hideMark/>
          </w:tcPr>
          <w:p w14:paraId="21B04AF7" w14:textId="77777777" w:rsidR="00F773D4" w:rsidRPr="00051FB9" w:rsidRDefault="00F773D4" w:rsidP="00F31398">
            <w:pPr>
              <w:spacing w:line="240" w:lineRule="auto"/>
              <w:ind w:firstLine="0"/>
              <w:rPr>
                <w:sz w:val="12"/>
                <w:szCs w:val="12"/>
              </w:rPr>
            </w:pPr>
          </w:p>
        </w:tc>
      </w:tr>
      <w:tr w:rsidR="00F773D4" w:rsidRPr="00051FB9" w14:paraId="21EC33D9" w14:textId="77777777" w:rsidTr="00F31398">
        <w:trPr>
          <w:trHeight w:val="39"/>
        </w:trPr>
        <w:tc>
          <w:tcPr>
            <w:tcW w:w="830" w:type="dxa"/>
            <w:tcBorders>
              <w:top w:val="nil"/>
              <w:bottom w:val="nil"/>
            </w:tcBorders>
            <w:hideMark/>
          </w:tcPr>
          <w:p w14:paraId="30C9F05A" w14:textId="77777777" w:rsidR="00F773D4" w:rsidRPr="00051FB9" w:rsidRDefault="00F773D4" w:rsidP="00F31398">
            <w:pPr>
              <w:spacing w:line="240" w:lineRule="auto"/>
              <w:ind w:firstLine="0"/>
              <w:rPr>
                <w:sz w:val="12"/>
                <w:szCs w:val="12"/>
              </w:rPr>
            </w:pPr>
          </w:p>
        </w:tc>
        <w:tc>
          <w:tcPr>
            <w:tcW w:w="993" w:type="dxa"/>
            <w:tcBorders>
              <w:top w:val="nil"/>
              <w:bottom w:val="nil"/>
            </w:tcBorders>
            <w:hideMark/>
          </w:tcPr>
          <w:p w14:paraId="4E168B08" w14:textId="77777777" w:rsidR="00F773D4" w:rsidRPr="00051FB9" w:rsidRDefault="00F773D4" w:rsidP="00F31398">
            <w:pPr>
              <w:spacing w:line="240" w:lineRule="auto"/>
              <w:ind w:firstLine="0"/>
              <w:rPr>
                <w:sz w:val="12"/>
                <w:szCs w:val="12"/>
              </w:rPr>
            </w:pPr>
          </w:p>
        </w:tc>
        <w:tc>
          <w:tcPr>
            <w:tcW w:w="999" w:type="dxa"/>
            <w:tcBorders>
              <w:top w:val="nil"/>
              <w:bottom w:val="nil"/>
            </w:tcBorders>
            <w:hideMark/>
          </w:tcPr>
          <w:p w14:paraId="51E096AF" w14:textId="77777777" w:rsidR="00F773D4" w:rsidRPr="00051FB9" w:rsidRDefault="00F773D4" w:rsidP="00F31398">
            <w:pPr>
              <w:spacing w:line="240" w:lineRule="auto"/>
              <w:ind w:firstLine="0"/>
              <w:rPr>
                <w:sz w:val="12"/>
                <w:szCs w:val="12"/>
              </w:rPr>
            </w:pPr>
          </w:p>
        </w:tc>
        <w:tc>
          <w:tcPr>
            <w:tcW w:w="1286" w:type="dxa"/>
            <w:tcBorders>
              <w:top w:val="nil"/>
              <w:bottom w:val="nil"/>
            </w:tcBorders>
            <w:shd w:val="clear" w:color="auto" w:fill="D0CECE" w:themeFill="background2" w:themeFillShade="E6"/>
            <w:hideMark/>
          </w:tcPr>
          <w:p w14:paraId="30019D2E" w14:textId="77777777" w:rsidR="00F773D4" w:rsidRPr="00051FB9" w:rsidRDefault="00F773D4" w:rsidP="00533708">
            <w:pPr>
              <w:spacing w:after="120" w:line="240" w:lineRule="auto"/>
              <w:ind w:firstLine="0"/>
              <w:rPr>
                <w:sz w:val="12"/>
                <w:szCs w:val="12"/>
              </w:rPr>
            </w:pPr>
            <w:r w:rsidRPr="00051FB9">
              <w:rPr>
                <w:sz w:val="12"/>
                <w:szCs w:val="12"/>
              </w:rPr>
              <w:t xml:space="preserve">Bank of Ireland (Mortgage scandal) </w:t>
            </w:r>
          </w:p>
        </w:tc>
        <w:tc>
          <w:tcPr>
            <w:tcW w:w="975" w:type="dxa"/>
            <w:tcBorders>
              <w:top w:val="nil"/>
              <w:bottom w:val="nil"/>
            </w:tcBorders>
            <w:hideMark/>
          </w:tcPr>
          <w:p w14:paraId="48F7ACE0" w14:textId="77777777" w:rsidR="00F773D4" w:rsidRPr="00051FB9" w:rsidRDefault="00F773D4" w:rsidP="00F31398">
            <w:pPr>
              <w:spacing w:line="240" w:lineRule="auto"/>
              <w:ind w:firstLine="0"/>
              <w:rPr>
                <w:sz w:val="12"/>
                <w:szCs w:val="12"/>
              </w:rPr>
            </w:pPr>
          </w:p>
        </w:tc>
        <w:tc>
          <w:tcPr>
            <w:tcW w:w="1132" w:type="dxa"/>
            <w:tcBorders>
              <w:top w:val="nil"/>
              <w:bottom w:val="nil"/>
            </w:tcBorders>
            <w:hideMark/>
          </w:tcPr>
          <w:p w14:paraId="60AFEBEF" w14:textId="77777777" w:rsidR="00F773D4" w:rsidRPr="00051FB9" w:rsidRDefault="00F773D4" w:rsidP="00F31398">
            <w:pPr>
              <w:spacing w:line="240" w:lineRule="auto"/>
              <w:ind w:firstLine="0"/>
              <w:rPr>
                <w:sz w:val="12"/>
                <w:szCs w:val="12"/>
              </w:rPr>
            </w:pPr>
          </w:p>
        </w:tc>
        <w:tc>
          <w:tcPr>
            <w:tcW w:w="907" w:type="dxa"/>
            <w:tcBorders>
              <w:top w:val="nil"/>
              <w:bottom w:val="nil"/>
            </w:tcBorders>
            <w:hideMark/>
          </w:tcPr>
          <w:p w14:paraId="57FB1281" w14:textId="77777777" w:rsidR="00F773D4" w:rsidRPr="00051FB9" w:rsidRDefault="00F773D4" w:rsidP="00F31398">
            <w:pPr>
              <w:spacing w:line="240" w:lineRule="auto"/>
              <w:ind w:firstLine="0"/>
              <w:rPr>
                <w:sz w:val="12"/>
                <w:szCs w:val="12"/>
              </w:rPr>
            </w:pPr>
          </w:p>
        </w:tc>
        <w:tc>
          <w:tcPr>
            <w:tcW w:w="923" w:type="dxa"/>
            <w:tcBorders>
              <w:top w:val="nil"/>
              <w:bottom w:val="nil"/>
            </w:tcBorders>
            <w:hideMark/>
          </w:tcPr>
          <w:p w14:paraId="5601C12B" w14:textId="77777777" w:rsidR="00F773D4" w:rsidRPr="00051FB9" w:rsidRDefault="00F773D4" w:rsidP="00F31398">
            <w:pPr>
              <w:spacing w:line="240" w:lineRule="auto"/>
              <w:ind w:firstLine="0"/>
              <w:rPr>
                <w:sz w:val="12"/>
                <w:szCs w:val="12"/>
              </w:rPr>
            </w:pPr>
          </w:p>
        </w:tc>
        <w:tc>
          <w:tcPr>
            <w:tcW w:w="971" w:type="dxa"/>
            <w:tcBorders>
              <w:top w:val="nil"/>
              <w:bottom w:val="nil"/>
            </w:tcBorders>
            <w:hideMark/>
          </w:tcPr>
          <w:p w14:paraId="1C5C7473" w14:textId="77777777" w:rsidR="00F773D4" w:rsidRPr="00051FB9" w:rsidRDefault="00F773D4" w:rsidP="00F31398">
            <w:pPr>
              <w:spacing w:line="240" w:lineRule="auto"/>
              <w:ind w:firstLine="0"/>
              <w:rPr>
                <w:sz w:val="12"/>
                <w:szCs w:val="12"/>
              </w:rPr>
            </w:pPr>
          </w:p>
        </w:tc>
      </w:tr>
      <w:tr w:rsidR="00F773D4" w:rsidRPr="00051FB9" w14:paraId="6F62A70E" w14:textId="77777777" w:rsidTr="00F31398">
        <w:trPr>
          <w:trHeight w:val="39"/>
        </w:trPr>
        <w:tc>
          <w:tcPr>
            <w:tcW w:w="830" w:type="dxa"/>
            <w:tcBorders>
              <w:top w:val="nil"/>
              <w:bottom w:val="nil"/>
            </w:tcBorders>
            <w:hideMark/>
          </w:tcPr>
          <w:p w14:paraId="7D8DDE06" w14:textId="77777777" w:rsidR="00F773D4" w:rsidRPr="00051FB9" w:rsidRDefault="00F773D4" w:rsidP="00F31398">
            <w:pPr>
              <w:spacing w:line="240" w:lineRule="auto"/>
              <w:ind w:firstLine="0"/>
              <w:rPr>
                <w:sz w:val="12"/>
                <w:szCs w:val="12"/>
              </w:rPr>
            </w:pPr>
          </w:p>
        </w:tc>
        <w:tc>
          <w:tcPr>
            <w:tcW w:w="993" w:type="dxa"/>
            <w:tcBorders>
              <w:top w:val="nil"/>
              <w:bottom w:val="nil"/>
            </w:tcBorders>
            <w:hideMark/>
          </w:tcPr>
          <w:p w14:paraId="468B9659" w14:textId="77777777" w:rsidR="00F773D4" w:rsidRPr="00051FB9" w:rsidRDefault="00F773D4" w:rsidP="00F31398">
            <w:pPr>
              <w:spacing w:line="240" w:lineRule="auto"/>
              <w:ind w:firstLine="0"/>
              <w:rPr>
                <w:sz w:val="12"/>
                <w:szCs w:val="12"/>
              </w:rPr>
            </w:pPr>
          </w:p>
        </w:tc>
        <w:tc>
          <w:tcPr>
            <w:tcW w:w="999" w:type="dxa"/>
            <w:tcBorders>
              <w:top w:val="nil"/>
              <w:bottom w:val="nil"/>
            </w:tcBorders>
            <w:hideMark/>
          </w:tcPr>
          <w:p w14:paraId="7413AC12" w14:textId="77777777" w:rsidR="00F773D4" w:rsidRPr="00051FB9" w:rsidRDefault="00F773D4" w:rsidP="00F31398">
            <w:pPr>
              <w:spacing w:line="240" w:lineRule="auto"/>
              <w:ind w:firstLine="0"/>
              <w:rPr>
                <w:sz w:val="12"/>
                <w:szCs w:val="12"/>
              </w:rPr>
            </w:pPr>
          </w:p>
        </w:tc>
        <w:tc>
          <w:tcPr>
            <w:tcW w:w="1286" w:type="dxa"/>
            <w:tcBorders>
              <w:top w:val="nil"/>
              <w:bottom w:val="nil"/>
            </w:tcBorders>
            <w:shd w:val="clear" w:color="auto" w:fill="D0CECE" w:themeFill="background2" w:themeFillShade="E6"/>
            <w:hideMark/>
          </w:tcPr>
          <w:p w14:paraId="31BD2347" w14:textId="77777777" w:rsidR="00F773D4" w:rsidRPr="00051FB9" w:rsidRDefault="00F773D4" w:rsidP="00533708">
            <w:pPr>
              <w:spacing w:after="120" w:line="240" w:lineRule="auto"/>
              <w:ind w:firstLine="0"/>
              <w:rPr>
                <w:sz w:val="12"/>
                <w:szCs w:val="12"/>
              </w:rPr>
            </w:pPr>
            <w:r w:rsidRPr="00051FB9">
              <w:rPr>
                <w:sz w:val="12"/>
                <w:szCs w:val="12"/>
              </w:rPr>
              <w:t xml:space="preserve">HomeTrust (Mortgage Fraud) </w:t>
            </w:r>
          </w:p>
        </w:tc>
        <w:tc>
          <w:tcPr>
            <w:tcW w:w="975" w:type="dxa"/>
            <w:tcBorders>
              <w:top w:val="nil"/>
              <w:bottom w:val="nil"/>
            </w:tcBorders>
            <w:hideMark/>
          </w:tcPr>
          <w:p w14:paraId="3FFF34A2" w14:textId="77777777" w:rsidR="00F773D4" w:rsidRPr="00051FB9" w:rsidRDefault="00F773D4" w:rsidP="00F31398">
            <w:pPr>
              <w:spacing w:line="240" w:lineRule="auto"/>
              <w:ind w:firstLine="0"/>
              <w:rPr>
                <w:sz w:val="12"/>
                <w:szCs w:val="12"/>
              </w:rPr>
            </w:pPr>
          </w:p>
        </w:tc>
        <w:tc>
          <w:tcPr>
            <w:tcW w:w="1132" w:type="dxa"/>
            <w:tcBorders>
              <w:top w:val="nil"/>
              <w:bottom w:val="nil"/>
            </w:tcBorders>
            <w:hideMark/>
          </w:tcPr>
          <w:p w14:paraId="3C92FC86" w14:textId="77777777" w:rsidR="00F773D4" w:rsidRPr="00051FB9" w:rsidRDefault="00F773D4" w:rsidP="00F31398">
            <w:pPr>
              <w:spacing w:line="240" w:lineRule="auto"/>
              <w:ind w:firstLine="0"/>
              <w:rPr>
                <w:sz w:val="12"/>
                <w:szCs w:val="12"/>
              </w:rPr>
            </w:pPr>
          </w:p>
        </w:tc>
        <w:tc>
          <w:tcPr>
            <w:tcW w:w="907" w:type="dxa"/>
            <w:tcBorders>
              <w:top w:val="nil"/>
              <w:bottom w:val="nil"/>
            </w:tcBorders>
            <w:hideMark/>
          </w:tcPr>
          <w:p w14:paraId="6DEE7A11" w14:textId="77777777" w:rsidR="00F773D4" w:rsidRPr="00051FB9" w:rsidRDefault="00F773D4" w:rsidP="00F31398">
            <w:pPr>
              <w:spacing w:line="240" w:lineRule="auto"/>
              <w:ind w:firstLine="0"/>
              <w:rPr>
                <w:sz w:val="12"/>
                <w:szCs w:val="12"/>
              </w:rPr>
            </w:pPr>
          </w:p>
        </w:tc>
        <w:tc>
          <w:tcPr>
            <w:tcW w:w="923" w:type="dxa"/>
            <w:tcBorders>
              <w:top w:val="nil"/>
              <w:bottom w:val="nil"/>
            </w:tcBorders>
            <w:hideMark/>
          </w:tcPr>
          <w:p w14:paraId="70CDD2C3" w14:textId="77777777" w:rsidR="00F773D4" w:rsidRPr="00051FB9" w:rsidRDefault="00F773D4" w:rsidP="00F31398">
            <w:pPr>
              <w:spacing w:line="240" w:lineRule="auto"/>
              <w:ind w:firstLine="0"/>
              <w:rPr>
                <w:sz w:val="12"/>
                <w:szCs w:val="12"/>
              </w:rPr>
            </w:pPr>
          </w:p>
        </w:tc>
        <w:tc>
          <w:tcPr>
            <w:tcW w:w="971" w:type="dxa"/>
            <w:tcBorders>
              <w:top w:val="nil"/>
              <w:bottom w:val="nil"/>
            </w:tcBorders>
            <w:hideMark/>
          </w:tcPr>
          <w:p w14:paraId="231B74F5" w14:textId="77777777" w:rsidR="00F773D4" w:rsidRPr="00051FB9" w:rsidRDefault="00F773D4" w:rsidP="00F31398">
            <w:pPr>
              <w:spacing w:line="240" w:lineRule="auto"/>
              <w:ind w:firstLine="0"/>
              <w:rPr>
                <w:sz w:val="12"/>
                <w:szCs w:val="12"/>
              </w:rPr>
            </w:pPr>
          </w:p>
        </w:tc>
      </w:tr>
      <w:tr w:rsidR="00F773D4" w:rsidRPr="00051FB9" w14:paraId="5240ABCE" w14:textId="77777777" w:rsidTr="00F31398">
        <w:trPr>
          <w:trHeight w:val="39"/>
        </w:trPr>
        <w:tc>
          <w:tcPr>
            <w:tcW w:w="830" w:type="dxa"/>
            <w:tcBorders>
              <w:top w:val="nil"/>
              <w:bottom w:val="nil"/>
            </w:tcBorders>
            <w:hideMark/>
          </w:tcPr>
          <w:p w14:paraId="36AFABF0" w14:textId="77777777" w:rsidR="00F773D4" w:rsidRPr="00051FB9" w:rsidRDefault="00F773D4" w:rsidP="00F31398">
            <w:pPr>
              <w:spacing w:line="240" w:lineRule="auto"/>
              <w:ind w:firstLine="0"/>
              <w:rPr>
                <w:sz w:val="12"/>
                <w:szCs w:val="12"/>
              </w:rPr>
            </w:pPr>
          </w:p>
        </w:tc>
        <w:tc>
          <w:tcPr>
            <w:tcW w:w="993" w:type="dxa"/>
            <w:tcBorders>
              <w:top w:val="nil"/>
              <w:bottom w:val="nil"/>
            </w:tcBorders>
            <w:hideMark/>
          </w:tcPr>
          <w:p w14:paraId="0C63E6BD" w14:textId="77777777" w:rsidR="00F773D4" w:rsidRPr="00051FB9" w:rsidRDefault="00F773D4" w:rsidP="00F31398">
            <w:pPr>
              <w:spacing w:line="240" w:lineRule="auto"/>
              <w:ind w:firstLine="0"/>
              <w:rPr>
                <w:sz w:val="12"/>
                <w:szCs w:val="12"/>
              </w:rPr>
            </w:pPr>
          </w:p>
        </w:tc>
        <w:tc>
          <w:tcPr>
            <w:tcW w:w="999" w:type="dxa"/>
            <w:tcBorders>
              <w:top w:val="nil"/>
              <w:bottom w:val="nil"/>
            </w:tcBorders>
            <w:hideMark/>
          </w:tcPr>
          <w:p w14:paraId="6F979E40" w14:textId="77777777" w:rsidR="00F773D4" w:rsidRPr="00051FB9" w:rsidRDefault="00F773D4" w:rsidP="00F31398">
            <w:pPr>
              <w:spacing w:line="240" w:lineRule="auto"/>
              <w:ind w:firstLine="0"/>
              <w:rPr>
                <w:sz w:val="12"/>
                <w:szCs w:val="12"/>
              </w:rPr>
            </w:pPr>
          </w:p>
        </w:tc>
        <w:tc>
          <w:tcPr>
            <w:tcW w:w="1286" w:type="dxa"/>
            <w:tcBorders>
              <w:top w:val="nil"/>
              <w:bottom w:val="nil"/>
            </w:tcBorders>
            <w:shd w:val="clear" w:color="auto" w:fill="D0CECE" w:themeFill="background2" w:themeFillShade="E6"/>
            <w:hideMark/>
          </w:tcPr>
          <w:p w14:paraId="269EE2EE" w14:textId="77777777" w:rsidR="00F773D4" w:rsidRPr="00051FB9" w:rsidRDefault="00F773D4" w:rsidP="00533708">
            <w:pPr>
              <w:spacing w:after="120" w:line="240" w:lineRule="auto"/>
              <w:ind w:firstLine="0"/>
              <w:rPr>
                <w:sz w:val="12"/>
                <w:szCs w:val="12"/>
              </w:rPr>
            </w:pPr>
            <w:r w:rsidRPr="00051FB9">
              <w:rPr>
                <w:sz w:val="12"/>
                <w:szCs w:val="12"/>
              </w:rPr>
              <w:t xml:space="preserve">Costco (Payments scandal) </w:t>
            </w:r>
          </w:p>
        </w:tc>
        <w:tc>
          <w:tcPr>
            <w:tcW w:w="975" w:type="dxa"/>
            <w:tcBorders>
              <w:top w:val="nil"/>
              <w:bottom w:val="nil"/>
            </w:tcBorders>
            <w:hideMark/>
          </w:tcPr>
          <w:p w14:paraId="38748AAB" w14:textId="77777777" w:rsidR="00F773D4" w:rsidRPr="00051FB9" w:rsidRDefault="00F773D4" w:rsidP="00F31398">
            <w:pPr>
              <w:spacing w:line="240" w:lineRule="auto"/>
              <w:ind w:firstLine="0"/>
              <w:rPr>
                <w:sz w:val="12"/>
                <w:szCs w:val="12"/>
              </w:rPr>
            </w:pPr>
          </w:p>
        </w:tc>
        <w:tc>
          <w:tcPr>
            <w:tcW w:w="1132" w:type="dxa"/>
            <w:tcBorders>
              <w:top w:val="nil"/>
              <w:bottom w:val="nil"/>
            </w:tcBorders>
            <w:hideMark/>
          </w:tcPr>
          <w:p w14:paraId="69F8A387" w14:textId="77777777" w:rsidR="00F773D4" w:rsidRPr="00051FB9" w:rsidRDefault="00F773D4" w:rsidP="00F31398">
            <w:pPr>
              <w:spacing w:line="240" w:lineRule="auto"/>
              <w:ind w:firstLine="0"/>
              <w:rPr>
                <w:sz w:val="12"/>
                <w:szCs w:val="12"/>
              </w:rPr>
            </w:pPr>
          </w:p>
        </w:tc>
        <w:tc>
          <w:tcPr>
            <w:tcW w:w="907" w:type="dxa"/>
            <w:tcBorders>
              <w:top w:val="nil"/>
              <w:bottom w:val="nil"/>
            </w:tcBorders>
            <w:hideMark/>
          </w:tcPr>
          <w:p w14:paraId="02A650FB" w14:textId="77777777" w:rsidR="00F773D4" w:rsidRPr="00051FB9" w:rsidRDefault="00F773D4" w:rsidP="00F31398">
            <w:pPr>
              <w:spacing w:line="240" w:lineRule="auto"/>
              <w:ind w:firstLine="0"/>
              <w:rPr>
                <w:sz w:val="12"/>
                <w:szCs w:val="12"/>
              </w:rPr>
            </w:pPr>
          </w:p>
        </w:tc>
        <w:tc>
          <w:tcPr>
            <w:tcW w:w="923" w:type="dxa"/>
            <w:tcBorders>
              <w:top w:val="nil"/>
              <w:bottom w:val="nil"/>
            </w:tcBorders>
            <w:hideMark/>
          </w:tcPr>
          <w:p w14:paraId="417D65FB" w14:textId="77777777" w:rsidR="00F773D4" w:rsidRPr="00051FB9" w:rsidRDefault="00F773D4" w:rsidP="00F31398">
            <w:pPr>
              <w:spacing w:line="240" w:lineRule="auto"/>
              <w:ind w:firstLine="0"/>
              <w:rPr>
                <w:sz w:val="12"/>
                <w:szCs w:val="12"/>
              </w:rPr>
            </w:pPr>
          </w:p>
        </w:tc>
        <w:tc>
          <w:tcPr>
            <w:tcW w:w="971" w:type="dxa"/>
            <w:tcBorders>
              <w:top w:val="nil"/>
              <w:bottom w:val="nil"/>
            </w:tcBorders>
            <w:hideMark/>
          </w:tcPr>
          <w:p w14:paraId="02BE1BE4" w14:textId="77777777" w:rsidR="00F773D4" w:rsidRPr="00051FB9" w:rsidRDefault="00F773D4" w:rsidP="00F31398">
            <w:pPr>
              <w:spacing w:line="240" w:lineRule="auto"/>
              <w:ind w:firstLine="0"/>
              <w:rPr>
                <w:sz w:val="12"/>
                <w:szCs w:val="12"/>
              </w:rPr>
            </w:pPr>
          </w:p>
        </w:tc>
      </w:tr>
      <w:tr w:rsidR="00F773D4" w:rsidRPr="00051FB9" w14:paraId="4D6009A4" w14:textId="77777777" w:rsidTr="00F31398">
        <w:trPr>
          <w:trHeight w:val="39"/>
        </w:trPr>
        <w:tc>
          <w:tcPr>
            <w:tcW w:w="830" w:type="dxa"/>
            <w:tcBorders>
              <w:top w:val="nil"/>
              <w:bottom w:val="nil"/>
            </w:tcBorders>
            <w:hideMark/>
          </w:tcPr>
          <w:p w14:paraId="160BDD99" w14:textId="77777777" w:rsidR="00F773D4" w:rsidRPr="00051FB9" w:rsidRDefault="00F773D4" w:rsidP="00F31398">
            <w:pPr>
              <w:spacing w:line="240" w:lineRule="auto"/>
              <w:ind w:firstLine="0"/>
              <w:rPr>
                <w:sz w:val="12"/>
                <w:szCs w:val="12"/>
              </w:rPr>
            </w:pPr>
          </w:p>
        </w:tc>
        <w:tc>
          <w:tcPr>
            <w:tcW w:w="993" w:type="dxa"/>
            <w:tcBorders>
              <w:top w:val="nil"/>
              <w:bottom w:val="nil"/>
            </w:tcBorders>
            <w:hideMark/>
          </w:tcPr>
          <w:p w14:paraId="6041064E" w14:textId="77777777" w:rsidR="00F773D4" w:rsidRPr="00051FB9" w:rsidRDefault="00F773D4" w:rsidP="00F31398">
            <w:pPr>
              <w:spacing w:line="240" w:lineRule="auto"/>
              <w:ind w:firstLine="0"/>
              <w:rPr>
                <w:sz w:val="12"/>
                <w:szCs w:val="12"/>
              </w:rPr>
            </w:pPr>
          </w:p>
        </w:tc>
        <w:tc>
          <w:tcPr>
            <w:tcW w:w="999" w:type="dxa"/>
            <w:tcBorders>
              <w:top w:val="nil"/>
              <w:bottom w:val="nil"/>
            </w:tcBorders>
            <w:hideMark/>
          </w:tcPr>
          <w:p w14:paraId="399BC25E" w14:textId="77777777" w:rsidR="00F773D4" w:rsidRPr="00051FB9" w:rsidRDefault="00F773D4" w:rsidP="00F31398">
            <w:pPr>
              <w:spacing w:line="240" w:lineRule="auto"/>
              <w:ind w:firstLine="0"/>
              <w:rPr>
                <w:sz w:val="12"/>
                <w:szCs w:val="12"/>
              </w:rPr>
            </w:pPr>
          </w:p>
        </w:tc>
        <w:tc>
          <w:tcPr>
            <w:tcW w:w="1286" w:type="dxa"/>
            <w:tcBorders>
              <w:top w:val="nil"/>
              <w:bottom w:val="nil"/>
            </w:tcBorders>
            <w:shd w:val="clear" w:color="auto" w:fill="D0CECE" w:themeFill="background2" w:themeFillShade="E6"/>
            <w:hideMark/>
          </w:tcPr>
          <w:p w14:paraId="277C566F" w14:textId="77777777" w:rsidR="00F773D4" w:rsidRPr="00051FB9" w:rsidRDefault="00F773D4" w:rsidP="00533708">
            <w:pPr>
              <w:spacing w:after="120" w:line="240" w:lineRule="auto"/>
              <w:ind w:firstLine="0"/>
              <w:rPr>
                <w:sz w:val="12"/>
                <w:szCs w:val="12"/>
              </w:rPr>
            </w:pPr>
            <w:r w:rsidRPr="00051FB9">
              <w:rPr>
                <w:sz w:val="12"/>
                <w:szCs w:val="12"/>
              </w:rPr>
              <w:t xml:space="preserve">Expedia group (Tax fraud) </w:t>
            </w:r>
          </w:p>
        </w:tc>
        <w:tc>
          <w:tcPr>
            <w:tcW w:w="975" w:type="dxa"/>
            <w:tcBorders>
              <w:top w:val="nil"/>
              <w:bottom w:val="nil"/>
            </w:tcBorders>
            <w:hideMark/>
          </w:tcPr>
          <w:p w14:paraId="680CA255" w14:textId="77777777" w:rsidR="00F773D4" w:rsidRPr="00051FB9" w:rsidRDefault="00F773D4" w:rsidP="00F31398">
            <w:pPr>
              <w:spacing w:line="240" w:lineRule="auto"/>
              <w:ind w:firstLine="0"/>
              <w:rPr>
                <w:sz w:val="12"/>
                <w:szCs w:val="12"/>
              </w:rPr>
            </w:pPr>
          </w:p>
        </w:tc>
        <w:tc>
          <w:tcPr>
            <w:tcW w:w="1132" w:type="dxa"/>
            <w:tcBorders>
              <w:top w:val="nil"/>
              <w:bottom w:val="nil"/>
            </w:tcBorders>
            <w:hideMark/>
          </w:tcPr>
          <w:p w14:paraId="47BC980E" w14:textId="77777777" w:rsidR="00F773D4" w:rsidRPr="00051FB9" w:rsidRDefault="00F773D4" w:rsidP="00F31398">
            <w:pPr>
              <w:spacing w:line="240" w:lineRule="auto"/>
              <w:ind w:firstLine="0"/>
              <w:rPr>
                <w:sz w:val="12"/>
                <w:szCs w:val="12"/>
              </w:rPr>
            </w:pPr>
          </w:p>
        </w:tc>
        <w:tc>
          <w:tcPr>
            <w:tcW w:w="907" w:type="dxa"/>
            <w:tcBorders>
              <w:top w:val="nil"/>
              <w:bottom w:val="nil"/>
            </w:tcBorders>
            <w:hideMark/>
          </w:tcPr>
          <w:p w14:paraId="2922309F" w14:textId="77777777" w:rsidR="00F773D4" w:rsidRPr="00051FB9" w:rsidRDefault="00F773D4" w:rsidP="00F31398">
            <w:pPr>
              <w:spacing w:line="240" w:lineRule="auto"/>
              <w:ind w:firstLine="0"/>
              <w:rPr>
                <w:sz w:val="12"/>
                <w:szCs w:val="12"/>
              </w:rPr>
            </w:pPr>
          </w:p>
        </w:tc>
        <w:tc>
          <w:tcPr>
            <w:tcW w:w="923" w:type="dxa"/>
            <w:tcBorders>
              <w:top w:val="nil"/>
              <w:bottom w:val="nil"/>
            </w:tcBorders>
            <w:hideMark/>
          </w:tcPr>
          <w:p w14:paraId="1FB00DF1" w14:textId="77777777" w:rsidR="00F773D4" w:rsidRPr="00051FB9" w:rsidRDefault="00F773D4" w:rsidP="00F31398">
            <w:pPr>
              <w:spacing w:line="240" w:lineRule="auto"/>
              <w:ind w:firstLine="0"/>
              <w:rPr>
                <w:sz w:val="12"/>
                <w:szCs w:val="12"/>
              </w:rPr>
            </w:pPr>
          </w:p>
        </w:tc>
        <w:tc>
          <w:tcPr>
            <w:tcW w:w="971" w:type="dxa"/>
            <w:tcBorders>
              <w:top w:val="nil"/>
              <w:bottom w:val="nil"/>
            </w:tcBorders>
            <w:hideMark/>
          </w:tcPr>
          <w:p w14:paraId="4013A9A6" w14:textId="77777777" w:rsidR="00F773D4" w:rsidRPr="00051FB9" w:rsidRDefault="00F773D4" w:rsidP="00F31398">
            <w:pPr>
              <w:spacing w:line="240" w:lineRule="auto"/>
              <w:ind w:firstLine="0"/>
              <w:rPr>
                <w:sz w:val="12"/>
                <w:szCs w:val="12"/>
              </w:rPr>
            </w:pPr>
          </w:p>
        </w:tc>
      </w:tr>
      <w:tr w:rsidR="00F773D4" w:rsidRPr="00051FB9" w14:paraId="71C79876" w14:textId="77777777" w:rsidTr="00F31398">
        <w:trPr>
          <w:trHeight w:val="39"/>
        </w:trPr>
        <w:tc>
          <w:tcPr>
            <w:tcW w:w="830" w:type="dxa"/>
            <w:tcBorders>
              <w:top w:val="nil"/>
              <w:bottom w:val="nil"/>
            </w:tcBorders>
            <w:hideMark/>
          </w:tcPr>
          <w:p w14:paraId="785EA53A" w14:textId="77777777" w:rsidR="00F773D4" w:rsidRPr="00051FB9" w:rsidRDefault="00F773D4" w:rsidP="00F31398">
            <w:pPr>
              <w:spacing w:line="240" w:lineRule="auto"/>
              <w:ind w:firstLine="0"/>
              <w:rPr>
                <w:sz w:val="12"/>
                <w:szCs w:val="12"/>
              </w:rPr>
            </w:pPr>
          </w:p>
        </w:tc>
        <w:tc>
          <w:tcPr>
            <w:tcW w:w="993" w:type="dxa"/>
            <w:tcBorders>
              <w:top w:val="nil"/>
              <w:bottom w:val="nil"/>
            </w:tcBorders>
            <w:hideMark/>
          </w:tcPr>
          <w:p w14:paraId="61F59B4D" w14:textId="77777777" w:rsidR="00F773D4" w:rsidRPr="00051FB9" w:rsidRDefault="00F773D4" w:rsidP="00F31398">
            <w:pPr>
              <w:spacing w:line="240" w:lineRule="auto"/>
              <w:ind w:firstLine="0"/>
              <w:rPr>
                <w:sz w:val="12"/>
                <w:szCs w:val="12"/>
              </w:rPr>
            </w:pPr>
          </w:p>
        </w:tc>
        <w:tc>
          <w:tcPr>
            <w:tcW w:w="999" w:type="dxa"/>
            <w:tcBorders>
              <w:top w:val="nil"/>
              <w:bottom w:val="nil"/>
            </w:tcBorders>
            <w:hideMark/>
          </w:tcPr>
          <w:p w14:paraId="2653D548" w14:textId="77777777" w:rsidR="00F773D4" w:rsidRPr="00051FB9" w:rsidRDefault="00F773D4" w:rsidP="00F31398">
            <w:pPr>
              <w:spacing w:line="240" w:lineRule="auto"/>
              <w:ind w:firstLine="0"/>
              <w:rPr>
                <w:sz w:val="12"/>
                <w:szCs w:val="12"/>
              </w:rPr>
            </w:pPr>
          </w:p>
        </w:tc>
        <w:tc>
          <w:tcPr>
            <w:tcW w:w="1286" w:type="dxa"/>
            <w:tcBorders>
              <w:top w:val="nil"/>
              <w:bottom w:val="nil"/>
            </w:tcBorders>
            <w:shd w:val="clear" w:color="auto" w:fill="D0CECE" w:themeFill="background2" w:themeFillShade="E6"/>
            <w:hideMark/>
          </w:tcPr>
          <w:p w14:paraId="7929EBBE" w14:textId="77777777" w:rsidR="00F773D4" w:rsidRPr="00051FB9" w:rsidRDefault="00F773D4" w:rsidP="00533708">
            <w:pPr>
              <w:spacing w:after="120" w:line="240" w:lineRule="auto"/>
              <w:ind w:firstLine="0"/>
              <w:rPr>
                <w:sz w:val="12"/>
                <w:szCs w:val="12"/>
              </w:rPr>
            </w:pPr>
            <w:r w:rsidRPr="00051FB9">
              <w:rPr>
                <w:sz w:val="12"/>
                <w:szCs w:val="12"/>
              </w:rPr>
              <w:t xml:space="preserve">Cameron (Tax scandal) </w:t>
            </w:r>
          </w:p>
        </w:tc>
        <w:tc>
          <w:tcPr>
            <w:tcW w:w="975" w:type="dxa"/>
            <w:tcBorders>
              <w:top w:val="nil"/>
              <w:bottom w:val="nil"/>
            </w:tcBorders>
            <w:hideMark/>
          </w:tcPr>
          <w:p w14:paraId="5845C7E4" w14:textId="77777777" w:rsidR="00F773D4" w:rsidRPr="00051FB9" w:rsidRDefault="00F773D4" w:rsidP="00F31398">
            <w:pPr>
              <w:spacing w:line="240" w:lineRule="auto"/>
              <w:ind w:firstLine="0"/>
              <w:rPr>
                <w:sz w:val="12"/>
                <w:szCs w:val="12"/>
              </w:rPr>
            </w:pPr>
          </w:p>
        </w:tc>
        <w:tc>
          <w:tcPr>
            <w:tcW w:w="1132" w:type="dxa"/>
            <w:tcBorders>
              <w:top w:val="nil"/>
              <w:bottom w:val="nil"/>
            </w:tcBorders>
            <w:hideMark/>
          </w:tcPr>
          <w:p w14:paraId="08125704" w14:textId="77777777" w:rsidR="00F773D4" w:rsidRPr="00051FB9" w:rsidRDefault="00F773D4" w:rsidP="00F31398">
            <w:pPr>
              <w:spacing w:line="240" w:lineRule="auto"/>
              <w:ind w:firstLine="0"/>
              <w:rPr>
                <w:sz w:val="12"/>
                <w:szCs w:val="12"/>
              </w:rPr>
            </w:pPr>
          </w:p>
        </w:tc>
        <w:tc>
          <w:tcPr>
            <w:tcW w:w="907" w:type="dxa"/>
            <w:tcBorders>
              <w:top w:val="nil"/>
              <w:bottom w:val="nil"/>
            </w:tcBorders>
            <w:hideMark/>
          </w:tcPr>
          <w:p w14:paraId="42A0D81F" w14:textId="77777777" w:rsidR="00F773D4" w:rsidRPr="00051FB9" w:rsidRDefault="00F773D4" w:rsidP="00F31398">
            <w:pPr>
              <w:spacing w:line="240" w:lineRule="auto"/>
              <w:ind w:firstLine="0"/>
              <w:rPr>
                <w:sz w:val="12"/>
                <w:szCs w:val="12"/>
              </w:rPr>
            </w:pPr>
          </w:p>
        </w:tc>
        <w:tc>
          <w:tcPr>
            <w:tcW w:w="923" w:type="dxa"/>
            <w:tcBorders>
              <w:top w:val="nil"/>
              <w:bottom w:val="nil"/>
            </w:tcBorders>
            <w:hideMark/>
          </w:tcPr>
          <w:p w14:paraId="2F8FE26C" w14:textId="77777777" w:rsidR="00F773D4" w:rsidRPr="00051FB9" w:rsidRDefault="00F773D4" w:rsidP="00F31398">
            <w:pPr>
              <w:spacing w:line="240" w:lineRule="auto"/>
              <w:ind w:firstLine="0"/>
              <w:rPr>
                <w:sz w:val="12"/>
                <w:szCs w:val="12"/>
              </w:rPr>
            </w:pPr>
          </w:p>
        </w:tc>
        <w:tc>
          <w:tcPr>
            <w:tcW w:w="971" w:type="dxa"/>
            <w:tcBorders>
              <w:top w:val="nil"/>
              <w:bottom w:val="nil"/>
            </w:tcBorders>
            <w:hideMark/>
          </w:tcPr>
          <w:p w14:paraId="3DEE15D0" w14:textId="77777777" w:rsidR="00F773D4" w:rsidRPr="00051FB9" w:rsidRDefault="00F773D4" w:rsidP="00F31398">
            <w:pPr>
              <w:spacing w:line="240" w:lineRule="auto"/>
              <w:ind w:firstLine="0"/>
              <w:rPr>
                <w:sz w:val="12"/>
                <w:szCs w:val="12"/>
              </w:rPr>
            </w:pPr>
          </w:p>
        </w:tc>
      </w:tr>
      <w:tr w:rsidR="00F773D4" w:rsidRPr="00051FB9" w14:paraId="00A5B4E3" w14:textId="77777777" w:rsidTr="00F31398">
        <w:trPr>
          <w:trHeight w:val="39"/>
        </w:trPr>
        <w:tc>
          <w:tcPr>
            <w:tcW w:w="830" w:type="dxa"/>
            <w:tcBorders>
              <w:top w:val="nil"/>
              <w:bottom w:val="nil"/>
            </w:tcBorders>
            <w:hideMark/>
          </w:tcPr>
          <w:p w14:paraId="1130E726" w14:textId="77777777" w:rsidR="00F773D4" w:rsidRPr="00051FB9" w:rsidRDefault="00F773D4" w:rsidP="00F31398">
            <w:pPr>
              <w:spacing w:line="240" w:lineRule="auto"/>
              <w:ind w:firstLine="0"/>
              <w:rPr>
                <w:sz w:val="12"/>
                <w:szCs w:val="12"/>
              </w:rPr>
            </w:pPr>
          </w:p>
        </w:tc>
        <w:tc>
          <w:tcPr>
            <w:tcW w:w="993" w:type="dxa"/>
            <w:tcBorders>
              <w:top w:val="nil"/>
              <w:bottom w:val="nil"/>
            </w:tcBorders>
            <w:hideMark/>
          </w:tcPr>
          <w:p w14:paraId="1C204F16" w14:textId="77777777" w:rsidR="00F773D4" w:rsidRPr="00051FB9" w:rsidRDefault="00F773D4" w:rsidP="00F31398">
            <w:pPr>
              <w:spacing w:line="240" w:lineRule="auto"/>
              <w:ind w:firstLine="0"/>
              <w:rPr>
                <w:sz w:val="12"/>
                <w:szCs w:val="12"/>
              </w:rPr>
            </w:pPr>
          </w:p>
        </w:tc>
        <w:tc>
          <w:tcPr>
            <w:tcW w:w="999" w:type="dxa"/>
            <w:tcBorders>
              <w:top w:val="nil"/>
              <w:bottom w:val="nil"/>
            </w:tcBorders>
            <w:hideMark/>
          </w:tcPr>
          <w:p w14:paraId="1E86ADE6" w14:textId="77777777" w:rsidR="00F773D4" w:rsidRPr="00051FB9" w:rsidRDefault="00F773D4" w:rsidP="00F31398">
            <w:pPr>
              <w:spacing w:line="240" w:lineRule="auto"/>
              <w:ind w:firstLine="0"/>
              <w:rPr>
                <w:sz w:val="12"/>
                <w:szCs w:val="12"/>
              </w:rPr>
            </w:pPr>
          </w:p>
        </w:tc>
        <w:tc>
          <w:tcPr>
            <w:tcW w:w="1286" w:type="dxa"/>
            <w:tcBorders>
              <w:top w:val="nil"/>
              <w:bottom w:val="nil"/>
            </w:tcBorders>
            <w:shd w:val="clear" w:color="auto" w:fill="D0CECE" w:themeFill="background2" w:themeFillShade="E6"/>
            <w:hideMark/>
          </w:tcPr>
          <w:p w14:paraId="2FCA1F28" w14:textId="77777777" w:rsidR="00F773D4" w:rsidRPr="00051FB9" w:rsidRDefault="00F773D4" w:rsidP="00533708">
            <w:pPr>
              <w:spacing w:after="120" w:line="240" w:lineRule="auto"/>
              <w:ind w:firstLine="0"/>
              <w:rPr>
                <w:sz w:val="12"/>
                <w:szCs w:val="12"/>
              </w:rPr>
            </w:pPr>
            <w:r w:rsidRPr="00051FB9">
              <w:rPr>
                <w:sz w:val="12"/>
                <w:szCs w:val="12"/>
              </w:rPr>
              <w:t xml:space="preserve">Associated British Foods (Tax scandal) </w:t>
            </w:r>
          </w:p>
        </w:tc>
        <w:tc>
          <w:tcPr>
            <w:tcW w:w="975" w:type="dxa"/>
            <w:tcBorders>
              <w:top w:val="nil"/>
              <w:bottom w:val="nil"/>
            </w:tcBorders>
            <w:hideMark/>
          </w:tcPr>
          <w:p w14:paraId="781A09C2" w14:textId="77777777" w:rsidR="00F773D4" w:rsidRPr="00051FB9" w:rsidRDefault="00F773D4" w:rsidP="00F31398">
            <w:pPr>
              <w:spacing w:line="240" w:lineRule="auto"/>
              <w:ind w:firstLine="0"/>
              <w:rPr>
                <w:sz w:val="12"/>
                <w:szCs w:val="12"/>
              </w:rPr>
            </w:pPr>
          </w:p>
        </w:tc>
        <w:tc>
          <w:tcPr>
            <w:tcW w:w="1132" w:type="dxa"/>
            <w:tcBorders>
              <w:top w:val="nil"/>
              <w:bottom w:val="nil"/>
            </w:tcBorders>
            <w:hideMark/>
          </w:tcPr>
          <w:p w14:paraId="19F55B94" w14:textId="77777777" w:rsidR="00F773D4" w:rsidRPr="00051FB9" w:rsidRDefault="00F773D4" w:rsidP="00F31398">
            <w:pPr>
              <w:spacing w:line="240" w:lineRule="auto"/>
              <w:ind w:firstLine="0"/>
              <w:rPr>
                <w:sz w:val="12"/>
                <w:szCs w:val="12"/>
              </w:rPr>
            </w:pPr>
          </w:p>
        </w:tc>
        <w:tc>
          <w:tcPr>
            <w:tcW w:w="907" w:type="dxa"/>
            <w:tcBorders>
              <w:top w:val="nil"/>
              <w:bottom w:val="nil"/>
            </w:tcBorders>
            <w:hideMark/>
          </w:tcPr>
          <w:p w14:paraId="74C6F93B" w14:textId="77777777" w:rsidR="00F773D4" w:rsidRPr="00051FB9" w:rsidRDefault="00F773D4" w:rsidP="00F31398">
            <w:pPr>
              <w:spacing w:line="240" w:lineRule="auto"/>
              <w:ind w:firstLine="0"/>
              <w:rPr>
                <w:sz w:val="12"/>
                <w:szCs w:val="12"/>
              </w:rPr>
            </w:pPr>
          </w:p>
        </w:tc>
        <w:tc>
          <w:tcPr>
            <w:tcW w:w="923" w:type="dxa"/>
            <w:tcBorders>
              <w:top w:val="nil"/>
              <w:bottom w:val="nil"/>
            </w:tcBorders>
            <w:hideMark/>
          </w:tcPr>
          <w:p w14:paraId="10543CAE" w14:textId="77777777" w:rsidR="00F773D4" w:rsidRPr="00051FB9" w:rsidRDefault="00F773D4" w:rsidP="00F31398">
            <w:pPr>
              <w:spacing w:line="240" w:lineRule="auto"/>
              <w:ind w:firstLine="0"/>
              <w:rPr>
                <w:sz w:val="12"/>
                <w:szCs w:val="12"/>
              </w:rPr>
            </w:pPr>
          </w:p>
        </w:tc>
        <w:tc>
          <w:tcPr>
            <w:tcW w:w="971" w:type="dxa"/>
            <w:tcBorders>
              <w:top w:val="nil"/>
              <w:bottom w:val="nil"/>
            </w:tcBorders>
            <w:hideMark/>
          </w:tcPr>
          <w:p w14:paraId="0AA89696" w14:textId="77777777" w:rsidR="00F773D4" w:rsidRPr="00051FB9" w:rsidRDefault="00F773D4" w:rsidP="00F31398">
            <w:pPr>
              <w:spacing w:line="240" w:lineRule="auto"/>
              <w:ind w:firstLine="0"/>
              <w:rPr>
                <w:sz w:val="12"/>
                <w:szCs w:val="12"/>
              </w:rPr>
            </w:pPr>
          </w:p>
        </w:tc>
      </w:tr>
      <w:tr w:rsidR="00F773D4" w:rsidRPr="00051FB9" w14:paraId="306ABA26" w14:textId="77777777" w:rsidTr="00F31398">
        <w:trPr>
          <w:trHeight w:val="39"/>
        </w:trPr>
        <w:tc>
          <w:tcPr>
            <w:tcW w:w="830" w:type="dxa"/>
            <w:tcBorders>
              <w:top w:val="nil"/>
            </w:tcBorders>
            <w:hideMark/>
          </w:tcPr>
          <w:p w14:paraId="70192B60" w14:textId="77777777" w:rsidR="00F773D4" w:rsidRPr="00051FB9" w:rsidRDefault="00F773D4" w:rsidP="00F31398">
            <w:pPr>
              <w:spacing w:line="240" w:lineRule="auto"/>
              <w:ind w:firstLine="0"/>
              <w:rPr>
                <w:sz w:val="12"/>
                <w:szCs w:val="12"/>
              </w:rPr>
            </w:pPr>
          </w:p>
        </w:tc>
        <w:tc>
          <w:tcPr>
            <w:tcW w:w="993" w:type="dxa"/>
            <w:tcBorders>
              <w:top w:val="nil"/>
            </w:tcBorders>
            <w:hideMark/>
          </w:tcPr>
          <w:p w14:paraId="10A1E396" w14:textId="77777777" w:rsidR="00F773D4" w:rsidRPr="00051FB9" w:rsidRDefault="00F773D4" w:rsidP="00F31398">
            <w:pPr>
              <w:spacing w:line="240" w:lineRule="auto"/>
              <w:ind w:firstLine="0"/>
              <w:rPr>
                <w:sz w:val="12"/>
                <w:szCs w:val="12"/>
              </w:rPr>
            </w:pPr>
          </w:p>
        </w:tc>
        <w:tc>
          <w:tcPr>
            <w:tcW w:w="999" w:type="dxa"/>
            <w:tcBorders>
              <w:top w:val="nil"/>
            </w:tcBorders>
            <w:hideMark/>
          </w:tcPr>
          <w:p w14:paraId="2DA4AB1D" w14:textId="77777777" w:rsidR="00F773D4" w:rsidRPr="00051FB9" w:rsidRDefault="00F773D4" w:rsidP="00F31398">
            <w:pPr>
              <w:spacing w:line="240" w:lineRule="auto"/>
              <w:ind w:firstLine="0"/>
              <w:rPr>
                <w:sz w:val="12"/>
                <w:szCs w:val="12"/>
              </w:rPr>
            </w:pPr>
          </w:p>
        </w:tc>
        <w:tc>
          <w:tcPr>
            <w:tcW w:w="1286" w:type="dxa"/>
            <w:tcBorders>
              <w:top w:val="nil"/>
            </w:tcBorders>
            <w:shd w:val="clear" w:color="auto" w:fill="D0CECE" w:themeFill="background2" w:themeFillShade="E6"/>
            <w:hideMark/>
          </w:tcPr>
          <w:p w14:paraId="2145452A" w14:textId="77777777" w:rsidR="00F773D4" w:rsidRPr="00051FB9" w:rsidRDefault="00F773D4" w:rsidP="00533708">
            <w:pPr>
              <w:spacing w:after="120" w:line="240" w:lineRule="auto"/>
              <w:ind w:firstLine="0"/>
              <w:rPr>
                <w:sz w:val="12"/>
                <w:szCs w:val="12"/>
              </w:rPr>
            </w:pPr>
            <w:r w:rsidRPr="00051FB9">
              <w:rPr>
                <w:sz w:val="12"/>
                <w:szCs w:val="12"/>
              </w:rPr>
              <w:t xml:space="preserve">Persimmon (CEO pay scandal) </w:t>
            </w:r>
          </w:p>
        </w:tc>
        <w:tc>
          <w:tcPr>
            <w:tcW w:w="975" w:type="dxa"/>
            <w:tcBorders>
              <w:top w:val="nil"/>
            </w:tcBorders>
            <w:hideMark/>
          </w:tcPr>
          <w:p w14:paraId="797B16A0" w14:textId="77777777" w:rsidR="00F773D4" w:rsidRPr="00051FB9" w:rsidRDefault="00F773D4" w:rsidP="00F31398">
            <w:pPr>
              <w:spacing w:line="240" w:lineRule="auto"/>
              <w:ind w:firstLine="0"/>
              <w:rPr>
                <w:sz w:val="12"/>
                <w:szCs w:val="12"/>
              </w:rPr>
            </w:pPr>
          </w:p>
        </w:tc>
        <w:tc>
          <w:tcPr>
            <w:tcW w:w="1132" w:type="dxa"/>
            <w:tcBorders>
              <w:top w:val="nil"/>
            </w:tcBorders>
            <w:hideMark/>
          </w:tcPr>
          <w:p w14:paraId="021FE513" w14:textId="77777777" w:rsidR="00F773D4" w:rsidRPr="00051FB9" w:rsidRDefault="00F773D4" w:rsidP="00F31398">
            <w:pPr>
              <w:spacing w:line="240" w:lineRule="auto"/>
              <w:ind w:firstLine="0"/>
              <w:rPr>
                <w:sz w:val="12"/>
                <w:szCs w:val="12"/>
              </w:rPr>
            </w:pPr>
          </w:p>
        </w:tc>
        <w:tc>
          <w:tcPr>
            <w:tcW w:w="907" w:type="dxa"/>
            <w:tcBorders>
              <w:top w:val="nil"/>
            </w:tcBorders>
            <w:hideMark/>
          </w:tcPr>
          <w:p w14:paraId="1CA3C194" w14:textId="77777777" w:rsidR="00F773D4" w:rsidRPr="00051FB9" w:rsidRDefault="00F773D4" w:rsidP="00F31398">
            <w:pPr>
              <w:spacing w:line="240" w:lineRule="auto"/>
              <w:ind w:firstLine="0"/>
              <w:rPr>
                <w:sz w:val="12"/>
                <w:szCs w:val="12"/>
              </w:rPr>
            </w:pPr>
          </w:p>
        </w:tc>
        <w:tc>
          <w:tcPr>
            <w:tcW w:w="923" w:type="dxa"/>
            <w:tcBorders>
              <w:top w:val="nil"/>
            </w:tcBorders>
            <w:hideMark/>
          </w:tcPr>
          <w:p w14:paraId="5145FCAB" w14:textId="77777777" w:rsidR="00F773D4" w:rsidRPr="00051FB9" w:rsidRDefault="00F773D4" w:rsidP="00F31398">
            <w:pPr>
              <w:spacing w:line="240" w:lineRule="auto"/>
              <w:ind w:firstLine="0"/>
              <w:rPr>
                <w:sz w:val="12"/>
                <w:szCs w:val="12"/>
              </w:rPr>
            </w:pPr>
          </w:p>
        </w:tc>
        <w:tc>
          <w:tcPr>
            <w:tcW w:w="971" w:type="dxa"/>
            <w:tcBorders>
              <w:top w:val="nil"/>
            </w:tcBorders>
            <w:hideMark/>
          </w:tcPr>
          <w:p w14:paraId="04FB1BEB" w14:textId="77777777" w:rsidR="00F773D4" w:rsidRPr="00051FB9" w:rsidRDefault="00F773D4" w:rsidP="00F31398">
            <w:pPr>
              <w:spacing w:line="240" w:lineRule="auto"/>
              <w:ind w:firstLine="0"/>
              <w:rPr>
                <w:sz w:val="12"/>
                <w:szCs w:val="12"/>
              </w:rPr>
            </w:pPr>
          </w:p>
        </w:tc>
      </w:tr>
    </w:tbl>
    <w:p w14:paraId="537286A8" w14:textId="77777777" w:rsidR="00750957" w:rsidRDefault="00750957" w:rsidP="00F773D4">
      <w:pPr>
        <w:ind w:firstLine="0"/>
        <w:jc w:val="both"/>
        <w:rPr>
          <w:shd w:val="clear" w:color="auto" w:fill="FFFFFF"/>
        </w:rPr>
      </w:pPr>
    </w:p>
    <w:p w14:paraId="5EACC483" w14:textId="4BED4BC6" w:rsidR="00F773D4" w:rsidRDefault="00F773D4" w:rsidP="00F773D4">
      <w:pPr>
        <w:ind w:firstLine="0"/>
        <w:jc w:val="both"/>
        <w:rPr>
          <w:shd w:val="clear" w:color="auto" w:fill="FFFFFF"/>
        </w:rPr>
      </w:pPr>
      <w:r w:rsidRPr="00A64AA4">
        <w:rPr>
          <w:b/>
          <w:bCs/>
        </w:rPr>
        <w:t>Table 1</w:t>
      </w:r>
      <w:r w:rsidRPr="00A64AA4">
        <w:t xml:space="preserve"> Names of corporations in distinct categories of ethical scandals</w:t>
      </w:r>
    </w:p>
    <w:p w14:paraId="5B4C8061" w14:textId="77777777" w:rsidR="00F773D4" w:rsidRPr="00D800F7" w:rsidRDefault="00F773D4" w:rsidP="00F773D4">
      <w:pPr>
        <w:ind w:firstLine="0"/>
        <w:jc w:val="both"/>
      </w:pPr>
    </w:p>
    <w:p w14:paraId="20E5DF42" w14:textId="77777777" w:rsidR="00F773D4" w:rsidRDefault="00F773D4" w:rsidP="005014E2">
      <w:pPr>
        <w:pStyle w:val="Heading3"/>
        <w:rPr>
          <w:b w:val="0"/>
          <w:i/>
        </w:rPr>
      </w:pPr>
      <w:r w:rsidRPr="00FA57A3">
        <w:rPr>
          <w:rFonts w:cs="Arial"/>
          <w:b w:val="0"/>
          <w:noProof/>
        </w:rPr>
        <w:lastRenderedPageBreak/>
        <w:drawing>
          <wp:inline distT="0" distB="0" distL="0" distR="0" wp14:anchorId="3ADE8327" wp14:editId="055A50A7">
            <wp:extent cx="5727700" cy="7741285"/>
            <wp:effectExtent l="0" t="0" r="635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27700" cy="7741285"/>
                    </a:xfrm>
                    <a:prstGeom prst="rect">
                      <a:avLst/>
                    </a:prstGeom>
                  </pic:spPr>
                </pic:pic>
              </a:graphicData>
            </a:graphic>
          </wp:inline>
        </w:drawing>
      </w:r>
    </w:p>
    <w:p w14:paraId="5ECD7C51" w14:textId="77777777" w:rsidR="00750957" w:rsidRDefault="00750957" w:rsidP="00F773D4">
      <w:pPr>
        <w:spacing w:line="240" w:lineRule="auto"/>
        <w:ind w:firstLine="0"/>
        <w:jc w:val="both"/>
        <w:rPr>
          <w:rFonts w:cs="Arial"/>
          <w:b/>
          <w:color w:val="000000"/>
        </w:rPr>
      </w:pPr>
    </w:p>
    <w:p w14:paraId="764E0E8B" w14:textId="382782B0" w:rsidR="00F773D4" w:rsidRDefault="00F773D4" w:rsidP="00F773D4">
      <w:pPr>
        <w:spacing w:line="240" w:lineRule="auto"/>
        <w:ind w:firstLine="0"/>
        <w:jc w:val="both"/>
        <w:rPr>
          <w:rFonts w:cs="Arial"/>
          <w:color w:val="000000"/>
        </w:rPr>
      </w:pPr>
      <w:r w:rsidRPr="00C526AC">
        <w:rPr>
          <w:rFonts w:cs="Arial"/>
          <w:b/>
          <w:color w:val="000000"/>
        </w:rPr>
        <w:t>Figure 1</w:t>
      </w:r>
      <w:r w:rsidRPr="00C526AC">
        <w:rPr>
          <w:rFonts w:cs="Arial"/>
          <w:color w:val="000000"/>
        </w:rPr>
        <w:t xml:space="preserve"> Methods and Analysis Steps</w:t>
      </w:r>
    </w:p>
    <w:p w14:paraId="47C266D7" w14:textId="7D567F5C" w:rsidR="00F773D4" w:rsidRDefault="00F773D4">
      <w:pPr>
        <w:spacing w:line="240" w:lineRule="auto"/>
        <w:ind w:firstLine="0"/>
        <w:rPr>
          <w:rFonts w:cs="Arial"/>
          <w:color w:val="000000"/>
        </w:rPr>
      </w:pPr>
      <w:r>
        <w:rPr>
          <w:rFonts w:cs="Arial"/>
          <w:color w:val="000000"/>
        </w:rPr>
        <w:br w:type="page"/>
      </w:r>
    </w:p>
    <w:p w14:paraId="7523938B" w14:textId="77777777" w:rsidR="00F773D4" w:rsidRDefault="00F773D4" w:rsidP="005014E2">
      <w:pPr>
        <w:ind w:firstLine="0"/>
        <w:jc w:val="both"/>
      </w:pPr>
      <w:r>
        <w:rPr>
          <w:noProof/>
        </w:rPr>
        <w:lastRenderedPageBreak/>
        <w:drawing>
          <wp:anchor distT="0" distB="0" distL="114300" distR="114300" simplePos="0" relativeHeight="251659776" behindDoc="0" locked="0" layoutInCell="1" allowOverlap="1" wp14:anchorId="62E3D06E" wp14:editId="58BFE965">
            <wp:simplePos x="0" y="0"/>
            <wp:positionH relativeFrom="column">
              <wp:posOffset>-2540</wp:posOffset>
            </wp:positionH>
            <wp:positionV relativeFrom="paragraph">
              <wp:posOffset>2540</wp:posOffset>
            </wp:positionV>
            <wp:extent cx="5738495" cy="6425565"/>
            <wp:effectExtent l="0" t="0" r="0" b="0"/>
            <wp:wrapTopAndBottom/>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38495" cy="6425565"/>
                    </a:xfrm>
                    <a:prstGeom prst="rect">
                      <a:avLst/>
                    </a:prstGeom>
                    <a:noFill/>
                  </pic:spPr>
                </pic:pic>
              </a:graphicData>
            </a:graphic>
            <wp14:sizeRelH relativeFrom="page">
              <wp14:pctWidth>0</wp14:pctWidth>
            </wp14:sizeRelH>
            <wp14:sizeRelV relativeFrom="page">
              <wp14:pctHeight>0</wp14:pctHeight>
            </wp14:sizeRelV>
          </wp:anchor>
        </w:drawing>
      </w:r>
    </w:p>
    <w:p w14:paraId="70E02B23" w14:textId="1AD9889C" w:rsidR="00F773D4" w:rsidRPr="00844555" w:rsidRDefault="00F773D4" w:rsidP="00F773D4">
      <w:pPr>
        <w:spacing w:line="360" w:lineRule="auto"/>
        <w:ind w:firstLine="0"/>
        <w:rPr>
          <w:rFonts w:cs="Arial"/>
          <w:color w:val="000000"/>
        </w:rPr>
      </w:pPr>
      <w:r w:rsidRPr="00844555">
        <w:rPr>
          <w:rFonts w:cs="Arial"/>
          <w:b/>
          <w:color w:val="000000"/>
        </w:rPr>
        <w:t>F</w:t>
      </w:r>
      <w:r>
        <w:rPr>
          <w:rFonts w:cs="Arial"/>
          <w:b/>
          <w:color w:val="000000"/>
        </w:rPr>
        <w:t>igure 2</w:t>
      </w:r>
      <w:r w:rsidRPr="00844555">
        <w:rPr>
          <w:rFonts w:cs="Arial"/>
          <w:color w:val="000000"/>
        </w:rPr>
        <w:t xml:space="preserve"> Mapping of topics of corporations’ pre-scandal tweets</w:t>
      </w:r>
    </w:p>
    <w:p w14:paraId="242A8A4B" w14:textId="5569B4F0" w:rsidR="00F773D4" w:rsidRDefault="00F773D4">
      <w:pPr>
        <w:spacing w:line="240" w:lineRule="auto"/>
        <w:ind w:firstLine="0"/>
        <w:rPr>
          <w:rFonts w:cs="Calibri"/>
          <w:color w:val="000000"/>
          <w:shd w:val="clear" w:color="auto" w:fill="FFFFFF"/>
        </w:rPr>
      </w:pPr>
      <w:r>
        <w:rPr>
          <w:rFonts w:cs="Calibri"/>
          <w:color w:val="000000"/>
          <w:shd w:val="clear" w:color="auto" w:fill="FFFFFF"/>
        </w:rPr>
        <w:br w:type="page"/>
      </w:r>
    </w:p>
    <w:p w14:paraId="7B1AC749" w14:textId="77777777" w:rsidR="00F773D4" w:rsidRDefault="00F773D4" w:rsidP="00F773D4">
      <w:pPr>
        <w:spacing w:line="360" w:lineRule="auto"/>
        <w:ind w:firstLine="0"/>
        <w:rPr>
          <w:rFonts w:cs="Arial"/>
          <w:b/>
          <w:color w:val="000000"/>
        </w:rPr>
      </w:pPr>
      <w:r>
        <w:rPr>
          <w:rFonts w:cs="Arial"/>
          <w:b/>
          <w:noProof/>
          <w:color w:val="000000"/>
        </w:rPr>
        <w:lastRenderedPageBreak/>
        <w:drawing>
          <wp:inline distT="0" distB="0" distL="0" distR="0" wp14:anchorId="476F16D9" wp14:editId="0BCC4CCA">
            <wp:extent cx="5724525" cy="793432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24525" cy="7934325"/>
                    </a:xfrm>
                    <a:prstGeom prst="rect">
                      <a:avLst/>
                    </a:prstGeom>
                    <a:noFill/>
                    <a:ln>
                      <a:noFill/>
                    </a:ln>
                  </pic:spPr>
                </pic:pic>
              </a:graphicData>
            </a:graphic>
          </wp:inline>
        </w:drawing>
      </w:r>
    </w:p>
    <w:p w14:paraId="4D5C435D" w14:textId="77777777" w:rsidR="00F773D4" w:rsidRDefault="00F773D4" w:rsidP="00F773D4">
      <w:pPr>
        <w:spacing w:line="360" w:lineRule="auto"/>
        <w:ind w:firstLine="0"/>
        <w:rPr>
          <w:rFonts w:cs="Arial"/>
          <w:b/>
          <w:color w:val="000000"/>
        </w:rPr>
      </w:pPr>
    </w:p>
    <w:p w14:paraId="60BCC7C5" w14:textId="54C1B0DF" w:rsidR="00F773D4" w:rsidRPr="00844555" w:rsidRDefault="00F773D4" w:rsidP="005014E2">
      <w:pPr>
        <w:spacing w:line="360" w:lineRule="auto"/>
        <w:ind w:firstLine="0"/>
        <w:rPr>
          <w:rFonts w:cs="Calibri"/>
          <w:color w:val="000000"/>
          <w:shd w:val="clear" w:color="auto" w:fill="FFFFFF"/>
        </w:rPr>
      </w:pPr>
      <w:r w:rsidRPr="00844555">
        <w:rPr>
          <w:rFonts w:cs="Arial"/>
          <w:b/>
          <w:color w:val="000000"/>
        </w:rPr>
        <w:t>F</w:t>
      </w:r>
      <w:r>
        <w:rPr>
          <w:rFonts w:cs="Arial"/>
          <w:b/>
          <w:color w:val="000000"/>
        </w:rPr>
        <w:t>igure 3</w:t>
      </w:r>
      <w:r w:rsidRPr="00844555">
        <w:rPr>
          <w:rFonts w:cs="Arial"/>
          <w:color w:val="000000"/>
        </w:rPr>
        <w:t xml:space="preserve"> Mapping of topics o</w:t>
      </w:r>
      <w:r>
        <w:rPr>
          <w:rFonts w:cs="Arial"/>
          <w:color w:val="000000"/>
        </w:rPr>
        <w:t xml:space="preserve">nto Corporate Twitter messaging themes </w:t>
      </w:r>
    </w:p>
    <w:sectPr w:rsidR="00F773D4" w:rsidRPr="00844555" w:rsidSect="000154B8">
      <w:headerReference w:type="default" r:id="rId14"/>
      <w:footerReference w:type="default" r:id="rId15"/>
      <w:pgSz w:w="11900" w:h="16840"/>
      <w:pgMar w:top="1440" w:right="1440" w:bottom="1440" w:left="1440"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BC32254" w14:textId="77777777" w:rsidR="000C6B9E" w:rsidRDefault="000C6B9E" w:rsidP="000154B8">
      <w:r>
        <w:separator/>
      </w:r>
    </w:p>
  </w:endnote>
  <w:endnote w:type="continuationSeparator" w:id="0">
    <w:p w14:paraId="72288F2C" w14:textId="77777777" w:rsidR="000C6B9E" w:rsidRDefault="000C6B9E" w:rsidP="000154B8">
      <w:r>
        <w:continuationSeparator/>
      </w:r>
    </w:p>
  </w:endnote>
  <w:endnote w:type="continuationNotice" w:id="1">
    <w:p w14:paraId="1A1A110F" w14:textId="77777777" w:rsidR="000C6B9E" w:rsidRDefault="000C6B9E">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panose1 w:val="02010600030101010101"/>
    <w:charset w:val="86"/>
    <w:family w:val="auto"/>
    <w:pitch w:val="variable"/>
    <w:sig w:usb0="00000003" w:usb1="288F0000" w:usb2="00000016" w:usb3="00000000" w:csb0="00040001"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56C3E83" w14:textId="77777777" w:rsidR="00CC4E28" w:rsidRDefault="00CC4E28">
    <w:pPr>
      <w:pStyle w:val="Footer"/>
      <w:jc w:val="right"/>
    </w:pPr>
    <w:r>
      <w:fldChar w:fldCharType="begin"/>
    </w:r>
    <w:r>
      <w:instrText xml:space="preserve"> PAGE   \* MERGEFORMAT </w:instrText>
    </w:r>
    <w:r>
      <w:fldChar w:fldCharType="separate"/>
    </w:r>
    <w:r>
      <w:rPr>
        <w:noProof/>
      </w:rPr>
      <w:t>19</w:t>
    </w:r>
    <w:r>
      <w:rPr>
        <w:noProof/>
      </w:rPr>
      <w:fldChar w:fldCharType="end"/>
    </w:r>
  </w:p>
  <w:p w14:paraId="34A70567" w14:textId="77777777" w:rsidR="00CC4E28" w:rsidRDefault="00CC4E2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9E5528F" w14:textId="77777777" w:rsidR="000C6B9E" w:rsidRDefault="000C6B9E" w:rsidP="000154B8">
      <w:r>
        <w:separator/>
      </w:r>
    </w:p>
  </w:footnote>
  <w:footnote w:type="continuationSeparator" w:id="0">
    <w:p w14:paraId="1D1F4B4D" w14:textId="77777777" w:rsidR="000C6B9E" w:rsidRDefault="000C6B9E" w:rsidP="000154B8">
      <w:r>
        <w:continuationSeparator/>
      </w:r>
    </w:p>
  </w:footnote>
  <w:footnote w:type="continuationNotice" w:id="1">
    <w:p w14:paraId="78F0D930" w14:textId="77777777" w:rsidR="000C6B9E" w:rsidRDefault="000C6B9E">
      <w:pPr>
        <w:spacing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6E62A1C" w14:textId="77777777" w:rsidR="00CC4E28" w:rsidRDefault="00CC4E2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C2534A"/>
    <w:multiLevelType w:val="multilevel"/>
    <w:tmpl w:val="2A928EE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1467E0C"/>
    <w:multiLevelType w:val="multilevel"/>
    <w:tmpl w:val="BCFE090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03E923AA"/>
    <w:multiLevelType w:val="multilevel"/>
    <w:tmpl w:val="9B6CE432"/>
    <w:lvl w:ilvl="0">
      <w:start w:val="1"/>
      <w:numFmt w:val="decimal"/>
      <w:suff w:val="space"/>
      <w:lvlText w:val="Chapter %1"/>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3" w15:restartNumberingAfterBreak="0">
    <w:nsid w:val="08D17BBF"/>
    <w:multiLevelType w:val="multilevel"/>
    <w:tmpl w:val="D5F21D72"/>
    <w:lvl w:ilvl="0">
      <w:start w:val="1"/>
      <w:numFmt w:val="decimal"/>
      <w:suff w:val="space"/>
      <w:lvlText w:val="Chapter %1"/>
      <w:lvlJc w:val="left"/>
      <w:pPr>
        <w:ind w:left="0" w:firstLine="0"/>
      </w:pPr>
      <w:rPr>
        <w:rFonts w:hint="default"/>
      </w:rPr>
    </w:lvl>
    <w:lvl w:ilvl="1">
      <w:start w:val="1"/>
      <w:numFmt w:val="none"/>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4" w15:restartNumberingAfterBreak="0">
    <w:nsid w:val="0DD72158"/>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16365828"/>
    <w:multiLevelType w:val="hybridMultilevel"/>
    <w:tmpl w:val="64428F9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6" w15:restartNumberingAfterBreak="0">
    <w:nsid w:val="1AB24580"/>
    <w:multiLevelType w:val="multilevel"/>
    <w:tmpl w:val="C2EA333C"/>
    <w:lvl w:ilvl="0">
      <w:start w:val="1"/>
      <w:numFmt w:val="decimal"/>
      <w:pStyle w:val="Heading1"/>
      <w:suff w:val="space"/>
      <w:lvlText w:val="Chapter %1"/>
      <w:lvlJc w:val="left"/>
      <w:pPr>
        <w:ind w:left="0" w:firstLine="0"/>
      </w:pPr>
    </w:lvl>
    <w:lvl w:ilvl="1">
      <w:start w:val="1"/>
      <w:numFmt w:val="none"/>
      <w:pStyle w:val="Heading2"/>
      <w:suff w:val="nothing"/>
      <w:lvlText w:val=""/>
      <w:lvlJc w:val="left"/>
      <w:pPr>
        <w:ind w:left="0" w:firstLine="0"/>
      </w:pPr>
    </w:lvl>
    <w:lvl w:ilvl="2">
      <w:start w:val="1"/>
      <w:numFmt w:val="none"/>
      <w:pStyle w:val="Heading3"/>
      <w:suff w:val="nothing"/>
      <w:lvlText w:val=""/>
      <w:lvlJc w:val="left"/>
      <w:pPr>
        <w:ind w:left="0" w:firstLine="0"/>
      </w:pPr>
    </w:lvl>
    <w:lvl w:ilvl="3">
      <w:start w:val="1"/>
      <w:numFmt w:val="none"/>
      <w:pStyle w:val="Heading4"/>
      <w:suff w:val="nothing"/>
      <w:lvlText w:val=""/>
      <w:lvlJc w:val="left"/>
      <w:pPr>
        <w:ind w:left="0" w:firstLine="0"/>
      </w:pPr>
    </w:lvl>
    <w:lvl w:ilvl="4">
      <w:start w:val="1"/>
      <w:numFmt w:val="none"/>
      <w:pStyle w:val="Heading5"/>
      <w:suff w:val="nothing"/>
      <w:lvlText w:val=""/>
      <w:lvlJc w:val="left"/>
      <w:pPr>
        <w:ind w:left="0" w:firstLine="0"/>
      </w:pPr>
    </w:lvl>
    <w:lvl w:ilvl="5">
      <w:start w:val="1"/>
      <w:numFmt w:val="none"/>
      <w:pStyle w:val="Heading6"/>
      <w:suff w:val="nothing"/>
      <w:lvlText w:val=""/>
      <w:lvlJc w:val="left"/>
      <w:pPr>
        <w:ind w:left="0" w:firstLine="0"/>
      </w:pPr>
    </w:lvl>
    <w:lvl w:ilvl="6">
      <w:start w:val="1"/>
      <w:numFmt w:val="none"/>
      <w:pStyle w:val="Heading7"/>
      <w:suff w:val="nothing"/>
      <w:lvlText w:val=""/>
      <w:lvlJc w:val="left"/>
      <w:pPr>
        <w:ind w:left="0" w:firstLine="0"/>
      </w:pPr>
    </w:lvl>
    <w:lvl w:ilvl="7">
      <w:start w:val="1"/>
      <w:numFmt w:val="none"/>
      <w:pStyle w:val="Heading8"/>
      <w:suff w:val="nothing"/>
      <w:lvlText w:val=""/>
      <w:lvlJc w:val="left"/>
      <w:pPr>
        <w:ind w:left="0" w:firstLine="0"/>
      </w:pPr>
    </w:lvl>
    <w:lvl w:ilvl="8">
      <w:start w:val="1"/>
      <w:numFmt w:val="none"/>
      <w:pStyle w:val="Heading9"/>
      <w:suff w:val="nothing"/>
      <w:lvlText w:val=""/>
      <w:lvlJc w:val="left"/>
      <w:pPr>
        <w:ind w:left="0" w:firstLine="0"/>
      </w:pPr>
    </w:lvl>
  </w:abstractNum>
  <w:abstractNum w:abstractNumId="7" w15:restartNumberingAfterBreak="0">
    <w:nsid w:val="1B7462D4"/>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1CF922BD"/>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1F5B2A27"/>
    <w:multiLevelType w:val="multilevel"/>
    <w:tmpl w:val="04090029"/>
    <w:lvl w:ilvl="0">
      <w:start w:val="1"/>
      <w:numFmt w:val="decimal"/>
      <w:suff w:val="space"/>
      <w:lvlText w:val="Chapter %1"/>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10" w15:restartNumberingAfterBreak="0">
    <w:nsid w:val="247018D3"/>
    <w:multiLevelType w:val="multilevel"/>
    <w:tmpl w:val="1996DF9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29C704DF"/>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2D7D55E7"/>
    <w:multiLevelType w:val="hybridMultilevel"/>
    <w:tmpl w:val="F2789E3E"/>
    <w:lvl w:ilvl="0" w:tplc="9E56E092">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3" w15:restartNumberingAfterBreak="0">
    <w:nsid w:val="313C7BF0"/>
    <w:multiLevelType w:val="multilevel"/>
    <w:tmpl w:val="E28EE9F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35844536"/>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36841B95"/>
    <w:multiLevelType w:val="multilevel"/>
    <w:tmpl w:val="CF1279E4"/>
    <w:lvl w:ilvl="0">
      <w:start w:val="1"/>
      <w:numFmt w:val="decimal"/>
      <w:suff w:val="space"/>
      <w:lvlText w:val="Chapter %1"/>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16" w15:restartNumberingAfterBreak="0">
    <w:nsid w:val="3CBB7FF2"/>
    <w:multiLevelType w:val="hybridMultilevel"/>
    <w:tmpl w:val="5CF4895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3F282CD7"/>
    <w:multiLevelType w:val="multilevel"/>
    <w:tmpl w:val="C2F4948C"/>
    <w:lvl w:ilvl="0">
      <w:start w:val="3"/>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4A027196"/>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522C263A"/>
    <w:multiLevelType w:val="multilevel"/>
    <w:tmpl w:val="04090029"/>
    <w:lvl w:ilvl="0">
      <w:start w:val="1"/>
      <w:numFmt w:val="decimal"/>
      <w:suff w:val="space"/>
      <w:lvlText w:val="Chapter %1"/>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20" w15:restartNumberingAfterBreak="0">
    <w:nsid w:val="58370CA7"/>
    <w:multiLevelType w:val="multilevel"/>
    <w:tmpl w:val="141E1AF0"/>
    <w:lvl w:ilvl="0">
      <w:start w:val="1"/>
      <w:numFmt w:val="decimal"/>
      <w:suff w:val="space"/>
      <w:lvlText w:val="Chapter %1"/>
      <w:lvlJc w:val="left"/>
      <w:pPr>
        <w:ind w:left="0" w:firstLine="0"/>
      </w:pPr>
      <w:rPr>
        <w:color w:val="2F5496"/>
      </w:r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21" w15:restartNumberingAfterBreak="0">
    <w:nsid w:val="5B5D497A"/>
    <w:multiLevelType w:val="multilevel"/>
    <w:tmpl w:val="8DB84A7A"/>
    <w:lvl w:ilvl="0">
      <w:start w:val="1"/>
      <w:numFmt w:val="decimal"/>
      <w:suff w:val="space"/>
      <w:lvlText w:val="Chapter %1"/>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22" w15:restartNumberingAfterBreak="0">
    <w:nsid w:val="5EB353D8"/>
    <w:multiLevelType w:val="hybridMultilevel"/>
    <w:tmpl w:val="7AE41F64"/>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3" w15:restartNumberingAfterBreak="0">
    <w:nsid w:val="69384823"/>
    <w:multiLevelType w:val="multilevel"/>
    <w:tmpl w:val="43E63908"/>
    <w:lvl w:ilvl="0">
      <w:start w:val="1"/>
      <w:numFmt w:val="decimal"/>
      <w:lvlText w:val="%1"/>
      <w:lvlJc w:val="left"/>
      <w:pPr>
        <w:ind w:left="400" w:hanging="400"/>
      </w:pPr>
      <w:rPr>
        <w:rFonts w:hint="default"/>
      </w:rPr>
    </w:lvl>
    <w:lvl w:ilvl="1">
      <w:start w:val="1"/>
      <w:numFmt w:val="decimal"/>
      <w:lvlText w:val="%1.%2"/>
      <w:lvlJc w:val="left"/>
      <w:pPr>
        <w:ind w:left="400" w:hanging="40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4" w15:restartNumberingAfterBreak="0">
    <w:nsid w:val="70694BFE"/>
    <w:multiLevelType w:val="multilevel"/>
    <w:tmpl w:val="477483F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15:restartNumberingAfterBreak="0">
    <w:nsid w:val="73236727"/>
    <w:multiLevelType w:val="multilevel"/>
    <w:tmpl w:val="740C92CE"/>
    <w:lvl w:ilvl="0">
      <w:start w:val="1"/>
      <w:numFmt w:val="decimal"/>
      <w:suff w:val="space"/>
      <w:lvlText w:val="Chapter %1"/>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26" w15:restartNumberingAfterBreak="0">
    <w:nsid w:val="78052D8A"/>
    <w:multiLevelType w:val="multilevel"/>
    <w:tmpl w:val="1FEE76DE"/>
    <w:lvl w:ilvl="0">
      <w:start w:val="1"/>
      <w:numFmt w:val="decimal"/>
      <w:suff w:val="space"/>
      <w:lvlText w:val="Chapter %1"/>
      <w:lvlJc w:val="left"/>
      <w:pPr>
        <w:ind w:left="0" w:firstLine="0"/>
      </w:pPr>
    </w:lvl>
    <w:lvl w:ilvl="1">
      <w:start w:val="1"/>
      <w:numFmt w:val="none"/>
      <w:suff w:val="nothing"/>
      <w:lvlText w:val=""/>
      <w:lvlJc w:val="left"/>
      <w:pPr>
        <w:ind w:left="0" w:firstLine="0"/>
      </w:pPr>
      <w:rPr>
        <w:rFonts w:ascii="Times New Roman" w:hAnsi="Times New Roman" w:cs="Times New Roman"/>
        <w:b w:val="0"/>
        <w:bCs w:val="0"/>
        <w:i w:val="0"/>
        <w:iCs w:val="0"/>
        <w:caps w:val="0"/>
        <w:smallCaps w:val="0"/>
        <w:strike w:val="0"/>
        <w:dstrike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shadow w14:blurRad="0" w14:dist="0" w14:dir="0" w14:sx="0" w14:sy="0" w14:kx="0" w14:ky="0" w14:algn="none">
          <w14:srgbClr w14:val="000000"/>
        </w14:shadow>
        <w14:textOutline w14:w="0" w14:cap="rnd" w14:cmpd="sng" w14:algn="ctr">
          <w14:noFill/>
          <w14:prstDash w14:val="solid"/>
          <w14:bevel/>
        </w14:textOutline>
      </w:r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27" w15:restartNumberingAfterBreak="0">
    <w:nsid w:val="7E0306D3"/>
    <w:multiLevelType w:val="multilevel"/>
    <w:tmpl w:val="DCEE48CE"/>
    <w:lvl w:ilvl="0">
      <w:start w:val="1"/>
      <w:numFmt w:val="decimal"/>
      <w:lvlText w:val="%1."/>
      <w:lvlJc w:val="left"/>
      <w:pPr>
        <w:ind w:left="360" w:hanging="360"/>
      </w:pPr>
      <w:rPr>
        <w:rFonts w:hint="default"/>
      </w:rPr>
    </w:lvl>
    <w:lvl w:ilvl="1">
      <w:start w:val="3"/>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28" w15:restartNumberingAfterBreak="0">
    <w:nsid w:val="7E4F6FC6"/>
    <w:multiLevelType w:val="multilevel"/>
    <w:tmpl w:val="7EBEE4D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27"/>
  </w:num>
  <w:num w:numId="2">
    <w:abstractNumId w:val="23"/>
  </w:num>
  <w:num w:numId="3">
    <w:abstractNumId w:val="14"/>
  </w:num>
  <w:num w:numId="4">
    <w:abstractNumId w:val="11"/>
  </w:num>
  <w:num w:numId="5">
    <w:abstractNumId w:val="8"/>
  </w:num>
  <w:num w:numId="6">
    <w:abstractNumId w:val="21"/>
  </w:num>
  <w:num w:numId="7">
    <w:abstractNumId w:val="7"/>
  </w:num>
  <w:num w:numId="8">
    <w:abstractNumId w:val="4"/>
  </w:num>
  <w:num w:numId="9">
    <w:abstractNumId w:val="26"/>
  </w:num>
  <w:num w:numId="10">
    <w:abstractNumId w:val="18"/>
  </w:num>
  <w:num w:numId="11">
    <w:abstractNumId w:val="25"/>
  </w:num>
  <w:num w:numId="12">
    <w:abstractNumId w:val="2"/>
  </w:num>
  <w:num w:numId="13">
    <w:abstractNumId w:val="19"/>
  </w:num>
  <w:num w:numId="14">
    <w:abstractNumId w:val="20"/>
  </w:num>
  <w:num w:numId="15">
    <w:abstractNumId w:val="3"/>
  </w:num>
  <w:num w:numId="16">
    <w:abstractNumId w:val="9"/>
  </w:num>
  <w:num w:numId="17">
    <w:abstractNumId w:val="15"/>
  </w:num>
  <w:num w:numId="18">
    <w:abstractNumId w:val="6"/>
  </w:num>
  <w:num w:numId="19">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
  </w:num>
  <w:num w:numId="21">
    <w:abstractNumId w:val="13"/>
  </w:num>
  <w:num w:numId="22">
    <w:abstractNumId w:val="10"/>
  </w:num>
  <w:num w:numId="23">
    <w:abstractNumId w:val="28"/>
  </w:num>
  <w:num w:numId="24">
    <w:abstractNumId w:val="24"/>
  </w:num>
  <w:num w:numId="25">
    <w:abstractNumId w:val="0"/>
  </w:num>
  <w:num w:numId="26">
    <w:abstractNumId w:val="17"/>
  </w:num>
  <w:num w:numId="27">
    <w:abstractNumId w:val="22"/>
  </w:num>
  <w:num w:numId="28">
    <w:abstractNumId w:val="16"/>
  </w:num>
  <w:num w:numId="29">
    <w:abstractNumId w:val="5"/>
  </w:num>
  <w:num w:numId="30">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mirrorMargins/>
  <w:activeWritingStyle w:appName="MSWord" w:lang="en-GB" w:vendorID="64" w:dllVersion="0" w:nlCheck="1" w:checkStyle="0"/>
  <w:activeWritingStyle w:appName="MSWord" w:lang="en-GB" w:vendorID="64" w:dllVersion="6" w:nlCheck="1" w:checkStyle="1"/>
  <w:activeWritingStyle w:appName="MSWord" w:lang="en-US" w:vendorID="64" w:dllVersion="0" w:nlCheck="1" w:checkStyle="0"/>
  <w:activeWritingStyle w:appName="MSWord" w:lang="en-IN" w:vendorID="64" w:dllVersion="0" w:nlCheck="1" w:checkStyle="0"/>
  <w:proofState w:spelling="clean" w:grammar="clean"/>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Business and Society Cop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ta9dwssvvd0wne0svnp9w2wx252dawp09fp&quot;&gt;Sustainability Papers&lt;record-ids&gt;&lt;item&gt;94&lt;/item&gt;&lt;item&gt;103&lt;/item&gt;&lt;item&gt;104&lt;/item&gt;&lt;item&gt;105&lt;/item&gt;&lt;item&gt;106&lt;/item&gt;&lt;item&gt;107&lt;/item&gt;&lt;item&gt;108&lt;/item&gt;&lt;/record-ids&gt;&lt;/item&gt;&lt;/Libraries&gt;"/>
  </w:docVars>
  <w:rsids>
    <w:rsidRoot w:val="002A6B87"/>
    <w:rsid w:val="0000095C"/>
    <w:rsid w:val="000022ED"/>
    <w:rsid w:val="00002664"/>
    <w:rsid w:val="00002B9C"/>
    <w:rsid w:val="00002C0C"/>
    <w:rsid w:val="00003BB9"/>
    <w:rsid w:val="00005434"/>
    <w:rsid w:val="00007952"/>
    <w:rsid w:val="000104B6"/>
    <w:rsid w:val="0001172D"/>
    <w:rsid w:val="00012E65"/>
    <w:rsid w:val="000131D3"/>
    <w:rsid w:val="00013B0F"/>
    <w:rsid w:val="00014716"/>
    <w:rsid w:val="0001502A"/>
    <w:rsid w:val="000154B8"/>
    <w:rsid w:val="000156D2"/>
    <w:rsid w:val="00015811"/>
    <w:rsid w:val="00015D47"/>
    <w:rsid w:val="000161D4"/>
    <w:rsid w:val="0001626D"/>
    <w:rsid w:val="000162C3"/>
    <w:rsid w:val="000162D7"/>
    <w:rsid w:val="000165A6"/>
    <w:rsid w:val="00016D94"/>
    <w:rsid w:val="00020302"/>
    <w:rsid w:val="000206F6"/>
    <w:rsid w:val="00020B8B"/>
    <w:rsid w:val="00020D92"/>
    <w:rsid w:val="00022183"/>
    <w:rsid w:val="00022581"/>
    <w:rsid w:val="000234AE"/>
    <w:rsid w:val="0002388E"/>
    <w:rsid w:val="000258A5"/>
    <w:rsid w:val="00025AD8"/>
    <w:rsid w:val="0002604A"/>
    <w:rsid w:val="00026913"/>
    <w:rsid w:val="0003186E"/>
    <w:rsid w:val="00031DC2"/>
    <w:rsid w:val="000320A3"/>
    <w:rsid w:val="00032A85"/>
    <w:rsid w:val="00032AC1"/>
    <w:rsid w:val="00033B23"/>
    <w:rsid w:val="0003452E"/>
    <w:rsid w:val="000348C8"/>
    <w:rsid w:val="00034EDD"/>
    <w:rsid w:val="00034FF3"/>
    <w:rsid w:val="000355D3"/>
    <w:rsid w:val="00035C04"/>
    <w:rsid w:val="00040A7E"/>
    <w:rsid w:val="00041D6F"/>
    <w:rsid w:val="00041F0F"/>
    <w:rsid w:val="00042940"/>
    <w:rsid w:val="00042A5A"/>
    <w:rsid w:val="00042F8A"/>
    <w:rsid w:val="00043201"/>
    <w:rsid w:val="0004334D"/>
    <w:rsid w:val="000439C1"/>
    <w:rsid w:val="000439CB"/>
    <w:rsid w:val="00043EF4"/>
    <w:rsid w:val="0004443B"/>
    <w:rsid w:val="00044522"/>
    <w:rsid w:val="00047363"/>
    <w:rsid w:val="000474C3"/>
    <w:rsid w:val="00051EE0"/>
    <w:rsid w:val="00051FB9"/>
    <w:rsid w:val="000520B1"/>
    <w:rsid w:val="00053D26"/>
    <w:rsid w:val="00053DF8"/>
    <w:rsid w:val="000540B6"/>
    <w:rsid w:val="00054461"/>
    <w:rsid w:val="000562C8"/>
    <w:rsid w:val="00056364"/>
    <w:rsid w:val="00056582"/>
    <w:rsid w:val="0006033D"/>
    <w:rsid w:val="00060475"/>
    <w:rsid w:val="000616DD"/>
    <w:rsid w:val="00062091"/>
    <w:rsid w:val="00064DF2"/>
    <w:rsid w:val="00066508"/>
    <w:rsid w:val="00066CF8"/>
    <w:rsid w:val="00066E3C"/>
    <w:rsid w:val="000671AA"/>
    <w:rsid w:val="00067457"/>
    <w:rsid w:val="00071916"/>
    <w:rsid w:val="00071E58"/>
    <w:rsid w:val="00071FE2"/>
    <w:rsid w:val="000723D3"/>
    <w:rsid w:val="00072906"/>
    <w:rsid w:val="0007290D"/>
    <w:rsid w:val="00072D6B"/>
    <w:rsid w:val="0007334C"/>
    <w:rsid w:val="0007372D"/>
    <w:rsid w:val="00073C6A"/>
    <w:rsid w:val="00074715"/>
    <w:rsid w:val="00074D1E"/>
    <w:rsid w:val="00076818"/>
    <w:rsid w:val="00076ACD"/>
    <w:rsid w:val="00076C01"/>
    <w:rsid w:val="00077658"/>
    <w:rsid w:val="000776B5"/>
    <w:rsid w:val="00077F68"/>
    <w:rsid w:val="000809F5"/>
    <w:rsid w:val="00080F1E"/>
    <w:rsid w:val="00080F8B"/>
    <w:rsid w:val="000821AB"/>
    <w:rsid w:val="000824AB"/>
    <w:rsid w:val="00082754"/>
    <w:rsid w:val="00082F1A"/>
    <w:rsid w:val="000830C5"/>
    <w:rsid w:val="0008495D"/>
    <w:rsid w:val="00084E47"/>
    <w:rsid w:val="00085278"/>
    <w:rsid w:val="00085BAD"/>
    <w:rsid w:val="00086AEA"/>
    <w:rsid w:val="000902AC"/>
    <w:rsid w:val="00091259"/>
    <w:rsid w:val="0009160C"/>
    <w:rsid w:val="000917D5"/>
    <w:rsid w:val="0009329F"/>
    <w:rsid w:val="00093C9C"/>
    <w:rsid w:val="00093C9E"/>
    <w:rsid w:val="00096029"/>
    <w:rsid w:val="00096171"/>
    <w:rsid w:val="00097EB2"/>
    <w:rsid w:val="000A0C8D"/>
    <w:rsid w:val="000A1762"/>
    <w:rsid w:val="000A4485"/>
    <w:rsid w:val="000A45C1"/>
    <w:rsid w:val="000A53BE"/>
    <w:rsid w:val="000A54F5"/>
    <w:rsid w:val="000A58D7"/>
    <w:rsid w:val="000A5E13"/>
    <w:rsid w:val="000A5F8C"/>
    <w:rsid w:val="000A733F"/>
    <w:rsid w:val="000A7FA6"/>
    <w:rsid w:val="000B2D35"/>
    <w:rsid w:val="000B2F86"/>
    <w:rsid w:val="000B3B39"/>
    <w:rsid w:val="000B6729"/>
    <w:rsid w:val="000B6DCE"/>
    <w:rsid w:val="000B7A72"/>
    <w:rsid w:val="000C028C"/>
    <w:rsid w:val="000C08C8"/>
    <w:rsid w:val="000C0E96"/>
    <w:rsid w:val="000C13C7"/>
    <w:rsid w:val="000C167A"/>
    <w:rsid w:val="000C35DE"/>
    <w:rsid w:val="000C47DD"/>
    <w:rsid w:val="000C4F95"/>
    <w:rsid w:val="000C53D5"/>
    <w:rsid w:val="000C5DB8"/>
    <w:rsid w:val="000C6B9E"/>
    <w:rsid w:val="000C7457"/>
    <w:rsid w:val="000D0317"/>
    <w:rsid w:val="000D0B27"/>
    <w:rsid w:val="000D1372"/>
    <w:rsid w:val="000D1CBD"/>
    <w:rsid w:val="000D22E5"/>
    <w:rsid w:val="000D286C"/>
    <w:rsid w:val="000D2DDA"/>
    <w:rsid w:val="000D3363"/>
    <w:rsid w:val="000D3E1D"/>
    <w:rsid w:val="000D4B03"/>
    <w:rsid w:val="000D544D"/>
    <w:rsid w:val="000D5606"/>
    <w:rsid w:val="000D5E40"/>
    <w:rsid w:val="000D603E"/>
    <w:rsid w:val="000D72DE"/>
    <w:rsid w:val="000E0969"/>
    <w:rsid w:val="000E17DB"/>
    <w:rsid w:val="000E2333"/>
    <w:rsid w:val="000E4024"/>
    <w:rsid w:val="000E4B83"/>
    <w:rsid w:val="000E5257"/>
    <w:rsid w:val="000E5B86"/>
    <w:rsid w:val="000E6759"/>
    <w:rsid w:val="000E7292"/>
    <w:rsid w:val="000E73A6"/>
    <w:rsid w:val="000E748A"/>
    <w:rsid w:val="000E7A07"/>
    <w:rsid w:val="000E7D3F"/>
    <w:rsid w:val="000F1B7C"/>
    <w:rsid w:val="000F2265"/>
    <w:rsid w:val="000F247E"/>
    <w:rsid w:val="000F24D8"/>
    <w:rsid w:val="000F3019"/>
    <w:rsid w:val="000F3AC9"/>
    <w:rsid w:val="000F46D0"/>
    <w:rsid w:val="000F4A12"/>
    <w:rsid w:val="000F503E"/>
    <w:rsid w:val="000F5BC4"/>
    <w:rsid w:val="000F6C07"/>
    <w:rsid w:val="000F717F"/>
    <w:rsid w:val="000F74E7"/>
    <w:rsid w:val="001007D5"/>
    <w:rsid w:val="00100CF8"/>
    <w:rsid w:val="00100FFB"/>
    <w:rsid w:val="00101876"/>
    <w:rsid w:val="00104D24"/>
    <w:rsid w:val="001066B9"/>
    <w:rsid w:val="001067DC"/>
    <w:rsid w:val="0010741D"/>
    <w:rsid w:val="00107FF6"/>
    <w:rsid w:val="00110563"/>
    <w:rsid w:val="001108A2"/>
    <w:rsid w:val="0011132B"/>
    <w:rsid w:val="00111C50"/>
    <w:rsid w:val="00111EFD"/>
    <w:rsid w:val="00112B6E"/>
    <w:rsid w:val="00113090"/>
    <w:rsid w:val="001135FF"/>
    <w:rsid w:val="0011370F"/>
    <w:rsid w:val="0011551A"/>
    <w:rsid w:val="00115893"/>
    <w:rsid w:val="00115C51"/>
    <w:rsid w:val="001177B1"/>
    <w:rsid w:val="00117F99"/>
    <w:rsid w:val="001203F7"/>
    <w:rsid w:val="00120692"/>
    <w:rsid w:val="00120904"/>
    <w:rsid w:val="0012091E"/>
    <w:rsid w:val="001213FF"/>
    <w:rsid w:val="00123427"/>
    <w:rsid w:val="0012354F"/>
    <w:rsid w:val="00123D82"/>
    <w:rsid w:val="001242BF"/>
    <w:rsid w:val="00124E8C"/>
    <w:rsid w:val="00124FEE"/>
    <w:rsid w:val="0012662D"/>
    <w:rsid w:val="001300E1"/>
    <w:rsid w:val="00130D7C"/>
    <w:rsid w:val="00132ED2"/>
    <w:rsid w:val="00133051"/>
    <w:rsid w:val="00134414"/>
    <w:rsid w:val="00134420"/>
    <w:rsid w:val="00134DA1"/>
    <w:rsid w:val="00136FE1"/>
    <w:rsid w:val="00137D1E"/>
    <w:rsid w:val="00140DC0"/>
    <w:rsid w:val="00141B46"/>
    <w:rsid w:val="00142982"/>
    <w:rsid w:val="001442F3"/>
    <w:rsid w:val="00144B6B"/>
    <w:rsid w:val="00144EAE"/>
    <w:rsid w:val="0014564C"/>
    <w:rsid w:val="00146965"/>
    <w:rsid w:val="00147D5B"/>
    <w:rsid w:val="0015031A"/>
    <w:rsid w:val="00152858"/>
    <w:rsid w:val="00152AEA"/>
    <w:rsid w:val="00152CEE"/>
    <w:rsid w:val="00154421"/>
    <w:rsid w:val="00154556"/>
    <w:rsid w:val="001545E5"/>
    <w:rsid w:val="001549A4"/>
    <w:rsid w:val="001560C7"/>
    <w:rsid w:val="00156E91"/>
    <w:rsid w:val="0015743D"/>
    <w:rsid w:val="001601FD"/>
    <w:rsid w:val="00161132"/>
    <w:rsid w:val="0016123C"/>
    <w:rsid w:val="00161B54"/>
    <w:rsid w:val="00161B93"/>
    <w:rsid w:val="00162194"/>
    <w:rsid w:val="0016321C"/>
    <w:rsid w:val="00165C85"/>
    <w:rsid w:val="00167563"/>
    <w:rsid w:val="00167AF9"/>
    <w:rsid w:val="00167CDF"/>
    <w:rsid w:val="00171082"/>
    <w:rsid w:val="00171BA9"/>
    <w:rsid w:val="00171BC4"/>
    <w:rsid w:val="00171E45"/>
    <w:rsid w:val="00171ECA"/>
    <w:rsid w:val="00172776"/>
    <w:rsid w:val="00172C23"/>
    <w:rsid w:val="00172F2A"/>
    <w:rsid w:val="00175934"/>
    <w:rsid w:val="00175B85"/>
    <w:rsid w:val="00175DB9"/>
    <w:rsid w:val="00176ABA"/>
    <w:rsid w:val="00177071"/>
    <w:rsid w:val="00181647"/>
    <w:rsid w:val="00183721"/>
    <w:rsid w:val="0018495B"/>
    <w:rsid w:val="001849F6"/>
    <w:rsid w:val="00184C27"/>
    <w:rsid w:val="00184DE6"/>
    <w:rsid w:val="00184ED2"/>
    <w:rsid w:val="00186CF2"/>
    <w:rsid w:val="001908DD"/>
    <w:rsid w:val="00191F44"/>
    <w:rsid w:val="00192B10"/>
    <w:rsid w:val="001934A2"/>
    <w:rsid w:val="00193C91"/>
    <w:rsid w:val="0019465A"/>
    <w:rsid w:val="0019602C"/>
    <w:rsid w:val="001968E0"/>
    <w:rsid w:val="00197344"/>
    <w:rsid w:val="001973BB"/>
    <w:rsid w:val="001A0E39"/>
    <w:rsid w:val="001A0EAF"/>
    <w:rsid w:val="001A1270"/>
    <w:rsid w:val="001A157A"/>
    <w:rsid w:val="001A31F0"/>
    <w:rsid w:val="001A37F4"/>
    <w:rsid w:val="001A49A3"/>
    <w:rsid w:val="001A4F21"/>
    <w:rsid w:val="001A5B26"/>
    <w:rsid w:val="001A5EE4"/>
    <w:rsid w:val="001A683F"/>
    <w:rsid w:val="001A6EA6"/>
    <w:rsid w:val="001A72ED"/>
    <w:rsid w:val="001B0A20"/>
    <w:rsid w:val="001B1552"/>
    <w:rsid w:val="001B16C9"/>
    <w:rsid w:val="001B2EA7"/>
    <w:rsid w:val="001B31A7"/>
    <w:rsid w:val="001B3271"/>
    <w:rsid w:val="001B3FB9"/>
    <w:rsid w:val="001B3FD4"/>
    <w:rsid w:val="001B4282"/>
    <w:rsid w:val="001B47F6"/>
    <w:rsid w:val="001B664F"/>
    <w:rsid w:val="001B67DA"/>
    <w:rsid w:val="001B7B4F"/>
    <w:rsid w:val="001B7D0E"/>
    <w:rsid w:val="001C0E32"/>
    <w:rsid w:val="001C18A9"/>
    <w:rsid w:val="001C21CA"/>
    <w:rsid w:val="001C3291"/>
    <w:rsid w:val="001C4D0C"/>
    <w:rsid w:val="001C56EB"/>
    <w:rsid w:val="001C6FA1"/>
    <w:rsid w:val="001C7370"/>
    <w:rsid w:val="001C74C0"/>
    <w:rsid w:val="001C7A0C"/>
    <w:rsid w:val="001C7AFE"/>
    <w:rsid w:val="001C7DC2"/>
    <w:rsid w:val="001D1291"/>
    <w:rsid w:val="001D1468"/>
    <w:rsid w:val="001D1C0A"/>
    <w:rsid w:val="001D1CD2"/>
    <w:rsid w:val="001D2854"/>
    <w:rsid w:val="001D2E5A"/>
    <w:rsid w:val="001D3953"/>
    <w:rsid w:val="001D3EC8"/>
    <w:rsid w:val="001D3EE8"/>
    <w:rsid w:val="001D4DEE"/>
    <w:rsid w:val="001D542B"/>
    <w:rsid w:val="001D5D4E"/>
    <w:rsid w:val="001D6B13"/>
    <w:rsid w:val="001D6CEA"/>
    <w:rsid w:val="001D76B9"/>
    <w:rsid w:val="001D79BF"/>
    <w:rsid w:val="001D7A66"/>
    <w:rsid w:val="001E07AA"/>
    <w:rsid w:val="001E1577"/>
    <w:rsid w:val="001E23F5"/>
    <w:rsid w:val="001E28E1"/>
    <w:rsid w:val="001E348F"/>
    <w:rsid w:val="001E547E"/>
    <w:rsid w:val="001E62BC"/>
    <w:rsid w:val="001E6531"/>
    <w:rsid w:val="001F063E"/>
    <w:rsid w:val="001F0796"/>
    <w:rsid w:val="001F0E09"/>
    <w:rsid w:val="001F0E48"/>
    <w:rsid w:val="001F1E18"/>
    <w:rsid w:val="001F286A"/>
    <w:rsid w:val="001F2F09"/>
    <w:rsid w:val="001F34A7"/>
    <w:rsid w:val="001F3BE1"/>
    <w:rsid w:val="001F3DD0"/>
    <w:rsid w:val="001F4FC7"/>
    <w:rsid w:val="001F6D69"/>
    <w:rsid w:val="001F72AC"/>
    <w:rsid w:val="001F733A"/>
    <w:rsid w:val="001F7A9E"/>
    <w:rsid w:val="001F7AD3"/>
    <w:rsid w:val="001F7B9A"/>
    <w:rsid w:val="001F7F4F"/>
    <w:rsid w:val="002001E3"/>
    <w:rsid w:val="002008DB"/>
    <w:rsid w:val="00201251"/>
    <w:rsid w:val="0020199D"/>
    <w:rsid w:val="00204A83"/>
    <w:rsid w:val="00205681"/>
    <w:rsid w:val="002063A8"/>
    <w:rsid w:val="00206788"/>
    <w:rsid w:val="00210539"/>
    <w:rsid w:val="00212730"/>
    <w:rsid w:val="00212AE2"/>
    <w:rsid w:val="002130CF"/>
    <w:rsid w:val="0021351D"/>
    <w:rsid w:val="0021489E"/>
    <w:rsid w:val="00214B09"/>
    <w:rsid w:val="00214D74"/>
    <w:rsid w:val="00215190"/>
    <w:rsid w:val="002173F1"/>
    <w:rsid w:val="00220520"/>
    <w:rsid w:val="0022246F"/>
    <w:rsid w:val="002245EA"/>
    <w:rsid w:val="00224C1C"/>
    <w:rsid w:val="00225A54"/>
    <w:rsid w:val="00225BA2"/>
    <w:rsid w:val="00226D8F"/>
    <w:rsid w:val="00227315"/>
    <w:rsid w:val="002315B7"/>
    <w:rsid w:val="0023311B"/>
    <w:rsid w:val="0023455D"/>
    <w:rsid w:val="00234870"/>
    <w:rsid w:val="00235CC7"/>
    <w:rsid w:val="00235CF1"/>
    <w:rsid w:val="0023609D"/>
    <w:rsid w:val="0023686B"/>
    <w:rsid w:val="00240355"/>
    <w:rsid w:val="002407EE"/>
    <w:rsid w:val="00241C73"/>
    <w:rsid w:val="002431F7"/>
    <w:rsid w:val="00243971"/>
    <w:rsid w:val="002448D8"/>
    <w:rsid w:val="0024531D"/>
    <w:rsid w:val="0024592F"/>
    <w:rsid w:val="00246CCC"/>
    <w:rsid w:val="002503A3"/>
    <w:rsid w:val="00250D92"/>
    <w:rsid w:val="00251282"/>
    <w:rsid w:val="0025160F"/>
    <w:rsid w:val="00253334"/>
    <w:rsid w:val="00253885"/>
    <w:rsid w:val="00253A17"/>
    <w:rsid w:val="00253D2B"/>
    <w:rsid w:val="002540B6"/>
    <w:rsid w:val="002548F9"/>
    <w:rsid w:val="0025580F"/>
    <w:rsid w:val="0025601A"/>
    <w:rsid w:val="002566CF"/>
    <w:rsid w:val="00261EBF"/>
    <w:rsid w:val="00261F16"/>
    <w:rsid w:val="002628B5"/>
    <w:rsid w:val="00262FA2"/>
    <w:rsid w:val="0026498A"/>
    <w:rsid w:val="00264B9C"/>
    <w:rsid w:val="002651AD"/>
    <w:rsid w:val="0026660C"/>
    <w:rsid w:val="00266FA4"/>
    <w:rsid w:val="00267C54"/>
    <w:rsid w:val="00267E81"/>
    <w:rsid w:val="00270197"/>
    <w:rsid w:val="00270CE4"/>
    <w:rsid w:val="00271B8E"/>
    <w:rsid w:val="00271C89"/>
    <w:rsid w:val="0027202D"/>
    <w:rsid w:val="0027202F"/>
    <w:rsid w:val="00273B66"/>
    <w:rsid w:val="0027557F"/>
    <w:rsid w:val="00277393"/>
    <w:rsid w:val="00280574"/>
    <w:rsid w:val="002828B7"/>
    <w:rsid w:val="00282DB1"/>
    <w:rsid w:val="00282F65"/>
    <w:rsid w:val="002848C1"/>
    <w:rsid w:val="00284B30"/>
    <w:rsid w:val="00285531"/>
    <w:rsid w:val="00286DEC"/>
    <w:rsid w:val="0028777F"/>
    <w:rsid w:val="002903B8"/>
    <w:rsid w:val="00290680"/>
    <w:rsid w:val="002910B7"/>
    <w:rsid w:val="0029261D"/>
    <w:rsid w:val="002937F9"/>
    <w:rsid w:val="00293DA9"/>
    <w:rsid w:val="00294D45"/>
    <w:rsid w:val="002950A4"/>
    <w:rsid w:val="00295899"/>
    <w:rsid w:val="00295D13"/>
    <w:rsid w:val="00296BD1"/>
    <w:rsid w:val="00296F20"/>
    <w:rsid w:val="00297C1B"/>
    <w:rsid w:val="002A0802"/>
    <w:rsid w:val="002A0D1A"/>
    <w:rsid w:val="002A2BF0"/>
    <w:rsid w:val="002A4095"/>
    <w:rsid w:val="002A43A6"/>
    <w:rsid w:val="002A4AF1"/>
    <w:rsid w:val="002A587D"/>
    <w:rsid w:val="002A5CDF"/>
    <w:rsid w:val="002A67AE"/>
    <w:rsid w:val="002A6B87"/>
    <w:rsid w:val="002A70BF"/>
    <w:rsid w:val="002A7D8D"/>
    <w:rsid w:val="002B0A86"/>
    <w:rsid w:val="002B0F9C"/>
    <w:rsid w:val="002B11DF"/>
    <w:rsid w:val="002B1324"/>
    <w:rsid w:val="002B1875"/>
    <w:rsid w:val="002B2596"/>
    <w:rsid w:val="002B2824"/>
    <w:rsid w:val="002B33D2"/>
    <w:rsid w:val="002B33F1"/>
    <w:rsid w:val="002B516B"/>
    <w:rsid w:val="002C038A"/>
    <w:rsid w:val="002C08DA"/>
    <w:rsid w:val="002C0B31"/>
    <w:rsid w:val="002C1110"/>
    <w:rsid w:val="002C1406"/>
    <w:rsid w:val="002C24B2"/>
    <w:rsid w:val="002C4520"/>
    <w:rsid w:val="002C452E"/>
    <w:rsid w:val="002C559B"/>
    <w:rsid w:val="002C6A20"/>
    <w:rsid w:val="002C6ABB"/>
    <w:rsid w:val="002C73CC"/>
    <w:rsid w:val="002D01C3"/>
    <w:rsid w:val="002D0965"/>
    <w:rsid w:val="002D20A7"/>
    <w:rsid w:val="002D388A"/>
    <w:rsid w:val="002D3D1D"/>
    <w:rsid w:val="002D3D30"/>
    <w:rsid w:val="002D3FDD"/>
    <w:rsid w:val="002D4DCF"/>
    <w:rsid w:val="002D579D"/>
    <w:rsid w:val="002D6301"/>
    <w:rsid w:val="002D6BCC"/>
    <w:rsid w:val="002D6DF3"/>
    <w:rsid w:val="002D7274"/>
    <w:rsid w:val="002D793C"/>
    <w:rsid w:val="002D7B12"/>
    <w:rsid w:val="002E0289"/>
    <w:rsid w:val="002E0E16"/>
    <w:rsid w:val="002E38EA"/>
    <w:rsid w:val="002E3A41"/>
    <w:rsid w:val="002E3E28"/>
    <w:rsid w:val="002E3F1F"/>
    <w:rsid w:val="002E472C"/>
    <w:rsid w:val="002E49B6"/>
    <w:rsid w:val="002E7001"/>
    <w:rsid w:val="002E733F"/>
    <w:rsid w:val="002E7402"/>
    <w:rsid w:val="002E74F4"/>
    <w:rsid w:val="002E760A"/>
    <w:rsid w:val="002E79D2"/>
    <w:rsid w:val="002E7D5C"/>
    <w:rsid w:val="002F065F"/>
    <w:rsid w:val="002F11B6"/>
    <w:rsid w:val="002F1216"/>
    <w:rsid w:val="002F1EDC"/>
    <w:rsid w:val="002F2BD0"/>
    <w:rsid w:val="002F3147"/>
    <w:rsid w:val="002F39E6"/>
    <w:rsid w:val="002F4972"/>
    <w:rsid w:val="002F4C1E"/>
    <w:rsid w:val="002F600A"/>
    <w:rsid w:val="002F62EC"/>
    <w:rsid w:val="002F6C0B"/>
    <w:rsid w:val="002F75DD"/>
    <w:rsid w:val="002F7A85"/>
    <w:rsid w:val="00301345"/>
    <w:rsid w:val="00302985"/>
    <w:rsid w:val="00302FDD"/>
    <w:rsid w:val="0030306C"/>
    <w:rsid w:val="00303BD4"/>
    <w:rsid w:val="00303FE3"/>
    <w:rsid w:val="00304D16"/>
    <w:rsid w:val="0030567B"/>
    <w:rsid w:val="0030765A"/>
    <w:rsid w:val="0030790E"/>
    <w:rsid w:val="00307DD3"/>
    <w:rsid w:val="00307EBE"/>
    <w:rsid w:val="0031026D"/>
    <w:rsid w:val="00311391"/>
    <w:rsid w:val="003118E3"/>
    <w:rsid w:val="003122AF"/>
    <w:rsid w:val="0031267C"/>
    <w:rsid w:val="00312BB5"/>
    <w:rsid w:val="00312E48"/>
    <w:rsid w:val="00314079"/>
    <w:rsid w:val="00314BFD"/>
    <w:rsid w:val="00315B6B"/>
    <w:rsid w:val="00315C20"/>
    <w:rsid w:val="00315EBD"/>
    <w:rsid w:val="00317291"/>
    <w:rsid w:val="0032012E"/>
    <w:rsid w:val="00320288"/>
    <w:rsid w:val="0032139C"/>
    <w:rsid w:val="00321593"/>
    <w:rsid w:val="0032296A"/>
    <w:rsid w:val="003230C1"/>
    <w:rsid w:val="003233F6"/>
    <w:rsid w:val="003240AF"/>
    <w:rsid w:val="00325653"/>
    <w:rsid w:val="003258FE"/>
    <w:rsid w:val="0032594D"/>
    <w:rsid w:val="00325B70"/>
    <w:rsid w:val="00325F5B"/>
    <w:rsid w:val="0032702F"/>
    <w:rsid w:val="00327B34"/>
    <w:rsid w:val="00330863"/>
    <w:rsid w:val="00331027"/>
    <w:rsid w:val="00331AA1"/>
    <w:rsid w:val="0033242F"/>
    <w:rsid w:val="00332EFF"/>
    <w:rsid w:val="00333D74"/>
    <w:rsid w:val="00334176"/>
    <w:rsid w:val="00334527"/>
    <w:rsid w:val="003346F6"/>
    <w:rsid w:val="00334871"/>
    <w:rsid w:val="00334E38"/>
    <w:rsid w:val="00334F7C"/>
    <w:rsid w:val="00335AE7"/>
    <w:rsid w:val="00335EF0"/>
    <w:rsid w:val="00341112"/>
    <w:rsid w:val="00341878"/>
    <w:rsid w:val="00341C68"/>
    <w:rsid w:val="003423CB"/>
    <w:rsid w:val="00342CBA"/>
    <w:rsid w:val="00343824"/>
    <w:rsid w:val="003442ED"/>
    <w:rsid w:val="0034456D"/>
    <w:rsid w:val="00345E51"/>
    <w:rsid w:val="003474EA"/>
    <w:rsid w:val="00347C27"/>
    <w:rsid w:val="00347DDA"/>
    <w:rsid w:val="00350F1C"/>
    <w:rsid w:val="003522B1"/>
    <w:rsid w:val="003529DD"/>
    <w:rsid w:val="00352FC0"/>
    <w:rsid w:val="00353054"/>
    <w:rsid w:val="003534A2"/>
    <w:rsid w:val="003548D7"/>
    <w:rsid w:val="003556A0"/>
    <w:rsid w:val="00356646"/>
    <w:rsid w:val="00357509"/>
    <w:rsid w:val="003606AC"/>
    <w:rsid w:val="00360A4D"/>
    <w:rsid w:val="0036171E"/>
    <w:rsid w:val="00361839"/>
    <w:rsid w:val="00361B28"/>
    <w:rsid w:val="003626BB"/>
    <w:rsid w:val="003632F3"/>
    <w:rsid w:val="00363938"/>
    <w:rsid w:val="00364D5C"/>
    <w:rsid w:val="00366511"/>
    <w:rsid w:val="00366873"/>
    <w:rsid w:val="003672C7"/>
    <w:rsid w:val="00367946"/>
    <w:rsid w:val="00370B39"/>
    <w:rsid w:val="00372897"/>
    <w:rsid w:val="003728FD"/>
    <w:rsid w:val="00374455"/>
    <w:rsid w:val="00375308"/>
    <w:rsid w:val="003768B6"/>
    <w:rsid w:val="00376E3C"/>
    <w:rsid w:val="00376E63"/>
    <w:rsid w:val="0037714F"/>
    <w:rsid w:val="00377440"/>
    <w:rsid w:val="0037750D"/>
    <w:rsid w:val="003778F0"/>
    <w:rsid w:val="0038003E"/>
    <w:rsid w:val="003816AF"/>
    <w:rsid w:val="00382446"/>
    <w:rsid w:val="0038246A"/>
    <w:rsid w:val="00384120"/>
    <w:rsid w:val="00384925"/>
    <w:rsid w:val="00385227"/>
    <w:rsid w:val="00385832"/>
    <w:rsid w:val="0038611D"/>
    <w:rsid w:val="00386C0D"/>
    <w:rsid w:val="00387515"/>
    <w:rsid w:val="00387825"/>
    <w:rsid w:val="00387A45"/>
    <w:rsid w:val="00387F4F"/>
    <w:rsid w:val="00391A38"/>
    <w:rsid w:val="00391F8D"/>
    <w:rsid w:val="00393730"/>
    <w:rsid w:val="003938D5"/>
    <w:rsid w:val="0039468A"/>
    <w:rsid w:val="0039587A"/>
    <w:rsid w:val="003966E0"/>
    <w:rsid w:val="00396BCC"/>
    <w:rsid w:val="003974A3"/>
    <w:rsid w:val="00397533"/>
    <w:rsid w:val="00397872"/>
    <w:rsid w:val="003978A0"/>
    <w:rsid w:val="003A0C7B"/>
    <w:rsid w:val="003A1570"/>
    <w:rsid w:val="003A2873"/>
    <w:rsid w:val="003A3E5E"/>
    <w:rsid w:val="003A4EF3"/>
    <w:rsid w:val="003A5B4C"/>
    <w:rsid w:val="003A5D3F"/>
    <w:rsid w:val="003A6974"/>
    <w:rsid w:val="003A7F3B"/>
    <w:rsid w:val="003B1260"/>
    <w:rsid w:val="003B1702"/>
    <w:rsid w:val="003B2CF2"/>
    <w:rsid w:val="003B3162"/>
    <w:rsid w:val="003B3362"/>
    <w:rsid w:val="003B37C1"/>
    <w:rsid w:val="003B3DA9"/>
    <w:rsid w:val="003B43E4"/>
    <w:rsid w:val="003B4892"/>
    <w:rsid w:val="003B4ADE"/>
    <w:rsid w:val="003B4E3D"/>
    <w:rsid w:val="003B7230"/>
    <w:rsid w:val="003B72E4"/>
    <w:rsid w:val="003B7EB7"/>
    <w:rsid w:val="003C09D6"/>
    <w:rsid w:val="003C0BF4"/>
    <w:rsid w:val="003C225F"/>
    <w:rsid w:val="003C260C"/>
    <w:rsid w:val="003C3050"/>
    <w:rsid w:val="003C356E"/>
    <w:rsid w:val="003C3FAF"/>
    <w:rsid w:val="003C4D1F"/>
    <w:rsid w:val="003C4E4B"/>
    <w:rsid w:val="003C5414"/>
    <w:rsid w:val="003C5727"/>
    <w:rsid w:val="003C7CBF"/>
    <w:rsid w:val="003D0E90"/>
    <w:rsid w:val="003D2CB1"/>
    <w:rsid w:val="003D2E80"/>
    <w:rsid w:val="003D35A0"/>
    <w:rsid w:val="003D51EF"/>
    <w:rsid w:val="003D5DC0"/>
    <w:rsid w:val="003D630F"/>
    <w:rsid w:val="003D6359"/>
    <w:rsid w:val="003D6F8F"/>
    <w:rsid w:val="003D74FF"/>
    <w:rsid w:val="003E0C94"/>
    <w:rsid w:val="003E0CC7"/>
    <w:rsid w:val="003E2DCD"/>
    <w:rsid w:val="003E4319"/>
    <w:rsid w:val="003E5B88"/>
    <w:rsid w:val="003E623E"/>
    <w:rsid w:val="003E6B11"/>
    <w:rsid w:val="003E6F8C"/>
    <w:rsid w:val="003E6FC4"/>
    <w:rsid w:val="003E7604"/>
    <w:rsid w:val="003E7CEA"/>
    <w:rsid w:val="003F03DA"/>
    <w:rsid w:val="003F0C88"/>
    <w:rsid w:val="003F28AE"/>
    <w:rsid w:val="003F2B7A"/>
    <w:rsid w:val="003F2DEC"/>
    <w:rsid w:val="003F34CD"/>
    <w:rsid w:val="003F4BED"/>
    <w:rsid w:val="003F50A3"/>
    <w:rsid w:val="003F554B"/>
    <w:rsid w:val="003F65D3"/>
    <w:rsid w:val="003F669D"/>
    <w:rsid w:val="003F7642"/>
    <w:rsid w:val="003F7A77"/>
    <w:rsid w:val="00400013"/>
    <w:rsid w:val="00400809"/>
    <w:rsid w:val="00400FF7"/>
    <w:rsid w:val="00401E0E"/>
    <w:rsid w:val="004029CD"/>
    <w:rsid w:val="00402B29"/>
    <w:rsid w:val="00403FA3"/>
    <w:rsid w:val="00404027"/>
    <w:rsid w:val="00404676"/>
    <w:rsid w:val="004059AF"/>
    <w:rsid w:val="00405E57"/>
    <w:rsid w:val="00406514"/>
    <w:rsid w:val="00407D8C"/>
    <w:rsid w:val="0041162C"/>
    <w:rsid w:val="00411D22"/>
    <w:rsid w:val="00411D44"/>
    <w:rsid w:val="00412E53"/>
    <w:rsid w:val="004133C2"/>
    <w:rsid w:val="00413CC3"/>
    <w:rsid w:val="004154C3"/>
    <w:rsid w:val="004174B5"/>
    <w:rsid w:val="00417693"/>
    <w:rsid w:val="004200ED"/>
    <w:rsid w:val="004205EB"/>
    <w:rsid w:val="004227E0"/>
    <w:rsid w:val="00422DBE"/>
    <w:rsid w:val="00423857"/>
    <w:rsid w:val="00423D7D"/>
    <w:rsid w:val="00426A25"/>
    <w:rsid w:val="00427545"/>
    <w:rsid w:val="004279E3"/>
    <w:rsid w:val="00431451"/>
    <w:rsid w:val="0043281C"/>
    <w:rsid w:val="004330EA"/>
    <w:rsid w:val="00433A20"/>
    <w:rsid w:val="0043469C"/>
    <w:rsid w:val="0043571D"/>
    <w:rsid w:val="00435A9C"/>
    <w:rsid w:val="004369A1"/>
    <w:rsid w:val="004404D3"/>
    <w:rsid w:val="00440BF0"/>
    <w:rsid w:val="0044137A"/>
    <w:rsid w:val="00441993"/>
    <w:rsid w:val="00442612"/>
    <w:rsid w:val="004430A5"/>
    <w:rsid w:val="0044378B"/>
    <w:rsid w:val="00443F1E"/>
    <w:rsid w:val="00444200"/>
    <w:rsid w:val="00444426"/>
    <w:rsid w:val="004451B5"/>
    <w:rsid w:val="00446373"/>
    <w:rsid w:val="004464E7"/>
    <w:rsid w:val="00447E59"/>
    <w:rsid w:val="0045061D"/>
    <w:rsid w:val="00451414"/>
    <w:rsid w:val="00452BE1"/>
    <w:rsid w:val="00453341"/>
    <w:rsid w:val="00453ECF"/>
    <w:rsid w:val="0045640F"/>
    <w:rsid w:val="00457481"/>
    <w:rsid w:val="00457788"/>
    <w:rsid w:val="004609E9"/>
    <w:rsid w:val="00461658"/>
    <w:rsid w:val="00462B08"/>
    <w:rsid w:val="004647D3"/>
    <w:rsid w:val="00464810"/>
    <w:rsid w:val="00464E2C"/>
    <w:rsid w:val="0046511B"/>
    <w:rsid w:val="004656F8"/>
    <w:rsid w:val="004659F8"/>
    <w:rsid w:val="00465C73"/>
    <w:rsid w:val="00466802"/>
    <w:rsid w:val="00467A37"/>
    <w:rsid w:val="00471053"/>
    <w:rsid w:val="004711D7"/>
    <w:rsid w:val="004737AA"/>
    <w:rsid w:val="0047380A"/>
    <w:rsid w:val="0047452F"/>
    <w:rsid w:val="0047553B"/>
    <w:rsid w:val="0047578B"/>
    <w:rsid w:val="004757A8"/>
    <w:rsid w:val="00475C99"/>
    <w:rsid w:val="0047606A"/>
    <w:rsid w:val="004768FF"/>
    <w:rsid w:val="004775DD"/>
    <w:rsid w:val="00480C87"/>
    <w:rsid w:val="00481334"/>
    <w:rsid w:val="0048232D"/>
    <w:rsid w:val="00482649"/>
    <w:rsid w:val="00482EFB"/>
    <w:rsid w:val="00483806"/>
    <w:rsid w:val="00483FA1"/>
    <w:rsid w:val="004850E4"/>
    <w:rsid w:val="00485F21"/>
    <w:rsid w:val="0048603C"/>
    <w:rsid w:val="00486EAC"/>
    <w:rsid w:val="00487162"/>
    <w:rsid w:val="00487E68"/>
    <w:rsid w:val="00487F29"/>
    <w:rsid w:val="0049037E"/>
    <w:rsid w:val="00490BB8"/>
    <w:rsid w:val="004923C9"/>
    <w:rsid w:val="00492F63"/>
    <w:rsid w:val="00493898"/>
    <w:rsid w:val="00493F7E"/>
    <w:rsid w:val="00493FA7"/>
    <w:rsid w:val="004942D7"/>
    <w:rsid w:val="00494848"/>
    <w:rsid w:val="00494AED"/>
    <w:rsid w:val="00494CB4"/>
    <w:rsid w:val="00495464"/>
    <w:rsid w:val="00495E80"/>
    <w:rsid w:val="00496B19"/>
    <w:rsid w:val="00496F5E"/>
    <w:rsid w:val="0049711F"/>
    <w:rsid w:val="004973B9"/>
    <w:rsid w:val="004974C1"/>
    <w:rsid w:val="00497ED5"/>
    <w:rsid w:val="004A01D7"/>
    <w:rsid w:val="004A0530"/>
    <w:rsid w:val="004A0E58"/>
    <w:rsid w:val="004A290B"/>
    <w:rsid w:val="004A488A"/>
    <w:rsid w:val="004A52CF"/>
    <w:rsid w:val="004A536A"/>
    <w:rsid w:val="004A56A9"/>
    <w:rsid w:val="004A6661"/>
    <w:rsid w:val="004A66FD"/>
    <w:rsid w:val="004B01D1"/>
    <w:rsid w:val="004B06F0"/>
    <w:rsid w:val="004B1BB5"/>
    <w:rsid w:val="004B1FA1"/>
    <w:rsid w:val="004B2B4B"/>
    <w:rsid w:val="004B2D13"/>
    <w:rsid w:val="004B4597"/>
    <w:rsid w:val="004B4D42"/>
    <w:rsid w:val="004B5048"/>
    <w:rsid w:val="004B5175"/>
    <w:rsid w:val="004B537D"/>
    <w:rsid w:val="004B608A"/>
    <w:rsid w:val="004B6F35"/>
    <w:rsid w:val="004B76C7"/>
    <w:rsid w:val="004B7955"/>
    <w:rsid w:val="004B7EEF"/>
    <w:rsid w:val="004B7FB5"/>
    <w:rsid w:val="004C0CF3"/>
    <w:rsid w:val="004C22A2"/>
    <w:rsid w:val="004C22AB"/>
    <w:rsid w:val="004C3120"/>
    <w:rsid w:val="004C3C25"/>
    <w:rsid w:val="004C4192"/>
    <w:rsid w:val="004C4194"/>
    <w:rsid w:val="004C4335"/>
    <w:rsid w:val="004C438F"/>
    <w:rsid w:val="004C497A"/>
    <w:rsid w:val="004C4B46"/>
    <w:rsid w:val="004C58FD"/>
    <w:rsid w:val="004C677E"/>
    <w:rsid w:val="004C6FB7"/>
    <w:rsid w:val="004C71E6"/>
    <w:rsid w:val="004C72ED"/>
    <w:rsid w:val="004C751F"/>
    <w:rsid w:val="004C763F"/>
    <w:rsid w:val="004C7DF2"/>
    <w:rsid w:val="004D0221"/>
    <w:rsid w:val="004D047F"/>
    <w:rsid w:val="004D0B44"/>
    <w:rsid w:val="004D1A79"/>
    <w:rsid w:val="004D30A1"/>
    <w:rsid w:val="004D4131"/>
    <w:rsid w:val="004D4A0E"/>
    <w:rsid w:val="004D5F10"/>
    <w:rsid w:val="004D6203"/>
    <w:rsid w:val="004D6BC5"/>
    <w:rsid w:val="004D6E39"/>
    <w:rsid w:val="004E0530"/>
    <w:rsid w:val="004E1B49"/>
    <w:rsid w:val="004E2BC8"/>
    <w:rsid w:val="004E496C"/>
    <w:rsid w:val="004E4D36"/>
    <w:rsid w:val="004E5990"/>
    <w:rsid w:val="004E5D0A"/>
    <w:rsid w:val="004E6B66"/>
    <w:rsid w:val="004E74D4"/>
    <w:rsid w:val="004F0172"/>
    <w:rsid w:val="004F2876"/>
    <w:rsid w:val="004F295D"/>
    <w:rsid w:val="004F2CEB"/>
    <w:rsid w:val="004F322A"/>
    <w:rsid w:val="004F3A4B"/>
    <w:rsid w:val="004F5F31"/>
    <w:rsid w:val="004F6B41"/>
    <w:rsid w:val="004F7865"/>
    <w:rsid w:val="005014E2"/>
    <w:rsid w:val="0050189D"/>
    <w:rsid w:val="0050219F"/>
    <w:rsid w:val="005026BE"/>
    <w:rsid w:val="00502AF7"/>
    <w:rsid w:val="00502E9D"/>
    <w:rsid w:val="00503CE0"/>
    <w:rsid w:val="00503D9A"/>
    <w:rsid w:val="005041DA"/>
    <w:rsid w:val="005048EE"/>
    <w:rsid w:val="00504B0E"/>
    <w:rsid w:val="00505465"/>
    <w:rsid w:val="005054AE"/>
    <w:rsid w:val="00506A40"/>
    <w:rsid w:val="005074C0"/>
    <w:rsid w:val="00507583"/>
    <w:rsid w:val="005077FA"/>
    <w:rsid w:val="005106B3"/>
    <w:rsid w:val="00511C23"/>
    <w:rsid w:val="00511C70"/>
    <w:rsid w:val="00512A2D"/>
    <w:rsid w:val="00513602"/>
    <w:rsid w:val="00513AA8"/>
    <w:rsid w:val="00514580"/>
    <w:rsid w:val="00514625"/>
    <w:rsid w:val="00514763"/>
    <w:rsid w:val="0051580D"/>
    <w:rsid w:val="0051584D"/>
    <w:rsid w:val="00515F98"/>
    <w:rsid w:val="00516D07"/>
    <w:rsid w:val="005171DA"/>
    <w:rsid w:val="005172E5"/>
    <w:rsid w:val="005179CB"/>
    <w:rsid w:val="00517C9A"/>
    <w:rsid w:val="00520B69"/>
    <w:rsid w:val="00522D78"/>
    <w:rsid w:val="00523004"/>
    <w:rsid w:val="005246F7"/>
    <w:rsid w:val="00524C93"/>
    <w:rsid w:val="00524E48"/>
    <w:rsid w:val="005259F1"/>
    <w:rsid w:val="0052625B"/>
    <w:rsid w:val="00526335"/>
    <w:rsid w:val="00526B10"/>
    <w:rsid w:val="00527020"/>
    <w:rsid w:val="00527616"/>
    <w:rsid w:val="00527781"/>
    <w:rsid w:val="00527DA3"/>
    <w:rsid w:val="00530337"/>
    <w:rsid w:val="00531028"/>
    <w:rsid w:val="00532687"/>
    <w:rsid w:val="00533708"/>
    <w:rsid w:val="005337E1"/>
    <w:rsid w:val="00533D35"/>
    <w:rsid w:val="00534637"/>
    <w:rsid w:val="00536329"/>
    <w:rsid w:val="0053688B"/>
    <w:rsid w:val="00536C9D"/>
    <w:rsid w:val="00536D95"/>
    <w:rsid w:val="005372F4"/>
    <w:rsid w:val="0053751D"/>
    <w:rsid w:val="00541269"/>
    <w:rsid w:val="00541FD8"/>
    <w:rsid w:val="00542D69"/>
    <w:rsid w:val="005437E2"/>
    <w:rsid w:val="005446E6"/>
    <w:rsid w:val="00544946"/>
    <w:rsid w:val="00551711"/>
    <w:rsid w:val="00551C3F"/>
    <w:rsid w:val="00552153"/>
    <w:rsid w:val="005524B1"/>
    <w:rsid w:val="00552AD0"/>
    <w:rsid w:val="00552DB8"/>
    <w:rsid w:val="00552DC7"/>
    <w:rsid w:val="005536D2"/>
    <w:rsid w:val="00553E57"/>
    <w:rsid w:val="005544F1"/>
    <w:rsid w:val="00555E6E"/>
    <w:rsid w:val="005565B7"/>
    <w:rsid w:val="00556AE4"/>
    <w:rsid w:val="0055713D"/>
    <w:rsid w:val="00557296"/>
    <w:rsid w:val="00557E34"/>
    <w:rsid w:val="00561803"/>
    <w:rsid w:val="00561BBB"/>
    <w:rsid w:val="00562D44"/>
    <w:rsid w:val="005638D9"/>
    <w:rsid w:val="00564057"/>
    <w:rsid w:val="00567175"/>
    <w:rsid w:val="00570348"/>
    <w:rsid w:val="00570C7B"/>
    <w:rsid w:val="00570E12"/>
    <w:rsid w:val="0057132B"/>
    <w:rsid w:val="005715C5"/>
    <w:rsid w:val="00572ABC"/>
    <w:rsid w:val="00574820"/>
    <w:rsid w:val="005800F2"/>
    <w:rsid w:val="00580AD7"/>
    <w:rsid w:val="00580BB1"/>
    <w:rsid w:val="00581B9E"/>
    <w:rsid w:val="00581E42"/>
    <w:rsid w:val="00583266"/>
    <w:rsid w:val="005836A9"/>
    <w:rsid w:val="005837B1"/>
    <w:rsid w:val="005850FD"/>
    <w:rsid w:val="00585372"/>
    <w:rsid w:val="005857BF"/>
    <w:rsid w:val="00585CC8"/>
    <w:rsid w:val="0059050C"/>
    <w:rsid w:val="005908E2"/>
    <w:rsid w:val="00591D1B"/>
    <w:rsid w:val="00592158"/>
    <w:rsid w:val="00592D12"/>
    <w:rsid w:val="0059384E"/>
    <w:rsid w:val="00594C80"/>
    <w:rsid w:val="00596292"/>
    <w:rsid w:val="005A19A5"/>
    <w:rsid w:val="005A2B34"/>
    <w:rsid w:val="005A3492"/>
    <w:rsid w:val="005A426D"/>
    <w:rsid w:val="005A47DD"/>
    <w:rsid w:val="005A4BB6"/>
    <w:rsid w:val="005A685E"/>
    <w:rsid w:val="005A6BA3"/>
    <w:rsid w:val="005A6EFD"/>
    <w:rsid w:val="005A77C3"/>
    <w:rsid w:val="005B03AA"/>
    <w:rsid w:val="005B0AE4"/>
    <w:rsid w:val="005B1133"/>
    <w:rsid w:val="005B176C"/>
    <w:rsid w:val="005B1C89"/>
    <w:rsid w:val="005B1E6B"/>
    <w:rsid w:val="005B2635"/>
    <w:rsid w:val="005B2870"/>
    <w:rsid w:val="005B2B49"/>
    <w:rsid w:val="005B2D9F"/>
    <w:rsid w:val="005B321B"/>
    <w:rsid w:val="005B3C6A"/>
    <w:rsid w:val="005B4846"/>
    <w:rsid w:val="005B4B92"/>
    <w:rsid w:val="005B4C6E"/>
    <w:rsid w:val="005B4D24"/>
    <w:rsid w:val="005B56AA"/>
    <w:rsid w:val="005B6E8D"/>
    <w:rsid w:val="005C0F90"/>
    <w:rsid w:val="005C2126"/>
    <w:rsid w:val="005C3065"/>
    <w:rsid w:val="005C3185"/>
    <w:rsid w:val="005C3D55"/>
    <w:rsid w:val="005C4620"/>
    <w:rsid w:val="005C4939"/>
    <w:rsid w:val="005C704D"/>
    <w:rsid w:val="005C7E81"/>
    <w:rsid w:val="005C7F46"/>
    <w:rsid w:val="005D0A71"/>
    <w:rsid w:val="005D0C13"/>
    <w:rsid w:val="005D1655"/>
    <w:rsid w:val="005D2188"/>
    <w:rsid w:val="005D3269"/>
    <w:rsid w:val="005D44A3"/>
    <w:rsid w:val="005D5A87"/>
    <w:rsid w:val="005D5FFF"/>
    <w:rsid w:val="005D7429"/>
    <w:rsid w:val="005E056A"/>
    <w:rsid w:val="005E11EB"/>
    <w:rsid w:val="005E16B8"/>
    <w:rsid w:val="005E33BC"/>
    <w:rsid w:val="005E3A04"/>
    <w:rsid w:val="005E3E09"/>
    <w:rsid w:val="005E543B"/>
    <w:rsid w:val="005F2150"/>
    <w:rsid w:val="005F2278"/>
    <w:rsid w:val="005F3299"/>
    <w:rsid w:val="005F34AB"/>
    <w:rsid w:val="005F3718"/>
    <w:rsid w:val="005F3CAD"/>
    <w:rsid w:val="005F3CE2"/>
    <w:rsid w:val="005F3DF9"/>
    <w:rsid w:val="005F4B7D"/>
    <w:rsid w:val="005F5609"/>
    <w:rsid w:val="005F560C"/>
    <w:rsid w:val="005F5874"/>
    <w:rsid w:val="005F5C9F"/>
    <w:rsid w:val="005F69E1"/>
    <w:rsid w:val="005F6A4B"/>
    <w:rsid w:val="005F7807"/>
    <w:rsid w:val="0060002F"/>
    <w:rsid w:val="00601C9F"/>
    <w:rsid w:val="00601CAC"/>
    <w:rsid w:val="0060269F"/>
    <w:rsid w:val="00603011"/>
    <w:rsid w:val="00603610"/>
    <w:rsid w:val="00603B42"/>
    <w:rsid w:val="00603CAF"/>
    <w:rsid w:val="006058D5"/>
    <w:rsid w:val="00606DF7"/>
    <w:rsid w:val="00606E72"/>
    <w:rsid w:val="00612DCE"/>
    <w:rsid w:val="00612FF9"/>
    <w:rsid w:val="006132BA"/>
    <w:rsid w:val="00613304"/>
    <w:rsid w:val="0061392F"/>
    <w:rsid w:val="0061460A"/>
    <w:rsid w:val="00615065"/>
    <w:rsid w:val="006158E0"/>
    <w:rsid w:val="00615ED3"/>
    <w:rsid w:val="00616AD8"/>
    <w:rsid w:val="00616D3E"/>
    <w:rsid w:val="006170B7"/>
    <w:rsid w:val="00620D39"/>
    <w:rsid w:val="00620F24"/>
    <w:rsid w:val="006213A6"/>
    <w:rsid w:val="00621491"/>
    <w:rsid w:val="00621A59"/>
    <w:rsid w:val="00623408"/>
    <w:rsid w:val="00623B02"/>
    <w:rsid w:val="00625209"/>
    <w:rsid w:val="00625B4D"/>
    <w:rsid w:val="00625D03"/>
    <w:rsid w:val="00625F51"/>
    <w:rsid w:val="006269D6"/>
    <w:rsid w:val="00626C80"/>
    <w:rsid w:val="0063033F"/>
    <w:rsid w:val="006312A3"/>
    <w:rsid w:val="00631374"/>
    <w:rsid w:val="0063152E"/>
    <w:rsid w:val="00631BC1"/>
    <w:rsid w:val="00632E0A"/>
    <w:rsid w:val="006338DB"/>
    <w:rsid w:val="00633938"/>
    <w:rsid w:val="00633A56"/>
    <w:rsid w:val="006343A0"/>
    <w:rsid w:val="00634D5E"/>
    <w:rsid w:val="00635C4A"/>
    <w:rsid w:val="00636468"/>
    <w:rsid w:val="006375FE"/>
    <w:rsid w:val="00640073"/>
    <w:rsid w:val="006403F3"/>
    <w:rsid w:val="006418B7"/>
    <w:rsid w:val="00641D83"/>
    <w:rsid w:val="00645DCD"/>
    <w:rsid w:val="00646FF2"/>
    <w:rsid w:val="006503B9"/>
    <w:rsid w:val="00650ACC"/>
    <w:rsid w:val="00651F77"/>
    <w:rsid w:val="006536F6"/>
    <w:rsid w:val="00653EBF"/>
    <w:rsid w:val="00654FCC"/>
    <w:rsid w:val="006558EA"/>
    <w:rsid w:val="00655AAE"/>
    <w:rsid w:val="006565D1"/>
    <w:rsid w:val="0065783E"/>
    <w:rsid w:val="006607C3"/>
    <w:rsid w:val="006615D9"/>
    <w:rsid w:val="00661F4E"/>
    <w:rsid w:val="0066201D"/>
    <w:rsid w:val="00662176"/>
    <w:rsid w:val="006629F8"/>
    <w:rsid w:val="006640AF"/>
    <w:rsid w:val="00664476"/>
    <w:rsid w:val="00665018"/>
    <w:rsid w:val="006651BB"/>
    <w:rsid w:val="006655CD"/>
    <w:rsid w:val="006660A3"/>
    <w:rsid w:val="006663B9"/>
    <w:rsid w:val="00667196"/>
    <w:rsid w:val="006679FE"/>
    <w:rsid w:val="006701E9"/>
    <w:rsid w:val="006708B5"/>
    <w:rsid w:val="00670C59"/>
    <w:rsid w:val="00671080"/>
    <w:rsid w:val="006719F4"/>
    <w:rsid w:val="0067290D"/>
    <w:rsid w:val="00673073"/>
    <w:rsid w:val="0067361B"/>
    <w:rsid w:val="00673D04"/>
    <w:rsid w:val="00674AFD"/>
    <w:rsid w:val="0067581B"/>
    <w:rsid w:val="00675D59"/>
    <w:rsid w:val="00676312"/>
    <w:rsid w:val="00676CFB"/>
    <w:rsid w:val="0068029C"/>
    <w:rsid w:val="00680B0C"/>
    <w:rsid w:val="0068351B"/>
    <w:rsid w:val="00683B4B"/>
    <w:rsid w:val="00683D08"/>
    <w:rsid w:val="00684938"/>
    <w:rsid w:val="0068503B"/>
    <w:rsid w:val="0068631B"/>
    <w:rsid w:val="00687EDB"/>
    <w:rsid w:val="00690012"/>
    <w:rsid w:val="0069053A"/>
    <w:rsid w:val="006912B3"/>
    <w:rsid w:val="00691DBB"/>
    <w:rsid w:val="00692BEF"/>
    <w:rsid w:val="00694393"/>
    <w:rsid w:val="006969FF"/>
    <w:rsid w:val="00697E54"/>
    <w:rsid w:val="006A0558"/>
    <w:rsid w:val="006A0D58"/>
    <w:rsid w:val="006A0DD3"/>
    <w:rsid w:val="006A1093"/>
    <w:rsid w:val="006A144A"/>
    <w:rsid w:val="006A1921"/>
    <w:rsid w:val="006A32E8"/>
    <w:rsid w:val="006A4B26"/>
    <w:rsid w:val="006A52E9"/>
    <w:rsid w:val="006A54C7"/>
    <w:rsid w:val="006A5517"/>
    <w:rsid w:val="006A67F7"/>
    <w:rsid w:val="006A73AE"/>
    <w:rsid w:val="006A7469"/>
    <w:rsid w:val="006A7810"/>
    <w:rsid w:val="006B05B6"/>
    <w:rsid w:val="006B0707"/>
    <w:rsid w:val="006B08AC"/>
    <w:rsid w:val="006B0AC6"/>
    <w:rsid w:val="006B0DF8"/>
    <w:rsid w:val="006B170E"/>
    <w:rsid w:val="006B1875"/>
    <w:rsid w:val="006B3E94"/>
    <w:rsid w:val="006B59BE"/>
    <w:rsid w:val="006B7B56"/>
    <w:rsid w:val="006B7C8C"/>
    <w:rsid w:val="006C03E5"/>
    <w:rsid w:val="006C0B98"/>
    <w:rsid w:val="006C1DA7"/>
    <w:rsid w:val="006C2162"/>
    <w:rsid w:val="006C2181"/>
    <w:rsid w:val="006C3EE5"/>
    <w:rsid w:val="006C5442"/>
    <w:rsid w:val="006C5573"/>
    <w:rsid w:val="006C5C67"/>
    <w:rsid w:val="006C675D"/>
    <w:rsid w:val="006C6848"/>
    <w:rsid w:val="006C76AA"/>
    <w:rsid w:val="006C7B84"/>
    <w:rsid w:val="006C7E19"/>
    <w:rsid w:val="006D0320"/>
    <w:rsid w:val="006D114A"/>
    <w:rsid w:val="006D1E48"/>
    <w:rsid w:val="006D25F7"/>
    <w:rsid w:val="006D34A2"/>
    <w:rsid w:val="006D4102"/>
    <w:rsid w:val="006D53EE"/>
    <w:rsid w:val="006D5779"/>
    <w:rsid w:val="006D5868"/>
    <w:rsid w:val="006D5B0F"/>
    <w:rsid w:val="006D63B0"/>
    <w:rsid w:val="006D63C1"/>
    <w:rsid w:val="006D64AD"/>
    <w:rsid w:val="006D684D"/>
    <w:rsid w:val="006E0572"/>
    <w:rsid w:val="006E0659"/>
    <w:rsid w:val="006E0FED"/>
    <w:rsid w:val="006E1192"/>
    <w:rsid w:val="006E1D24"/>
    <w:rsid w:val="006E2527"/>
    <w:rsid w:val="006E263F"/>
    <w:rsid w:val="006E29C7"/>
    <w:rsid w:val="006E2C9D"/>
    <w:rsid w:val="006E4631"/>
    <w:rsid w:val="006E4A79"/>
    <w:rsid w:val="006E734B"/>
    <w:rsid w:val="006E7A77"/>
    <w:rsid w:val="006F0920"/>
    <w:rsid w:val="006F1000"/>
    <w:rsid w:val="006F119A"/>
    <w:rsid w:val="006F1C1E"/>
    <w:rsid w:val="006F3EEC"/>
    <w:rsid w:val="006F61CB"/>
    <w:rsid w:val="006F694B"/>
    <w:rsid w:val="006F6A6D"/>
    <w:rsid w:val="006F705D"/>
    <w:rsid w:val="006F7A0F"/>
    <w:rsid w:val="00700C44"/>
    <w:rsid w:val="00701028"/>
    <w:rsid w:val="007017EB"/>
    <w:rsid w:val="00702330"/>
    <w:rsid w:val="00702892"/>
    <w:rsid w:val="00702F4A"/>
    <w:rsid w:val="00704F5F"/>
    <w:rsid w:val="00704FDE"/>
    <w:rsid w:val="007062F1"/>
    <w:rsid w:val="00706401"/>
    <w:rsid w:val="00706B6E"/>
    <w:rsid w:val="007103D5"/>
    <w:rsid w:val="007114FA"/>
    <w:rsid w:val="00712E8A"/>
    <w:rsid w:val="00713880"/>
    <w:rsid w:val="007139BF"/>
    <w:rsid w:val="00714F61"/>
    <w:rsid w:val="007155A6"/>
    <w:rsid w:val="0071565C"/>
    <w:rsid w:val="0071655F"/>
    <w:rsid w:val="00716D1C"/>
    <w:rsid w:val="007170CF"/>
    <w:rsid w:val="00717191"/>
    <w:rsid w:val="00720A43"/>
    <w:rsid w:val="007222B8"/>
    <w:rsid w:val="00722AB1"/>
    <w:rsid w:val="007243C0"/>
    <w:rsid w:val="0072615F"/>
    <w:rsid w:val="007265BA"/>
    <w:rsid w:val="00726ACD"/>
    <w:rsid w:val="00726CC5"/>
    <w:rsid w:val="00726E6A"/>
    <w:rsid w:val="0073147A"/>
    <w:rsid w:val="00731DCF"/>
    <w:rsid w:val="00731F6A"/>
    <w:rsid w:val="00732C32"/>
    <w:rsid w:val="00732E6D"/>
    <w:rsid w:val="00733F54"/>
    <w:rsid w:val="00734B09"/>
    <w:rsid w:val="00735A59"/>
    <w:rsid w:val="00735A6E"/>
    <w:rsid w:val="0073727F"/>
    <w:rsid w:val="00740A55"/>
    <w:rsid w:val="00740F3C"/>
    <w:rsid w:val="007413C0"/>
    <w:rsid w:val="0074182F"/>
    <w:rsid w:val="00744E15"/>
    <w:rsid w:val="007459EA"/>
    <w:rsid w:val="00750957"/>
    <w:rsid w:val="00750A26"/>
    <w:rsid w:val="0075253C"/>
    <w:rsid w:val="00752779"/>
    <w:rsid w:val="007534DC"/>
    <w:rsid w:val="00753699"/>
    <w:rsid w:val="007537AB"/>
    <w:rsid w:val="00753A2F"/>
    <w:rsid w:val="0075554C"/>
    <w:rsid w:val="0075597D"/>
    <w:rsid w:val="00755DED"/>
    <w:rsid w:val="00756CB2"/>
    <w:rsid w:val="00756F8B"/>
    <w:rsid w:val="007616B0"/>
    <w:rsid w:val="00762309"/>
    <w:rsid w:val="007633DB"/>
    <w:rsid w:val="007640FE"/>
    <w:rsid w:val="00764107"/>
    <w:rsid w:val="007644F2"/>
    <w:rsid w:val="00764763"/>
    <w:rsid w:val="0076621F"/>
    <w:rsid w:val="00766BCF"/>
    <w:rsid w:val="00766FDF"/>
    <w:rsid w:val="00770380"/>
    <w:rsid w:val="007705FC"/>
    <w:rsid w:val="00771F2F"/>
    <w:rsid w:val="00772716"/>
    <w:rsid w:val="00772C8A"/>
    <w:rsid w:val="00773911"/>
    <w:rsid w:val="00773BE3"/>
    <w:rsid w:val="0077579C"/>
    <w:rsid w:val="00775993"/>
    <w:rsid w:val="00776BD6"/>
    <w:rsid w:val="0077799B"/>
    <w:rsid w:val="00777D35"/>
    <w:rsid w:val="00777D9A"/>
    <w:rsid w:val="00780A77"/>
    <w:rsid w:val="00782A3C"/>
    <w:rsid w:val="007836D5"/>
    <w:rsid w:val="0078388E"/>
    <w:rsid w:val="00783E9A"/>
    <w:rsid w:val="0078477E"/>
    <w:rsid w:val="007860A0"/>
    <w:rsid w:val="00790270"/>
    <w:rsid w:val="00790EBC"/>
    <w:rsid w:val="0079214D"/>
    <w:rsid w:val="007921A8"/>
    <w:rsid w:val="0079385E"/>
    <w:rsid w:val="00794FE9"/>
    <w:rsid w:val="0079505C"/>
    <w:rsid w:val="00796091"/>
    <w:rsid w:val="007974FB"/>
    <w:rsid w:val="0079760C"/>
    <w:rsid w:val="00797A96"/>
    <w:rsid w:val="007A0156"/>
    <w:rsid w:val="007A0591"/>
    <w:rsid w:val="007A0735"/>
    <w:rsid w:val="007A116B"/>
    <w:rsid w:val="007A2B6E"/>
    <w:rsid w:val="007A38D8"/>
    <w:rsid w:val="007A4722"/>
    <w:rsid w:val="007A4F9F"/>
    <w:rsid w:val="007A518F"/>
    <w:rsid w:val="007A6661"/>
    <w:rsid w:val="007A724C"/>
    <w:rsid w:val="007B0036"/>
    <w:rsid w:val="007B0599"/>
    <w:rsid w:val="007B156B"/>
    <w:rsid w:val="007B2BD9"/>
    <w:rsid w:val="007B4DEB"/>
    <w:rsid w:val="007B4EE8"/>
    <w:rsid w:val="007B5199"/>
    <w:rsid w:val="007B5EF0"/>
    <w:rsid w:val="007B6468"/>
    <w:rsid w:val="007B7097"/>
    <w:rsid w:val="007C0586"/>
    <w:rsid w:val="007C1C90"/>
    <w:rsid w:val="007C1FA3"/>
    <w:rsid w:val="007C2AE3"/>
    <w:rsid w:val="007C3098"/>
    <w:rsid w:val="007C4B53"/>
    <w:rsid w:val="007C670F"/>
    <w:rsid w:val="007C7193"/>
    <w:rsid w:val="007D058C"/>
    <w:rsid w:val="007D143E"/>
    <w:rsid w:val="007D1C21"/>
    <w:rsid w:val="007D27C9"/>
    <w:rsid w:val="007D2CCC"/>
    <w:rsid w:val="007D4115"/>
    <w:rsid w:val="007D4BCE"/>
    <w:rsid w:val="007D4F54"/>
    <w:rsid w:val="007D7B78"/>
    <w:rsid w:val="007E14BF"/>
    <w:rsid w:val="007E1972"/>
    <w:rsid w:val="007E4CA9"/>
    <w:rsid w:val="007E660C"/>
    <w:rsid w:val="007E676E"/>
    <w:rsid w:val="007E74FF"/>
    <w:rsid w:val="007F1420"/>
    <w:rsid w:val="007F225A"/>
    <w:rsid w:val="007F465A"/>
    <w:rsid w:val="007F5A16"/>
    <w:rsid w:val="007F5BB5"/>
    <w:rsid w:val="007F7C3E"/>
    <w:rsid w:val="008004AD"/>
    <w:rsid w:val="00801C49"/>
    <w:rsid w:val="00802520"/>
    <w:rsid w:val="00803221"/>
    <w:rsid w:val="00803AED"/>
    <w:rsid w:val="008042DE"/>
    <w:rsid w:val="00804C9A"/>
    <w:rsid w:val="00805453"/>
    <w:rsid w:val="0080556B"/>
    <w:rsid w:val="00807CC4"/>
    <w:rsid w:val="00807F94"/>
    <w:rsid w:val="008104AD"/>
    <w:rsid w:val="008127AC"/>
    <w:rsid w:val="00812813"/>
    <w:rsid w:val="00812931"/>
    <w:rsid w:val="00812F13"/>
    <w:rsid w:val="00813A5F"/>
    <w:rsid w:val="00814536"/>
    <w:rsid w:val="00815033"/>
    <w:rsid w:val="00815C64"/>
    <w:rsid w:val="008177D7"/>
    <w:rsid w:val="00817C41"/>
    <w:rsid w:val="00817DE9"/>
    <w:rsid w:val="008200A8"/>
    <w:rsid w:val="00820404"/>
    <w:rsid w:val="008215E9"/>
    <w:rsid w:val="008216D0"/>
    <w:rsid w:val="008234F0"/>
    <w:rsid w:val="00823CC9"/>
    <w:rsid w:val="00824168"/>
    <w:rsid w:val="00824813"/>
    <w:rsid w:val="00824918"/>
    <w:rsid w:val="008250F7"/>
    <w:rsid w:val="0082584D"/>
    <w:rsid w:val="00825B35"/>
    <w:rsid w:val="00826144"/>
    <w:rsid w:val="008273E1"/>
    <w:rsid w:val="00827A5C"/>
    <w:rsid w:val="0083013A"/>
    <w:rsid w:val="0083326C"/>
    <w:rsid w:val="00834BE3"/>
    <w:rsid w:val="00836735"/>
    <w:rsid w:val="00841142"/>
    <w:rsid w:val="00841C73"/>
    <w:rsid w:val="008421B5"/>
    <w:rsid w:val="008424E1"/>
    <w:rsid w:val="00842568"/>
    <w:rsid w:val="008433B9"/>
    <w:rsid w:val="00844555"/>
    <w:rsid w:val="008465BC"/>
    <w:rsid w:val="00846DA9"/>
    <w:rsid w:val="008476A4"/>
    <w:rsid w:val="00847A0E"/>
    <w:rsid w:val="00850873"/>
    <w:rsid w:val="008516B5"/>
    <w:rsid w:val="0085183C"/>
    <w:rsid w:val="00852761"/>
    <w:rsid w:val="00852806"/>
    <w:rsid w:val="008534EC"/>
    <w:rsid w:val="008544C3"/>
    <w:rsid w:val="00854D68"/>
    <w:rsid w:val="00854EA8"/>
    <w:rsid w:val="008552FE"/>
    <w:rsid w:val="00856A63"/>
    <w:rsid w:val="00856B21"/>
    <w:rsid w:val="008607A1"/>
    <w:rsid w:val="00860CBF"/>
    <w:rsid w:val="00860FC5"/>
    <w:rsid w:val="0086103C"/>
    <w:rsid w:val="008610C8"/>
    <w:rsid w:val="0086420B"/>
    <w:rsid w:val="0086493A"/>
    <w:rsid w:val="00864BC8"/>
    <w:rsid w:val="0086551B"/>
    <w:rsid w:val="00866FE2"/>
    <w:rsid w:val="008700D1"/>
    <w:rsid w:val="00870436"/>
    <w:rsid w:val="00870A85"/>
    <w:rsid w:val="00870A92"/>
    <w:rsid w:val="008713B5"/>
    <w:rsid w:val="0087144C"/>
    <w:rsid w:val="00874CD7"/>
    <w:rsid w:val="00876447"/>
    <w:rsid w:val="00877032"/>
    <w:rsid w:val="00880361"/>
    <w:rsid w:val="00884C4D"/>
    <w:rsid w:val="00884EE0"/>
    <w:rsid w:val="00884EEF"/>
    <w:rsid w:val="008859D0"/>
    <w:rsid w:val="00885F0C"/>
    <w:rsid w:val="0088620E"/>
    <w:rsid w:val="0088691C"/>
    <w:rsid w:val="008900D9"/>
    <w:rsid w:val="008902FB"/>
    <w:rsid w:val="008909B1"/>
    <w:rsid w:val="00891138"/>
    <w:rsid w:val="008920C7"/>
    <w:rsid w:val="00893E53"/>
    <w:rsid w:val="0089434E"/>
    <w:rsid w:val="00894543"/>
    <w:rsid w:val="008950BF"/>
    <w:rsid w:val="008965C0"/>
    <w:rsid w:val="00896C7C"/>
    <w:rsid w:val="00897EF6"/>
    <w:rsid w:val="008A01DB"/>
    <w:rsid w:val="008A025A"/>
    <w:rsid w:val="008A24A1"/>
    <w:rsid w:val="008A3D24"/>
    <w:rsid w:val="008A48C4"/>
    <w:rsid w:val="008A5B71"/>
    <w:rsid w:val="008A5C8F"/>
    <w:rsid w:val="008A5EF4"/>
    <w:rsid w:val="008A60DB"/>
    <w:rsid w:val="008A6854"/>
    <w:rsid w:val="008A6AE3"/>
    <w:rsid w:val="008B013B"/>
    <w:rsid w:val="008B0F9A"/>
    <w:rsid w:val="008B1351"/>
    <w:rsid w:val="008B181F"/>
    <w:rsid w:val="008B2DC1"/>
    <w:rsid w:val="008B48E4"/>
    <w:rsid w:val="008B4E02"/>
    <w:rsid w:val="008B5EAD"/>
    <w:rsid w:val="008B5FB0"/>
    <w:rsid w:val="008B6352"/>
    <w:rsid w:val="008B67B1"/>
    <w:rsid w:val="008B6B05"/>
    <w:rsid w:val="008C010D"/>
    <w:rsid w:val="008C0F34"/>
    <w:rsid w:val="008C127B"/>
    <w:rsid w:val="008C15EB"/>
    <w:rsid w:val="008C3480"/>
    <w:rsid w:val="008C35F2"/>
    <w:rsid w:val="008C4BDA"/>
    <w:rsid w:val="008C5FE1"/>
    <w:rsid w:val="008C6F95"/>
    <w:rsid w:val="008C7667"/>
    <w:rsid w:val="008C7BE3"/>
    <w:rsid w:val="008D0DD8"/>
    <w:rsid w:val="008D134E"/>
    <w:rsid w:val="008D1A13"/>
    <w:rsid w:val="008D2E2B"/>
    <w:rsid w:val="008D3146"/>
    <w:rsid w:val="008D4035"/>
    <w:rsid w:val="008D43E0"/>
    <w:rsid w:val="008D44FE"/>
    <w:rsid w:val="008D4678"/>
    <w:rsid w:val="008D56BF"/>
    <w:rsid w:val="008D75B6"/>
    <w:rsid w:val="008E02B9"/>
    <w:rsid w:val="008E055F"/>
    <w:rsid w:val="008E1423"/>
    <w:rsid w:val="008E1459"/>
    <w:rsid w:val="008E197E"/>
    <w:rsid w:val="008E1AA6"/>
    <w:rsid w:val="008E3A5A"/>
    <w:rsid w:val="008E4045"/>
    <w:rsid w:val="008E4BEB"/>
    <w:rsid w:val="008E5566"/>
    <w:rsid w:val="008E6CFA"/>
    <w:rsid w:val="008E732E"/>
    <w:rsid w:val="008E756E"/>
    <w:rsid w:val="008E7A74"/>
    <w:rsid w:val="008F0D73"/>
    <w:rsid w:val="008F2184"/>
    <w:rsid w:val="008F2864"/>
    <w:rsid w:val="008F2A30"/>
    <w:rsid w:val="008F2BE3"/>
    <w:rsid w:val="008F2E4F"/>
    <w:rsid w:val="008F3435"/>
    <w:rsid w:val="008F3E3D"/>
    <w:rsid w:val="008F456C"/>
    <w:rsid w:val="008F4667"/>
    <w:rsid w:val="008F5368"/>
    <w:rsid w:val="008F556D"/>
    <w:rsid w:val="008F56E3"/>
    <w:rsid w:val="008F6819"/>
    <w:rsid w:val="008F6E2F"/>
    <w:rsid w:val="008F6E91"/>
    <w:rsid w:val="0090147D"/>
    <w:rsid w:val="00901881"/>
    <w:rsid w:val="00903F59"/>
    <w:rsid w:val="009055FE"/>
    <w:rsid w:val="00905E55"/>
    <w:rsid w:val="00906B88"/>
    <w:rsid w:val="00906D8C"/>
    <w:rsid w:val="009107A5"/>
    <w:rsid w:val="00910ED3"/>
    <w:rsid w:val="00911091"/>
    <w:rsid w:val="0091198F"/>
    <w:rsid w:val="00911FC1"/>
    <w:rsid w:val="0091212D"/>
    <w:rsid w:val="00912EA3"/>
    <w:rsid w:val="0091353B"/>
    <w:rsid w:val="0091359E"/>
    <w:rsid w:val="00913D22"/>
    <w:rsid w:val="00914481"/>
    <w:rsid w:val="00915322"/>
    <w:rsid w:val="009161BA"/>
    <w:rsid w:val="00916917"/>
    <w:rsid w:val="00921D0D"/>
    <w:rsid w:val="00922A2C"/>
    <w:rsid w:val="009248F7"/>
    <w:rsid w:val="00924950"/>
    <w:rsid w:val="00924E8F"/>
    <w:rsid w:val="00925166"/>
    <w:rsid w:val="00925AEE"/>
    <w:rsid w:val="00927BC7"/>
    <w:rsid w:val="009304F9"/>
    <w:rsid w:val="009306E4"/>
    <w:rsid w:val="00931393"/>
    <w:rsid w:val="00931F9E"/>
    <w:rsid w:val="0093238B"/>
    <w:rsid w:val="00932403"/>
    <w:rsid w:val="00932C79"/>
    <w:rsid w:val="00933AAD"/>
    <w:rsid w:val="00934E10"/>
    <w:rsid w:val="00934EAB"/>
    <w:rsid w:val="009357EC"/>
    <w:rsid w:val="00935C17"/>
    <w:rsid w:val="00935F27"/>
    <w:rsid w:val="00936B28"/>
    <w:rsid w:val="00936DA8"/>
    <w:rsid w:val="00937A32"/>
    <w:rsid w:val="009408DB"/>
    <w:rsid w:val="00941258"/>
    <w:rsid w:val="00941F62"/>
    <w:rsid w:val="00943D49"/>
    <w:rsid w:val="00943E2A"/>
    <w:rsid w:val="0094487C"/>
    <w:rsid w:val="00944BD3"/>
    <w:rsid w:val="00945024"/>
    <w:rsid w:val="009455CA"/>
    <w:rsid w:val="00945B09"/>
    <w:rsid w:val="009464DC"/>
    <w:rsid w:val="00946AF5"/>
    <w:rsid w:val="00946D42"/>
    <w:rsid w:val="009474F0"/>
    <w:rsid w:val="00947D03"/>
    <w:rsid w:val="00950034"/>
    <w:rsid w:val="00950B2A"/>
    <w:rsid w:val="009516A0"/>
    <w:rsid w:val="00951C85"/>
    <w:rsid w:val="00951F55"/>
    <w:rsid w:val="009531A1"/>
    <w:rsid w:val="009546EE"/>
    <w:rsid w:val="00954BAE"/>
    <w:rsid w:val="00954C5C"/>
    <w:rsid w:val="00955263"/>
    <w:rsid w:val="00955DEA"/>
    <w:rsid w:val="00956159"/>
    <w:rsid w:val="00956524"/>
    <w:rsid w:val="00956695"/>
    <w:rsid w:val="0095691F"/>
    <w:rsid w:val="00960D5A"/>
    <w:rsid w:val="00961533"/>
    <w:rsid w:val="00961B1C"/>
    <w:rsid w:val="00961D36"/>
    <w:rsid w:val="00961DE4"/>
    <w:rsid w:val="00962E45"/>
    <w:rsid w:val="00965F7E"/>
    <w:rsid w:val="00966B2E"/>
    <w:rsid w:val="00967285"/>
    <w:rsid w:val="00967740"/>
    <w:rsid w:val="009717AE"/>
    <w:rsid w:val="009721CD"/>
    <w:rsid w:val="00972E75"/>
    <w:rsid w:val="00973E5C"/>
    <w:rsid w:val="00975D10"/>
    <w:rsid w:val="0097788C"/>
    <w:rsid w:val="009810CB"/>
    <w:rsid w:val="00981502"/>
    <w:rsid w:val="0098556D"/>
    <w:rsid w:val="00985599"/>
    <w:rsid w:val="0098696B"/>
    <w:rsid w:val="0099049F"/>
    <w:rsid w:val="00991C9C"/>
    <w:rsid w:val="009927C2"/>
    <w:rsid w:val="009931B9"/>
    <w:rsid w:val="009935EA"/>
    <w:rsid w:val="00993EAF"/>
    <w:rsid w:val="00994438"/>
    <w:rsid w:val="0099534A"/>
    <w:rsid w:val="00996622"/>
    <w:rsid w:val="0099708D"/>
    <w:rsid w:val="00997370"/>
    <w:rsid w:val="009A000A"/>
    <w:rsid w:val="009A2E48"/>
    <w:rsid w:val="009A3DE3"/>
    <w:rsid w:val="009A5483"/>
    <w:rsid w:val="009A5686"/>
    <w:rsid w:val="009A6834"/>
    <w:rsid w:val="009A695B"/>
    <w:rsid w:val="009A70F1"/>
    <w:rsid w:val="009A720B"/>
    <w:rsid w:val="009A73EC"/>
    <w:rsid w:val="009B01C8"/>
    <w:rsid w:val="009B0515"/>
    <w:rsid w:val="009B07AF"/>
    <w:rsid w:val="009B0B3D"/>
    <w:rsid w:val="009B0F7B"/>
    <w:rsid w:val="009B23E4"/>
    <w:rsid w:val="009B2C02"/>
    <w:rsid w:val="009B4B29"/>
    <w:rsid w:val="009B4E87"/>
    <w:rsid w:val="009B529B"/>
    <w:rsid w:val="009B6823"/>
    <w:rsid w:val="009B69C0"/>
    <w:rsid w:val="009C076A"/>
    <w:rsid w:val="009C0F95"/>
    <w:rsid w:val="009C10B4"/>
    <w:rsid w:val="009C1290"/>
    <w:rsid w:val="009C12DC"/>
    <w:rsid w:val="009C247E"/>
    <w:rsid w:val="009C24C9"/>
    <w:rsid w:val="009C2B4C"/>
    <w:rsid w:val="009C4C52"/>
    <w:rsid w:val="009C51ED"/>
    <w:rsid w:val="009C7448"/>
    <w:rsid w:val="009C7854"/>
    <w:rsid w:val="009C7A61"/>
    <w:rsid w:val="009C7BCB"/>
    <w:rsid w:val="009D0AB9"/>
    <w:rsid w:val="009D15F1"/>
    <w:rsid w:val="009D230C"/>
    <w:rsid w:val="009D3D7F"/>
    <w:rsid w:val="009D41AC"/>
    <w:rsid w:val="009D4EF9"/>
    <w:rsid w:val="009D59EB"/>
    <w:rsid w:val="009D7EFD"/>
    <w:rsid w:val="009E00D4"/>
    <w:rsid w:val="009E0B5B"/>
    <w:rsid w:val="009E1186"/>
    <w:rsid w:val="009E1516"/>
    <w:rsid w:val="009E2FA4"/>
    <w:rsid w:val="009E31D0"/>
    <w:rsid w:val="009E398D"/>
    <w:rsid w:val="009E3BA0"/>
    <w:rsid w:val="009E3F30"/>
    <w:rsid w:val="009E42F4"/>
    <w:rsid w:val="009E4696"/>
    <w:rsid w:val="009E4C78"/>
    <w:rsid w:val="009E6125"/>
    <w:rsid w:val="009E6EFA"/>
    <w:rsid w:val="009E71CA"/>
    <w:rsid w:val="009F0705"/>
    <w:rsid w:val="009F09EC"/>
    <w:rsid w:val="009F2118"/>
    <w:rsid w:val="009F338E"/>
    <w:rsid w:val="009F3A29"/>
    <w:rsid w:val="009F48D3"/>
    <w:rsid w:val="009F5072"/>
    <w:rsid w:val="009F67A4"/>
    <w:rsid w:val="009F6EE9"/>
    <w:rsid w:val="00A00D15"/>
    <w:rsid w:val="00A01BBD"/>
    <w:rsid w:val="00A02018"/>
    <w:rsid w:val="00A0203C"/>
    <w:rsid w:val="00A0383E"/>
    <w:rsid w:val="00A04431"/>
    <w:rsid w:val="00A05560"/>
    <w:rsid w:val="00A06530"/>
    <w:rsid w:val="00A06780"/>
    <w:rsid w:val="00A077D2"/>
    <w:rsid w:val="00A0793C"/>
    <w:rsid w:val="00A10F67"/>
    <w:rsid w:val="00A1155D"/>
    <w:rsid w:val="00A12E9A"/>
    <w:rsid w:val="00A133F0"/>
    <w:rsid w:val="00A13E91"/>
    <w:rsid w:val="00A14201"/>
    <w:rsid w:val="00A154D1"/>
    <w:rsid w:val="00A15D33"/>
    <w:rsid w:val="00A15E07"/>
    <w:rsid w:val="00A16232"/>
    <w:rsid w:val="00A16481"/>
    <w:rsid w:val="00A172E2"/>
    <w:rsid w:val="00A17C0E"/>
    <w:rsid w:val="00A20235"/>
    <w:rsid w:val="00A2190C"/>
    <w:rsid w:val="00A23C5B"/>
    <w:rsid w:val="00A24ED8"/>
    <w:rsid w:val="00A25636"/>
    <w:rsid w:val="00A25AB0"/>
    <w:rsid w:val="00A26AAE"/>
    <w:rsid w:val="00A26B57"/>
    <w:rsid w:val="00A273D4"/>
    <w:rsid w:val="00A30FD0"/>
    <w:rsid w:val="00A311D4"/>
    <w:rsid w:val="00A32137"/>
    <w:rsid w:val="00A34571"/>
    <w:rsid w:val="00A34AEC"/>
    <w:rsid w:val="00A352DB"/>
    <w:rsid w:val="00A36DA7"/>
    <w:rsid w:val="00A370BC"/>
    <w:rsid w:val="00A3753D"/>
    <w:rsid w:val="00A3778F"/>
    <w:rsid w:val="00A4062D"/>
    <w:rsid w:val="00A40E17"/>
    <w:rsid w:val="00A4158E"/>
    <w:rsid w:val="00A434B9"/>
    <w:rsid w:val="00A459D3"/>
    <w:rsid w:val="00A46202"/>
    <w:rsid w:val="00A46E51"/>
    <w:rsid w:val="00A47119"/>
    <w:rsid w:val="00A47497"/>
    <w:rsid w:val="00A47843"/>
    <w:rsid w:val="00A478C5"/>
    <w:rsid w:val="00A50176"/>
    <w:rsid w:val="00A51006"/>
    <w:rsid w:val="00A5161F"/>
    <w:rsid w:val="00A51C61"/>
    <w:rsid w:val="00A54744"/>
    <w:rsid w:val="00A54C1D"/>
    <w:rsid w:val="00A55A49"/>
    <w:rsid w:val="00A56537"/>
    <w:rsid w:val="00A56BCC"/>
    <w:rsid w:val="00A575B6"/>
    <w:rsid w:val="00A60AA3"/>
    <w:rsid w:val="00A62063"/>
    <w:rsid w:val="00A62480"/>
    <w:rsid w:val="00A62FE8"/>
    <w:rsid w:val="00A63B7C"/>
    <w:rsid w:val="00A63FAC"/>
    <w:rsid w:val="00A64622"/>
    <w:rsid w:val="00A64AA4"/>
    <w:rsid w:val="00A65783"/>
    <w:rsid w:val="00A663DB"/>
    <w:rsid w:val="00A6665D"/>
    <w:rsid w:val="00A66ABF"/>
    <w:rsid w:val="00A67445"/>
    <w:rsid w:val="00A676E9"/>
    <w:rsid w:val="00A677F8"/>
    <w:rsid w:val="00A67B3A"/>
    <w:rsid w:val="00A67F2F"/>
    <w:rsid w:val="00A70290"/>
    <w:rsid w:val="00A70309"/>
    <w:rsid w:val="00A70DDD"/>
    <w:rsid w:val="00A7116E"/>
    <w:rsid w:val="00A71D21"/>
    <w:rsid w:val="00A734AC"/>
    <w:rsid w:val="00A74E66"/>
    <w:rsid w:val="00A75CE2"/>
    <w:rsid w:val="00A76152"/>
    <w:rsid w:val="00A76623"/>
    <w:rsid w:val="00A76738"/>
    <w:rsid w:val="00A76C3C"/>
    <w:rsid w:val="00A77271"/>
    <w:rsid w:val="00A80E20"/>
    <w:rsid w:val="00A80F7A"/>
    <w:rsid w:val="00A81147"/>
    <w:rsid w:val="00A814B5"/>
    <w:rsid w:val="00A81C0C"/>
    <w:rsid w:val="00A829C1"/>
    <w:rsid w:val="00A83302"/>
    <w:rsid w:val="00A8440F"/>
    <w:rsid w:val="00A8477C"/>
    <w:rsid w:val="00A847D3"/>
    <w:rsid w:val="00A856FA"/>
    <w:rsid w:val="00A85F90"/>
    <w:rsid w:val="00A90F16"/>
    <w:rsid w:val="00A927B2"/>
    <w:rsid w:val="00A92A2A"/>
    <w:rsid w:val="00A92C52"/>
    <w:rsid w:val="00A93975"/>
    <w:rsid w:val="00A93A16"/>
    <w:rsid w:val="00A93EAA"/>
    <w:rsid w:val="00A9491B"/>
    <w:rsid w:val="00A95704"/>
    <w:rsid w:val="00A95B18"/>
    <w:rsid w:val="00A95E04"/>
    <w:rsid w:val="00A963CD"/>
    <w:rsid w:val="00A96CA1"/>
    <w:rsid w:val="00A97B80"/>
    <w:rsid w:val="00AA0D5C"/>
    <w:rsid w:val="00AA1819"/>
    <w:rsid w:val="00AA2365"/>
    <w:rsid w:val="00AA34AC"/>
    <w:rsid w:val="00AA4E26"/>
    <w:rsid w:val="00AA58CA"/>
    <w:rsid w:val="00AA5BC1"/>
    <w:rsid w:val="00AA6956"/>
    <w:rsid w:val="00AA69C0"/>
    <w:rsid w:val="00AA6CF8"/>
    <w:rsid w:val="00AB1285"/>
    <w:rsid w:val="00AB329D"/>
    <w:rsid w:val="00AB428A"/>
    <w:rsid w:val="00AB4BE2"/>
    <w:rsid w:val="00AB5388"/>
    <w:rsid w:val="00AB58C0"/>
    <w:rsid w:val="00AB5B43"/>
    <w:rsid w:val="00AB6413"/>
    <w:rsid w:val="00AB6996"/>
    <w:rsid w:val="00AB7992"/>
    <w:rsid w:val="00AC037E"/>
    <w:rsid w:val="00AC0E3E"/>
    <w:rsid w:val="00AC136C"/>
    <w:rsid w:val="00AC264E"/>
    <w:rsid w:val="00AC2B66"/>
    <w:rsid w:val="00AC3EBE"/>
    <w:rsid w:val="00AC4403"/>
    <w:rsid w:val="00AC4833"/>
    <w:rsid w:val="00AC5364"/>
    <w:rsid w:val="00AC5366"/>
    <w:rsid w:val="00AC6502"/>
    <w:rsid w:val="00AC68BD"/>
    <w:rsid w:val="00AC6E35"/>
    <w:rsid w:val="00AC7489"/>
    <w:rsid w:val="00AC7DF9"/>
    <w:rsid w:val="00AD0D0C"/>
    <w:rsid w:val="00AD14C6"/>
    <w:rsid w:val="00AD178A"/>
    <w:rsid w:val="00AD1799"/>
    <w:rsid w:val="00AD1834"/>
    <w:rsid w:val="00AD2C6F"/>
    <w:rsid w:val="00AD38EC"/>
    <w:rsid w:val="00AD4D45"/>
    <w:rsid w:val="00AD548B"/>
    <w:rsid w:val="00AD5C5E"/>
    <w:rsid w:val="00AD6C48"/>
    <w:rsid w:val="00AD6EE4"/>
    <w:rsid w:val="00AD7421"/>
    <w:rsid w:val="00AD77F6"/>
    <w:rsid w:val="00AD7EF7"/>
    <w:rsid w:val="00AE0EDE"/>
    <w:rsid w:val="00AE0F89"/>
    <w:rsid w:val="00AE139F"/>
    <w:rsid w:val="00AE181C"/>
    <w:rsid w:val="00AE3722"/>
    <w:rsid w:val="00AE3AD2"/>
    <w:rsid w:val="00AE3E78"/>
    <w:rsid w:val="00AE4AC1"/>
    <w:rsid w:val="00AE4B04"/>
    <w:rsid w:val="00AE580E"/>
    <w:rsid w:val="00AE597B"/>
    <w:rsid w:val="00AE6188"/>
    <w:rsid w:val="00AE742F"/>
    <w:rsid w:val="00AE777E"/>
    <w:rsid w:val="00AE7784"/>
    <w:rsid w:val="00AE7A71"/>
    <w:rsid w:val="00AF0DFD"/>
    <w:rsid w:val="00AF167D"/>
    <w:rsid w:val="00AF1B99"/>
    <w:rsid w:val="00AF1D8A"/>
    <w:rsid w:val="00AF2348"/>
    <w:rsid w:val="00AF287D"/>
    <w:rsid w:val="00AF388D"/>
    <w:rsid w:val="00AF3AB4"/>
    <w:rsid w:val="00AF4378"/>
    <w:rsid w:val="00AF43D5"/>
    <w:rsid w:val="00AF4BCD"/>
    <w:rsid w:val="00AF5B9E"/>
    <w:rsid w:val="00AF5F99"/>
    <w:rsid w:val="00AF62AE"/>
    <w:rsid w:val="00AF643F"/>
    <w:rsid w:val="00AF667E"/>
    <w:rsid w:val="00AF7F9A"/>
    <w:rsid w:val="00B02A42"/>
    <w:rsid w:val="00B02E2E"/>
    <w:rsid w:val="00B03437"/>
    <w:rsid w:val="00B03A8A"/>
    <w:rsid w:val="00B03BDA"/>
    <w:rsid w:val="00B03ED6"/>
    <w:rsid w:val="00B04378"/>
    <w:rsid w:val="00B0446F"/>
    <w:rsid w:val="00B04A8C"/>
    <w:rsid w:val="00B04F10"/>
    <w:rsid w:val="00B04FE5"/>
    <w:rsid w:val="00B05726"/>
    <w:rsid w:val="00B06302"/>
    <w:rsid w:val="00B06C5F"/>
    <w:rsid w:val="00B07A18"/>
    <w:rsid w:val="00B111FE"/>
    <w:rsid w:val="00B11289"/>
    <w:rsid w:val="00B112D5"/>
    <w:rsid w:val="00B141C3"/>
    <w:rsid w:val="00B17321"/>
    <w:rsid w:val="00B17958"/>
    <w:rsid w:val="00B17C45"/>
    <w:rsid w:val="00B20C8D"/>
    <w:rsid w:val="00B214C7"/>
    <w:rsid w:val="00B227BF"/>
    <w:rsid w:val="00B228A6"/>
    <w:rsid w:val="00B22B56"/>
    <w:rsid w:val="00B22BE3"/>
    <w:rsid w:val="00B230B7"/>
    <w:rsid w:val="00B23224"/>
    <w:rsid w:val="00B239D8"/>
    <w:rsid w:val="00B23A76"/>
    <w:rsid w:val="00B2451F"/>
    <w:rsid w:val="00B256B6"/>
    <w:rsid w:val="00B258D8"/>
    <w:rsid w:val="00B26124"/>
    <w:rsid w:val="00B268D6"/>
    <w:rsid w:val="00B27555"/>
    <w:rsid w:val="00B27696"/>
    <w:rsid w:val="00B27B9C"/>
    <w:rsid w:val="00B3002E"/>
    <w:rsid w:val="00B306AB"/>
    <w:rsid w:val="00B31185"/>
    <w:rsid w:val="00B330D7"/>
    <w:rsid w:val="00B3451E"/>
    <w:rsid w:val="00B34943"/>
    <w:rsid w:val="00B34B82"/>
    <w:rsid w:val="00B3522D"/>
    <w:rsid w:val="00B3589F"/>
    <w:rsid w:val="00B3662E"/>
    <w:rsid w:val="00B36B74"/>
    <w:rsid w:val="00B3771B"/>
    <w:rsid w:val="00B40269"/>
    <w:rsid w:val="00B40407"/>
    <w:rsid w:val="00B40EC8"/>
    <w:rsid w:val="00B42B89"/>
    <w:rsid w:val="00B436B2"/>
    <w:rsid w:val="00B43806"/>
    <w:rsid w:val="00B44AEA"/>
    <w:rsid w:val="00B44EFE"/>
    <w:rsid w:val="00B45E94"/>
    <w:rsid w:val="00B50AC9"/>
    <w:rsid w:val="00B50FBF"/>
    <w:rsid w:val="00B51226"/>
    <w:rsid w:val="00B51E5B"/>
    <w:rsid w:val="00B51F12"/>
    <w:rsid w:val="00B52289"/>
    <w:rsid w:val="00B52A94"/>
    <w:rsid w:val="00B52E26"/>
    <w:rsid w:val="00B53127"/>
    <w:rsid w:val="00B53444"/>
    <w:rsid w:val="00B53CAE"/>
    <w:rsid w:val="00B54181"/>
    <w:rsid w:val="00B5436C"/>
    <w:rsid w:val="00B5455A"/>
    <w:rsid w:val="00B57401"/>
    <w:rsid w:val="00B57E1B"/>
    <w:rsid w:val="00B60C60"/>
    <w:rsid w:val="00B6131A"/>
    <w:rsid w:val="00B61AC9"/>
    <w:rsid w:val="00B62E5A"/>
    <w:rsid w:val="00B6328D"/>
    <w:rsid w:val="00B647C3"/>
    <w:rsid w:val="00B65507"/>
    <w:rsid w:val="00B65C1E"/>
    <w:rsid w:val="00B661B1"/>
    <w:rsid w:val="00B6639D"/>
    <w:rsid w:val="00B6689F"/>
    <w:rsid w:val="00B70250"/>
    <w:rsid w:val="00B718B4"/>
    <w:rsid w:val="00B72598"/>
    <w:rsid w:val="00B72726"/>
    <w:rsid w:val="00B73470"/>
    <w:rsid w:val="00B73508"/>
    <w:rsid w:val="00B73832"/>
    <w:rsid w:val="00B74A67"/>
    <w:rsid w:val="00B7546D"/>
    <w:rsid w:val="00B76358"/>
    <w:rsid w:val="00B76779"/>
    <w:rsid w:val="00B7686B"/>
    <w:rsid w:val="00B7763A"/>
    <w:rsid w:val="00B77A6A"/>
    <w:rsid w:val="00B80AEF"/>
    <w:rsid w:val="00B811A9"/>
    <w:rsid w:val="00B81E45"/>
    <w:rsid w:val="00B82298"/>
    <w:rsid w:val="00B82BDC"/>
    <w:rsid w:val="00B83232"/>
    <w:rsid w:val="00B836D5"/>
    <w:rsid w:val="00B8458E"/>
    <w:rsid w:val="00B84A96"/>
    <w:rsid w:val="00B9012B"/>
    <w:rsid w:val="00B90A7D"/>
    <w:rsid w:val="00B925F0"/>
    <w:rsid w:val="00B9264A"/>
    <w:rsid w:val="00B92D20"/>
    <w:rsid w:val="00B93254"/>
    <w:rsid w:val="00B936EB"/>
    <w:rsid w:val="00B93A49"/>
    <w:rsid w:val="00B95A62"/>
    <w:rsid w:val="00B95D71"/>
    <w:rsid w:val="00B95FC1"/>
    <w:rsid w:val="00B962E4"/>
    <w:rsid w:val="00B972F7"/>
    <w:rsid w:val="00B9750E"/>
    <w:rsid w:val="00BA03D7"/>
    <w:rsid w:val="00BA077D"/>
    <w:rsid w:val="00BA07F0"/>
    <w:rsid w:val="00BA2098"/>
    <w:rsid w:val="00BA3D47"/>
    <w:rsid w:val="00BA52BD"/>
    <w:rsid w:val="00BA5931"/>
    <w:rsid w:val="00BA6F07"/>
    <w:rsid w:val="00BA6FF5"/>
    <w:rsid w:val="00BA7240"/>
    <w:rsid w:val="00BA7A58"/>
    <w:rsid w:val="00BB05E9"/>
    <w:rsid w:val="00BB0D14"/>
    <w:rsid w:val="00BB143A"/>
    <w:rsid w:val="00BB2AB6"/>
    <w:rsid w:val="00BB382A"/>
    <w:rsid w:val="00BB534E"/>
    <w:rsid w:val="00BB5543"/>
    <w:rsid w:val="00BB57B1"/>
    <w:rsid w:val="00BB7E53"/>
    <w:rsid w:val="00BC09CD"/>
    <w:rsid w:val="00BC0E10"/>
    <w:rsid w:val="00BC0E3C"/>
    <w:rsid w:val="00BC16E5"/>
    <w:rsid w:val="00BC1881"/>
    <w:rsid w:val="00BC1F10"/>
    <w:rsid w:val="00BC231E"/>
    <w:rsid w:val="00BC3524"/>
    <w:rsid w:val="00BC54F7"/>
    <w:rsid w:val="00BC5C04"/>
    <w:rsid w:val="00BC6B45"/>
    <w:rsid w:val="00BC6C09"/>
    <w:rsid w:val="00BC6D5E"/>
    <w:rsid w:val="00BC6DEC"/>
    <w:rsid w:val="00BC7603"/>
    <w:rsid w:val="00BD0171"/>
    <w:rsid w:val="00BD0772"/>
    <w:rsid w:val="00BD1386"/>
    <w:rsid w:val="00BD2A46"/>
    <w:rsid w:val="00BD2E36"/>
    <w:rsid w:val="00BD634C"/>
    <w:rsid w:val="00BD6973"/>
    <w:rsid w:val="00BD70D6"/>
    <w:rsid w:val="00BD79C0"/>
    <w:rsid w:val="00BD7ABA"/>
    <w:rsid w:val="00BE0D04"/>
    <w:rsid w:val="00BE19B5"/>
    <w:rsid w:val="00BE2381"/>
    <w:rsid w:val="00BE331D"/>
    <w:rsid w:val="00BE4B19"/>
    <w:rsid w:val="00BE51EC"/>
    <w:rsid w:val="00BE5AA9"/>
    <w:rsid w:val="00BE60BC"/>
    <w:rsid w:val="00BE6609"/>
    <w:rsid w:val="00BE727E"/>
    <w:rsid w:val="00BE72C9"/>
    <w:rsid w:val="00BE7DB6"/>
    <w:rsid w:val="00BF1DAB"/>
    <w:rsid w:val="00BF2DD8"/>
    <w:rsid w:val="00BF3930"/>
    <w:rsid w:val="00BF5CB8"/>
    <w:rsid w:val="00BF6C7B"/>
    <w:rsid w:val="00BF6EAB"/>
    <w:rsid w:val="00C0026B"/>
    <w:rsid w:val="00C006F5"/>
    <w:rsid w:val="00C01D97"/>
    <w:rsid w:val="00C02EA8"/>
    <w:rsid w:val="00C048AE"/>
    <w:rsid w:val="00C04EE2"/>
    <w:rsid w:val="00C04FC3"/>
    <w:rsid w:val="00C0514F"/>
    <w:rsid w:val="00C05641"/>
    <w:rsid w:val="00C05668"/>
    <w:rsid w:val="00C067A7"/>
    <w:rsid w:val="00C06E82"/>
    <w:rsid w:val="00C06F68"/>
    <w:rsid w:val="00C10711"/>
    <w:rsid w:val="00C10713"/>
    <w:rsid w:val="00C10793"/>
    <w:rsid w:val="00C10A41"/>
    <w:rsid w:val="00C10A51"/>
    <w:rsid w:val="00C10C39"/>
    <w:rsid w:val="00C11438"/>
    <w:rsid w:val="00C114A2"/>
    <w:rsid w:val="00C11525"/>
    <w:rsid w:val="00C1238A"/>
    <w:rsid w:val="00C125AD"/>
    <w:rsid w:val="00C12F45"/>
    <w:rsid w:val="00C146D2"/>
    <w:rsid w:val="00C1609F"/>
    <w:rsid w:val="00C1662F"/>
    <w:rsid w:val="00C17112"/>
    <w:rsid w:val="00C176DB"/>
    <w:rsid w:val="00C17C79"/>
    <w:rsid w:val="00C2021C"/>
    <w:rsid w:val="00C20368"/>
    <w:rsid w:val="00C210F6"/>
    <w:rsid w:val="00C23827"/>
    <w:rsid w:val="00C239E8"/>
    <w:rsid w:val="00C23A11"/>
    <w:rsid w:val="00C24D7C"/>
    <w:rsid w:val="00C252EE"/>
    <w:rsid w:val="00C25667"/>
    <w:rsid w:val="00C27393"/>
    <w:rsid w:val="00C278E2"/>
    <w:rsid w:val="00C3021B"/>
    <w:rsid w:val="00C32084"/>
    <w:rsid w:val="00C33213"/>
    <w:rsid w:val="00C33D05"/>
    <w:rsid w:val="00C33D35"/>
    <w:rsid w:val="00C34110"/>
    <w:rsid w:val="00C34A00"/>
    <w:rsid w:val="00C3687E"/>
    <w:rsid w:val="00C36B96"/>
    <w:rsid w:val="00C36EDB"/>
    <w:rsid w:val="00C37FEC"/>
    <w:rsid w:val="00C41733"/>
    <w:rsid w:val="00C41A48"/>
    <w:rsid w:val="00C41F3C"/>
    <w:rsid w:val="00C4217B"/>
    <w:rsid w:val="00C439F6"/>
    <w:rsid w:val="00C43B4F"/>
    <w:rsid w:val="00C43EAA"/>
    <w:rsid w:val="00C4449C"/>
    <w:rsid w:val="00C446E4"/>
    <w:rsid w:val="00C44DAB"/>
    <w:rsid w:val="00C45342"/>
    <w:rsid w:val="00C456A8"/>
    <w:rsid w:val="00C4597F"/>
    <w:rsid w:val="00C466A5"/>
    <w:rsid w:val="00C4673A"/>
    <w:rsid w:val="00C471A3"/>
    <w:rsid w:val="00C47EB2"/>
    <w:rsid w:val="00C50825"/>
    <w:rsid w:val="00C51FF0"/>
    <w:rsid w:val="00C522A4"/>
    <w:rsid w:val="00C522B8"/>
    <w:rsid w:val="00C526AC"/>
    <w:rsid w:val="00C5302E"/>
    <w:rsid w:val="00C53E73"/>
    <w:rsid w:val="00C5408B"/>
    <w:rsid w:val="00C543B7"/>
    <w:rsid w:val="00C548EB"/>
    <w:rsid w:val="00C54C07"/>
    <w:rsid w:val="00C550B9"/>
    <w:rsid w:val="00C56497"/>
    <w:rsid w:val="00C56D01"/>
    <w:rsid w:val="00C57B59"/>
    <w:rsid w:val="00C57B6C"/>
    <w:rsid w:val="00C6008D"/>
    <w:rsid w:val="00C60953"/>
    <w:rsid w:val="00C61746"/>
    <w:rsid w:val="00C61C11"/>
    <w:rsid w:val="00C6282D"/>
    <w:rsid w:val="00C6536E"/>
    <w:rsid w:val="00C654BD"/>
    <w:rsid w:val="00C65746"/>
    <w:rsid w:val="00C6687A"/>
    <w:rsid w:val="00C66E0D"/>
    <w:rsid w:val="00C67BA5"/>
    <w:rsid w:val="00C67CBD"/>
    <w:rsid w:val="00C704DF"/>
    <w:rsid w:val="00C70DA6"/>
    <w:rsid w:val="00C71A98"/>
    <w:rsid w:val="00C71EF0"/>
    <w:rsid w:val="00C72DB4"/>
    <w:rsid w:val="00C7363F"/>
    <w:rsid w:val="00C739E4"/>
    <w:rsid w:val="00C74937"/>
    <w:rsid w:val="00C76ACF"/>
    <w:rsid w:val="00C770B3"/>
    <w:rsid w:val="00C773FB"/>
    <w:rsid w:val="00C7783C"/>
    <w:rsid w:val="00C77CF0"/>
    <w:rsid w:val="00C81441"/>
    <w:rsid w:val="00C81623"/>
    <w:rsid w:val="00C81E2C"/>
    <w:rsid w:val="00C8470E"/>
    <w:rsid w:val="00C84933"/>
    <w:rsid w:val="00C85432"/>
    <w:rsid w:val="00C85962"/>
    <w:rsid w:val="00C85E29"/>
    <w:rsid w:val="00C86D39"/>
    <w:rsid w:val="00C86F9A"/>
    <w:rsid w:val="00C875B9"/>
    <w:rsid w:val="00C87DE1"/>
    <w:rsid w:val="00C87E82"/>
    <w:rsid w:val="00C90E5D"/>
    <w:rsid w:val="00C911A2"/>
    <w:rsid w:val="00C911C5"/>
    <w:rsid w:val="00C9219B"/>
    <w:rsid w:val="00C930B2"/>
    <w:rsid w:val="00C93169"/>
    <w:rsid w:val="00C94ECB"/>
    <w:rsid w:val="00C95299"/>
    <w:rsid w:val="00CA0CD7"/>
    <w:rsid w:val="00CA0D2D"/>
    <w:rsid w:val="00CA2F8D"/>
    <w:rsid w:val="00CA35EA"/>
    <w:rsid w:val="00CA3B21"/>
    <w:rsid w:val="00CA3C11"/>
    <w:rsid w:val="00CA3E17"/>
    <w:rsid w:val="00CA61DA"/>
    <w:rsid w:val="00CA631B"/>
    <w:rsid w:val="00CA71D4"/>
    <w:rsid w:val="00CB0130"/>
    <w:rsid w:val="00CB0307"/>
    <w:rsid w:val="00CB193A"/>
    <w:rsid w:val="00CB2603"/>
    <w:rsid w:val="00CB32A6"/>
    <w:rsid w:val="00CB3461"/>
    <w:rsid w:val="00CB49FB"/>
    <w:rsid w:val="00CB5384"/>
    <w:rsid w:val="00CB5386"/>
    <w:rsid w:val="00CB599D"/>
    <w:rsid w:val="00CB653E"/>
    <w:rsid w:val="00CB71A7"/>
    <w:rsid w:val="00CB720E"/>
    <w:rsid w:val="00CB7716"/>
    <w:rsid w:val="00CC0A2D"/>
    <w:rsid w:val="00CC0C09"/>
    <w:rsid w:val="00CC375B"/>
    <w:rsid w:val="00CC3991"/>
    <w:rsid w:val="00CC45EF"/>
    <w:rsid w:val="00CC4E28"/>
    <w:rsid w:val="00CC4F1E"/>
    <w:rsid w:val="00CC52CE"/>
    <w:rsid w:val="00CC6D18"/>
    <w:rsid w:val="00CD0B2D"/>
    <w:rsid w:val="00CD14C8"/>
    <w:rsid w:val="00CD1787"/>
    <w:rsid w:val="00CD40B2"/>
    <w:rsid w:val="00CD50A5"/>
    <w:rsid w:val="00CD56BE"/>
    <w:rsid w:val="00CD6000"/>
    <w:rsid w:val="00CD6C7B"/>
    <w:rsid w:val="00CD6F31"/>
    <w:rsid w:val="00CE01A5"/>
    <w:rsid w:val="00CE11AB"/>
    <w:rsid w:val="00CE1B6F"/>
    <w:rsid w:val="00CE1EFA"/>
    <w:rsid w:val="00CE2855"/>
    <w:rsid w:val="00CE3C4D"/>
    <w:rsid w:val="00CE5ECA"/>
    <w:rsid w:val="00CE7224"/>
    <w:rsid w:val="00CE7B30"/>
    <w:rsid w:val="00CF00ED"/>
    <w:rsid w:val="00CF0EC9"/>
    <w:rsid w:val="00CF2C39"/>
    <w:rsid w:val="00CF3462"/>
    <w:rsid w:val="00CF37C3"/>
    <w:rsid w:val="00CF389A"/>
    <w:rsid w:val="00CF3903"/>
    <w:rsid w:val="00CF5A55"/>
    <w:rsid w:val="00CF5F43"/>
    <w:rsid w:val="00CF63A7"/>
    <w:rsid w:val="00D01E9A"/>
    <w:rsid w:val="00D0261C"/>
    <w:rsid w:val="00D0329B"/>
    <w:rsid w:val="00D04B82"/>
    <w:rsid w:val="00D051A8"/>
    <w:rsid w:val="00D05590"/>
    <w:rsid w:val="00D0562D"/>
    <w:rsid w:val="00D06363"/>
    <w:rsid w:val="00D07412"/>
    <w:rsid w:val="00D0744C"/>
    <w:rsid w:val="00D07664"/>
    <w:rsid w:val="00D07944"/>
    <w:rsid w:val="00D07EC4"/>
    <w:rsid w:val="00D10C05"/>
    <w:rsid w:val="00D1152C"/>
    <w:rsid w:val="00D11A0B"/>
    <w:rsid w:val="00D11F81"/>
    <w:rsid w:val="00D1341E"/>
    <w:rsid w:val="00D15E44"/>
    <w:rsid w:val="00D1637F"/>
    <w:rsid w:val="00D16C2B"/>
    <w:rsid w:val="00D16E70"/>
    <w:rsid w:val="00D204D0"/>
    <w:rsid w:val="00D20955"/>
    <w:rsid w:val="00D22337"/>
    <w:rsid w:val="00D23165"/>
    <w:rsid w:val="00D25BA6"/>
    <w:rsid w:val="00D25CB0"/>
    <w:rsid w:val="00D26626"/>
    <w:rsid w:val="00D26C88"/>
    <w:rsid w:val="00D27822"/>
    <w:rsid w:val="00D27CE9"/>
    <w:rsid w:val="00D300DD"/>
    <w:rsid w:val="00D31BDD"/>
    <w:rsid w:val="00D32C21"/>
    <w:rsid w:val="00D32C7A"/>
    <w:rsid w:val="00D33539"/>
    <w:rsid w:val="00D33D45"/>
    <w:rsid w:val="00D35D19"/>
    <w:rsid w:val="00D35EFE"/>
    <w:rsid w:val="00D3665F"/>
    <w:rsid w:val="00D372DC"/>
    <w:rsid w:val="00D375D6"/>
    <w:rsid w:val="00D37885"/>
    <w:rsid w:val="00D4020F"/>
    <w:rsid w:val="00D411FE"/>
    <w:rsid w:val="00D4147D"/>
    <w:rsid w:val="00D430EC"/>
    <w:rsid w:val="00D43FDE"/>
    <w:rsid w:val="00D45404"/>
    <w:rsid w:val="00D46151"/>
    <w:rsid w:val="00D465D1"/>
    <w:rsid w:val="00D46C0C"/>
    <w:rsid w:val="00D46FC1"/>
    <w:rsid w:val="00D47B76"/>
    <w:rsid w:val="00D47C6E"/>
    <w:rsid w:val="00D53AAE"/>
    <w:rsid w:val="00D54FF1"/>
    <w:rsid w:val="00D5561A"/>
    <w:rsid w:val="00D56999"/>
    <w:rsid w:val="00D56CEB"/>
    <w:rsid w:val="00D57F71"/>
    <w:rsid w:val="00D616EA"/>
    <w:rsid w:val="00D620D8"/>
    <w:rsid w:val="00D6225A"/>
    <w:rsid w:val="00D629D4"/>
    <w:rsid w:val="00D62E3C"/>
    <w:rsid w:val="00D63DF8"/>
    <w:rsid w:val="00D643AC"/>
    <w:rsid w:val="00D64CCE"/>
    <w:rsid w:val="00D6504E"/>
    <w:rsid w:val="00D65395"/>
    <w:rsid w:val="00D65415"/>
    <w:rsid w:val="00D6691C"/>
    <w:rsid w:val="00D70172"/>
    <w:rsid w:val="00D7030C"/>
    <w:rsid w:val="00D71C05"/>
    <w:rsid w:val="00D72969"/>
    <w:rsid w:val="00D72F53"/>
    <w:rsid w:val="00D7389C"/>
    <w:rsid w:val="00D73997"/>
    <w:rsid w:val="00D750F0"/>
    <w:rsid w:val="00D75C25"/>
    <w:rsid w:val="00D76836"/>
    <w:rsid w:val="00D76C11"/>
    <w:rsid w:val="00D800F7"/>
    <w:rsid w:val="00D805BE"/>
    <w:rsid w:val="00D808C5"/>
    <w:rsid w:val="00D812C0"/>
    <w:rsid w:val="00D8280F"/>
    <w:rsid w:val="00D831C6"/>
    <w:rsid w:val="00D83880"/>
    <w:rsid w:val="00D841AE"/>
    <w:rsid w:val="00D85872"/>
    <w:rsid w:val="00D85C51"/>
    <w:rsid w:val="00D86038"/>
    <w:rsid w:val="00D872D9"/>
    <w:rsid w:val="00D916B6"/>
    <w:rsid w:val="00D917BF"/>
    <w:rsid w:val="00D9252F"/>
    <w:rsid w:val="00D92642"/>
    <w:rsid w:val="00D934D0"/>
    <w:rsid w:val="00D93CF2"/>
    <w:rsid w:val="00D94B00"/>
    <w:rsid w:val="00D95649"/>
    <w:rsid w:val="00D95B25"/>
    <w:rsid w:val="00D967C2"/>
    <w:rsid w:val="00D97089"/>
    <w:rsid w:val="00DA00D7"/>
    <w:rsid w:val="00DA02B2"/>
    <w:rsid w:val="00DA0A3F"/>
    <w:rsid w:val="00DA1DF6"/>
    <w:rsid w:val="00DA2029"/>
    <w:rsid w:val="00DA2790"/>
    <w:rsid w:val="00DA2D26"/>
    <w:rsid w:val="00DA2DB0"/>
    <w:rsid w:val="00DA30AB"/>
    <w:rsid w:val="00DA458E"/>
    <w:rsid w:val="00DA468D"/>
    <w:rsid w:val="00DA4ABA"/>
    <w:rsid w:val="00DA5D31"/>
    <w:rsid w:val="00DA60D7"/>
    <w:rsid w:val="00DA6919"/>
    <w:rsid w:val="00DA716C"/>
    <w:rsid w:val="00DB0573"/>
    <w:rsid w:val="00DB16D3"/>
    <w:rsid w:val="00DB209D"/>
    <w:rsid w:val="00DB2BFC"/>
    <w:rsid w:val="00DB2FF9"/>
    <w:rsid w:val="00DB327A"/>
    <w:rsid w:val="00DB33AA"/>
    <w:rsid w:val="00DB3B46"/>
    <w:rsid w:val="00DB3BBB"/>
    <w:rsid w:val="00DB41B0"/>
    <w:rsid w:val="00DB4750"/>
    <w:rsid w:val="00DB531F"/>
    <w:rsid w:val="00DB6784"/>
    <w:rsid w:val="00DB68A2"/>
    <w:rsid w:val="00DB79F2"/>
    <w:rsid w:val="00DC04B8"/>
    <w:rsid w:val="00DC0605"/>
    <w:rsid w:val="00DC1050"/>
    <w:rsid w:val="00DC154B"/>
    <w:rsid w:val="00DC28A1"/>
    <w:rsid w:val="00DC37FF"/>
    <w:rsid w:val="00DC4606"/>
    <w:rsid w:val="00DC49AF"/>
    <w:rsid w:val="00DC6428"/>
    <w:rsid w:val="00DC791F"/>
    <w:rsid w:val="00DC7DC6"/>
    <w:rsid w:val="00DD0023"/>
    <w:rsid w:val="00DD036C"/>
    <w:rsid w:val="00DD242B"/>
    <w:rsid w:val="00DD3051"/>
    <w:rsid w:val="00DD3467"/>
    <w:rsid w:val="00DD37C6"/>
    <w:rsid w:val="00DD4128"/>
    <w:rsid w:val="00DD48B5"/>
    <w:rsid w:val="00DD68AC"/>
    <w:rsid w:val="00DE0F82"/>
    <w:rsid w:val="00DE0FE7"/>
    <w:rsid w:val="00DE1112"/>
    <w:rsid w:val="00DE15A2"/>
    <w:rsid w:val="00DE1727"/>
    <w:rsid w:val="00DE1BFA"/>
    <w:rsid w:val="00DE3095"/>
    <w:rsid w:val="00DE386A"/>
    <w:rsid w:val="00DE43C5"/>
    <w:rsid w:val="00DE518F"/>
    <w:rsid w:val="00DE5B74"/>
    <w:rsid w:val="00DE767E"/>
    <w:rsid w:val="00DE7FDD"/>
    <w:rsid w:val="00DF00A3"/>
    <w:rsid w:val="00DF0425"/>
    <w:rsid w:val="00DF275C"/>
    <w:rsid w:val="00DF39A9"/>
    <w:rsid w:val="00DF506D"/>
    <w:rsid w:val="00DF561B"/>
    <w:rsid w:val="00DF5E3D"/>
    <w:rsid w:val="00DF648F"/>
    <w:rsid w:val="00DF6E85"/>
    <w:rsid w:val="00DF7F62"/>
    <w:rsid w:val="00E00B13"/>
    <w:rsid w:val="00E01DE5"/>
    <w:rsid w:val="00E02B38"/>
    <w:rsid w:val="00E03CB0"/>
    <w:rsid w:val="00E04FAC"/>
    <w:rsid w:val="00E0503A"/>
    <w:rsid w:val="00E06E63"/>
    <w:rsid w:val="00E073A8"/>
    <w:rsid w:val="00E10668"/>
    <w:rsid w:val="00E10BEE"/>
    <w:rsid w:val="00E10ED6"/>
    <w:rsid w:val="00E12638"/>
    <w:rsid w:val="00E12705"/>
    <w:rsid w:val="00E12764"/>
    <w:rsid w:val="00E135B0"/>
    <w:rsid w:val="00E160A1"/>
    <w:rsid w:val="00E17107"/>
    <w:rsid w:val="00E20366"/>
    <w:rsid w:val="00E20DDF"/>
    <w:rsid w:val="00E227C4"/>
    <w:rsid w:val="00E22B17"/>
    <w:rsid w:val="00E23EC6"/>
    <w:rsid w:val="00E241B2"/>
    <w:rsid w:val="00E24600"/>
    <w:rsid w:val="00E25737"/>
    <w:rsid w:val="00E25878"/>
    <w:rsid w:val="00E2676A"/>
    <w:rsid w:val="00E27276"/>
    <w:rsid w:val="00E27A91"/>
    <w:rsid w:val="00E30737"/>
    <w:rsid w:val="00E30F8D"/>
    <w:rsid w:val="00E31289"/>
    <w:rsid w:val="00E324C5"/>
    <w:rsid w:val="00E3426B"/>
    <w:rsid w:val="00E363D1"/>
    <w:rsid w:val="00E376B2"/>
    <w:rsid w:val="00E41137"/>
    <w:rsid w:val="00E419A5"/>
    <w:rsid w:val="00E42785"/>
    <w:rsid w:val="00E42F2D"/>
    <w:rsid w:val="00E43A86"/>
    <w:rsid w:val="00E44583"/>
    <w:rsid w:val="00E46099"/>
    <w:rsid w:val="00E4693C"/>
    <w:rsid w:val="00E501C6"/>
    <w:rsid w:val="00E50E9D"/>
    <w:rsid w:val="00E51121"/>
    <w:rsid w:val="00E513A1"/>
    <w:rsid w:val="00E52C47"/>
    <w:rsid w:val="00E5308F"/>
    <w:rsid w:val="00E54E5D"/>
    <w:rsid w:val="00E57147"/>
    <w:rsid w:val="00E61115"/>
    <w:rsid w:val="00E630DF"/>
    <w:rsid w:val="00E644E6"/>
    <w:rsid w:val="00E65A6F"/>
    <w:rsid w:val="00E66995"/>
    <w:rsid w:val="00E66C41"/>
    <w:rsid w:val="00E67AEC"/>
    <w:rsid w:val="00E70835"/>
    <w:rsid w:val="00E70B67"/>
    <w:rsid w:val="00E7112B"/>
    <w:rsid w:val="00E71D4B"/>
    <w:rsid w:val="00E7260B"/>
    <w:rsid w:val="00E733AD"/>
    <w:rsid w:val="00E73C5B"/>
    <w:rsid w:val="00E7460F"/>
    <w:rsid w:val="00E74B24"/>
    <w:rsid w:val="00E74B61"/>
    <w:rsid w:val="00E75120"/>
    <w:rsid w:val="00E753E5"/>
    <w:rsid w:val="00E76179"/>
    <w:rsid w:val="00E76F4F"/>
    <w:rsid w:val="00E771F0"/>
    <w:rsid w:val="00E77C23"/>
    <w:rsid w:val="00E77C7D"/>
    <w:rsid w:val="00E77E28"/>
    <w:rsid w:val="00E80721"/>
    <w:rsid w:val="00E80D1A"/>
    <w:rsid w:val="00E80E70"/>
    <w:rsid w:val="00E81759"/>
    <w:rsid w:val="00E81C18"/>
    <w:rsid w:val="00E82184"/>
    <w:rsid w:val="00E82587"/>
    <w:rsid w:val="00E82760"/>
    <w:rsid w:val="00E836EA"/>
    <w:rsid w:val="00E8513F"/>
    <w:rsid w:val="00E862D5"/>
    <w:rsid w:val="00E86CC0"/>
    <w:rsid w:val="00E86E35"/>
    <w:rsid w:val="00E8735D"/>
    <w:rsid w:val="00E911CF"/>
    <w:rsid w:val="00E913AC"/>
    <w:rsid w:val="00E91DD4"/>
    <w:rsid w:val="00E920AB"/>
    <w:rsid w:val="00E924D0"/>
    <w:rsid w:val="00E92E20"/>
    <w:rsid w:val="00E9310B"/>
    <w:rsid w:val="00E938F7"/>
    <w:rsid w:val="00E94690"/>
    <w:rsid w:val="00E94EEE"/>
    <w:rsid w:val="00E96317"/>
    <w:rsid w:val="00E97ADE"/>
    <w:rsid w:val="00E97E26"/>
    <w:rsid w:val="00EA093E"/>
    <w:rsid w:val="00EA1E61"/>
    <w:rsid w:val="00EA2741"/>
    <w:rsid w:val="00EA286A"/>
    <w:rsid w:val="00EA4392"/>
    <w:rsid w:val="00EA4CA7"/>
    <w:rsid w:val="00EA62E8"/>
    <w:rsid w:val="00EA7596"/>
    <w:rsid w:val="00EB1776"/>
    <w:rsid w:val="00EB2035"/>
    <w:rsid w:val="00EB20FB"/>
    <w:rsid w:val="00EB24D9"/>
    <w:rsid w:val="00EB26E7"/>
    <w:rsid w:val="00EB2F75"/>
    <w:rsid w:val="00EB3171"/>
    <w:rsid w:val="00EB4B7B"/>
    <w:rsid w:val="00EB56D8"/>
    <w:rsid w:val="00EB5F32"/>
    <w:rsid w:val="00EB6517"/>
    <w:rsid w:val="00EB6581"/>
    <w:rsid w:val="00EB6DBF"/>
    <w:rsid w:val="00EB79CF"/>
    <w:rsid w:val="00EC09DA"/>
    <w:rsid w:val="00EC0B1C"/>
    <w:rsid w:val="00EC0EEE"/>
    <w:rsid w:val="00EC1FAB"/>
    <w:rsid w:val="00EC20FF"/>
    <w:rsid w:val="00EC28B5"/>
    <w:rsid w:val="00EC2D85"/>
    <w:rsid w:val="00EC409B"/>
    <w:rsid w:val="00EC4A38"/>
    <w:rsid w:val="00EC58F1"/>
    <w:rsid w:val="00EC5AD2"/>
    <w:rsid w:val="00EC743F"/>
    <w:rsid w:val="00EC78ED"/>
    <w:rsid w:val="00ED0504"/>
    <w:rsid w:val="00ED0738"/>
    <w:rsid w:val="00ED10D9"/>
    <w:rsid w:val="00ED13C8"/>
    <w:rsid w:val="00ED15CB"/>
    <w:rsid w:val="00ED1723"/>
    <w:rsid w:val="00ED2B65"/>
    <w:rsid w:val="00ED47C1"/>
    <w:rsid w:val="00ED4E08"/>
    <w:rsid w:val="00ED4F17"/>
    <w:rsid w:val="00ED5466"/>
    <w:rsid w:val="00ED57E8"/>
    <w:rsid w:val="00ED6511"/>
    <w:rsid w:val="00ED7BC7"/>
    <w:rsid w:val="00EE00DA"/>
    <w:rsid w:val="00EE0E3C"/>
    <w:rsid w:val="00EE265E"/>
    <w:rsid w:val="00EE30F4"/>
    <w:rsid w:val="00EE55FF"/>
    <w:rsid w:val="00EE58E7"/>
    <w:rsid w:val="00EE5FDB"/>
    <w:rsid w:val="00EE686E"/>
    <w:rsid w:val="00EE6BC1"/>
    <w:rsid w:val="00EE77F8"/>
    <w:rsid w:val="00EF0058"/>
    <w:rsid w:val="00EF0162"/>
    <w:rsid w:val="00EF1D76"/>
    <w:rsid w:val="00EF278B"/>
    <w:rsid w:val="00EF37C0"/>
    <w:rsid w:val="00EF5BEF"/>
    <w:rsid w:val="00EF78C6"/>
    <w:rsid w:val="00F004A6"/>
    <w:rsid w:val="00F01DE7"/>
    <w:rsid w:val="00F01EB9"/>
    <w:rsid w:val="00F03A0C"/>
    <w:rsid w:val="00F04EAB"/>
    <w:rsid w:val="00F05CD0"/>
    <w:rsid w:val="00F067AD"/>
    <w:rsid w:val="00F06C6C"/>
    <w:rsid w:val="00F074AC"/>
    <w:rsid w:val="00F10218"/>
    <w:rsid w:val="00F117D2"/>
    <w:rsid w:val="00F1281B"/>
    <w:rsid w:val="00F1284A"/>
    <w:rsid w:val="00F138BD"/>
    <w:rsid w:val="00F13A01"/>
    <w:rsid w:val="00F13AEE"/>
    <w:rsid w:val="00F14FCD"/>
    <w:rsid w:val="00F15864"/>
    <w:rsid w:val="00F170DD"/>
    <w:rsid w:val="00F2098F"/>
    <w:rsid w:val="00F2113E"/>
    <w:rsid w:val="00F212F7"/>
    <w:rsid w:val="00F21B6A"/>
    <w:rsid w:val="00F2277C"/>
    <w:rsid w:val="00F22B22"/>
    <w:rsid w:val="00F22E88"/>
    <w:rsid w:val="00F234B0"/>
    <w:rsid w:val="00F23AFB"/>
    <w:rsid w:val="00F248B0"/>
    <w:rsid w:val="00F26158"/>
    <w:rsid w:val="00F26DEA"/>
    <w:rsid w:val="00F26F89"/>
    <w:rsid w:val="00F27F88"/>
    <w:rsid w:val="00F31910"/>
    <w:rsid w:val="00F32708"/>
    <w:rsid w:val="00F34045"/>
    <w:rsid w:val="00F34B10"/>
    <w:rsid w:val="00F35332"/>
    <w:rsid w:val="00F35BBF"/>
    <w:rsid w:val="00F36838"/>
    <w:rsid w:val="00F37FD9"/>
    <w:rsid w:val="00F41C1F"/>
    <w:rsid w:val="00F42729"/>
    <w:rsid w:val="00F439D4"/>
    <w:rsid w:val="00F44151"/>
    <w:rsid w:val="00F442FF"/>
    <w:rsid w:val="00F44A56"/>
    <w:rsid w:val="00F45522"/>
    <w:rsid w:val="00F45797"/>
    <w:rsid w:val="00F4582C"/>
    <w:rsid w:val="00F46FA0"/>
    <w:rsid w:val="00F50542"/>
    <w:rsid w:val="00F50C9D"/>
    <w:rsid w:val="00F51EB1"/>
    <w:rsid w:val="00F5254E"/>
    <w:rsid w:val="00F533A0"/>
    <w:rsid w:val="00F55ECA"/>
    <w:rsid w:val="00F55FAC"/>
    <w:rsid w:val="00F56FDB"/>
    <w:rsid w:val="00F573D7"/>
    <w:rsid w:val="00F57885"/>
    <w:rsid w:val="00F6072D"/>
    <w:rsid w:val="00F6173A"/>
    <w:rsid w:val="00F646E4"/>
    <w:rsid w:val="00F64ACA"/>
    <w:rsid w:val="00F650C8"/>
    <w:rsid w:val="00F659CC"/>
    <w:rsid w:val="00F65DDC"/>
    <w:rsid w:val="00F66DCA"/>
    <w:rsid w:val="00F66E8A"/>
    <w:rsid w:val="00F66F97"/>
    <w:rsid w:val="00F66FD0"/>
    <w:rsid w:val="00F67C45"/>
    <w:rsid w:val="00F7068F"/>
    <w:rsid w:val="00F70C01"/>
    <w:rsid w:val="00F70D0B"/>
    <w:rsid w:val="00F72B0B"/>
    <w:rsid w:val="00F72EF1"/>
    <w:rsid w:val="00F73240"/>
    <w:rsid w:val="00F737F9"/>
    <w:rsid w:val="00F742BE"/>
    <w:rsid w:val="00F7547E"/>
    <w:rsid w:val="00F7596E"/>
    <w:rsid w:val="00F75DBF"/>
    <w:rsid w:val="00F773D4"/>
    <w:rsid w:val="00F77A58"/>
    <w:rsid w:val="00F80F7C"/>
    <w:rsid w:val="00F81524"/>
    <w:rsid w:val="00F81834"/>
    <w:rsid w:val="00F81C91"/>
    <w:rsid w:val="00F82771"/>
    <w:rsid w:val="00F82C5D"/>
    <w:rsid w:val="00F8367E"/>
    <w:rsid w:val="00F84E52"/>
    <w:rsid w:val="00F85F8E"/>
    <w:rsid w:val="00F8627F"/>
    <w:rsid w:val="00F87D39"/>
    <w:rsid w:val="00F9018B"/>
    <w:rsid w:val="00F90D61"/>
    <w:rsid w:val="00F912F4"/>
    <w:rsid w:val="00F91889"/>
    <w:rsid w:val="00F91A52"/>
    <w:rsid w:val="00F932D8"/>
    <w:rsid w:val="00F93468"/>
    <w:rsid w:val="00F93BAA"/>
    <w:rsid w:val="00F942EB"/>
    <w:rsid w:val="00F94EA7"/>
    <w:rsid w:val="00F967DF"/>
    <w:rsid w:val="00F9774D"/>
    <w:rsid w:val="00F97B34"/>
    <w:rsid w:val="00FA0E35"/>
    <w:rsid w:val="00FA2D75"/>
    <w:rsid w:val="00FA4522"/>
    <w:rsid w:val="00FA57A3"/>
    <w:rsid w:val="00FA58A6"/>
    <w:rsid w:val="00FA5A4B"/>
    <w:rsid w:val="00FA68E2"/>
    <w:rsid w:val="00FA6FAB"/>
    <w:rsid w:val="00FB0741"/>
    <w:rsid w:val="00FB222C"/>
    <w:rsid w:val="00FB28AE"/>
    <w:rsid w:val="00FB3E0C"/>
    <w:rsid w:val="00FB3F13"/>
    <w:rsid w:val="00FB3FE7"/>
    <w:rsid w:val="00FB6EA3"/>
    <w:rsid w:val="00FB6EF3"/>
    <w:rsid w:val="00FB75B2"/>
    <w:rsid w:val="00FB7826"/>
    <w:rsid w:val="00FB7DA1"/>
    <w:rsid w:val="00FC01BF"/>
    <w:rsid w:val="00FC0D8C"/>
    <w:rsid w:val="00FC2809"/>
    <w:rsid w:val="00FC2B95"/>
    <w:rsid w:val="00FC4643"/>
    <w:rsid w:val="00FC5C15"/>
    <w:rsid w:val="00FC6979"/>
    <w:rsid w:val="00FC7224"/>
    <w:rsid w:val="00FC7360"/>
    <w:rsid w:val="00FD00E7"/>
    <w:rsid w:val="00FD0116"/>
    <w:rsid w:val="00FD0F35"/>
    <w:rsid w:val="00FD2A22"/>
    <w:rsid w:val="00FD36CB"/>
    <w:rsid w:val="00FD36F2"/>
    <w:rsid w:val="00FD3AD3"/>
    <w:rsid w:val="00FD406B"/>
    <w:rsid w:val="00FD46FF"/>
    <w:rsid w:val="00FD51F7"/>
    <w:rsid w:val="00FD527E"/>
    <w:rsid w:val="00FD6EC6"/>
    <w:rsid w:val="00FD74C4"/>
    <w:rsid w:val="00FE0AAF"/>
    <w:rsid w:val="00FE209A"/>
    <w:rsid w:val="00FE2744"/>
    <w:rsid w:val="00FE3658"/>
    <w:rsid w:val="00FE374D"/>
    <w:rsid w:val="00FE3872"/>
    <w:rsid w:val="00FE4090"/>
    <w:rsid w:val="00FE4729"/>
    <w:rsid w:val="00FE5967"/>
    <w:rsid w:val="00FE6D9E"/>
    <w:rsid w:val="00FE6F72"/>
    <w:rsid w:val="00FE775D"/>
    <w:rsid w:val="00FF26C5"/>
    <w:rsid w:val="00FF27B0"/>
    <w:rsid w:val="00FF3971"/>
    <w:rsid w:val="00FF61EB"/>
    <w:rsid w:val="00FF71E0"/>
    <w:rsid w:val="00FF7D1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24C520F"/>
  <w15:chartTrackingRefBased/>
  <w15:docId w15:val="{91D38565-AA60-4AFD-87FF-D202245C1CC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Calibri" w:hAnsi="Calibri" w:cs="Times New Roman"/>
        <w:lang w:val="en-GB"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172E5"/>
    <w:pPr>
      <w:spacing w:line="480" w:lineRule="auto"/>
      <w:ind w:firstLine="720"/>
    </w:pPr>
    <w:rPr>
      <w:sz w:val="24"/>
      <w:szCs w:val="24"/>
      <w:lang w:eastAsia="en-US"/>
    </w:rPr>
  </w:style>
  <w:style w:type="paragraph" w:styleId="Heading1">
    <w:name w:val="heading 1"/>
    <w:basedOn w:val="Normal"/>
    <w:next w:val="Normal"/>
    <w:link w:val="Heading1Char"/>
    <w:uiPriority w:val="9"/>
    <w:qFormat/>
    <w:rsid w:val="00161B93"/>
    <w:pPr>
      <w:keepNext/>
      <w:keepLines/>
      <w:numPr>
        <w:numId w:val="18"/>
      </w:numPr>
      <w:spacing w:before="240"/>
      <w:outlineLvl w:val="0"/>
    </w:pPr>
    <w:rPr>
      <w:rFonts w:eastAsia="Times New Roman"/>
      <w:b/>
      <w:color w:val="2F5496"/>
      <w:szCs w:val="32"/>
    </w:rPr>
  </w:style>
  <w:style w:type="paragraph" w:styleId="Heading2">
    <w:name w:val="heading 2"/>
    <w:basedOn w:val="Normal"/>
    <w:next w:val="Normal"/>
    <w:link w:val="Heading2Char"/>
    <w:uiPriority w:val="9"/>
    <w:unhideWhenUsed/>
    <w:qFormat/>
    <w:rsid w:val="00E94690"/>
    <w:pPr>
      <w:keepNext/>
      <w:keepLines/>
      <w:numPr>
        <w:ilvl w:val="1"/>
        <w:numId w:val="18"/>
      </w:numPr>
      <w:spacing w:before="40"/>
      <w:outlineLvl w:val="1"/>
    </w:pPr>
    <w:rPr>
      <w:rFonts w:eastAsia="Times New Roman"/>
      <w:b/>
      <w:color w:val="000000"/>
      <w:szCs w:val="26"/>
    </w:rPr>
  </w:style>
  <w:style w:type="paragraph" w:styleId="Heading3">
    <w:name w:val="heading 3"/>
    <w:basedOn w:val="Normal"/>
    <w:next w:val="Normal"/>
    <w:link w:val="Heading3Char"/>
    <w:uiPriority w:val="9"/>
    <w:unhideWhenUsed/>
    <w:qFormat/>
    <w:rsid w:val="00C54C07"/>
    <w:pPr>
      <w:keepNext/>
      <w:keepLines/>
      <w:numPr>
        <w:ilvl w:val="2"/>
        <w:numId w:val="18"/>
      </w:numPr>
      <w:spacing w:before="40"/>
      <w:outlineLvl w:val="2"/>
    </w:pPr>
    <w:rPr>
      <w:rFonts w:eastAsia="Times New Roman"/>
      <w:b/>
      <w:color w:val="000000"/>
    </w:rPr>
  </w:style>
  <w:style w:type="paragraph" w:styleId="Heading4">
    <w:name w:val="heading 4"/>
    <w:basedOn w:val="Normal"/>
    <w:next w:val="Normal"/>
    <w:link w:val="Heading4Char"/>
    <w:uiPriority w:val="9"/>
    <w:unhideWhenUsed/>
    <w:qFormat/>
    <w:rsid w:val="00161B93"/>
    <w:pPr>
      <w:keepNext/>
      <w:keepLines/>
      <w:numPr>
        <w:ilvl w:val="3"/>
        <w:numId w:val="18"/>
      </w:numPr>
      <w:spacing w:before="40"/>
      <w:outlineLvl w:val="3"/>
    </w:pPr>
    <w:rPr>
      <w:rFonts w:ascii="Calibri Light" w:eastAsia="Times New Roman" w:hAnsi="Calibri Light"/>
      <w:i/>
      <w:iCs/>
      <w:color w:val="2F5496"/>
    </w:rPr>
  </w:style>
  <w:style w:type="paragraph" w:styleId="Heading5">
    <w:name w:val="heading 5"/>
    <w:basedOn w:val="Normal"/>
    <w:next w:val="Normal"/>
    <w:link w:val="Heading5Char"/>
    <w:uiPriority w:val="9"/>
    <w:semiHidden/>
    <w:unhideWhenUsed/>
    <w:qFormat/>
    <w:rsid w:val="00161B93"/>
    <w:pPr>
      <w:keepNext/>
      <w:keepLines/>
      <w:numPr>
        <w:ilvl w:val="4"/>
        <w:numId w:val="18"/>
      </w:numPr>
      <w:spacing w:before="40"/>
      <w:outlineLvl w:val="4"/>
    </w:pPr>
    <w:rPr>
      <w:rFonts w:ascii="Calibri Light" w:eastAsia="Times New Roman" w:hAnsi="Calibri Light"/>
      <w:color w:val="2F5496"/>
    </w:rPr>
  </w:style>
  <w:style w:type="paragraph" w:styleId="Heading6">
    <w:name w:val="heading 6"/>
    <w:basedOn w:val="Normal"/>
    <w:next w:val="Normal"/>
    <w:link w:val="Heading6Char"/>
    <w:uiPriority w:val="9"/>
    <w:semiHidden/>
    <w:unhideWhenUsed/>
    <w:qFormat/>
    <w:rsid w:val="00161B93"/>
    <w:pPr>
      <w:keepNext/>
      <w:keepLines/>
      <w:numPr>
        <w:ilvl w:val="5"/>
        <w:numId w:val="18"/>
      </w:numPr>
      <w:spacing w:before="40"/>
      <w:outlineLvl w:val="5"/>
    </w:pPr>
    <w:rPr>
      <w:rFonts w:ascii="Calibri Light" w:eastAsia="Times New Roman" w:hAnsi="Calibri Light"/>
      <w:color w:val="1F3763"/>
    </w:rPr>
  </w:style>
  <w:style w:type="paragraph" w:styleId="Heading7">
    <w:name w:val="heading 7"/>
    <w:basedOn w:val="Normal"/>
    <w:next w:val="Normal"/>
    <w:link w:val="Heading7Char"/>
    <w:uiPriority w:val="9"/>
    <w:semiHidden/>
    <w:unhideWhenUsed/>
    <w:qFormat/>
    <w:rsid w:val="00161B93"/>
    <w:pPr>
      <w:keepNext/>
      <w:keepLines/>
      <w:numPr>
        <w:ilvl w:val="6"/>
        <w:numId w:val="18"/>
      </w:numPr>
      <w:spacing w:before="40"/>
      <w:outlineLvl w:val="6"/>
    </w:pPr>
    <w:rPr>
      <w:rFonts w:ascii="Calibri Light" w:eastAsia="Times New Roman" w:hAnsi="Calibri Light"/>
      <w:i/>
      <w:iCs/>
      <w:color w:val="1F3763"/>
    </w:rPr>
  </w:style>
  <w:style w:type="paragraph" w:styleId="Heading8">
    <w:name w:val="heading 8"/>
    <w:basedOn w:val="Normal"/>
    <w:next w:val="Normal"/>
    <w:link w:val="Heading8Char"/>
    <w:uiPriority w:val="9"/>
    <w:semiHidden/>
    <w:unhideWhenUsed/>
    <w:qFormat/>
    <w:rsid w:val="00161B93"/>
    <w:pPr>
      <w:keepNext/>
      <w:keepLines/>
      <w:numPr>
        <w:ilvl w:val="7"/>
        <w:numId w:val="18"/>
      </w:numPr>
      <w:spacing w:before="40"/>
      <w:outlineLvl w:val="7"/>
    </w:pPr>
    <w:rPr>
      <w:rFonts w:ascii="Calibri Light" w:eastAsia="Times New Roman" w:hAnsi="Calibri Light"/>
      <w:color w:val="272727"/>
      <w:sz w:val="21"/>
      <w:szCs w:val="21"/>
    </w:rPr>
  </w:style>
  <w:style w:type="paragraph" w:styleId="Heading9">
    <w:name w:val="heading 9"/>
    <w:basedOn w:val="Normal"/>
    <w:next w:val="Normal"/>
    <w:link w:val="Heading9Char"/>
    <w:uiPriority w:val="9"/>
    <w:semiHidden/>
    <w:unhideWhenUsed/>
    <w:qFormat/>
    <w:rsid w:val="00161B93"/>
    <w:pPr>
      <w:keepNext/>
      <w:keepLines/>
      <w:numPr>
        <w:ilvl w:val="8"/>
        <w:numId w:val="18"/>
      </w:numPr>
      <w:spacing w:before="40"/>
      <w:outlineLvl w:val="8"/>
    </w:pPr>
    <w:rPr>
      <w:rFonts w:ascii="Calibri Light" w:eastAsia="Times New Roman" w:hAnsi="Calibri Light"/>
      <w:i/>
      <w:iCs/>
      <w:color w:val="272727"/>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EA62E8"/>
    <w:pPr>
      <w:spacing w:before="100" w:beforeAutospacing="1" w:after="100" w:afterAutospacing="1"/>
    </w:pPr>
    <w:rPr>
      <w:rFonts w:ascii="Times New Roman" w:eastAsia="Times New Roman" w:hAnsi="Times New Roman"/>
      <w:lang w:eastAsia="en-GB"/>
    </w:rPr>
  </w:style>
  <w:style w:type="character" w:customStyle="1" w:styleId="Heading1Char">
    <w:name w:val="Heading 1 Char"/>
    <w:link w:val="Heading1"/>
    <w:uiPriority w:val="9"/>
    <w:rsid w:val="006A67F7"/>
    <w:rPr>
      <w:rFonts w:ascii="Arial" w:eastAsia="Times New Roman" w:hAnsi="Arial" w:cs="Times New Roman"/>
      <w:b/>
      <w:color w:val="2F5496"/>
      <w:szCs w:val="32"/>
    </w:rPr>
  </w:style>
  <w:style w:type="table" w:styleId="TableGrid">
    <w:name w:val="Table Grid"/>
    <w:basedOn w:val="TableNormal"/>
    <w:uiPriority w:val="39"/>
    <w:rsid w:val="007E660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unhideWhenUsed/>
    <w:rsid w:val="000154B8"/>
    <w:pPr>
      <w:tabs>
        <w:tab w:val="center" w:pos="4680"/>
        <w:tab w:val="right" w:pos="9360"/>
      </w:tabs>
    </w:pPr>
  </w:style>
  <w:style w:type="character" w:customStyle="1" w:styleId="FooterChar">
    <w:name w:val="Footer Char"/>
    <w:link w:val="Footer"/>
    <w:uiPriority w:val="99"/>
    <w:rsid w:val="000154B8"/>
    <w:rPr>
      <w:rFonts w:ascii="Arial" w:hAnsi="Arial"/>
    </w:rPr>
  </w:style>
  <w:style w:type="character" w:styleId="PageNumber">
    <w:name w:val="page number"/>
    <w:basedOn w:val="DefaultParagraphFont"/>
    <w:uiPriority w:val="99"/>
    <w:semiHidden/>
    <w:unhideWhenUsed/>
    <w:rsid w:val="000154B8"/>
  </w:style>
  <w:style w:type="paragraph" w:styleId="Header">
    <w:name w:val="header"/>
    <w:basedOn w:val="Normal"/>
    <w:link w:val="HeaderChar"/>
    <w:uiPriority w:val="99"/>
    <w:unhideWhenUsed/>
    <w:rsid w:val="000154B8"/>
    <w:pPr>
      <w:tabs>
        <w:tab w:val="center" w:pos="4680"/>
        <w:tab w:val="right" w:pos="9360"/>
      </w:tabs>
    </w:pPr>
  </w:style>
  <w:style w:type="character" w:customStyle="1" w:styleId="HeaderChar">
    <w:name w:val="Header Char"/>
    <w:link w:val="Header"/>
    <w:uiPriority w:val="99"/>
    <w:rsid w:val="000154B8"/>
    <w:rPr>
      <w:rFonts w:ascii="Arial" w:hAnsi="Arial"/>
    </w:rPr>
  </w:style>
  <w:style w:type="paragraph" w:styleId="ListParagraph">
    <w:name w:val="List Paragraph"/>
    <w:basedOn w:val="Normal"/>
    <w:uiPriority w:val="34"/>
    <w:qFormat/>
    <w:rsid w:val="00A0203C"/>
    <w:pPr>
      <w:ind w:left="720"/>
      <w:contextualSpacing/>
    </w:pPr>
    <w:rPr>
      <w:rFonts w:ascii="Times New Roman" w:eastAsia="Times New Roman" w:hAnsi="Times New Roman"/>
      <w:lang w:eastAsia="en-GB"/>
    </w:rPr>
  </w:style>
  <w:style w:type="paragraph" w:styleId="NoSpacing">
    <w:name w:val="No Spacing"/>
    <w:uiPriority w:val="1"/>
    <w:qFormat/>
    <w:rsid w:val="00896C7C"/>
    <w:rPr>
      <w:rFonts w:ascii="Arial" w:hAnsi="Arial"/>
      <w:sz w:val="24"/>
      <w:szCs w:val="24"/>
      <w:lang w:val="en-IN" w:eastAsia="en-US"/>
    </w:rPr>
  </w:style>
  <w:style w:type="character" w:styleId="Hyperlink">
    <w:name w:val="Hyperlink"/>
    <w:uiPriority w:val="99"/>
    <w:unhideWhenUsed/>
    <w:rsid w:val="002503A3"/>
    <w:rPr>
      <w:color w:val="0000FF"/>
      <w:u w:val="single"/>
    </w:rPr>
  </w:style>
  <w:style w:type="paragraph" w:customStyle="1" w:styleId="ng-star-inserted">
    <w:name w:val="ng-star-inserted"/>
    <w:basedOn w:val="Normal"/>
    <w:rsid w:val="002503A3"/>
    <w:pPr>
      <w:spacing w:before="100" w:beforeAutospacing="1" w:after="100" w:afterAutospacing="1"/>
    </w:pPr>
    <w:rPr>
      <w:rFonts w:ascii="Times New Roman" w:eastAsia="Times New Roman" w:hAnsi="Times New Roman"/>
      <w:lang w:eastAsia="en-GB"/>
    </w:rPr>
  </w:style>
  <w:style w:type="character" w:customStyle="1" w:styleId="pattern-text">
    <w:name w:val="pattern-text"/>
    <w:basedOn w:val="DefaultParagraphFont"/>
    <w:rsid w:val="002503A3"/>
  </w:style>
  <w:style w:type="paragraph" w:styleId="TOCHeading">
    <w:name w:val="TOC Heading"/>
    <w:basedOn w:val="Heading1"/>
    <w:next w:val="Normal"/>
    <w:uiPriority w:val="39"/>
    <w:unhideWhenUsed/>
    <w:qFormat/>
    <w:rsid w:val="006A67F7"/>
    <w:pPr>
      <w:spacing w:before="480" w:line="276" w:lineRule="auto"/>
      <w:outlineLvl w:val="9"/>
    </w:pPr>
    <w:rPr>
      <w:b w:val="0"/>
      <w:bCs/>
      <w:sz w:val="28"/>
      <w:szCs w:val="28"/>
      <w:lang w:val="en-US"/>
    </w:rPr>
  </w:style>
  <w:style w:type="paragraph" w:styleId="TOC1">
    <w:name w:val="toc 1"/>
    <w:basedOn w:val="Normal"/>
    <w:next w:val="Normal"/>
    <w:autoRedefine/>
    <w:uiPriority w:val="39"/>
    <w:unhideWhenUsed/>
    <w:rsid w:val="006A67F7"/>
    <w:pPr>
      <w:spacing w:before="120"/>
    </w:pPr>
    <w:rPr>
      <w:b/>
      <w:bCs/>
      <w:i/>
      <w:iCs/>
    </w:rPr>
  </w:style>
  <w:style w:type="paragraph" w:styleId="TOC2">
    <w:name w:val="toc 2"/>
    <w:basedOn w:val="Normal"/>
    <w:next w:val="Normal"/>
    <w:autoRedefine/>
    <w:uiPriority w:val="39"/>
    <w:unhideWhenUsed/>
    <w:rsid w:val="006A67F7"/>
    <w:pPr>
      <w:spacing w:before="120"/>
      <w:ind w:left="240"/>
    </w:pPr>
    <w:rPr>
      <w:b/>
      <w:bCs/>
      <w:sz w:val="22"/>
      <w:szCs w:val="22"/>
    </w:rPr>
  </w:style>
  <w:style w:type="paragraph" w:styleId="TOC3">
    <w:name w:val="toc 3"/>
    <w:basedOn w:val="Normal"/>
    <w:next w:val="Normal"/>
    <w:autoRedefine/>
    <w:uiPriority w:val="39"/>
    <w:unhideWhenUsed/>
    <w:rsid w:val="006A67F7"/>
    <w:pPr>
      <w:ind w:left="480"/>
    </w:pPr>
    <w:rPr>
      <w:sz w:val="20"/>
      <w:szCs w:val="20"/>
    </w:rPr>
  </w:style>
  <w:style w:type="paragraph" w:styleId="TOC4">
    <w:name w:val="toc 4"/>
    <w:basedOn w:val="Normal"/>
    <w:next w:val="Normal"/>
    <w:autoRedefine/>
    <w:uiPriority w:val="39"/>
    <w:semiHidden/>
    <w:unhideWhenUsed/>
    <w:rsid w:val="006A67F7"/>
    <w:pPr>
      <w:ind w:left="720"/>
    </w:pPr>
    <w:rPr>
      <w:sz w:val="20"/>
      <w:szCs w:val="20"/>
    </w:rPr>
  </w:style>
  <w:style w:type="paragraph" w:styleId="TOC5">
    <w:name w:val="toc 5"/>
    <w:basedOn w:val="Normal"/>
    <w:next w:val="Normal"/>
    <w:autoRedefine/>
    <w:uiPriority w:val="39"/>
    <w:semiHidden/>
    <w:unhideWhenUsed/>
    <w:rsid w:val="006A67F7"/>
    <w:pPr>
      <w:ind w:left="960"/>
    </w:pPr>
    <w:rPr>
      <w:sz w:val="20"/>
      <w:szCs w:val="20"/>
    </w:rPr>
  </w:style>
  <w:style w:type="paragraph" w:styleId="TOC6">
    <w:name w:val="toc 6"/>
    <w:basedOn w:val="Normal"/>
    <w:next w:val="Normal"/>
    <w:autoRedefine/>
    <w:uiPriority w:val="39"/>
    <w:semiHidden/>
    <w:unhideWhenUsed/>
    <w:rsid w:val="006A67F7"/>
    <w:pPr>
      <w:ind w:left="1200"/>
    </w:pPr>
    <w:rPr>
      <w:sz w:val="20"/>
      <w:szCs w:val="20"/>
    </w:rPr>
  </w:style>
  <w:style w:type="paragraph" w:styleId="TOC7">
    <w:name w:val="toc 7"/>
    <w:basedOn w:val="Normal"/>
    <w:next w:val="Normal"/>
    <w:autoRedefine/>
    <w:uiPriority w:val="39"/>
    <w:semiHidden/>
    <w:unhideWhenUsed/>
    <w:rsid w:val="006A67F7"/>
    <w:pPr>
      <w:ind w:left="1440"/>
    </w:pPr>
    <w:rPr>
      <w:sz w:val="20"/>
      <w:szCs w:val="20"/>
    </w:rPr>
  </w:style>
  <w:style w:type="paragraph" w:styleId="TOC8">
    <w:name w:val="toc 8"/>
    <w:basedOn w:val="Normal"/>
    <w:next w:val="Normal"/>
    <w:autoRedefine/>
    <w:uiPriority w:val="39"/>
    <w:semiHidden/>
    <w:unhideWhenUsed/>
    <w:rsid w:val="006A67F7"/>
    <w:pPr>
      <w:ind w:left="1680"/>
    </w:pPr>
    <w:rPr>
      <w:sz w:val="20"/>
      <w:szCs w:val="20"/>
    </w:rPr>
  </w:style>
  <w:style w:type="paragraph" w:styleId="TOC9">
    <w:name w:val="toc 9"/>
    <w:basedOn w:val="Normal"/>
    <w:next w:val="Normal"/>
    <w:autoRedefine/>
    <w:uiPriority w:val="39"/>
    <w:semiHidden/>
    <w:unhideWhenUsed/>
    <w:rsid w:val="006A67F7"/>
    <w:pPr>
      <w:ind w:left="1920"/>
    </w:pPr>
    <w:rPr>
      <w:sz w:val="20"/>
      <w:szCs w:val="20"/>
    </w:rPr>
  </w:style>
  <w:style w:type="paragraph" w:customStyle="1" w:styleId="nova-e-listitem">
    <w:name w:val="nova-e-list__item"/>
    <w:basedOn w:val="Normal"/>
    <w:rsid w:val="00303BD4"/>
    <w:pPr>
      <w:spacing w:before="100" w:beforeAutospacing="1" w:after="100" w:afterAutospacing="1"/>
    </w:pPr>
    <w:rPr>
      <w:rFonts w:ascii="Times New Roman" w:eastAsia="Times New Roman" w:hAnsi="Times New Roman"/>
      <w:lang w:eastAsia="en-GB"/>
    </w:rPr>
  </w:style>
  <w:style w:type="character" w:styleId="Emphasis">
    <w:name w:val="Emphasis"/>
    <w:uiPriority w:val="20"/>
    <w:qFormat/>
    <w:rsid w:val="00303BD4"/>
    <w:rPr>
      <w:i/>
      <w:iCs/>
    </w:rPr>
  </w:style>
  <w:style w:type="table" w:styleId="PlainTable1">
    <w:name w:val="Plain Table 1"/>
    <w:basedOn w:val="TableNormal"/>
    <w:uiPriority w:val="41"/>
    <w:rsid w:val="00B76358"/>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customStyle="1" w:styleId="GridTable2-Accent31">
    <w:name w:val="Grid Table 2 - Accent 31"/>
    <w:basedOn w:val="TableNormal"/>
    <w:uiPriority w:val="47"/>
    <w:rsid w:val="00B76358"/>
    <w:tblPr>
      <w:tblStyleRowBandSize w:val="1"/>
      <w:tblStyleColBandSize w:val="1"/>
      <w:tblBorders>
        <w:top w:val="single" w:sz="2" w:space="0" w:color="C9C9C9"/>
        <w:bottom w:val="single" w:sz="2" w:space="0" w:color="C9C9C9"/>
        <w:insideH w:val="single" w:sz="2" w:space="0" w:color="C9C9C9"/>
        <w:insideV w:val="single" w:sz="2" w:space="0" w:color="C9C9C9"/>
      </w:tblBorders>
    </w:tblPr>
    <w:tblStylePr w:type="firstRow">
      <w:rPr>
        <w:b/>
        <w:bCs/>
      </w:rPr>
      <w:tblPr/>
      <w:tcPr>
        <w:tcBorders>
          <w:top w:val="nil"/>
          <w:bottom w:val="single" w:sz="12" w:space="0" w:color="C9C9C9"/>
          <w:insideH w:val="nil"/>
          <w:insideV w:val="nil"/>
        </w:tcBorders>
        <w:shd w:val="clear" w:color="auto" w:fill="FFFFFF"/>
      </w:tcPr>
    </w:tblStylePr>
    <w:tblStylePr w:type="lastRow">
      <w:rPr>
        <w:b/>
        <w:bCs/>
      </w:rPr>
      <w:tblPr/>
      <w:tcPr>
        <w:tcBorders>
          <w:top w:val="double" w:sz="2" w:space="0" w:color="C9C9C9"/>
          <w:bottom w:val="nil"/>
          <w:insideH w:val="nil"/>
          <w:insideV w:val="nil"/>
        </w:tcBorders>
        <w:shd w:val="clear" w:color="auto" w:fill="FFFFFF"/>
      </w:tcPr>
    </w:tblStylePr>
    <w:tblStylePr w:type="firstCol">
      <w:rPr>
        <w:b/>
        <w:bCs/>
      </w:rPr>
    </w:tblStylePr>
    <w:tblStylePr w:type="lastCol">
      <w:rPr>
        <w:b/>
        <w:bCs/>
      </w:rPr>
    </w:tblStylePr>
    <w:tblStylePr w:type="band1Vert">
      <w:tblPr/>
      <w:tcPr>
        <w:shd w:val="clear" w:color="auto" w:fill="EDEDED"/>
      </w:tcPr>
    </w:tblStylePr>
    <w:tblStylePr w:type="band1Horz">
      <w:tblPr/>
      <w:tcPr>
        <w:shd w:val="clear" w:color="auto" w:fill="EDEDED"/>
      </w:tcPr>
    </w:tblStylePr>
  </w:style>
  <w:style w:type="table" w:customStyle="1" w:styleId="GridTable3-Accent11">
    <w:name w:val="Grid Table 3 - Accent 11"/>
    <w:basedOn w:val="TableNormal"/>
    <w:uiPriority w:val="48"/>
    <w:rsid w:val="00B76358"/>
    <w:tblPr>
      <w:tblStyleRowBandSize w:val="1"/>
      <w:tblStyleColBandSize w:val="1"/>
      <w:tblBorders>
        <w:top w:val="single" w:sz="4" w:space="0" w:color="8EAADB"/>
        <w:left w:val="single" w:sz="4" w:space="0" w:color="8EAADB"/>
        <w:bottom w:val="single" w:sz="4" w:space="0" w:color="8EAADB"/>
        <w:right w:val="single" w:sz="4" w:space="0" w:color="8EAADB"/>
        <w:insideH w:val="single" w:sz="4" w:space="0" w:color="8EAADB"/>
        <w:insideV w:val="single" w:sz="4" w:space="0" w:color="8EAADB"/>
      </w:tblBorders>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D9E2F3"/>
      </w:tcPr>
    </w:tblStylePr>
    <w:tblStylePr w:type="band1Horz">
      <w:tblPr/>
      <w:tcPr>
        <w:shd w:val="clear" w:color="auto" w:fill="D9E2F3"/>
      </w:tcPr>
    </w:tblStylePr>
    <w:tblStylePr w:type="neCell">
      <w:tblPr/>
      <w:tcPr>
        <w:tcBorders>
          <w:bottom w:val="single" w:sz="4" w:space="0" w:color="8EAADB"/>
        </w:tcBorders>
      </w:tcPr>
    </w:tblStylePr>
    <w:tblStylePr w:type="nwCell">
      <w:tblPr/>
      <w:tcPr>
        <w:tcBorders>
          <w:bottom w:val="single" w:sz="4" w:space="0" w:color="8EAADB"/>
        </w:tcBorders>
      </w:tcPr>
    </w:tblStylePr>
    <w:tblStylePr w:type="seCell">
      <w:tblPr/>
      <w:tcPr>
        <w:tcBorders>
          <w:top w:val="single" w:sz="4" w:space="0" w:color="8EAADB"/>
        </w:tcBorders>
      </w:tcPr>
    </w:tblStylePr>
    <w:tblStylePr w:type="swCell">
      <w:tblPr/>
      <w:tcPr>
        <w:tcBorders>
          <w:top w:val="single" w:sz="4" w:space="0" w:color="8EAADB"/>
        </w:tcBorders>
      </w:tcPr>
    </w:tblStylePr>
  </w:style>
  <w:style w:type="table" w:customStyle="1" w:styleId="GridTable5Dark-Accent31">
    <w:name w:val="Grid Table 5 Dark - Accent 31"/>
    <w:basedOn w:val="TableNormal"/>
    <w:uiPriority w:val="50"/>
    <w:rsid w:val="00B76358"/>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EDEDED"/>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A5A5A5"/>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A5A5A5"/>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A5A5A5"/>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A5A5A5"/>
      </w:tcPr>
    </w:tblStylePr>
    <w:tblStylePr w:type="band1Vert">
      <w:tblPr/>
      <w:tcPr>
        <w:shd w:val="clear" w:color="auto" w:fill="DBDBDB"/>
      </w:tcPr>
    </w:tblStylePr>
    <w:tblStylePr w:type="band1Horz">
      <w:tblPr/>
      <w:tcPr>
        <w:shd w:val="clear" w:color="auto" w:fill="DBDBDB"/>
      </w:tcPr>
    </w:tblStylePr>
  </w:style>
  <w:style w:type="table" w:customStyle="1" w:styleId="GridTable4-Accent31">
    <w:name w:val="Grid Table 4 - Accent 31"/>
    <w:basedOn w:val="TableNormal"/>
    <w:uiPriority w:val="49"/>
    <w:rsid w:val="00B76358"/>
    <w:tblPr>
      <w:tblStyleRowBandSize w:val="1"/>
      <w:tblStyleColBandSize w:val="1"/>
      <w:tblBorders>
        <w:top w:val="single" w:sz="4" w:space="0" w:color="C9C9C9"/>
        <w:left w:val="single" w:sz="4" w:space="0" w:color="C9C9C9"/>
        <w:bottom w:val="single" w:sz="4" w:space="0" w:color="C9C9C9"/>
        <w:right w:val="single" w:sz="4" w:space="0" w:color="C9C9C9"/>
        <w:insideH w:val="single" w:sz="4" w:space="0" w:color="C9C9C9"/>
        <w:insideV w:val="single" w:sz="4" w:space="0" w:color="C9C9C9"/>
      </w:tblBorders>
    </w:tblPr>
    <w:tblStylePr w:type="firstRow">
      <w:rPr>
        <w:b/>
        <w:bCs/>
        <w:color w:val="FFFFFF"/>
      </w:rPr>
      <w:tblPr/>
      <w:tcPr>
        <w:tcBorders>
          <w:top w:val="single" w:sz="4" w:space="0" w:color="A5A5A5"/>
          <w:left w:val="single" w:sz="4" w:space="0" w:color="A5A5A5"/>
          <w:bottom w:val="single" w:sz="4" w:space="0" w:color="A5A5A5"/>
          <w:right w:val="single" w:sz="4" w:space="0" w:color="A5A5A5"/>
          <w:insideH w:val="nil"/>
          <w:insideV w:val="nil"/>
        </w:tcBorders>
        <w:shd w:val="clear" w:color="auto" w:fill="A5A5A5"/>
      </w:tcPr>
    </w:tblStylePr>
    <w:tblStylePr w:type="lastRow">
      <w:rPr>
        <w:b/>
        <w:bCs/>
      </w:rPr>
      <w:tblPr/>
      <w:tcPr>
        <w:tcBorders>
          <w:top w:val="double" w:sz="4" w:space="0" w:color="A5A5A5"/>
        </w:tcBorders>
      </w:tcPr>
    </w:tblStylePr>
    <w:tblStylePr w:type="firstCol">
      <w:rPr>
        <w:b/>
        <w:bCs/>
      </w:rPr>
    </w:tblStylePr>
    <w:tblStylePr w:type="lastCol">
      <w:rPr>
        <w:b/>
        <w:bCs/>
      </w:rPr>
    </w:tblStylePr>
    <w:tblStylePr w:type="band1Vert">
      <w:tblPr/>
      <w:tcPr>
        <w:shd w:val="clear" w:color="auto" w:fill="EDEDED"/>
      </w:tcPr>
    </w:tblStylePr>
    <w:tblStylePr w:type="band1Horz">
      <w:tblPr/>
      <w:tcPr>
        <w:shd w:val="clear" w:color="auto" w:fill="EDEDED"/>
      </w:tcPr>
    </w:tblStylePr>
  </w:style>
  <w:style w:type="table" w:styleId="ListTable7Colorful">
    <w:name w:val="List Table 7 Colorful"/>
    <w:basedOn w:val="TableNormal"/>
    <w:uiPriority w:val="52"/>
    <w:rsid w:val="00B76358"/>
    <w:rPr>
      <w:color w:val="000000"/>
    </w:rPr>
    <w:tblPr>
      <w:tblStyleRowBandSize w:val="1"/>
      <w:tblStyleColBandSize w:val="1"/>
    </w:tblPr>
    <w:tblStylePr w:type="firstRow">
      <w:rPr>
        <w:rFonts w:ascii="@SimSun" w:eastAsia="Times New Roman" w:hAnsi="@SimSun" w:cs="Times New Roman"/>
        <w:i/>
        <w:iCs/>
        <w:sz w:val="26"/>
      </w:rPr>
      <w:tblPr/>
      <w:tcPr>
        <w:tcBorders>
          <w:bottom w:val="single" w:sz="4" w:space="0" w:color="000000"/>
        </w:tcBorders>
        <w:shd w:val="clear" w:color="auto" w:fill="FFFFFF"/>
      </w:tcPr>
    </w:tblStylePr>
    <w:tblStylePr w:type="lastRow">
      <w:rPr>
        <w:rFonts w:ascii="@SimSun" w:eastAsia="Times New Roman" w:hAnsi="@SimSun" w:cs="Times New Roman"/>
        <w:i/>
        <w:iCs/>
        <w:sz w:val="26"/>
      </w:rPr>
      <w:tblPr/>
      <w:tcPr>
        <w:tcBorders>
          <w:top w:val="single" w:sz="4" w:space="0" w:color="000000"/>
        </w:tcBorders>
        <w:shd w:val="clear" w:color="auto" w:fill="FFFFFF"/>
      </w:tcPr>
    </w:tblStylePr>
    <w:tblStylePr w:type="firstCol">
      <w:pPr>
        <w:jc w:val="right"/>
      </w:pPr>
      <w:rPr>
        <w:rFonts w:ascii="@SimSun" w:eastAsia="Times New Roman" w:hAnsi="@SimSun" w:cs="Times New Roman"/>
        <w:i/>
        <w:iCs/>
        <w:sz w:val="26"/>
      </w:rPr>
      <w:tblPr/>
      <w:tcPr>
        <w:tcBorders>
          <w:right w:val="single" w:sz="4" w:space="0" w:color="000000"/>
        </w:tcBorders>
        <w:shd w:val="clear" w:color="auto" w:fill="FFFFFF"/>
      </w:tcPr>
    </w:tblStylePr>
    <w:tblStylePr w:type="lastCol">
      <w:rPr>
        <w:rFonts w:ascii="@SimSun" w:eastAsia="Times New Roman" w:hAnsi="@SimSun" w:cs="Times New Roman"/>
        <w:i/>
        <w:iCs/>
        <w:sz w:val="26"/>
      </w:rPr>
      <w:tblPr/>
      <w:tcPr>
        <w:tcBorders>
          <w:left w:val="single" w:sz="4" w:space="0" w:color="000000"/>
        </w:tcBorders>
        <w:shd w:val="clear" w:color="auto" w:fill="FFFFFF"/>
      </w:tcPr>
    </w:tblStylePr>
    <w:tblStylePr w:type="band1Vert">
      <w:tblPr/>
      <w:tcPr>
        <w:shd w:val="clear" w:color="auto" w:fill="CCCCCC"/>
      </w:tcPr>
    </w:tblStylePr>
    <w:tblStylePr w:type="band1Horz">
      <w:tblPr/>
      <w:tcPr>
        <w:shd w:val="clear" w:color="auto" w:fill="CCCCCC"/>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ListTable5Dark-Accent31">
    <w:name w:val="List Table 5 Dark - Accent 31"/>
    <w:basedOn w:val="TableNormal"/>
    <w:uiPriority w:val="50"/>
    <w:rsid w:val="00B76358"/>
    <w:rPr>
      <w:color w:val="FFFFFF"/>
    </w:rPr>
    <w:tblPr>
      <w:tblStyleRowBandSize w:val="1"/>
      <w:tblStyleColBandSize w:val="1"/>
      <w:tblBorders>
        <w:top w:val="single" w:sz="24" w:space="0" w:color="A5A5A5"/>
        <w:left w:val="single" w:sz="24" w:space="0" w:color="A5A5A5"/>
        <w:bottom w:val="single" w:sz="24" w:space="0" w:color="A5A5A5"/>
        <w:right w:val="single" w:sz="24" w:space="0" w:color="A5A5A5"/>
      </w:tblBorders>
    </w:tblPr>
    <w:tcPr>
      <w:shd w:val="clear" w:color="auto" w:fill="A5A5A5"/>
    </w:tcPr>
    <w:tblStylePr w:type="firstRow">
      <w:rPr>
        <w:b/>
        <w:bCs/>
      </w:rPr>
      <w:tblPr/>
      <w:tcPr>
        <w:tcBorders>
          <w:bottom w:val="single" w:sz="18" w:space="0" w:color="FFFFFF"/>
        </w:tcBorders>
      </w:tcPr>
    </w:tblStylePr>
    <w:tblStylePr w:type="lastRow">
      <w:rPr>
        <w:b/>
        <w:bCs/>
      </w:rPr>
      <w:tblPr/>
      <w:tcPr>
        <w:tcBorders>
          <w:top w:val="single" w:sz="4" w:space="0" w:color="FFFFFF"/>
        </w:tcBorders>
      </w:tcPr>
    </w:tblStylePr>
    <w:tblStylePr w:type="firstCol">
      <w:rPr>
        <w:b/>
        <w:bCs/>
      </w:rPr>
      <w:tblPr/>
      <w:tcPr>
        <w:tcBorders>
          <w:right w:val="single" w:sz="4" w:space="0" w:color="FFFFFF"/>
        </w:tcBorders>
      </w:tcPr>
    </w:tblStylePr>
    <w:tblStylePr w:type="lastCol">
      <w:rPr>
        <w:b/>
        <w:bCs/>
      </w:rPr>
      <w:tblPr/>
      <w:tcPr>
        <w:tcBorders>
          <w:left w:val="single" w:sz="4" w:space="0" w:color="FFFFFF"/>
        </w:tcBorders>
      </w:tcPr>
    </w:tblStylePr>
    <w:tblStylePr w:type="band1Vert">
      <w:tblPr/>
      <w:tcPr>
        <w:tcBorders>
          <w:left w:val="single" w:sz="4" w:space="0" w:color="FFFFFF"/>
          <w:right w:val="single" w:sz="4" w:space="0" w:color="FFFFFF"/>
        </w:tcBorders>
      </w:tcPr>
    </w:tblStylePr>
    <w:tblStylePr w:type="band2Vert">
      <w:tblPr/>
      <w:tcPr>
        <w:tcBorders>
          <w:left w:val="single" w:sz="4" w:space="0" w:color="FFFFFF"/>
          <w:right w:val="single" w:sz="4" w:space="0" w:color="FFFFFF"/>
        </w:tcBorders>
      </w:tcPr>
    </w:tblStylePr>
    <w:tblStylePr w:type="band1Horz">
      <w:tblPr/>
      <w:tcPr>
        <w:tcBorders>
          <w:top w:val="single" w:sz="4" w:space="0" w:color="FFFFFF"/>
          <w:bottom w:val="single" w:sz="4" w:space="0" w:color="FFFFFF"/>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customStyle="1" w:styleId="GridTable5Dark-Accent51">
    <w:name w:val="Grid Table 5 Dark - Accent 51"/>
    <w:basedOn w:val="TableNormal"/>
    <w:uiPriority w:val="50"/>
    <w:rsid w:val="00B76358"/>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DEEAF6"/>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5B9BD5"/>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5B9BD5"/>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5B9BD5"/>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5B9BD5"/>
      </w:tcPr>
    </w:tblStylePr>
    <w:tblStylePr w:type="band1Vert">
      <w:tblPr/>
      <w:tcPr>
        <w:shd w:val="clear" w:color="auto" w:fill="BDD6EE"/>
      </w:tcPr>
    </w:tblStylePr>
    <w:tblStylePr w:type="band1Horz">
      <w:tblPr/>
      <w:tcPr>
        <w:shd w:val="clear" w:color="auto" w:fill="BDD6EE"/>
      </w:tcPr>
    </w:tblStylePr>
  </w:style>
  <w:style w:type="table" w:customStyle="1" w:styleId="GridTable1Light-Accent11">
    <w:name w:val="Grid Table 1 Light - Accent 11"/>
    <w:basedOn w:val="TableNormal"/>
    <w:uiPriority w:val="46"/>
    <w:rsid w:val="00B76358"/>
    <w:tblPr>
      <w:tblStyleRowBandSize w:val="1"/>
      <w:tblStyleColBandSize w:val="1"/>
      <w:tblBorders>
        <w:top w:val="single" w:sz="4" w:space="0" w:color="B4C6E7"/>
        <w:left w:val="single" w:sz="4" w:space="0" w:color="B4C6E7"/>
        <w:bottom w:val="single" w:sz="4" w:space="0" w:color="B4C6E7"/>
        <w:right w:val="single" w:sz="4" w:space="0" w:color="B4C6E7"/>
        <w:insideH w:val="single" w:sz="4" w:space="0" w:color="B4C6E7"/>
        <w:insideV w:val="single" w:sz="4" w:space="0" w:color="B4C6E7"/>
      </w:tblBorders>
    </w:tblPr>
    <w:tblStylePr w:type="firstRow">
      <w:rPr>
        <w:b/>
        <w:bCs/>
      </w:rPr>
      <w:tblPr/>
      <w:tcPr>
        <w:tcBorders>
          <w:bottom w:val="single" w:sz="12" w:space="0" w:color="8EAADB"/>
        </w:tcBorders>
      </w:tcPr>
    </w:tblStylePr>
    <w:tblStylePr w:type="lastRow">
      <w:rPr>
        <w:b/>
        <w:bCs/>
      </w:rPr>
      <w:tblPr/>
      <w:tcPr>
        <w:tcBorders>
          <w:top w:val="double" w:sz="2" w:space="0" w:color="8EAADB"/>
        </w:tcBorders>
      </w:tcPr>
    </w:tblStylePr>
    <w:tblStylePr w:type="firstCol">
      <w:rPr>
        <w:b/>
        <w:bCs/>
      </w:rPr>
    </w:tblStylePr>
    <w:tblStylePr w:type="lastCol">
      <w:rPr>
        <w:b/>
        <w:bCs/>
      </w:rPr>
    </w:tblStylePr>
  </w:style>
  <w:style w:type="table" w:styleId="PlainTable4">
    <w:name w:val="Plain Table 4"/>
    <w:basedOn w:val="TableNormal"/>
    <w:uiPriority w:val="44"/>
    <w:rsid w:val="00B76358"/>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styleId="PlainTable3">
    <w:name w:val="Plain Table 3"/>
    <w:basedOn w:val="TableNormal"/>
    <w:uiPriority w:val="43"/>
    <w:rsid w:val="00CC3991"/>
    <w:tblPr>
      <w:tblStyleRowBandSize w:val="1"/>
      <w:tblStyleColBandSize w:val="1"/>
    </w:tblPr>
    <w:tblStylePr w:type="firstRow">
      <w:rPr>
        <w:b/>
        <w:bCs/>
        <w:caps/>
      </w:rPr>
      <w:tblPr/>
      <w:tcPr>
        <w:tcBorders>
          <w:bottom w:val="single" w:sz="4" w:space="0" w:color="7F7F7F"/>
        </w:tcBorders>
      </w:tcPr>
    </w:tblStylePr>
    <w:tblStylePr w:type="lastRow">
      <w:rPr>
        <w:b/>
        <w:bCs/>
        <w:caps/>
      </w:rPr>
      <w:tblPr/>
      <w:tcPr>
        <w:tcBorders>
          <w:top w:val="nil"/>
        </w:tcBorders>
      </w:tcPr>
    </w:tblStylePr>
    <w:tblStylePr w:type="firstCol">
      <w:rPr>
        <w:b/>
        <w:bCs/>
        <w:caps/>
      </w:rPr>
      <w:tblPr/>
      <w:tcPr>
        <w:tcBorders>
          <w:right w:val="single" w:sz="4" w:space="0" w:color="7F7F7F"/>
        </w:tcBorders>
      </w:tcPr>
    </w:tblStylePr>
    <w:tblStylePr w:type="lastCol">
      <w:rPr>
        <w:b/>
        <w:bCs/>
        <w:caps/>
      </w:rPr>
      <w:tblPr/>
      <w:tcPr>
        <w:tcBorders>
          <w:left w:val="nil"/>
        </w:tcBorders>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style>
  <w:style w:type="table" w:styleId="PlainTable5">
    <w:name w:val="Plain Table 5"/>
    <w:basedOn w:val="TableNormal"/>
    <w:uiPriority w:val="45"/>
    <w:rsid w:val="005B2B49"/>
    <w:tblPr>
      <w:tblStyleRowBandSize w:val="1"/>
      <w:tblStyleColBandSize w:val="1"/>
    </w:tblPr>
    <w:tblStylePr w:type="firstRow">
      <w:rPr>
        <w:rFonts w:ascii="@SimSun" w:eastAsia="Times New Roman" w:hAnsi="@SimSun" w:cs="Times New Roman"/>
        <w:i/>
        <w:iCs/>
        <w:sz w:val="26"/>
      </w:rPr>
      <w:tblPr/>
      <w:tcPr>
        <w:tcBorders>
          <w:bottom w:val="single" w:sz="4" w:space="0" w:color="7F7F7F"/>
        </w:tcBorders>
        <w:shd w:val="clear" w:color="auto" w:fill="FFFFFF"/>
      </w:tcPr>
    </w:tblStylePr>
    <w:tblStylePr w:type="lastRow">
      <w:rPr>
        <w:rFonts w:ascii="@SimSun" w:eastAsia="Times New Roman" w:hAnsi="@SimSun" w:cs="Times New Roman"/>
        <w:i/>
        <w:iCs/>
        <w:sz w:val="26"/>
      </w:rPr>
      <w:tblPr/>
      <w:tcPr>
        <w:tcBorders>
          <w:top w:val="single" w:sz="4" w:space="0" w:color="7F7F7F"/>
        </w:tcBorders>
        <w:shd w:val="clear" w:color="auto" w:fill="FFFFFF"/>
      </w:tcPr>
    </w:tblStylePr>
    <w:tblStylePr w:type="firstCol">
      <w:pPr>
        <w:jc w:val="right"/>
      </w:pPr>
      <w:rPr>
        <w:rFonts w:ascii="@SimSun" w:eastAsia="Times New Roman" w:hAnsi="@SimSun" w:cs="Times New Roman"/>
        <w:i/>
        <w:iCs/>
        <w:sz w:val="26"/>
      </w:rPr>
      <w:tblPr/>
      <w:tcPr>
        <w:tcBorders>
          <w:right w:val="single" w:sz="4" w:space="0" w:color="7F7F7F"/>
        </w:tcBorders>
        <w:shd w:val="clear" w:color="auto" w:fill="FFFFFF"/>
      </w:tcPr>
    </w:tblStylePr>
    <w:tblStylePr w:type="lastCol">
      <w:rPr>
        <w:rFonts w:ascii="@SimSun" w:eastAsia="Times New Roman" w:hAnsi="@SimSun" w:cs="Times New Roman"/>
        <w:i/>
        <w:iCs/>
        <w:sz w:val="26"/>
      </w:rPr>
      <w:tblPr/>
      <w:tcPr>
        <w:tcBorders>
          <w:left w:val="single" w:sz="4" w:space="0" w:color="7F7F7F"/>
        </w:tcBorders>
        <w:shd w:val="clear" w:color="auto" w:fill="FFFFFF"/>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Caption">
    <w:name w:val="caption"/>
    <w:basedOn w:val="Normal"/>
    <w:next w:val="Normal"/>
    <w:uiPriority w:val="35"/>
    <w:unhideWhenUsed/>
    <w:qFormat/>
    <w:rsid w:val="00BF2DD8"/>
    <w:pPr>
      <w:spacing w:after="200"/>
    </w:pPr>
    <w:rPr>
      <w:i/>
      <w:iCs/>
      <w:color w:val="44546A"/>
      <w:sz w:val="18"/>
      <w:szCs w:val="18"/>
    </w:rPr>
  </w:style>
  <w:style w:type="paragraph" w:styleId="TableofFigures">
    <w:name w:val="table of figures"/>
    <w:basedOn w:val="Normal"/>
    <w:next w:val="Normal"/>
    <w:uiPriority w:val="99"/>
    <w:unhideWhenUsed/>
    <w:rsid w:val="00A370BC"/>
    <w:rPr>
      <w:rFonts w:cs="Calibri"/>
      <w:i/>
      <w:iCs/>
      <w:sz w:val="20"/>
      <w:szCs w:val="20"/>
    </w:rPr>
  </w:style>
  <w:style w:type="character" w:customStyle="1" w:styleId="Heading2Char">
    <w:name w:val="Heading 2 Char"/>
    <w:link w:val="Heading2"/>
    <w:uiPriority w:val="9"/>
    <w:rsid w:val="00E94690"/>
    <w:rPr>
      <w:rFonts w:ascii="Arial" w:eastAsia="Times New Roman" w:hAnsi="Arial" w:cs="Times New Roman"/>
      <w:b/>
      <w:color w:val="000000"/>
      <w:szCs w:val="26"/>
    </w:rPr>
  </w:style>
  <w:style w:type="character" w:customStyle="1" w:styleId="Heading3Char">
    <w:name w:val="Heading 3 Char"/>
    <w:link w:val="Heading3"/>
    <w:uiPriority w:val="9"/>
    <w:rsid w:val="00C54C07"/>
    <w:rPr>
      <w:rFonts w:ascii="Arial" w:eastAsia="Times New Roman" w:hAnsi="Arial" w:cs="Times New Roman"/>
      <w:b/>
      <w:color w:val="000000"/>
    </w:rPr>
  </w:style>
  <w:style w:type="character" w:customStyle="1" w:styleId="Heading4Char">
    <w:name w:val="Heading 4 Char"/>
    <w:link w:val="Heading4"/>
    <w:uiPriority w:val="9"/>
    <w:rsid w:val="00ED15CB"/>
    <w:rPr>
      <w:rFonts w:ascii="Calibri Light" w:eastAsia="Times New Roman" w:hAnsi="Calibri Light" w:cs="Times New Roman"/>
      <w:i/>
      <w:iCs/>
      <w:color w:val="2F5496"/>
    </w:rPr>
  </w:style>
  <w:style w:type="character" w:customStyle="1" w:styleId="Heading5Char">
    <w:name w:val="Heading 5 Char"/>
    <w:link w:val="Heading5"/>
    <w:uiPriority w:val="9"/>
    <w:semiHidden/>
    <w:rsid w:val="00ED15CB"/>
    <w:rPr>
      <w:rFonts w:ascii="Calibri Light" w:eastAsia="Times New Roman" w:hAnsi="Calibri Light" w:cs="Times New Roman"/>
      <w:color w:val="2F5496"/>
    </w:rPr>
  </w:style>
  <w:style w:type="character" w:customStyle="1" w:styleId="Heading6Char">
    <w:name w:val="Heading 6 Char"/>
    <w:link w:val="Heading6"/>
    <w:uiPriority w:val="9"/>
    <w:semiHidden/>
    <w:rsid w:val="00ED15CB"/>
    <w:rPr>
      <w:rFonts w:ascii="Calibri Light" w:eastAsia="Times New Roman" w:hAnsi="Calibri Light" w:cs="Times New Roman"/>
      <w:color w:val="1F3763"/>
    </w:rPr>
  </w:style>
  <w:style w:type="character" w:customStyle="1" w:styleId="Heading7Char">
    <w:name w:val="Heading 7 Char"/>
    <w:link w:val="Heading7"/>
    <w:uiPriority w:val="9"/>
    <w:semiHidden/>
    <w:rsid w:val="00ED15CB"/>
    <w:rPr>
      <w:rFonts w:ascii="Calibri Light" w:eastAsia="Times New Roman" w:hAnsi="Calibri Light" w:cs="Times New Roman"/>
      <w:i/>
      <w:iCs/>
      <w:color w:val="1F3763"/>
    </w:rPr>
  </w:style>
  <w:style w:type="character" w:customStyle="1" w:styleId="Heading8Char">
    <w:name w:val="Heading 8 Char"/>
    <w:link w:val="Heading8"/>
    <w:uiPriority w:val="9"/>
    <w:semiHidden/>
    <w:rsid w:val="00ED15CB"/>
    <w:rPr>
      <w:rFonts w:ascii="Calibri Light" w:eastAsia="Times New Roman" w:hAnsi="Calibri Light" w:cs="Times New Roman"/>
      <w:color w:val="272727"/>
      <w:sz w:val="21"/>
      <w:szCs w:val="21"/>
    </w:rPr>
  </w:style>
  <w:style w:type="character" w:customStyle="1" w:styleId="Heading9Char">
    <w:name w:val="Heading 9 Char"/>
    <w:link w:val="Heading9"/>
    <w:uiPriority w:val="9"/>
    <w:semiHidden/>
    <w:rsid w:val="00ED15CB"/>
    <w:rPr>
      <w:rFonts w:ascii="Calibri Light" w:eastAsia="Times New Roman" w:hAnsi="Calibri Light" w:cs="Times New Roman"/>
      <w:i/>
      <w:iCs/>
      <w:color w:val="272727"/>
      <w:sz w:val="21"/>
      <w:szCs w:val="21"/>
    </w:rPr>
  </w:style>
  <w:style w:type="paragraph" w:styleId="Title">
    <w:name w:val="Title"/>
    <w:basedOn w:val="Normal"/>
    <w:next w:val="Normal"/>
    <w:link w:val="TitleChar"/>
    <w:uiPriority w:val="10"/>
    <w:qFormat/>
    <w:rsid w:val="00FE209A"/>
    <w:pPr>
      <w:contextualSpacing/>
    </w:pPr>
    <w:rPr>
      <w:rFonts w:eastAsia="Times New Roman"/>
      <w:b/>
      <w:color w:val="2F5496"/>
      <w:spacing w:val="-10"/>
      <w:kern w:val="28"/>
      <w:szCs w:val="56"/>
    </w:rPr>
  </w:style>
  <w:style w:type="character" w:customStyle="1" w:styleId="TitleChar">
    <w:name w:val="Title Char"/>
    <w:link w:val="Title"/>
    <w:uiPriority w:val="10"/>
    <w:rsid w:val="00FE209A"/>
    <w:rPr>
      <w:rFonts w:ascii="Arial" w:eastAsia="Times New Roman" w:hAnsi="Arial" w:cs="Times New Roman"/>
      <w:b/>
      <w:color w:val="2F5496"/>
      <w:spacing w:val="-10"/>
      <w:kern w:val="28"/>
      <w:szCs w:val="56"/>
    </w:rPr>
  </w:style>
  <w:style w:type="paragraph" w:customStyle="1" w:styleId="alt">
    <w:name w:val="alt"/>
    <w:basedOn w:val="Normal"/>
    <w:rsid w:val="00F55ECA"/>
    <w:pPr>
      <w:spacing w:before="100" w:beforeAutospacing="1" w:after="100" w:afterAutospacing="1"/>
    </w:pPr>
    <w:rPr>
      <w:rFonts w:ascii="Times New Roman" w:eastAsia="Times New Roman" w:hAnsi="Times New Roman"/>
      <w:lang w:eastAsia="en-GB"/>
    </w:rPr>
  </w:style>
  <w:style w:type="character" w:customStyle="1" w:styleId="keyword">
    <w:name w:val="keyword"/>
    <w:basedOn w:val="DefaultParagraphFont"/>
    <w:rsid w:val="00F55ECA"/>
  </w:style>
  <w:style w:type="character" w:customStyle="1" w:styleId="string">
    <w:name w:val="string"/>
    <w:basedOn w:val="DefaultParagraphFont"/>
    <w:rsid w:val="00F55ECA"/>
  </w:style>
  <w:style w:type="character" w:customStyle="1" w:styleId="number">
    <w:name w:val="number"/>
    <w:basedOn w:val="DefaultParagraphFont"/>
    <w:rsid w:val="00F55ECA"/>
  </w:style>
  <w:style w:type="character" w:customStyle="1" w:styleId="special">
    <w:name w:val="special"/>
    <w:basedOn w:val="DefaultParagraphFont"/>
    <w:rsid w:val="00F55ECA"/>
  </w:style>
  <w:style w:type="character" w:customStyle="1" w:styleId="comment">
    <w:name w:val="comment"/>
    <w:basedOn w:val="DefaultParagraphFont"/>
    <w:rsid w:val="00F55ECA"/>
  </w:style>
  <w:style w:type="character" w:styleId="FollowedHyperlink">
    <w:name w:val="FollowedHyperlink"/>
    <w:uiPriority w:val="99"/>
    <w:semiHidden/>
    <w:unhideWhenUsed/>
    <w:rsid w:val="005715C5"/>
    <w:rPr>
      <w:color w:val="954F72"/>
      <w:u w:val="single"/>
    </w:rPr>
  </w:style>
  <w:style w:type="paragraph" w:styleId="BalloonText">
    <w:name w:val="Balloon Text"/>
    <w:basedOn w:val="Normal"/>
    <w:link w:val="BalloonTextChar"/>
    <w:uiPriority w:val="99"/>
    <w:semiHidden/>
    <w:unhideWhenUsed/>
    <w:rsid w:val="00FD6EC6"/>
    <w:rPr>
      <w:rFonts w:ascii="Times New Roman" w:hAnsi="Times New Roman"/>
      <w:sz w:val="18"/>
      <w:szCs w:val="18"/>
    </w:rPr>
  </w:style>
  <w:style w:type="character" w:customStyle="1" w:styleId="BalloonTextChar">
    <w:name w:val="Balloon Text Char"/>
    <w:link w:val="BalloonText"/>
    <w:uiPriority w:val="99"/>
    <w:semiHidden/>
    <w:rsid w:val="00FD6EC6"/>
    <w:rPr>
      <w:rFonts w:ascii="Times New Roman" w:hAnsi="Times New Roman" w:cs="Times New Roman"/>
      <w:sz w:val="18"/>
      <w:szCs w:val="18"/>
    </w:rPr>
  </w:style>
  <w:style w:type="character" w:styleId="CommentReference">
    <w:name w:val="annotation reference"/>
    <w:uiPriority w:val="99"/>
    <w:semiHidden/>
    <w:unhideWhenUsed/>
    <w:rsid w:val="00E66C41"/>
    <w:rPr>
      <w:sz w:val="16"/>
      <w:szCs w:val="16"/>
    </w:rPr>
  </w:style>
  <w:style w:type="paragraph" w:styleId="CommentText">
    <w:name w:val="annotation text"/>
    <w:basedOn w:val="Normal"/>
    <w:link w:val="CommentTextChar"/>
    <w:uiPriority w:val="99"/>
    <w:unhideWhenUsed/>
    <w:rsid w:val="00E66C41"/>
    <w:rPr>
      <w:sz w:val="20"/>
      <w:szCs w:val="20"/>
    </w:rPr>
  </w:style>
  <w:style w:type="character" w:customStyle="1" w:styleId="CommentTextChar">
    <w:name w:val="Comment Text Char"/>
    <w:link w:val="CommentText"/>
    <w:uiPriority w:val="99"/>
    <w:rsid w:val="00E66C41"/>
    <w:rPr>
      <w:rFonts w:ascii="Arial" w:hAnsi="Arial"/>
      <w:sz w:val="20"/>
      <w:szCs w:val="20"/>
    </w:rPr>
  </w:style>
  <w:style w:type="paragraph" w:styleId="CommentSubject">
    <w:name w:val="annotation subject"/>
    <w:basedOn w:val="CommentText"/>
    <w:next w:val="CommentText"/>
    <w:link w:val="CommentSubjectChar"/>
    <w:uiPriority w:val="99"/>
    <w:semiHidden/>
    <w:unhideWhenUsed/>
    <w:rsid w:val="00E66C41"/>
    <w:rPr>
      <w:b/>
      <w:bCs/>
    </w:rPr>
  </w:style>
  <w:style w:type="character" w:customStyle="1" w:styleId="CommentSubjectChar">
    <w:name w:val="Comment Subject Char"/>
    <w:link w:val="CommentSubject"/>
    <w:uiPriority w:val="99"/>
    <w:semiHidden/>
    <w:rsid w:val="00E66C41"/>
    <w:rPr>
      <w:rFonts w:ascii="Arial" w:hAnsi="Arial"/>
      <w:b/>
      <w:bCs/>
      <w:sz w:val="20"/>
      <w:szCs w:val="20"/>
    </w:rPr>
  </w:style>
  <w:style w:type="character" w:styleId="UnresolvedMention">
    <w:name w:val="Unresolved Mention"/>
    <w:uiPriority w:val="99"/>
    <w:semiHidden/>
    <w:unhideWhenUsed/>
    <w:rsid w:val="0091353B"/>
    <w:rPr>
      <w:color w:val="605E5C"/>
      <w:shd w:val="clear" w:color="auto" w:fill="E1DFDD"/>
    </w:rPr>
  </w:style>
  <w:style w:type="paragraph" w:customStyle="1" w:styleId="EndNoteBibliography">
    <w:name w:val="EndNote Bibliography"/>
    <w:basedOn w:val="Normal"/>
    <w:link w:val="EndNoteBibliographyChar"/>
    <w:rsid w:val="00F56FDB"/>
    <w:pPr>
      <w:spacing w:after="160" w:line="240" w:lineRule="auto"/>
      <w:ind w:firstLine="0"/>
    </w:pPr>
    <w:rPr>
      <w:rFonts w:cs="Calibri"/>
      <w:noProof/>
      <w:szCs w:val="22"/>
      <w:lang w:val="en-US"/>
    </w:rPr>
  </w:style>
  <w:style w:type="character" w:customStyle="1" w:styleId="EndNoteBibliographyChar">
    <w:name w:val="EndNote Bibliography Char"/>
    <w:link w:val="EndNoteBibliography"/>
    <w:rsid w:val="00F56FDB"/>
    <w:rPr>
      <w:rFonts w:cs="Calibri"/>
      <w:noProof/>
      <w:sz w:val="24"/>
      <w:szCs w:val="22"/>
      <w:lang w:val="en-US" w:eastAsia="en-US"/>
    </w:rPr>
  </w:style>
  <w:style w:type="paragraph" w:customStyle="1" w:styleId="EndNoteBibliographyTitle">
    <w:name w:val="EndNote Bibliography Title"/>
    <w:basedOn w:val="Normal"/>
    <w:link w:val="EndNoteBibliographyTitleChar"/>
    <w:rsid w:val="00E24600"/>
    <w:pPr>
      <w:jc w:val="center"/>
    </w:pPr>
    <w:rPr>
      <w:rFonts w:cs="Calibri"/>
      <w:noProof/>
      <w:lang w:val="en-US"/>
    </w:rPr>
  </w:style>
  <w:style w:type="character" w:customStyle="1" w:styleId="EndNoteBibliographyTitleChar">
    <w:name w:val="EndNote Bibliography Title Char"/>
    <w:link w:val="EndNoteBibliographyTitle"/>
    <w:rsid w:val="00E24600"/>
    <w:rPr>
      <w:rFonts w:cs="Calibri"/>
      <w:noProof/>
      <w:sz w:val="24"/>
      <w:szCs w:val="24"/>
      <w:lang w:val="en-US" w:eastAsia="en-US"/>
    </w:rPr>
  </w:style>
  <w:style w:type="table" w:customStyle="1" w:styleId="TableGrid1">
    <w:name w:val="Table Grid1"/>
    <w:basedOn w:val="TableNormal"/>
    <w:next w:val="TableGrid"/>
    <w:uiPriority w:val="39"/>
    <w:rsid w:val="00051FB9"/>
    <w:rPr>
      <w:rFonts w:asciiTheme="minorHAnsi" w:eastAsiaTheme="minorHAnsi" w:hAnsiTheme="minorHAnsi" w:cstheme="minorBid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90801501">
      <w:bodyDiv w:val="1"/>
      <w:marLeft w:val="0"/>
      <w:marRight w:val="0"/>
      <w:marTop w:val="0"/>
      <w:marBottom w:val="0"/>
      <w:divBdr>
        <w:top w:val="none" w:sz="0" w:space="0" w:color="auto"/>
        <w:left w:val="none" w:sz="0" w:space="0" w:color="auto"/>
        <w:bottom w:val="none" w:sz="0" w:space="0" w:color="auto"/>
        <w:right w:val="none" w:sz="0" w:space="0" w:color="auto"/>
      </w:divBdr>
      <w:divsChild>
        <w:div w:id="489561884">
          <w:marLeft w:val="0"/>
          <w:marRight w:val="0"/>
          <w:marTop w:val="0"/>
          <w:marBottom w:val="0"/>
          <w:divBdr>
            <w:top w:val="none" w:sz="0" w:space="0" w:color="auto"/>
            <w:left w:val="none" w:sz="0" w:space="0" w:color="auto"/>
            <w:bottom w:val="none" w:sz="0" w:space="0" w:color="auto"/>
            <w:right w:val="none" w:sz="0" w:space="0" w:color="auto"/>
          </w:divBdr>
          <w:divsChild>
            <w:div w:id="379129607">
              <w:marLeft w:val="0"/>
              <w:marRight w:val="0"/>
              <w:marTop w:val="0"/>
              <w:marBottom w:val="0"/>
              <w:divBdr>
                <w:top w:val="none" w:sz="0" w:space="0" w:color="auto"/>
                <w:left w:val="none" w:sz="0" w:space="0" w:color="auto"/>
                <w:bottom w:val="none" w:sz="0" w:space="0" w:color="auto"/>
                <w:right w:val="none" w:sz="0" w:space="0" w:color="auto"/>
              </w:divBdr>
              <w:divsChild>
                <w:div w:id="6379585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99774561">
      <w:bodyDiv w:val="1"/>
      <w:marLeft w:val="0"/>
      <w:marRight w:val="0"/>
      <w:marTop w:val="0"/>
      <w:marBottom w:val="0"/>
      <w:divBdr>
        <w:top w:val="none" w:sz="0" w:space="0" w:color="auto"/>
        <w:left w:val="none" w:sz="0" w:space="0" w:color="auto"/>
        <w:bottom w:val="none" w:sz="0" w:space="0" w:color="auto"/>
        <w:right w:val="none" w:sz="0" w:space="0" w:color="auto"/>
      </w:divBdr>
    </w:div>
    <w:div w:id="361708505">
      <w:bodyDiv w:val="1"/>
      <w:marLeft w:val="0"/>
      <w:marRight w:val="0"/>
      <w:marTop w:val="0"/>
      <w:marBottom w:val="0"/>
      <w:divBdr>
        <w:top w:val="none" w:sz="0" w:space="0" w:color="auto"/>
        <w:left w:val="none" w:sz="0" w:space="0" w:color="auto"/>
        <w:bottom w:val="none" w:sz="0" w:space="0" w:color="auto"/>
        <w:right w:val="none" w:sz="0" w:space="0" w:color="auto"/>
      </w:divBdr>
    </w:div>
    <w:div w:id="509024927">
      <w:bodyDiv w:val="1"/>
      <w:marLeft w:val="0"/>
      <w:marRight w:val="0"/>
      <w:marTop w:val="0"/>
      <w:marBottom w:val="0"/>
      <w:divBdr>
        <w:top w:val="none" w:sz="0" w:space="0" w:color="auto"/>
        <w:left w:val="none" w:sz="0" w:space="0" w:color="auto"/>
        <w:bottom w:val="none" w:sz="0" w:space="0" w:color="auto"/>
        <w:right w:val="none" w:sz="0" w:space="0" w:color="auto"/>
      </w:divBdr>
      <w:divsChild>
        <w:div w:id="277378677">
          <w:marLeft w:val="0"/>
          <w:marRight w:val="0"/>
          <w:marTop w:val="0"/>
          <w:marBottom w:val="0"/>
          <w:divBdr>
            <w:top w:val="none" w:sz="0" w:space="0" w:color="auto"/>
            <w:left w:val="none" w:sz="0" w:space="0" w:color="auto"/>
            <w:bottom w:val="none" w:sz="0" w:space="0" w:color="auto"/>
            <w:right w:val="none" w:sz="0" w:space="0" w:color="auto"/>
          </w:divBdr>
          <w:divsChild>
            <w:div w:id="1010446813">
              <w:marLeft w:val="0"/>
              <w:marRight w:val="0"/>
              <w:marTop w:val="0"/>
              <w:marBottom w:val="0"/>
              <w:divBdr>
                <w:top w:val="none" w:sz="0" w:space="0" w:color="auto"/>
                <w:left w:val="none" w:sz="0" w:space="0" w:color="auto"/>
                <w:bottom w:val="none" w:sz="0" w:space="0" w:color="auto"/>
                <w:right w:val="none" w:sz="0" w:space="0" w:color="auto"/>
              </w:divBdr>
              <w:divsChild>
                <w:div w:id="11934961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19507565">
      <w:bodyDiv w:val="1"/>
      <w:marLeft w:val="0"/>
      <w:marRight w:val="0"/>
      <w:marTop w:val="0"/>
      <w:marBottom w:val="0"/>
      <w:divBdr>
        <w:top w:val="none" w:sz="0" w:space="0" w:color="auto"/>
        <w:left w:val="none" w:sz="0" w:space="0" w:color="auto"/>
        <w:bottom w:val="none" w:sz="0" w:space="0" w:color="auto"/>
        <w:right w:val="none" w:sz="0" w:space="0" w:color="auto"/>
      </w:divBdr>
    </w:div>
    <w:div w:id="523640547">
      <w:bodyDiv w:val="1"/>
      <w:marLeft w:val="0"/>
      <w:marRight w:val="0"/>
      <w:marTop w:val="0"/>
      <w:marBottom w:val="0"/>
      <w:divBdr>
        <w:top w:val="none" w:sz="0" w:space="0" w:color="auto"/>
        <w:left w:val="none" w:sz="0" w:space="0" w:color="auto"/>
        <w:bottom w:val="none" w:sz="0" w:space="0" w:color="auto"/>
        <w:right w:val="none" w:sz="0" w:space="0" w:color="auto"/>
      </w:divBdr>
    </w:div>
    <w:div w:id="636305694">
      <w:bodyDiv w:val="1"/>
      <w:marLeft w:val="0"/>
      <w:marRight w:val="0"/>
      <w:marTop w:val="0"/>
      <w:marBottom w:val="0"/>
      <w:divBdr>
        <w:top w:val="none" w:sz="0" w:space="0" w:color="auto"/>
        <w:left w:val="none" w:sz="0" w:space="0" w:color="auto"/>
        <w:bottom w:val="none" w:sz="0" w:space="0" w:color="auto"/>
        <w:right w:val="none" w:sz="0" w:space="0" w:color="auto"/>
      </w:divBdr>
    </w:div>
    <w:div w:id="818691333">
      <w:bodyDiv w:val="1"/>
      <w:marLeft w:val="0"/>
      <w:marRight w:val="0"/>
      <w:marTop w:val="0"/>
      <w:marBottom w:val="0"/>
      <w:divBdr>
        <w:top w:val="none" w:sz="0" w:space="0" w:color="auto"/>
        <w:left w:val="none" w:sz="0" w:space="0" w:color="auto"/>
        <w:bottom w:val="none" w:sz="0" w:space="0" w:color="auto"/>
        <w:right w:val="none" w:sz="0" w:space="0" w:color="auto"/>
      </w:divBdr>
    </w:div>
    <w:div w:id="934632806">
      <w:bodyDiv w:val="1"/>
      <w:marLeft w:val="0"/>
      <w:marRight w:val="0"/>
      <w:marTop w:val="0"/>
      <w:marBottom w:val="0"/>
      <w:divBdr>
        <w:top w:val="none" w:sz="0" w:space="0" w:color="auto"/>
        <w:left w:val="none" w:sz="0" w:space="0" w:color="auto"/>
        <w:bottom w:val="none" w:sz="0" w:space="0" w:color="auto"/>
        <w:right w:val="none" w:sz="0" w:space="0" w:color="auto"/>
      </w:divBdr>
    </w:div>
    <w:div w:id="1009988470">
      <w:bodyDiv w:val="1"/>
      <w:marLeft w:val="0"/>
      <w:marRight w:val="0"/>
      <w:marTop w:val="0"/>
      <w:marBottom w:val="0"/>
      <w:divBdr>
        <w:top w:val="none" w:sz="0" w:space="0" w:color="auto"/>
        <w:left w:val="none" w:sz="0" w:space="0" w:color="auto"/>
        <w:bottom w:val="none" w:sz="0" w:space="0" w:color="auto"/>
        <w:right w:val="none" w:sz="0" w:space="0" w:color="auto"/>
      </w:divBdr>
      <w:divsChild>
        <w:div w:id="1279139176">
          <w:marLeft w:val="0"/>
          <w:marRight w:val="0"/>
          <w:marTop w:val="0"/>
          <w:marBottom w:val="0"/>
          <w:divBdr>
            <w:top w:val="none" w:sz="0" w:space="0" w:color="auto"/>
            <w:left w:val="none" w:sz="0" w:space="0" w:color="auto"/>
            <w:bottom w:val="none" w:sz="0" w:space="0" w:color="auto"/>
            <w:right w:val="none" w:sz="0" w:space="0" w:color="auto"/>
          </w:divBdr>
          <w:divsChild>
            <w:div w:id="526597747">
              <w:marLeft w:val="0"/>
              <w:marRight w:val="0"/>
              <w:marTop w:val="0"/>
              <w:marBottom w:val="0"/>
              <w:divBdr>
                <w:top w:val="none" w:sz="0" w:space="0" w:color="auto"/>
                <w:left w:val="none" w:sz="0" w:space="0" w:color="auto"/>
                <w:bottom w:val="none" w:sz="0" w:space="0" w:color="auto"/>
                <w:right w:val="none" w:sz="0" w:space="0" w:color="auto"/>
              </w:divBdr>
              <w:divsChild>
                <w:div w:id="12844621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15880906">
      <w:bodyDiv w:val="1"/>
      <w:marLeft w:val="0"/>
      <w:marRight w:val="0"/>
      <w:marTop w:val="0"/>
      <w:marBottom w:val="0"/>
      <w:divBdr>
        <w:top w:val="none" w:sz="0" w:space="0" w:color="auto"/>
        <w:left w:val="none" w:sz="0" w:space="0" w:color="auto"/>
        <w:bottom w:val="none" w:sz="0" w:space="0" w:color="auto"/>
        <w:right w:val="none" w:sz="0" w:space="0" w:color="auto"/>
      </w:divBdr>
    </w:div>
    <w:div w:id="1049496271">
      <w:bodyDiv w:val="1"/>
      <w:marLeft w:val="0"/>
      <w:marRight w:val="0"/>
      <w:marTop w:val="0"/>
      <w:marBottom w:val="0"/>
      <w:divBdr>
        <w:top w:val="none" w:sz="0" w:space="0" w:color="auto"/>
        <w:left w:val="none" w:sz="0" w:space="0" w:color="auto"/>
        <w:bottom w:val="none" w:sz="0" w:space="0" w:color="auto"/>
        <w:right w:val="none" w:sz="0" w:space="0" w:color="auto"/>
      </w:divBdr>
    </w:div>
    <w:div w:id="1184900857">
      <w:bodyDiv w:val="1"/>
      <w:marLeft w:val="0"/>
      <w:marRight w:val="0"/>
      <w:marTop w:val="0"/>
      <w:marBottom w:val="0"/>
      <w:divBdr>
        <w:top w:val="none" w:sz="0" w:space="0" w:color="auto"/>
        <w:left w:val="none" w:sz="0" w:space="0" w:color="auto"/>
        <w:bottom w:val="none" w:sz="0" w:space="0" w:color="auto"/>
        <w:right w:val="none" w:sz="0" w:space="0" w:color="auto"/>
      </w:divBdr>
    </w:div>
    <w:div w:id="1185169812">
      <w:bodyDiv w:val="1"/>
      <w:marLeft w:val="0"/>
      <w:marRight w:val="0"/>
      <w:marTop w:val="0"/>
      <w:marBottom w:val="0"/>
      <w:divBdr>
        <w:top w:val="none" w:sz="0" w:space="0" w:color="auto"/>
        <w:left w:val="none" w:sz="0" w:space="0" w:color="auto"/>
        <w:bottom w:val="none" w:sz="0" w:space="0" w:color="auto"/>
        <w:right w:val="none" w:sz="0" w:space="0" w:color="auto"/>
      </w:divBdr>
    </w:div>
    <w:div w:id="1215240378">
      <w:bodyDiv w:val="1"/>
      <w:marLeft w:val="0"/>
      <w:marRight w:val="0"/>
      <w:marTop w:val="0"/>
      <w:marBottom w:val="0"/>
      <w:divBdr>
        <w:top w:val="none" w:sz="0" w:space="0" w:color="auto"/>
        <w:left w:val="none" w:sz="0" w:space="0" w:color="auto"/>
        <w:bottom w:val="none" w:sz="0" w:space="0" w:color="auto"/>
        <w:right w:val="none" w:sz="0" w:space="0" w:color="auto"/>
      </w:divBdr>
    </w:div>
    <w:div w:id="1275331060">
      <w:bodyDiv w:val="1"/>
      <w:marLeft w:val="0"/>
      <w:marRight w:val="0"/>
      <w:marTop w:val="0"/>
      <w:marBottom w:val="0"/>
      <w:divBdr>
        <w:top w:val="none" w:sz="0" w:space="0" w:color="auto"/>
        <w:left w:val="none" w:sz="0" w:space="0" w:color="auto"/>
        <w:bottom w:val="none" w:sz="0" w:space="0" w:color="auto"/>
        <w:right w:val="none" w:sz="0" w:space="0" w:color="auto"/>
      </w:divBdr>
    </w:div>
    <w:div w:id="1463883653">
      <w:bodyDiv w:val="1"/>
      <w:marLeft w:val="0"/>
      <w:marRight w:val="0"/>
      <w:marTop w:val="0"/>
      <w:marBottom w:val="0"/>
      <w:divBdr>
        <w:top w:val="none" w:sz="0" w:space="0" w:color="auto"/>
        <w:left w:val="none" w:sz="0" w:space="0" w:color="auto"/>
        <w:bottom w:val="none" w:sz="0" w:space="0" w:color="auto"/>
        <w:right w:val="none" w:sz="0" w:space="0" w:color="auto"/>
      </w:divBdr>
    </w:div>
    <w:div w:id="1492722291">
      <w:bodyDiv w:val="1"/>
      <w:marLeft w:val="0"/>
      <w:marRight w:val="0"/>
      <w:marTop w:val="0"/>
      <w:marBottom w:val="0"/>
      <w:divBdr>
        <w:top w:val="none" w:sz="0" w:space="0" w:color="auto"/>
        <w:left w:val="none" w:sz="0" w:space="0" w:color="auto"/>
        <w:bottom w:val="none" w:sz="0" w:space="0" w:color="auto"/>
        <w:right w:val="none" w:sz="0" w:space="0" w:color="auto"/>
      </w:divBdr>
    </w:div>
    <w:div w:id="1552695998">
      <w:bodyDiv w:val="1"/>
      <w:marLeft w:val="0"/>
      <w:marRight w:val="0"/>
      <w:marTop w:val="0"/>
      <w:marBottom w:val="0"/>
      <w:divBdr>
        <w:top w:val="none" w:sz="0" w:space="0" w:color="auto"/>
        <w:left w:val="none" w:sz="0" w:space="0" w:color="auto"/>
        <w:bottom w:val="none" w:sz="0" w:space="0" w:color="auto"/>
        <w:right w:val="none" w:sz="0" w:space="0" w:color="auto"/>
      </w:divBdr>
    </w:div>
    <w:div w:id="1739941055">
      <w:bodyDiv w:val="1"/>
      <w:marLeft w:val="0"/>
      <w:marRight w:val="0"/>
      <w:marTop w:val="0"/>
      <w:marBottom w:val="0"/>
      <w:divBdr>
        <w:top w:val="none" w:sz="0" w:space="0" w:color="auto"/>
        <w:left w:val="none" w:sz="0" w:space="0" w:color="auto"/>
        <w:bottom w:val="none" w:sz="0" w:space="0" w:color="auto"/>
        <w:right w:val="none" w:sz="0" w:space="0" w:color="auto"/>
      </w:divBdr>
    </w:div>
    <w:div w:id="1754666744">
      <w:bodyDiv w:val="1"/>
      <w:marLeft w:val="0"/>
      <w:marRight w:val="0"/>
      <w:marTop w:val="0"/>
      <w:marBottom w:val="0"/>
      <w:divBdr>
        <w:top w:val="none" w:sz="0" w:space="0" w:color="auto"/>
        <w:left w:val="none" w:sz="0" w:space="0" w:color="auto"/>
        <w:bottom w:val="none" w:sz="0" w:space="0" w:color="auto"/>
        <w:right w:val="none" w:sz="0" w:space="0" w:color="auto"/>
      </w:divBdr>
    </w:div>
    <w:div w:id="1959989561">
      <w:bodyDiv w:val="1"/>
      <w:marLeft w:val="0"/>
      <w:marRight w:val="0"/>
      <w:marTop w:val="0"/>
      <w:marBottom w:val="0"/>
      <w:divBdr>
        <w:top w:val="none" w:sz="0" w:space="0" w:color="auto"/>
        <w:left w:val="none" w:sz="0" w:space="0" w:color="auto"/>
        <w:bottom w:val="none" w:sz="0" w:space="0" w:color="auto"/>
        <w:right w:val="none" w:sz="0" w:space="0" w:color="auto"/>
      </w:divBdr>
    </w:div>
    <w:div w:id="1964770879">
      <w:bodyDiv w:val="1"/>
      <w:marLeft w:val="0"/>
      <w:marRight w:val="0"/>
      <w:marTop w:val="0"/>
      <w:marBottom w:val="0"/>
      <w:divBdr>
        <w:top w:val="none" w:sz="0" w:space="0" w:color="auto"/>
        <w:left w:val="none" w:sz="0" w:space="0" w:color="auto"/>
        <w:bottom w:val="none" w:sz="0" w:space="0" w:color="auto"/>
        <w:right w:val="none" w:sz="0" w:space="0" w:color="auto"/>
      </w:divBdr>
    </w:div>
    <w:div w:id="2030058278">
      <w:bodyDiv w:val="1"/>
      <w:marLeft w:val="0"/>
      <w:marRight w:val="0"/>
      <w:marTop w:val="0"/>
      <w:marBottom w:val="0"/>
      <w:divBdr>
        <w:top w:val="none" w:sz="0" w:space="0" w:color="auto"/>
        <w:left w:val="none" w:sz="0" w:space="0" w:color="auto"/>
        <w:bottom w:val="none" w:sz="0" w:space="0" w:color="auto"/>
        <w:right w:val="none" w:sz="0" w:space="0" w:color="auto"/>
      </w:divBdr>
    </w:div>
    <w:div w:id="2060981819">
      <w:bodyDiv w:val="1"/>
      <w:marLeft w:val="0"/>
      <w:marRight w:val="0"/>
      <w:marTop w:val="0"/>
      <w:marBottom w:val="0"/>
      <w:divBdr>
        <w:top w:val="none" w:sz="0" w:space="0" w:color="auto"/>
        <w:left w:val="none" w:sz="0" w:space="0" w:color="auto"/>
        <w:bottom w:val="none" w:sz="0" w:space="0" w:color="auto"/>
        <w:right w:val="none" w:sz="0" w:space="0" w:color="auto"/>
      </w:divBdr>
    </w:div>
    <w:div w:id="2098018524">
      <w:bodyDiv w:val="1"/>
      <w:marLeft w:val="0"/>
      <w:marRight w:val="0"/>
      <w:marTop w:val="0"/>
      <w:marBottom w:val="0"/>
      <w:divBdr>
        <w:top w:val="none" w:sz="0" w:space="0" w:color="auto"/>
        <w:left w:val="none" w:sz="0" w:space="0" w:color="auto"/>
        <w:bottom w:val="none" w:sz="0" w:space="0" w:color="auto"/>
        <w:right w:val="none" w:sz="0" w:space="0" w:color="auto"/>
      </w:divBdr>
      <w:divsChild>
        <w:div w:id="42369030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emf"/><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emf"/><Relationship Id="rId5" Type="http://schemas.openxmlformats.org/officeDocument/2006/relationships/numbering" Target="numbering.xml"/><Relationship Id="rId15" Type="http://schemas.openxmlformats.org/officeDocument/2006/relationships/footer" Target="footer1.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ct:contentTypeSchema xmlns:ct="http://schemas.microsoft.com/office/2006/metadata/contentType" xmlns:ma="http://schemas.microsoft.com/office/2006/metadata/properties/metaAttributes" ct:_="" ma:_="" ma:contentTypeName="Document" ma:contentTypeID="0x010100E00332BC5C8B7243ABBC1C14A612A4DE" ma:contentTypeVersion="13" ma:contentTypeDescription="Create a new document." ma:contentTypeScope="" ma:versionID="7222be00cc23cd03b280eb16a6d2bfd6">
  <xsd:schema xmlns:xsd="http://www.w3.org/2001/XMLSchema" xmlns:xs="http://www.w3.org/2001/XMLSchema" xmlns:p="http://schemas.microsoft.com/office/2006/metadata/properties" xmlns:ns3="c10c560f-ef28-4ac5-b84d-20c739d158a3" xmlns:ns4="12530608-1268-4c02-9a17-d1ef8336f0db" targetNamespace="http://schemas.microsoft.com/office/2006/metadata/properties" ma:root="true" ma:fieldsID="e675ef77ac6261e261e6f251f9764321" ns3:_="" ns4:_="">
    <xsd:import namespace="c10c560f-ef28-4ac5-b84d-20c739d158a3"/>
    <xsd:import namespace="12530608-1268-4c02-9a17-d1ef8336f0db"/>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4:SharedWithUsers" minOccurs="0"/>
                <xsd:element ref="ns4:SharedWithDetails" minOccurs="0"/>
                <xsd:element ref="ns4:SharingHintHash" minOccurs="0"/>
                <xsd:element ref="ns3:MediaServiceDateTaken" minOccurs="0"/>
                <xsd:element ref="ns3:MediaServiceEventHashCode" minOccurs="0"/>
                <xsd:element ref="ns3:MediaServiceGenerationTime" minOccurs="0"/>
                <xsd:element ref="ns3:MediaServiceLocation"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c10c560f-ef28-4ac5-b84d-20c739d158a3" elementFormDefault="qualified">
    <xsd:import namespace="http://schemas.microsoft.com/office/2006/documentManagement/types"/>
    <xsd:import namespace="http://schemas.microsoft.com/office/infopath/2007/PartnerControls"/>
    <xsd:element name="MediaServiceMetadata" ma:index="8" nillable="true" ma:displayName="MediaServiceMetadata" ma:description="" ma:hidden="true" ma:internalName="MediaServiceMetadata" ma:readOnly="true">
      <xsd:simpleType>
        <xsd:restriction base="dms:Note"/>
      </xsd:simpleType>
    </xsd:element>
    <xsd:element name="MediaServiceFastMetadata" ma:index="9" nillable="true" ma:displayName="MediaServiceFastMetadata" ma:description="" ma:hidden="true" ma:internalName="MediaServiceFastMetadata" ma:readOnly="true">
      <xsd:simpleType>
        <xsd:restriction base="dms:Note"/>
      </xsd:simpleType>
    </xsd:element>
    <xsd:element name="MediaServiceAutoTags" ma:index="10" nillable="true" ma:displayName="MediaServiceAutoTags" ma:description="" ma:internalName="MediaServiceAutoTags" ma:readOnly="true">
      <xsd:simpleType>
        <xsd:restriction base="dms:Text"/>
      </xsd:simpleType>
    </xsd:element>
    <xsd:element name="MediaServiceOCR" ma:index="11" nillable="true" ma:displayName="MediaServiceOCR" ma:internalName="MediaServiceOCR" ma:readOnly="true">
      <xsd:simpleType>
        <xsd:restriction base="dms:Note">
          <xsd:maxLength value="255"/>
        </xsd:restriction>
      </xsd:simpleType>
    </xsd:element>
    <xsd:element name="MediaServiceDateTaken" ma:index="15" nillable="true" ma:displayName="MediaServiceDateTaken" ma:hidden="true" ma:internalName="MediaServiceDateTaken"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Location" ma:index="18" nillable="true" ma:displayName="Location" ma:internalName="MediaServiceLocation"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12530608-1268-4c02-9a17-d1ef8336f0db"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element name="SharingHintHash" ma:index="14"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76A8E7EE-5D80-4752-9758-92750EB10242}">
  <ds:schemaRefs>
    <ds:schemaRef ds:uri="http://schemas.openxmlformats.org/officeDocument/2006/bibliography"/>
  </ds:schemaRefs>
</ds:datastoreItem>
</file>

<file path=customXml/itemProps2.xml><?xml version="1.0" encoding="utf-8"?>
<ds:datastoreItem xmlns:ds="http://schemas.openxmlformats.org/officeDocument/2006/customXml" ds:itemID="{D86B63DF-C4CE-4266-897D-E6D4D310CCA2}">
  <ds:schemaRefs>
    <ds:schemaRef ds:uri="http://schemas.microsoft.com/sharepoint/v3/contenttype/forms"/>
  </ds:schemaRefs>
</ds:datastoreItem>
</file>

<file path=customXml/itemProps3.xml><?xml version="1.0" encoding="utf-8"?>
<ds:datastoreItem xmlns:ds="http://schemas.openxmlformats.org/officeDocument/2006/customXml" ds:itemID="{1655A49B-DBD2-403C-9D31-3D72CF3B1624}">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8A68C09F-1B4C-4CD7-B6CC-A84CAC9ACFD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c10c560f-ef28-4ac5-b84d-20c739d158a3"/>
    <ds:schemaRef ds:uri="12530608-1268-4c02-9a17-d1ef8336f0db"/>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2839</TotalTime>
  <Pages>35</Pages>
  <Words>22810</Words>
  <Characters>130021</Characters>
  <Application>Microsoft Office Word</Application>
  <DocSecurity>0</DocSecurity>
  <Lines>1083</Lines>
  <Paragraphs>30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2526</CharactersWithSpaces>
  <SharedDoc>false</SharedDoc>
  <HLinks>
    <vt:vector size="48" baseType="variant">
      <vt:variant>
        <vt:i4>2490478</vt:i4>
      </vt:variant>
      <vt:variant>
        <vt:i4>21</vt:i4>
      </vt:variant>
      <vt:variant>
        <vt:i4>0</vt:i4>
      </vt:variant>
      <vt:variant>
        <vt:i4>5</vt:i4>
      </vt:variant>
      <vt:variant>
        <vt:lpwstr>https://en.wikipedia.org/wiki/Special:BookSources/978-0-7355-9458-6</vt:lpwstr>
      </vt:variant>
      <vt:variant>
        <vt:lpwstr/>
      </vt:variant>
      <vt:variant>
        <vt:i4>4522024</vt:i4>
      </vt:variant>
      <vt:variant>
        <vt:i4>18</vt:i4>
      </vt:variant>
      <vt:variant>
        <vt:i4>0</vt:i4>
      </vt:variant>
      <vt:variant>
        <vt:i4>5</vt:i4>
      </vt:variant>
      <vt:variant>
        <vt:lpwstr>https://en.wikipedia.org/wiki/International_Standard_Book_Number</vt:lpwstr>
      </vt:variant>
      <vt:variant>
        <vt:lpwstr/>
      </vt:variant>
      <vt:variant>
        <vt:i4>7536737</vt:i4>
      </vt:variant>
      <vt:variant>
        <vt:i4>15</vt:i4>
      </vt:variant>
      <vt:variant>
        <vt:i4>0</vt:i4>
      </vt:variant>
      <vt:variant>
        <vt:i4>5</vt:i4>
      </vt:variant>
      <vt:variant>
        <vt:lpwstr>https://books.google.com/books?id=jJhPAQAAIAAJ</vt:lpwstr>
      </vt:variant>
      <vt:variant>
        <vt:lpwstr/>
      </vt:variant>
      <vt:variant>
        <vt:i4>851999</vt:i4>
      </vt:variant>
      <vt:variant>
        <vt:i4>12</vt:i4>
      </vt:variant>
      <vt:variant>
        <vt:i4>0</vt:i4>
      </vt:variant>
      <vt:variant>
        <vt:i4>5</vt:i4>
      </vt:variant>
      <vt:variant>
        <vt:lpwstr>https://ssrn.com/abstract=2959419</vt:lpwstr>
      </vt:variant>
      <vt:variant>
        <vt:lpwstr/>
      </vt:variant>
      <vt:variant>
        <vt:i4>3276918</vt:i4>
      </vt:variant>
      <vt:variant>
        <vt:i4>9</vt:i4>
      </vt:variant>
      <vt:variant>
        <vt:i4>0</vt:i4>
      </vt:variant>
      <vt:variant>
        <vt:i4>5</vt:i4>
      </vt:variant>
      <vt:variant>
        <vt:lpwstr>http://dx.doi.org/10.1108/JEA-11-2012-0117</vt:lpwstr>
      </vt:variant>
      <vt:variant>
        <vt:lpwstr/>
      </vt:variant>
      <vt:variant>
        <vt:i4>5963867</vt:i4>
      </vt:variant>
      <vt:variant>
        <vt:i4>6</vt:i4>
      </vt:variant>
      <vt:variant>
        <vt:i4>0</vt:i4>
      </vt:variant>
      <vt:variant>
        <vt:i4>5</vt:i4>
      </vt:variant>
      <vt:variant>
        <vt:lpwstr>https://content.guardianapis.com/search?from-date='+from_date+'&amp;to-date='+to_date+'&amp;page-size=200&amp;q=scandal&amp;api-key=bc1fd6a6-b9d4-4ce6-beee-f4c62477a53c</vt:lpwstr>
      </vt:variant>
      <vt:variant>
        <vt:lpwstr/>
      </vt:variant>
      <vt:variant>
        <vt:i4>6291523</vt:i4>
      </vt:variant>
      <vt:variant>
        <vt:i4>3</vt:i4>
      </vt:variant>
      <vt:variant>
        <vt:i4>0</vt:i4>
      </vt:variant>
      <vt:variant>
        <vt:i4>5</vt:i4>
      </vt:variant>
      <vt:variant>
        <vt:lpwstr>http://api.nytimes.com/svc/search/v2/articlesearch.json?q=scandal&amp;begin_date='+beginDate+'&amp;end_date='+endDate+'&amp;facet_filter=true&amp;api-key='+key</vt:lpwstr>
      </vt:variant>
      <vt:variant>
        <vt:lpwstr/>
      </vt:variant>
      <vt:variant>
        <vt:i4>1966167</vt:i4>
      </vt:variant>
      <vt:variant>
        <vt:i4>0</vt:i4>
      </vt:variant>
      <vt:variant>
        <vt:i4>0</vt:i4>
      </vt:variant>
      <vt:variant>
        <vt:i4>5</vt:i4>
      </vt:variant>
      <vt:variant>
        <vt:lpwstr>https://api.nytimes.com/svc/search/v2/articlesearch.json</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heja s. (sr7g18)</dc:creator>
  <cp:keywords/>
  <cp:lastModifiedBy>Max Chipulu</cp:lastModifiedBy>
  <cp:revision>9</cp:revision>
  <cp:lastPrinted>2020-09-14T15:18:00Z</cp:lastPrinted>
  <dcterms:created xsi:type="dcterms:W3CDTF">2020-10-06T21:24:00Z</dcterms:created>
  <dcterms:modified xsi:type="dcterms:W3CDTF">2020-10-10T12: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E00332BC5C8B7243ABBC1C14A612A4DE</vt:lpwstr>
  </property>
</Properties>
</file>